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10755" w14:textId="77777777" w:rsidR="00036C5B" w:rsidRPr="004C769A" w:rsidRDefault="00036C5B">
      <w:pPr>
        <w:pStyle w:val="Heading1"/>
        <w:numPr>
          <w:ilvl w:val="0"/>
          <w:numId w:val="0"/>
        </w:numPr>
        <w:ind w:left="432" w:hanging="432"/>
        <w:pPrChange w:id="0" w:author="Daniel Stewart" w:date="2022-02-10T13:50:00Z">
          <w:pPr>
            <w:pStyle w:val="Heading1"/>
          </w:pPr>
        </w:pPrChange>
      </w:pPr>
      <w:bookmarkStart w:id="1" w:name="_Toc96090690"/>
      <w:r w:rsidRPr="004C769A">
        <w:t>Abstract</w:t>
      </w:r>
      <w:bookmarkEnd w:id="1"/>
    </w:p>
    <w:p w14:paraId="273AA5D2" w14:textId="7963B585" w:rsidR="00982BE6" w:rsidRDefault="00036C5B" w:rsidP="007E7DBE">
      <w:r w:rsidRPr="00D95039">
        <w:t>More than 100 tidal marsh creation projects have been constructed in the Fraser River Estuary, British Columbia,</w:t>
      </w:r>
      <w:ins w:id="2" w:author="Eric Balke" w:date="2022-01-12T15:46:00Z">
        <w:r w:rsidRPr="00D95039">
          <w:t xml:space="preserve"> </w:t>
        </w:r>
      </w:ins>
      <w:r w:rsidRPr="00D95039">
        <w:t xml:space="preserve">from the 1970s to present. </w:t>
      </w:r>
      <w:r w:rsidR="00D21B4B" w:rsidRPr="00D95039">
        <w:t xml:space="preserve">Past studies described and evaluated many of these projects and found varied success, but the underlying factors that determine their outcomes have not yet been formally investigated. Using a combination of field sampling, </w:t>
      </w:r>
      <w:r w:rsidR="00470E9D">
        <w:t>spatial analysis</w:t>
      </w:r>
      <w:r w:rsidR="00D21B4B" w:rsidRPr="00D95039">
        <w:t xml:space="preserve">, and statistical modeling, we </w:t>
      </w:r>
      <w:del w:id="3" w:author="Eric Balke" w:date="2022-01-12T16:23:00Z">
        <w:r w:rsidR="00D21B4B" w:rsidRPr="00D95039" w:rsidDel="00551B83">
          <w:delText xml:space="preserve">aimed </w:delText>
        </w:r>
      </w:del>
      <w:ins w:id="4" w:author="Eric Balke" w:date="2022-01-12T16:23:00Z">
        <w:r w:rsidR="00D21B4B" w:rsidRPr="00D95039">
          <w:t xml:space="preserve">aim </w:t>
        </w:r>
      </w:ins>
      <w:r w:rsidR="00D21B4B" w:rsidRPr="00D95039">
        <w:t xml:space="preserve">to address this knowledge gap by </w:t>
      </w:r>
      <w:commentRangeStart w:id="5"/>
      <w:r w:rsidR="00D21B4B" w:rsidRPr="00D95039">
        <w:t xml:space="preserve">asking </w:t>
      </w:r>
      <w:commentRangeEnd w:id="5"/>
      <w:r w:rsidR="00D21B4B" w:rsidRPr="00D95039">
        <w:rPr>
          <w:rStyle w:val="CommentReference"/>
          <w:sz w:val="22"/>
          <w:szCs w:val="22"/>
          <w:rPrChange w:id="6" w:author="Daniel Stewart" w:date="2022-02-10T11:31:00Z">
            <w:rPr>
              <w:rStyle w:val="CommentReference"/>
            </w:rPr>
          </w:rPrChange>
        </w:rPr>
        <w:commentReference w:id="5"/>
      </w:r>
      <w:r w:rsidR="00D21B4B" w:rsidRPr="00D95039">
        <w:t xml:space="preserve">what factors determine (1) </w:t>
      </w:r>
      <w:del w:id="7" w:author="Eric Balke" w:date="2022-01-12T16:23:00Z">
        <w:r w:rsidR="00D21B4B" w:rsidRPr="00D95039" w:rsidDel="00551B83">
          <w:delText xml:space="preserve">whether </w:delText>
        </w:r>
      </w:del>
      <w:ins w:id="8" w:author="Eric Balke" w:date="2022-01-12T16:23:00Z">
        <w:r w:rsidR="00D21B4B" w:rsidRPr="00D95039">
          <w:t xml:space="preserve">if </w:t>
        </w:r>
      </w:ins>
      <w:r w:rsidR="00D21B4B" w:rsidRPr="00D95039">
        <w:t xml:space="preserve">created marshes remain vegetated, and (2) the resilience of created marsh plant communities. We observed recession in </w:t>
      </w:r>
      <w:r w:rsidR="00470E9D">
        <w:t>40</w:t>
      </w:r>
      <w:r w:rsidR="00D21B4B" w:rsidRPr="00D95039">
        <w:t xml:space="preserve"> of the 7</w:t>
      </w:r>
      <w:r w:rsidR="00470E9D">
        <w:t xml:space="preserve">8 </w:t>
      </w:r>
      <w:r w:rsidR="00D21B4B" w:rsidRPr="00D95039">
        <w:t xml:space="preserve">created marshes visited, representing losses of </w:t>
      </w:r>
      <w:commentRangeStart w:id="9"/>
      <w:r w:rsidR="00D21B4B" w:rsidRPr="00D95039">
        <w:t>2</w:t>
      </w:r>
      <w:r w:rsidR="00982BE6">
        <w:t>3</w:t>
      </w:r>
      <w:r w:rsidR="00D21B4B" w:rsidRPr="00D95039">
        <w:t>,</w:t>
      </w:r>
      <w:r w:rsidR="00982BE6">
        <w:t>676</w:t>
      </w:r>
      <w:r w:rsidR="00D21B4B" w:rsidRPr="00D95039">
        <w:t xml:space="preserve"> m</w:t>
      </w:r>
      <w:r w:rsidR="00D21B4B" w:rsidRPr="00982BE6">
        <w:rPr>
          <w:vertAlign w:val="superscript"/>
        </w:rPr>
        <w:t>2</w:t>
      </w:r>
      <w:r w:rsidR="00D21B4B" w:rsidRPr="00D95039">
        <w:t xml:space="preserve"> of the 2</w:t>
      </w:r>
      <w:r w:rsidR="00982BE6">
        <w:t>55</w:t>
      </w:r>
      <w:r w:rsidR="00D21B4B" w:rsidRPr="00D95039">
        <w:t>,</w:t>
      </w:r>
      <w:r w:rsidR="00982BE6">
        <w:t>541</w:t>
      </w:r>
      <w:r w:rsidR="00D21B4B" w:rsidRPr="00D95039">
        <w:t xml:space="preserve"> m</w:t>
      </w:r>
      <w:r w:rsidR="00D21B4B" w:rsidRPr="00982BE6">
        <w:rPr>
          <w:vertAlign w:val="superscript"/>
        </w:rPr>
        <w:t>2</w:t>
      </w:r>
      <w:del w:id="10" w:author="Eric Balke" w:date="2022-01-12T21:02:00Z">
        <w:r w:rsidR="00D21B4B" w:rsidRPr="00D95039" w:rsidDel="00036285">
          <w:rPr>
            <w:rPrChange w:id="11" w:author="Daniel Stewart" w:date="2022-02-10T11:31:00Z">
              <w:rPr>
                <w:vertAlign w:val="superscript"/>
              </w:rPr>
            </w:rPrChange>
          </w:rPr>
          <w:delText xml:space="preserve"> </w:delText>
        </w:r>
      </w:del>
      <w:ins w:id="12" w:author="Eric Balke" w:date="2022-01-12T21:02:00Z">
        <w:r w:rsidR="00D21B4B" w:rsidRPr="00D95039">
          <w:t>, or 9.</w:t>
        </w:r>
      </w:ins>
      <w:r w:rsidR="00982BE6">
        <w:t>3</w:t>
      </w:r>
      <w:ins w:id="13" w:author="Eric Balke" w:date="2022-01-12T21:02:00Z">
        <w:r w:rsidR="00D21B4B" w:rsidRPr="00D95039">
          <w:t xml:space="preserve">%, </w:t>
        </w:r>
      </w:ins>
      <w:r w:rsidR="00D21B4B" w:rsidRPr="00D95039">
        <w:rPr>
          <w:rPrChange w:id="14" w:author="Daniel Stewart" w:date="2022-02-10T11:31:00Z">
            <w:rPr>
              <w:vertAlign w:val="superscript"/>
            </w:rPr>
          </w:rPrChange>
        </w:rPr>
        <w:t xml:space="preserve">of </w:t>
      </w:r>
      <w:r w:rsidR="00D21B4B" w:rsidRPr="00D95039">
        <w:t>habitat surveyed</w:t>
      </w:r>
      <w:commentRangeEnd w:id="9"/>
      <w:r w:rsidR="00D21B4B" w:rsidRPr="00D95039">
        <w:rPr>
          <w:rStyle w:val="CommentReference"/>
          <w:sz w:val="22"/>
          <w:szCs w:val="22"/>
          <w:rPrChange w:id="15" w:author="Daniel Stewart" w:date="2022-02-10T11:31:00Z">
            <w:rPr>
              <w:rStyle w:val="CommentReference"/>
            </w:rPr>
          </w:rPrChange>
        </w:rPr>
        <w:commentReference w:id="9"/>
      </w:r>
      <w:r w:rsidR="00D21B4B" w:rsidRPr="00D95039">
        <w:t xml:space="preserve">. </w:t>
      </w:r>
      <w:r w:rsidR="00470E9D">
        <w:t xml:space="preserve">Increases </w:t>
      </w:r>
    </w:p>
    <w:p w14:paraId="3CF5B70E" w14:textId="77777777" w:rsidR="00982BE6" w:rsidRDefault="00982BE6" w:rsidP="007E7DBE"/>
    <w:p w14:paraId="4574DD0A" w14:textId="0FF82024" w:rsidR="00D44D9F" w:rsidRDefault="00D21B4B" w:rsidP="007E7DBE">
      <w:r w:rsidRPr="00D95039">
        <w:t>Protective infrastructure, specifically debris fencing and offshore structures such as marina docks and log storage booms mitigated recession. Sites built in the North Arm averaged 18% more recession than those in the wider South Arm, which may be attributed to higher wave energy. Sites that were lower in elevation and contained higher proportions of edge habitat were more vulnerable to recession than high elevation sites.</w:t>
      </w:r>
    </w:p>
    <w:p w14:paraId="022E6371" w14:textId="77777777" w:rsidR="00982BE6" w:rsidRDefault="00982BE6" w:rsidP="007E7DBE"/>
    <w:p w14:paraId="4E309E57" w14:textId="439D3CB2" w:rsidR="007E7DBE" w:rsidRDefault="007E7DBE" w:rsidP="007E7DBE">
      <w:r>
        <w:t xml:space="preserve">We found that increases in mean site elevation had a negative effect on recession, while recession was higher in sites that were further upriver and located in the North Arm. Though inconclusive, there are indications that protective design elements, such as shear booms, embayed designs, and offshore structures may mitigate marsh recession. We suggest that boat wake and herbivory by invasive Canada Geese may be contributing factors to these losses. Dominance by native species was found to decrease with distance </w:t>
      </w:r>
      <w:r>
        <w:rPr>
          <w:noProof/>
        </w:rPr>
        <w:t>upriver</w:t>
      </w:r>
      <w:r>
        <w:t xml:space="preserve"> and was lower on average in closed embayments than other marsh designs. Project age had no significant effect on recession, nor dominance of native species, indicating (1) modern projects are not immune to stressors and (2) the trajectory of a project may be apparent not long after completion, which may support the typical 5-year monitoring window applied to many projects. Native and non-native richness showed comparable trends in both reference and created tidal marshes, generally increasing with elevation and distance upriver. Plots located in reference sites showed no significant difference in native richness from those of created tidal marshes, suggesting plant communities of created marshes can compositionally resemble those of natural marshes within decades, likely due to natural colonization or propagules within donor plugs. We hope that lessons from these investigations will advance the knowledge of tidal marsh creation in the region, inform future management, and inspire further research in the Fraser Estuary.</w:t>
      </w:r>
    </w:p>
    <w:p w14:paraId="5D748AAB" w14:textId="3A373F2E" w:rsidR="007E7DBE" w:rsidRDefault="007E7DBE" w:rsidP="00036C5B"/>
    <w:p w14:paraId="1069C830" w14:textId="77777777" w:rsidR="007E7DBE" w:rsidRDefault="007E7DBE" w:rsidP="00036C5B"/>
    <w:p w14:paraId="180369AD" w14:textId="77777777" w:rsidR="007E7DBE" w:rsidRDefault="007E7DBE" w:rsidP="00036C5B"/>
    <w:p w14:paraId="352338B9" w14:textId="73D687C4" w:rsidR="00036C5B" w:rsidRDefault="00036C5B" w:rsidP="00036C5B">
      <w:r w:rsidRPr="00D95039">
        <w:lastRenderedPageBreak/>
        <w:t xml:space="preserve">Dominance of native species declined at a rate of 1% per kilometer upriver. </w:t>
      </w:r>
      <w:r>
        <w:t xml:space="preserve">Non-native </w:t>
      </w:r>
      <w:r w:rsidRPr="00D95039">
        <w:t xml:space="preserve">cattail </w:t>
      </w:r>
      <w:r>
        <w:t>(</w:t>
      </w:r>
      <w:r>
        <w:rPr>
          <w:i/>
          <w:iCs/>
        </w:rPr>
        <w:t xml:space="preserve">T. angustifolia, T. </w:t>
      </w:r>
      <w:ins w:id="16" w:author="Daniel Stewart" w:date="2022-01-27T14:13:00Z">
        <w:r w:rsidR="00572CC4" w:rsidRPr="00572CC4">
          <w:t>×</w:t>
        </w:r>
      </w:ins>
      <w:r>
        <w:rPr>
          <w:i/>
          <w:iCs/>
        </w:rPr>
        <w:t xml:space="preserve"> glauca) </w:t>
      </w:r>
      <w:r w:rsidRPr="00D95039">
        <w:t>defied this trend, dominating many of the outer estuary sites</w:t>
      </w:r>
      <w:ins w:id="17" w:author="Eric Balke" w:date="2022-01-12T16:26:00Z">
        <w:r w:rsidRPr="00D95039">
          <w:t xml:space="preserve"> in which</w:t>
        </w:r>
      </w:ins>
      <w:r w:rsidRPr="00D95039">
        <w:t xml:space="preserve"> it occurred</w:t>
      </w:r>
      <w:del w:id="18" w:author="Eric Balke" w:date="2022-01-12T16:26:00Z">
        <w:r w:rsidRPr="00D95039" w:rsidDel="00551B83">
          <w:delText xml:space="preserve"> in</w:delText>
        </w:r>
      </w:del>
      <w:r w:rsidRPr="00D95039">
        <w:t xml:space="preserve">. Native and non-native plant species richness shared similar trends across the estuary, increasing with elevation and distance </w:t>
      </w:r>
      <w:commentRangeStart w:id="19"/>
      <w:r w:rsidRPr="00D95039">
        <w:t>upriver</w:t>
      </w:r>
      <w:commentRangeEnd w:id="19"/>
      <w:r w:rsidRPr="00D95039">
        <w:rPr>
          <w:rStyle w:val="CommentReference"/>
          <w:sz w:val="22"/>
          <w:szCs w:val="22"/>
          <w:rPrChange w:id="20" w:author="Daniel Stewart" w:date="2022-02-10T11:31:00Z">
            <w:rPr>
              <w:rStyle w:val="CommentReference"/>
            </w:rPr>
          </w:rPrChange>
        </w:rPr>
        <w:commentReference w:id="19"/>
      </w:r>
      <w:r w:rsidRPr="00D95039">
        <w:t xml:space="preserve">. These findings offer insight into the role that site design and location play in the outcome of marsh creation projects, and the potential challenges posed by environmental change in the estuary.  </w:t>
      </w:r>
    </w:p>
    <w:p w14:paraId="5E9A4EA5" w14:textId="60C7F5FE" w:rsidR="007E7DBE" w:rsidRDefault="007E7DBE" w:rsidP="00036C5B"/>
    <w:p w14:paraId="1A986F0A" w14:textId="77777777" w:rsidR="007E7DBE" w:rsidRDefault="007E7DBE" w:rsidP="007E7DBE">
      <w:del w:id="21" w:author="Eric Balke" w:date="2022-01-12T21:11:00Z">
        <w:r w:rsidDel="00036285">
          <w:delText xml:space="preserve">Here </w:delText>
        </w:r>
      </w:del>
      <w:ins w:id="22" w:author="Eric Balke" w:date="2022-01-12T21:11:00Z">
        <w:r>
          <w:t>W</w:t>
        </w:r>
      </w:ins>
      <w:del w:id="23" w:author="Eric Balke" w:date="2022-01-12T21:11:00Z">
        <w:r w:rsidDel="00036285">
          <w:delText>w</w:delText>
        </w:r>
      </w:del>
      <w:r>
        <w:t>e sought to identify factors that influence the persistence of created tidal marshes in the FRE through field sampling, spatial analysis, and statistical models. Marsh recession was observed in 40 out of the 78 created tidal marshes visited, equating to approximately 9.3% of the 255,541 m</w:t>
      </w:r>
      <w:r w:rsidRPr="00267027">
        <w:rPr>
          <w:vertAlign w:val="superscript"/>
        </w:rPr>
        <w:t>2</w:t>
      </w:r>
      <w:r>
        <w:rPr>
          <w:vertAlign w:val="superscript"/>
        </w:rPr>
        <w:t xml:space="preserve"> </w:t>
      </w:r>
      <w:r w:rsidRPr="00267027">
        <w:t>of</w:t>
      </w:r>
      <w:r>
        <w:t xml:space="preserve"> created habitat. We found that increases in mean site elevation had a negative effect on recession, while recession was higher in sites that were further upriver and located in the North Arm. Though inconclusive, there are indications that protective design elements, such as shear booms, embayed designs, and offshore structures may mitigate marsh recession. We suggest that boat wake and herbivory by invasive Canada Geese may be contributing factors to these losses. Dominance by native species was found to decrease with distance </w:t>
      </w:r>
      <w:r>
        <w:rPr>
          <w:noProof/>
        </w:rPr>
        <w:t>upriver</w:t>
      </w:r>
      <w:r>
        <w:t xml:space="preserve"> and was lower on average in closed embayments than other marsh designs. Project age had no significant effect on recession, nor dominance of native species, indicating (1) modern projects are not immune to stressors and (2) the trajectory of a project may be apparent not long after completion, which may support the typical 5-year monitoring window applied to many projects. Native and non-native richness showed comparable trends in both reference and created tidal marshes, generally increasing with elevation and distance upriver. Plots located in reference sites showed no significant difference in native richness from those of created tidal marshes, suggesting plant communities of created marshes can compositionally resemble those of natural marshes within decades, likely due to natural colonization or propagules within donor plugs. We hope that lessons from these investigations will advance the knowledge of tidal marsh creation in the region, inform future management, and inspire further research in the Fraser Estuary.</w:t>
      </w:r>
    </w:p>
    <w:p w14:paraId="7234FA3F" w14:textId="77777777" w:rsidR="007E7DBE" w:rsidRPr="00D95039" w:rsidRDefault="007E7DBE" w:rsidP="00036C5B"/>
    <w:p w14:paraId="65A75B6A" w14:textId="4B3EF921" w:rsidR="00811C7B" w:rsidRDefault="00036C5B" w:rsidP="00811C7B">
      <w:pPr>
        <w:pStyle w:val="Heading1"/>
        <w:numPr>
          <w:ilvl w:val="0"/>
          <w:numId w:val="0"/>
        </w:numPr>
      </w:pPr>
      <w:r>
        <w:br w:type="page"/>
      </w:r>
      <w:bookmarkStart w:id="24" w:name="_Toc96090691"/>
      <w:r w:rsidR="00811C7B">
        <w:lastRenderedPageBreak/>
        <w:t>Lay Summary</w:t>
      </w:r>
      <w:bookmarkEnd w:id="24"/>
    </w:p>
    <w:p w14:paraId="6F0BAB2D" w14:textId="77777777" w:rsidR="00811C7B" w:rsidRDefault="00811C7B">
      <w:pPr>
        <w:spacing w:line="240" w:lineRule="auto"/>
        <w:jc w:val="left"/>
        <w:rPr>
          <w:rFonts w:eastAsiaTheme="majorEastAsia"/>
          <w:b/>
          <w:bCs/>
          <w:color w:val="000000" w:themeColor="text1"/>
          <w:sz w:val="32"/>
          <w:szCs w:val="32"/>
        </w:rPr>
      </w:pPr>
      <w:r>
        <w:br w:type="page"/>
      </w:r>
    </w:p>
    <w:p w14:paraId="6495C283" w14:textId="49E8477F" w:rsidR="00036C5B" w:rsidRDefault="00036C5B">
      <w:pPr>
        <w:pStyle w:val="Heading1"/>
        <w:numPr>
          <w:ilvl w:val="0"/>
          <w:numId w:val="0"/>
        </w:numPr>
        <w:ind w:left="432" w:hanging="432"/>
        <w:rPr>
          <w:ins w:id="25" w:author="Daniel Stewart" w:date="2022-01-25T10:00:00Z"/>
        </w:rPr>
        <w:pPrChange w:id="26" w:author="Daniel Stewart" w:date="2022-02-10T13:49:00Z">
          <w:pPr>
            <w:pStyle w:val="Heading1"/>
          </w:pPr>
        </w:pPrChange>
      </w:pPr>
      <w:bookmarkStart w:id="27" w:name="_Toc96090692"/>
      <w:ins w:id="28" w:author="Eric Balke" w:date="2022-01-12T15:37:00Z">
        <w:r>
          <w:lastRenderedPageBreak/>
          <w:t>Ack</w:t>
        </w:r>
      </w:ins>
      <w:ins w:id="29" w:author="Eric Balke" w:date="2022-01-12T15:38:00Z">
        <w:r>
          <w:t>nowledgements</w:t>
        </w:r>
      </w:ins>
      <w:bookmarkEnd w:id="27"/>
    </w:p>
    <w:p w14:paraId="60540384" w14:textId="77777777" w:rsidR="00036C5B" w:rsidRDefault="00036C5B" w:rsidP="00036C5B">
      <w:pPr>
        <w:rPr>
          <w:ins w:id="30" w:author="Daniel Stewart" w:date="2022-01-25T10:02:00Z"/>
        </w:rPr>
      </w:pPr>
    </w:p>
    <w:p w14:paraId="1217B653" w14:textId="77777777" w:rsidR="00036C5B" w:rsidRPr="009A48D2" w:rsidRDefault="00036C5B" w:rsidP="00036C5B">
      <w:pPr>
        <w:rPr>
          <w:ins w:id="31" w:author="Daniel Stewart" w:date="2022-01-25T10:02:00Z"/>
        </w:rPr>
      </w:pPr>
      <w:ins w:id="32" w:author="Daniel Stewart" w:date="2022-01-25T10:02:00Z">
        <w:r w:rsidRPr="009A48D2">
          <w:t xml:space="preserve">This report was made possible through </w:t>
        </w:r>
      </w:ins>
      <w:r>
        <w:t xml:space="preserve">funding from </w:t>
      </w:r>
      <w:ins w:id="33" w:author="Daniel Stewart" w:date="2022-01-25T10:06:00Z">
        <w:r w:rsidRPr="009A48D2">
          <w:t>the</w:t>
        </w:r>
      </w:ins>
      <w:ins w:id="34" w:author="Daniel Stewart" w:date="2022-01-25T10:04:00Z">
        <w:r w:rsidRPr="009A48D2">
          <w:t xml:space="preserve"> B</w:t>
        </w:r>
      </w:ins>
      <w:ins w:id="35" w:author="Daniel Stewart" w:date="2022-01-25T10:05:00Z">
        <w:r w:rsidRPr="009A48D2">
          <w:t>.C.</w:t>
        </w:r>
      </w:ins>
      <w:ins w:id="36" w:author="Daniel Stewart" w:date="2022-01-25T10:04:00Z">
        <w:r w:rsidRPr="009A48D2">
          <w:t xml:space="preserve"> Wildlife Federation Wetlands Workforce </w:t>
        </w:r>
      </w:ins>
      <w:ins w:id="37" w:author="Daniel Stewart" w:date="2022-01-25T10:21:00Z">
        <w:r w:rsidRPr="009A48D2">
          <w:t>project</w:t>
        </w:r>
      </w:ins>
      <w:r>
        <w:t>,</w:t>
      </w:r>
      <w:ins w:id="38" w:author="Daniel Stewart" w:date="2022-01-25T10:21:00Z">
        <w:r w:rsidRPr="009A48D2">
          <w:t xml:space="preserve"> </w:t>
        </w:r>
      </w:ins>
      <w:ins w:id="39" w:author="Daniel Stewart" w:date="2022-01-25T12:24:00Z">
        <w:r w:rsidRPr="009A48D2">
          <w:t>which w</w:t>
        </w:r>
      </w:ins>
      <w:r>
        <w:t>as supported through</w:t>
      </w:r>
      <w:ins w:id="40" w:author="Daniel Stewart" w:date="2022-01-25T10:07:00Z">
        <w:r w:rsidRPr="009A48D2">
          <w:t xml:space="preserve"> the provincial Healthy Watersheds Initiative</w:t>
        </w:r>
      </w:ins>
      <w:ins w:id="41" w:author="Daniel Stewart" w:date="2022-01-25T10:04:00Z">
        <w:r w:rsidRPr="009A48D2">
          <w:t xml:space="preserve">. </w:t>
        </w:r>
      </w:ins>
      <w:ins w:id="42" w:author="Daniel Stewart" w:date="2022-01-25T10:09:00Z">
        <w:r w:rsidRPr="009A48D2">
          <w:t xml:space="preserve">Data collected in 2015 was facilitated by the </w:t>
        </w:r>
      </w:ins>
      <w:ins w:id="43" w:author="Daniel Stewart" w:date="2022-01-25T10:10:00Z">
        <w:r w:rsidRPr="009A48D2">
          <w:t xml:space="preserve">Community Mapping Network and B.C. Conservation Foundation and </w:t>
        </w:r>
      </w:ins>
      <w:ins w:id="44" w:author="Daniel Stewart" w:date="2022-01-25T10:09:00Z">
        <w:r w:rsidRPr="009A48D2">
          <w:t>funded through the National Wetland Conservation Fund</w:t>
        </w:r>
      </w:ins>
      <w:ins w:id="45" w:author="Daniel Stewart" w:date="2022-01-25T10:10:00Z">
        <w:r w:rsidRPr="009A48D2">
          <w:t>.</w:t>
        </w:r>
      </w:ins>
      <w:ins w:id="46" w:author="Daniel Stewart" w:date="2022-01-25T12:39:00Z">
        <w:r w:rsidRPr="009A48D2">
          <w:t xml:space="preserve"> We also wish to thank the Community Mapping Network for </w:t>
        </w:r>
      </w:ins>
      <w:ins w:id="47" w:author="Daniel Stewart" w:date="2022-01-25T12:40:00Z">
        <w:r w:rsidRPr="009A48D2">
          <w:t xml:space="preserve">hosting compensation site data on their BIEAP-FREMP Atlas, as this was </w:t>
        </w:r>
      </w:ins>
      <w:ins w:id="48" w:author="Daniel Stewart" w:date="2022-01-25T12:42:00Z">
        <w:r w:rsidRPr="009A48D2">
          <w:t xml:space="preserve">an </w:t>
        </w:r>
      </w:ins>
      <w:ins w:id="49" w:author="Daniel Stewart" w:date="2022-01-25T12:40:00Z">
        <w:r w:rsidRPr="009A48D2">
          <w:t>essential</w:t>
        </w:r>
      </w:ins>
      <w:ins w:id="50" w:author="Daniel Stewart" w:date="2022-01-25T12:42:00Z">
        <w:r w:rsidRPr="009A48D2">
          <w:t xml:space="preserve"> starting place</w:t>
        </w:r>
      </w:ins>
      <w:ins w:id="51" w:author="Daniel Stewart" w:date="2022-01-25T12:40:00Z">
        <w:r w:rsidRPr="009A48D2">
          <w:t xml:space="preserve"> for both 2015 and 2021 surveys.</w:t>
        </w:r>
      </w:ins>
    </w:p>
    <w:p w14:paraId="32BA39B0" w14:textId="77777777" w:rsidR="00036C5B" w:rsidRPr="009A48D2" w:rsidRDefault="00036C5B" w:rsidP="00036C5B">
      <w:pPr>
        <w:rPr>
          <w:ins w:id="52" w:author="Daniel Stewart" w:date="2022-01-25T10:02:00Z"/>
        </w:rPr>
      </w:pPr>
    </w:p>
    <w:p w14:paraId="2D43DCDF" w14:textId="77777777" w:rsidR="00036C5B" w:rsidRPr="009A48D2" w:rsidRDefault="00036C5B" w:rsidP="00036C5B">
      <w:pPr>
        <w:rPr>
          <w:ins w:id="53" w:author="Daniel Stewart" w:date="2022-01-25T10:11:00Z"/>
        </w:rPr>
      </w:pPr>
      <w:ins w:id="54" w:author="Daniel Stewart" w:date="2022-01-25T10:08:00Z">
        <w:r w:rsidRPr="009A48D2">
          <w:t xml:space="preserve">The authors </w:t>
        </w:r>
      </w:ins>
      <w:ins w:id="55" w:author="Daniel Stewart" w:date="2022-01-25T12:41:00Z">
        <w:r w:rsidRPr="009A48D2">
          <w:t xml:space="preserve">extend thanks to </w:t>
        </w:r>
      </w:ins>
      <w:ins w:id="56" w:author="Daniel Stewart" w:date="2022-01-25T10:08:00Z">
        <w:r w:rsidRPr="009A48D2">
          <w:t>landowners who allowed</w:t>
        </w:r>
      </w:ins>
      <w:ins w:id="57" w:author="Daniel Stewart" w:date="2022-01-25T12:24:00Z">
        <w:r w:rsidRPr="009A48D2">
          <w:t xml:space="preserve"> entry</w:t>
        </w:r>
      </w:ins>
      <w:ins w:id="58" w:author="Daniel Stewart" w:date="2022-01-25T10:08:00Z">
        <w:r w:rsidRPr="009A48D2">
          <w:t xml:space="preserve"> </w:t>
        </w:r>
      </w:ins>
      <w:ins w:id="59" w:author="Daniel Stewart" w:date="2022-01-25T12:41:00Z">
        <w:r w:rsidRPr="009A48D2">
          <w:t>t</w:t>
        </w:r>
      </w:ins>
      <w:ins w:id="60" w:author="Daniel Stewart" w:date="2022-01-25T12:43:00Z">
        <w:r w:rsidRPr="009A48D2">
          <w:t>o</w:t>
        </w:r>
      </w:ins>
      <w:ins w:id="61" w:author="Daniel Stewart" w:date="2022-01-25T10:10:00Z">
        <w:r w:rsidRPr="009A48D2">
          <w:t xml:space="preserve"> compensation marshes during </w:t>
        </w:r>
      </w:ins>
      <w:ins w:id="62" w:author="Daniel Stewart" w:date="2022-01-25T10:15:00Z">
        <w:r w:rsidRPr="009A48D2">
          <w:t xml:space="preserve">2015 and </w:t>
        </w:r>
      </w:ins>
      <w:ins w:id="63" w:author="Daniel Stewart" w:date="2022-01-25T10:10:00Z">
        <w:r w:rsidRPr="009A48D2">
          <w:t>2021 surveys. This includes Metro Vancouver</w:t>
        </w:r>
      </w:ins>
      <w:ins w:id="64" w:author="Daniel Stewart" w:date="2022-01-25T10:11:00Z">
        <w:r w:rsidRPr="009A48D2">
          <w:t xml:space="preserve"> Regional District, the Vancouver Fraser Port Authority</w:t>
        </w:r>
      </w:ins>
      <w:ins w:id="65" w:author="Daniel Stewart" w:date="2022-01-25T10:29:00Z">
        <w:r w:rsidRPr="009A48D2">
          <w:t xml:space="preserve"> (VFPA)</w:t>
        </w:r>
      </w:ins>
      <w:ins w:id="66" w:author="Daniel Stewart" w:date="2022-01-25T10:11:00Z">
        <w:r w:rsidRPr="009A48D2">
          <w:t xml:space="preserve">, </w:t>
        </w:r>
      </w:ins>
      <w:ins w:id="67" w:author="Daniel Stewart" w:date="2022-01-27T11:51:00Z">
        <w:r w:rsidRPr="009A48D2">
          <w:t>Vancouver Airport Aut</w:t>
        </w:r>
      </w:ins>
      <w:ins w:id="68" w:author="Daniel Stewart" w:date="2022-01-27T11:52:00Z">
        <w:r w:rsidRPr="009A48D2">
          <w:t>hority</w:t>
        </w:r>
      </w:ins>
      <w:ins w:id="69" w:author="Daniel Stewart" w:date="2022-01-27T11:51:00Z">
        <w:r w:rsidRPr="009A48D2">
          <w:t xml:space="preserve">, </w:t>
        </w:r>
      </w:ins>
      <w:ins w:id="70" w:author="Daniel Stewart" w:date="2022-01-25T10:15:00Z">
        <w:r w:rsidRPr="009A48D2">
          <w:t xml:space="preserve">Pacific Custom Logistics, Ladner Yacht Club, </w:t>
        </w:r>
      </w:ins>
      <w:ins w:id="71" w:author="Daniel Stewart" w:date="2022-01-25T10:17:00Z">
        <w:r w:rsidRPr="009A48D2">
          <w:t>S&amp;R Sawmills Ltd.,</w:t>
        </w:r>
      </w:ins>
      <w:ins w:id="72" w:author="Daniel Stewart" w:date="2022-01-25T10:19:00Z">
        <w:r w:rsidRPr="009A48D2">
          <w:t xml:space="preserve"> Blue Heron Marina Estates,</w:t>
        </w:r>
      </w:ins>
      <w:ins w:id="73" w:author="Daniel Stewart" w:date="2022-01-25T10:17:00Z">
        <w:r w:rsidRPr="009A48D2">
          <w:t xml:space="preserve"> and the </w:t>
        </w:r>
      </w:ins>
      <w:ins w:id="74" w:author="Daniel Stewart" w:date="2022-01-25T10:20:00Z">
        <w:r w:rsidRPr="009A48D2">
          <w:t xml:space="preserve">B.C. </w:t>
        </w:r>
      </w:ins>
      <w:ins w:id="75" w:author="Daniel Stewart" w:date="2022-01-25T10:17:00Z">
        <w:r w:rsidRPr="009A48D2">
          <w:t xml:space="preserve">Ministry </w:t>
        </w:r>
      </w:ins>
      <w:ins w:id="76" w:author="Daniel Stewart" w:date="2022-01-25T10:18:00Z">
        <w:r w:rsidRPr="009A48D2">
          <w:t>of Forests, Lands</w:t>
        </w:r>
      </w:ins>
      <w:ins w:id="77" w:author="Daniel Stewart" w:date="2022-01-25T10:20:00Z">
        <w:r w:rsidRPr="009A48D2">
          <w:t xml:space="preserve">, </w:t>
        </w:r>
      </w:ins>
      <w:ins w:id="78" w:author="Daniel Stewart" w:date="2022-01-25T10:18:00Z">
        <w:r w:rsidRPr="009A48D2">
          <w:t>Natural</w:t>
        </w:r>
      </w:ins>
      <w:ins w:id="79" w:author="Daniel Stewart" w:date="2022-01-25T10:20:00Z">
        <w:r w:rsidRPr="009A48D2">
          <w:t xml:space="preserve"> Resource Operations and Rural Development</w:t>
        </w:r>
      </w:ins>
      <w:ins w:id="80" w:author="Daniel Stewart" w:date="2022-01-25T10:28:00Z">
        <w:r w:rsidRPr="009A48D2">
          <w:t xml:space="preserve"> (MFLNRORD)</w:t>
        </w:r>
      </w:ins>
      <w:ins w:id="81" w:author="Daniel Stewart" w:date="2022-01-25T10:20:00Z">
        <w:r w:rsidRPr="009A48D2">
          <w:t>.</w:t>
        </w:r>
      </w:ins>
      <w:ins w:id="82" w:author="Daniel Stewart" w:date="2022-01-25T10:17:00Z">
        <w:r w:rsidRPr="009A48D2">
          <w:t xml:space="preserve"> </w:t>
        </w:r>
      </w:ins>
    </w:p>
    <w:p w14:paraId="1F7D18E0" w14:textId="77777777" w:rsidR="00036C5B" w:rsidRPr="009A48D2" w:rsidRDefault="00036C5B" w:rsidP="00036C5B">
      <w:pPr>
        <w:rPr>
          <w:ins w:id="83" w:author="Eric Balke" w:date="2022-01-12T15:37:00Z"/>
        </w:rPr>
      </w:pPr>
    </w:p>
    <w:p w14:paraId="1D301641" w14:textId="77777777" w:rsidR="00036C5B" w:rsidRPr="009A48D2" w:rsidDel="003B2694" w:rsidRDefault="00036C5B" w:rsidP="00036C5B">
      <w:pPr>
        <w:rPr>
          <w:del w:id="84" w:author="Eric Balke" w:date="2022-01-12T15:37:00Z"/>
        </w:rPr>
      </w:pPr>
      <w:ins w:id="85" w:author="Daniel Stewart" w:date="2022-01-25T10:22:00Z">
        <w:r w:rsidRPr="009A48D2">
          <w:t xml:space="preserve">With gratitude we wish to acknowledge the time and </w:t>
        </w:r>
      </w:ins>
      <w:ins w:id="86" w:author="Daniel Stewart" w:date="2022-01-25T10:30:00Z">
        <w:r w:rsidRPr="009A48D2">
          <w:t xml:space="preserve">expertise offered </w:t>
        </w:r>
      </w:ins>
      <w:ins w:id="87" w:author="Daniel Stewart" w:date="2022-01-25T10:22:00Z">
        <w:r w:rsidRPr="009A48D2">
          <w:t>by</w:t>
        </w:r>
      </w:ins>
      <w:ins w:id="88" w:author="Daniel Stewart" w:date="2022-01-25T10:30:00Z">
        <w:r w:rsidRPr="009A48D2">
          <w:t xml:space="preserve"> </w:t>
        </w:r>
      </w:ins>
      <w:ins w:id="89" w:author="Daniel Stewart" w:date="2022-01-25T10:22:00Z">
        <w:r w:rsidRPr="009A48D2">
          <w:t xml:space="preserve">reviewers of this report. These include </w:t>
        </w:r>
      </w:ins>
      <w:ins w:id="90" w:author="Daniel Stewart" w:date="2022-01-25T10:23:00Z">
        <w:r w:rsidRPr="009A48D2">
          <w:t>Gary Williams (G L Williams &amp; Associates Ltd.), Mark Adams (</w:t>
        </w:r>
        <w:proofErr w:type="spellStart"/>
        <w:r w:rsidRPr="009A48D2">
          <w:t>Envirowest</w:t>
        </w:r>
      </w:ins>
      <w:proofErr w:type="spellEnd"/>
      <w:ins w:id="91" w:author="Daniel Stewart" w:date="2022-01-25T10:24:00Z">
        <w:r w:rsidRPr="009A48D2">
          <w:t xml:space="preserve"> Consultants Inc</w:t>
        </w:r>
      </w:ins>
      <w:ins w:id="92" w:author="Daniel Stewart" w:date="2022-01-25T10:23:00Z">
        <w:r w:rsidRPr="009A48D2">
          <w:t>.)</w:t>
        </w:r>
      </w:ins>
      <w:ins w:id="93" w:author="Daniel Stewart" w:date="2022-01-25T10:24:00Z">
        <w:r w:rsidRPr="009A48D2">
          <w:t xml:space="preserve">, Krista </w:t>
        </w:r>
        <w:proofErr w:type="spellStart"/>
        <w:r w:rsidRPr="009A48D2">
          <w:t>Forysin</w:t>
        </w:r>
      </w:ins>
      <w:ins w:id="94" w:author="Daniel Stewart" w:date="2022-01-25T10:25:00Z">
        <w:r w:rsidRPr="009A48D2">
          <w:t>ski</w:t>
        </w:r>
        <w:proofErr w:type="spellEnd"/>
        <w:r w:rsidRPr="009A48D2">
          <w:t xml:space="preserve"> (Fisheries and Oceans Canada), Robert Sambrook (Fisheries and Oceans Canada), </w:t>
        </w:r>
      </w:ins>
      <w:ins w:id="95" w:author="Daniel Stewart" w:date="2022-01-25T10:26:00Z">
        <w:r w:rsidRPr="009A48D2">
          <w:t xml:space="preserve">Yeganeh </w:t>
        </w:r>
        <w:proofErr w:type="spellStart"/>
        <w:r w:rsidRPr="009A48D2">
          <w:t>Asadian</w:t>
        </w:r>
        <w:proofErr w:type="spellEnd"/>
        <w:r w:rsidRPr="009A48D2">
          <w:t xml:space="preserve"> (</w:t>
        </w:r>
      </w:ins>
      <w:proofErr w:type="spellStart"/>
      <w:ins w:id="96" w:author="Daniel Stewart" w:date="2022-01-25T10:27:00Z">
        <w:r w:rsidRPr="009A48D2">
          <w:t>xʷməθkʷəy̓əm</w:t>
        </w:r>
      </w:ins>
      <w:proofErr w:type="spellEnd"/>
      <w:ins w:id="97" w:author="Daniel Stewart" w:date="2022-01-25T10:31:00Z">
        <w:r w:rsidRPr="009A48D2">
          <w:t xml:space="preserve"> [</w:t>
        </w:r>
      </w:ins>
      <w:proofErr w:type="spellStart"/>
      <w:ins w:id="98" w:author="Daniel Stewart" w:date="2022-01-25T10:26:00Z">
        <w:r w:rsidRPr="009A48D2">
          <w:t>Musqueam</w:t>
        </w:r>
      </w:ins>
      <w:proofErr w:type="spellEnd"/>
      <w:ins w:id="99" w:author="Daniel Stewart" w:date="2022-01-25T10:31:00Z">
        <w:r w:rsidRPr="009A48D2">
          <w:t>]</w:t>
        </w:r>
      </w:ins>
      <w:ins w:id="100" w:author="Daniel Stewart" w:date="2022-01-25T10:26:00Z">
        <w:r w:rsidRPr="009A48D2">
          <w:t xml:space="preserve"> Indian Band)</w:t>
        </w:r>
      </w:ins>
      <w:ins w:id="101" w:author="Daniel Stewart" w:date="2022-01-25T10:28:00Z">
        <w:r w:rsidRPr="009A48D2">
          <w:t>, Shane Byrne (MFLNRORD)</w:t>
        </w:r>
      </w:ins>
      <w:ins w:id="102" w:author="Daniel Stewart" w:date="2022-01-25T10:29:00Z">
        <w:r w:rsidRPr="009A48D2">
          <w:t>, Vanessa Koo (</w:t>
        </w:r>
      </w:ins>
      <w:r>
        <w:t>VFPA</w:t>
      </w:r>
      <w:ins w:id="103" w:author="Daniel Stewart" w:date="2022-01-25T10:29:00Z">
        <w:r w:rsidRPr="009A48D2">
          <w:t>)</w:t>
        </w:r>
      </w:ins>
      <w:r>
        <w:t xml:space="preserve"> and </w:t>
      </w:r>
      <w:ins w:id="104" w:author="Daniel Stewart" w:date="2022-01-25T10:29:00Z">
        <w:r w:rsidRPr="009A48D2">
          <w:t>C</w:t>
        </w:r>
      </w:ins>
      <w:ins w:id="105" w:author="Daniel Stewart" w:date="2022-01-25T10:30:00Z">
        <w:r w:rsidRPr="009A48D2">
          <w:t>harlotte Olson (</w:t>
        </w:r>
      </w:ins>
      <w:r>
        <w:t>VFPA</w:t>
      </w:r>
      <w:ins w:id="106" w:author="Daniel Stewart" w:date="2022-01-25T10:30:00Z">
        <w:r w:rsidRPr="009A48D2">
          <w:t>)</w:t>
        </w:r>
      </w:ins>
      <w:r>
        <w:t>. We also thank Sean Boyd (Environment and Climate Change Canada) and Dominic Janus (University of British Columbia) for their input on Canada Geese in the estuary.</w:t>
      </w:r>
      <w:del w:id="107" w:author="Eric Balke" w:date="2022-01-12T15:37:00Z">
        <w:r w:rsidRPr="009A48D2" w:rsidDel="00FE18D2">
          <w:rPr>
            <w:rPrChange w:id="108" w:author="Daniel Stewart" w:date="2022-02-10T11:19:00Z">
              <w:rPr>
                <w:b/>
                <w:bCs/>
              </w:rPr>
            </w:rPrChange>
          </w:rPr>
          <w:delText>Acknowledgements:</w:delText>
        </w:r>
      </w:del>
    </w:p>
    <w:p w14:paraId="58D27D06" w14:textId="77777777" w:rsidR="00036C5B" w:rsidRPr="009A48D2" w:rsidRDefault="00036C5B" w:rsidP="00036C5B">
      <w:pPr>
        <w:rPr>
          <w:ins w:id="109" w:author="Daniel Stewart" w:date="2022-01-25T12:37:00Z"/>
        </w:rPr>
      </w:pPr>
    </w:p>
    <w:p w14:paraId="1E133EFA" w14:textId="77777777" w:rsidR="00036C5B" w:rsidRPr="009A48D2" w:rsidRDefault="00036C5B" w:rsidP="00036C5B">
      <w:pPr>
        <w:rPr>
          <w:ins w:id="110" w:author="Daniel Stewart" w:date="2022-01-25T12:37:00Z"/>
        </w:rPr>
      </w:pPr>
    </w:p>
    <w:p w14:paraId="6363B098" w14:textId="77777777" w:rsidR="00036C5B" w:rsidRPr="009A48D2" w:rsidRDefault="00036C5B" w:rsidP="00036C5B">
      <w:pPr>
        <w:rPr>
          <w:ins w:id="111" w:author="Daniel Stewart" w:date="2022-01-25T12:36:00Z"/>
        </w:rPr>
      </w:pPr>
    </w:p>
    <w:p w14:paraId="027AA4C5" w14:textId="77777777" w:rsidR="00036C5B" w:rsidRPr="009A48D2" w:rsidRDefault="00036C5B" w:rsidP="00036C5B">
      <w:pPr>
        <w:rPr>
          <w:ins w:id="112" w:author="Daniel Stewart" w:date="2022-01-25T12:36:00Z"/>
        </w:rPr>
      </w:pPr>
    </w:p>
    <w:p w14:paraId="360FBC1C" w14:textId="77777777" w:rsidR="00036C5B" w:rsidRDefault="00036C5B" w:rsidP="00036C5B">
      <w:pPr>
        <w:rPr>
          <w:ins w:id="113" w:author="Daniel Stewart" w:date="2022-01-25T12:36:00Z"/>
        </w:rPr>
      </w:pPr>
    </w:p>
    <w:p w14:paraId="107AD3EE" w14:textId="14B04DE7" w:rsidR="00036C5B" w:rsidRDefault="00036C5B">
      <w:pPr>
        <w:spacing w:line="240" w:lineRule="auto"/>
        <w:jc w:val="left"/>
      </w:pPr>
      <w:r>
        <w:br w:type="page"/>
      </w:r>
    </w:p>
    <w:sdt>
      <w:sdtPr>
        <w:rPr>
          <w:rFonts w:ascii="Times New Roman" w:eastAsia="Times New Roman" w:hAnsi="Times New Roman" w:cs="Times New Roman"/>
          <w:b w:val="0"/>
          <w:bCs w:val="0"/>
          <w:color w:val="auto"/>
          <w:sz w:val="22"/>
          <w:szCs w:val="22"/>
          <w:lang w:val="en-CA" w:eastAsia="en-GB"/>
        </w:rPr>
        <w:id w:val="866492335"/>
        <w:docPartObj>
          <w:docPartGallery w:val="Table of Contents"/>
          <w:docPartUnique/>
        </w:docPartObj>
      </w:sdtPr>
      <w:sdtEndPr>
        <w:rPr>
          <w:noProof/>
        </w:rPr>
      </w:sdtEndPr>
      <w:sdtContent>
        <w:p w14:paraId="008A4B06" w14:textId="209508AF" w:rsidR="004A4304" w:rsidRPr="004A4304" w:rsidRDefault="004A4304">
          <w:pPr>
            <w:pStyle w:val="TOCHeading"/>
            <w:rPr>
              <w:rStyle w:val="Heading1Char"/>
              <w:b/>
              <w:bCs/>
            </w:rPr>
          </w:pPr>
          <w:r w:rsidRPr="004A4304">
            <w:rPr>
              <w:rStyle w:val="Heading1Char"/>
              <w:b/>
              <w:bCs/>
            </w:rPr>
            <w:t>Table of Contents</w:t>
          </w:r>
        </w:p>
        <w:p w14:paraId="6C88D136" w14:textId="019F73F6" w:rsidR="00055075" w:rsidRDefault="004A4304">
          <w:pPr>
            <w:pStyle w:val="TOC1"/>
            <w:rPr>
              <w:rFonts w:asciiTheme="minorHAnsi" w:eastAsiaTheme="minorEastAsia" w:hAnsiTheme="minorHAnsi" w:cstheme="minorBidi"/>
              <w:sz w:val="24"/>
              <w:szCs w:val="24"/>
            </w:rPr>
          </w:pPr>
          <w:r>
            <w:rPr>
              <w:noProof w:val="0"/>
            </w:rPr>
            <w:fldChar w:fldCharType="begin"/>
          </w:r>
          <w:r>
            <w:instrText xml:space="preserve"> TOC \o "1-3" \h \z \u </w:instrText>
          </w:r>
          <w:r>
            <w:rPr>
              <w:noProof w:val="0"/>
            </w:rPr>
            <w:fldChar w:fldCharType="separate"/>
          </w:r>
          <w:hyperlink w:anchor="_Toc96090690" w:history="1">
            <w:r w:rsidR="00055075" w:rsidRPr="002657FD">
              <w:rPr>
                <w:rStyle w:val="Hyperlink"/>
              </w:rPr>
              <w:t>Abstract</w:t>
            </w:r>
            <w:r w:rsidR="00055075">
              <w:rPr>
                <w:webHidden/>
              </w:rPr>
              <w:tab/>
            </w:r>
            <w:r w:rsidR="00055075">
              <w:rPr>
                <w:webHidden/>
              </w:rPr>
              <w:fldChar w:fldCharType="begin"/>
            </w:r>
            <w:r w:rsidR="00055075">
              <w:rPr>
                <w:webHidden/>
              </w:rPr>
              <w:instrText xml:space="preserve"> PAGEREF _Toc96090690 \h </w:instrText>
            </w:r>
            <w:r w:rsidR="00055075">
              <w:rPr>
                <w:webHidden/>
              </w:rPr>
            </w:r>
            <w:r w:rsidR="00055075">
              <w:rPr>
                <w:webHidden/>
              </w:rPr>
              <w:fldChar w:fldCharType="separate"/>
            </w:r>
            <w:r w:rsidR="00055075">
              <w:rPr>
                <w:webHidden/>
              </w:rPr>
              <w:t>i</w:t>
            </w:r>
            <w:r w:rsidR="00055075">
              <w:rPr>
                <w:webHidden/>
              </w:rPr>
              <w:fldChar w:fldCharType="end"/>
            </w:r>
          </w:hyperlink>
        </w:p>
        <w:p w14:paraId="57CEF383" w14:textId="22EBC80A" w:rsidR="00055075" w:rsidRDefault="009C44F1">
          <w:pPr>
            <w:pStyle w:val="TOC1"/>
            <w:rPr>
              <w:rFonts w:asciiTheme="minorHAnsi" w:eastAsiaTheme="minorEastAsia" w:hAnsiTheme="minorHAnsi" w:cstheme="minorBidi"/>
              <w:sz w:val="24"/>
              <w:szCs w:val="24"/>
            </w:rPr>
          </w:pPr>
          <w:hyperlink w:anchor="_Toc96090691" w:history="1">
            <w:r w:rsidR="00055075" w:rsidRPr="002657FD">
              <w:rPr>
                <w:rStyle w:val="Hyperlink"/>
              </w:rPr>
              <w:t>Lay Summary</w:t>
            </w:r>
            <w:r w:rsidR="00055075">
              <w:rPr>
                <w:webHidden/>
              </w:rPr>
              <w:tab/>
            </w:r>
            <w:r w:rsidR="00055075">
              <w:rPr>
                <w:webHidden/>
              </w:rPr>
              <w:fldChar w:fldCharType="begin"/>
            </w:r>
            <w:r w:rsidR="00055075">
              <w:rPr>
                <w:webHidden/>
              </w:rPr>
              <w:instrText xml:space="preserve"> PAGEREF _Toc96090691 \h </w:instrText>
            </w:r>
            <w:r w:rsidR="00055075">
              <w:rPr>
                <w:webHidden/>
              </w:rPr>
            </w:r>
            <w:r w:rsidR="00055075">
              <w:rPr>
                <w:webHidden/>
              </w:rPr>
              <w:fldChar w:fldCharType="separate"/>
            </w:r>
            <w:r w:rsidR="00055075">
              <w:rPr>
                <w:webHidden/>
              </w:rPr>
              <w:t>ii</w:t>
            </w:r>
            <w:r w:rsidR="00055075">
              <w:rPr>
                <w:webHidden/>
              </w:rPr>
              <w:fldChar w:fldCharType="end"/>
            </w:r>
          </w:hyperlink>
        </w:p>
        <w:p w14:paraId="3960BBD6" w14:textId="44A703E6" w:rsidR="00055075" w:rsidRDefault="009C44F1">
          <w:pPr>
            <w:pStyle w:val="TOC1"/>
            <w:rPr>
              <w:rFonts w:asciiTheme="minorHAnsi" w:eastAsiaTheme="minorEastAsia" w:hAnsiTheme="minorHAnsi" w:cstheme="minorBidi"/>
              <w:sz w:val="24"/>
              <w:szCs w:val="24"/>
            </w:rPr>
          </w:pPr>
          <w:hyperlink w:anchor="_Toc96090692" w:history="1">
            <w:r w:rsidR="00055075" w:rsidRPr="002657FD">
              <w:rPr>
                <w:rStyle w:val="Hyperlink"/>
              </w:rPr>
              <w:t>Acknowledgements</w:t>
            </w:r>
            <w:r w:rsidR="00055075">
              <w:rPr>
                <w:webHidden/>
              </w:rPr>
              <w:tab/>
            </w:r>
            <w:r w:rsidR="00055075">
              <w:rPr>
                <w:webHidden/>
              </w:rPr>
              <w:fldChar w:fldCharType="begin"/>
            </w:r>
            <w:r w:rsidR="00055075">
              <w:rPr>
                <w:webHidden/>
              </w:rPr>
              <w:instrText xml:space="preserve"> PAGEREF _Toc96090692 \h </w:instrText>
            </w:r>
            <w:r w:rsidR="00055075">
              <w:rPr>
                <w:webHidden/>
              </w:rPr>
            </w:r>
            <w:r w:rsidR="00055075">
              <w:rPr>
                <w:webHidden/>
              </w:rPr>
              <w:fldChar w:fldCharType="separate"/>
            </w:r>
            <w:r w:rsidR="00055075">
              <w:rPr>
                <w:webHidden/>
              </w:rPr>
              <w:t>iii</w:t>
            </w:r>
            <w:r w:rsidR="00055075">
              <w:rPr>
                <w:webHidden/>
              </w:rPr>
              <w:fldChar w:fldCharType="end"/>
            </w:r>
          </w:hyperlink>
        </w:p>
        <w:p w14:paraId="4F12D303" w14:textId="72A21CC0" w:rsidR="00055075" w:rsidRDefault="009C44F1">
          <w:pPr>
            <w:pStyle w:val="TOC1"/>
            <w:tabs>
              <w:tab w:val="left" w:pos="440"/>
            </w:tabs>
            <w:rPr>
              <w:rFonts w:asciiTheme="minorHAnsi" w:eastAsiaTheme="minorEastAsia" w:hAnsiTheme="minorHAnsi" w:cstheme="minorBidi"/>
              <w:sz w:val="24"/>
              <w:szCs w:val="24"/>
            </w:rPr>
          </w:pPr>
          <w:hyperlink w:anchor="_Toc96090694" w:history="1">
            <w:r w:rsidR="00055075" w:rsidRPr="002657FD">
              <w:rPr>
                <w:rStyle w:val="Hyperlink"/>
              </w:rPr>
              <w:t>1</w:t>
            </w:r>
            <w:r w:rsidR="00055075">
              <w:rPr>
                <w:rFonts w:asciiTheme="minorHAnsi" w:eastAsiaTheme="minorEastAsia" w:hAnsiTheme="minorHAnsi" w:cstheme="minorBidi"/>
                <w:sz w:val="24"/>
                <w:szCs w:val="24"/>
              </w:rPr>
              <w:tab/>
            </w:r>
            <w:r w:rsidR="00055075" w:rsidRPr="002657FD">
              <w:rPr>
                <w:rStyle w:val="Hyperlink"/>
              </w:rPr>
              <w:t>Introduction</w:t>
            </w:r>
            <w:r w:rsidR="00055075">
              <w:rPr>
                <w:webHidden/>
              </w:rPr>
              <w:tab/>
            </w:r>
            <w:r w:rsidR="00055075">
              <w:rPr>
                <w:webHidden/>
              </w:rPr>
              <w:fldChar w:fldCharType="begin"/>
            </w:r>
            <w:r w:rsidR="00055075">
              <w:rPr>
                <w:webHidden/>
              </w:rPr>
              <w:instrText xml:space="preserve"> PAGEREF _Toc96090694 \h </w:instrText>
            </w:r>
            <w:r w:rsidR="00055075">
              <w:rPr>
                <w:webHidden/>
              </w:rPr>
            </w:r>
            <w:r w:rsidR="00055075">
              <w:rPr>
                <w:webHidden/>
              </w:rPr>
              <w:fldChar w:fldCharType="separate"/>
            </w:r>
            <w:r w:rsidR="00055075">
              <w:rPr>
                <w:webHidden/>
              </w:rPr>
              <w:t>1</w:t>
            </w:r>
            <w:r w:rsidR="00055075">
              <w:rPr>
                <w:webHidden/>
              </w:rPr>
              <w:fldChar w:fldCharType="end"/>
            </w:r>
          </w:hyperlink>
        </w:p>
        <w:p w14:paraId="203604DD" w14:textId="3C993D1D" w:rsidR="00055075" w:rsidRDefault="009C44F1">
          <w:pPr>
            <w:pStyle w:val="TOC1"/>
            <w:tabs>
              <w:tab w:val="left" w:pos="440"/>
            </w:tabs>
            <w:rPr>
              <w:rFonts w:asciiTheme="minorHAnsi" w:eastAsiaTheme="minorEastAsia" w:hAnsiTheme="minorHAnsi" w:cstheme="minorBidi"/>
              <w:sz w:val="24"/>
              <w:szCs w:val="24"/>
            </w:rPr>
          </w:pPr>
          <w:hyperlink w:anchor="_Toc96090696" w:history="1">
            <w:r w:rsidR="00055075" w:rsidRPr="002657FD">
              <w:rPr>
                <w:rStyle w:val="Hyperlink"/>
              </w:rPr>
              <w:t>2</w:t>
            </w:r>
            <w:r w:rsidR="00055075">
              <w:rPr>
                <w:rFonts w:asciiTheme="minorHAnsi" w:eastAsiaTheme="minorEastAsia" w:hAnsiTheme="minorHAnsi" w:cstheme="minorBidi"/>
                <w:sz w:val="24"/>
                <w:szCs w:val="24"/>
              </w:rPr>
              <w:tab/>
            </w:r>
            <w:r w:rsidR="00055075" w:rsidRPr="002657FD">
              <w:rPr>
                <w:rStyle w:val="Hyperlink"/>
              </w:rPr>
              <w:t>Methods</w:t>
            </w:r>
            <w:r w:rsidR="00055075">
              <w:rPr>
                <w:webHidden/>
              </w:rPr>
              <w:tab/>
            </w:r>
            <w:r w:rsidR="00055075">
              <w:rPr>
                <w:webHidden/>
              </w:rPr>
              <w:fldChar w:fldCharType="begin"/>
            </w:r>
            <w:r w:rsidR="00055075">
              <w:rPr>
                <w:webHidden/>
              </w:rPr>
              <w:instrText xml:space="preserve"> PAGEREF _Toc96090696 \h </w:instrText>
            </w:r>
            <w:r w:rsidR="00055075">
              <w:rPr>
                <w:webHidden/>
              </w:rPr>
            </w:r>
            <w:r w:rsidR="00055075">
              <w:rPr>
                <w:webHidden/>
              </w:rPr>
              <w:fldChar w:fldCharType="separate"/>
            </w:r>
            <w:r w:rsidR="00055075">
              <w:rPr>
                <w:webHidden/>
              </w:rPr>
              <w:t>5</w:t>
            </w:r>
            <w:r w:rsidR="00055075">
              <w:rPr>
                <w:webHidden/>
              </w:rPr>
              <w:fldChar w:fldCharType="end"/>
            </w:r>
          </w:hyperlink>
        </w:p>
        <w:p w14:paraId="536565E7" w14:textId="38AFD192" w:rsidR="00055075" w:rsidRDefault="009C44F1">
          <w:pPr>
            <w:pStyle w:val="TOC2"/>
            <w:rPr>
              <w:rFonts w:asciiTheme="minorHAnsi" w:eastAsiaTheme="minorEastAsia" w:hAnsiTheme="minorHAnsi" w:cstheme="minorBidi"/>
              <w:sz w:val="24"/>
              <w:szCs w:val="24"/>
            </w:rPr>
          </w:pPr>
          <w:hyperlink w:anchor="_Toc96090697" w:history="1">
            <w:r w:rsidR="00055075" w:rsidRPr="002657FD">
              <w:rPr>
                <w:rStyle w:val="Hyperlink"/>
              </w:rPr>
              <w:t>2.1</w:t>
            </w:r>
            <w:r w:rsidR="00055075">
              <w:rPr>
                <w:rFonts w:asciiTheme="minorHAnsi" w:eastAsiaTheme="minorEastAsia" w:hAnsiTheme="minorHAnsi" w:cstheme="minorBidi"/>
                <w:sz w:val="24"/>
                <w:szCs w:val="24"/>
              </w:rPr>
              <w:tab/>
            </w:r>
            <w:r w:rsidR="00055075" w:rsidRPr="002657FD">
              <w:rPr>
                <w:rStyle w:val="Hyperlink"/>
              </w:rPr>
              <w:t>Field Sampling</w:t>
            </w:r>
            <w:r w:rsidR="00055075">
              <w:rPr>
                <w:webHidden/>
              </w:rPr>
              <w:tab/>
            </w:r>
            <w:r w:rsidR="00055075">
              <w:rPr>
                <w:webHidden/>
              </w:rPr>
              <w:fldChar w:fldCharType="begin"/>
            </w:r>
            <w:r w:rsidR="00055075">
              <w:rPr>
                <w:webHidden/>
              </w:rPr>
              <w:instrText xml:space="preserve"> PAGEREF _Toc96090697 \h </w:instrText>
            </w:r>
            <w:r w:rsidR="00055075">
              <w:rPr>
                <w:webHidden/>
              </w:rPr>
            </w:r>
            <w:r w:rsidR="00055075">
              <w:rPr>
                <w:webHidden/>
              </w:rPr>
              <w:fldChar w:fldCharType="separate"/>
            </w:r>
            <w:r w:rsidR="00055075">
              <w:rPr>
                <w:webHidden/>
              </w:rPr>
              <w:t>5</w:t>
            </w:r>
            <w:r w:rsidR="00055075">
              <w:rPr>
                <w:webHidden/>
              </w:rPr>
              <w:fldChar w:fldCharType="end"/>
            </w:r>
          </w:hyperlink>
        </w:p>
        <w:p w14:paraId="74034407" w14:textId="5D1390A9" w:rsidR="00055075" w:rsidRDefault="009C44F1">
          <w:pPr>
            <w:pStyle w:val="TOC2"/>
            <w:rPr>
              <w:rFonts w:asciiTheme="minorHAnsi" w:eastAsiaTheme="minorEastAsia" w:hAnsiTheme="minorHAnsi" w:cstheme="minorBidi"/>
              <w:sz w:val="24"/>
              <w:szCs w:val="24"/>
            </w:rPr>
          </w:pPr>
          <w:hyperlink w:anchor="_Toc96090698" w:history="1">
            <w:r w:rsidR="00055075" w:rsidRPr="002657FD">
              <w:rPr>
                <w:rStyle w:val="Hyperlink"/>
              </w:rPr>
              <w:t>2.2</w:t>
            </w:r>
            <w:r w:rsidR="00055075">
              <w:rPr>
                <w:rFonts w:asciiTheme="minorHAnsi" w:eastAsiaTheme="minorEastAsia" w:hAnsiTheme="minorHAnsi" w:cstheme="minorBidi"/>
                <w:sz w:val="24"/>
                <w:szCs w:val="24"/>
              </w:rPr>
              <w:tab/>
            </w:r>
            <w:r w:rsidR="00055075" w:rsidRPr="002657FD">
              <w:rPr>
                <w:rStyle w:val="Hyperlink"/>
              </w:rPr>
              <w:t>Geospatial Data</w:t>
            </w:r>
            <w:r w:rsidR="00055075">
              <w:rPr>
                <w:webHidden/>
              </w:rPr>
              <w:tab/>
            </w:r>
            <w:r w:rsidR="00055075">
              <w:rPr>
                <w:webHidden/>
              </w:rPr>
              <w:fldChar w:fldCharType="begin"/>
            </w:r>
            <w:r w:rsidR="00055075">
              <w:rPr>
                <w:webHidden/>
              </w:rPr>
              <w:instrText xml:space="preserve"> PAGEREF _Toc96090698 \h </w:instrText>
            </w:r>
            <w:r w:rsidR="00055075">
              <w:rPr>
                <w:webHidden/>
              </w:rPr>
            </w:r>
            <w:r w:rsidR="00055075">
              <w:rPr>
                <w:webHidden/>
              </w:rPr>
              <w:fldChar w:fldCharType="separate"/>
            </w:r>
            <w:r w:rsidR="00055075">
              <w:rPr>
                <w:webHidden/>
              </w:rPr>
              <w:t>6</w:t>
            </w:r>
            <w:r w:rsidR="00055075">
              <w:rPr>
                <w:webHidden/>
              </w:rPr>
              <w:fldChar w:fldCharType="end"/>
            </w:r>
          </w:hyperlink>
        </w:p>
        <w:p w14:paraId="3C55BD13" w14:textId="179360E1" w:rsidR="00055075" w:rsidRDefault="009C44F1">
          <w:pPr>
            <w:pStyle w:val="TOC2"/>
            <w:rPr>
              <w:rFonts w:asciiTheme="minorHAnsi" w:eastAsiaTheme="minorEastAsia" w:hAnsiTheme="minorHAnsi" w:cstheme="minorBidi"/>
              <w:sz w:val="24"/>
              <w:szCs w:val="24"/>
            </w:rPr>
          </w:pPr>
          <w:hyperlink w:anchor="_Toc96090699" w:history="1">
            <w:r w:rsidR="00055075" w:rsidRPr="002657FD">
              <w:rPr>
                <w:rStyle w:val="Hyperlink"/>
              </w:rPr>
              <w:t>2.3</w:t>
            </w:r>
            <w:r w:rsidR="00055075">
              <w:rPr>
                <w:rFonts w:asciiTheme="minorHAnsi" w:eastAsiaTheme="minorEastAsia" w:hAnsiTheme="minorHAnsi" w:cstheme="minorBidi"/>
                <w:sz w:val="24"/>
                <w:szCs w:val="24"/>
              </w:rPr>
              <w:tab/>
            </w:r>
            <w:r w:rsidR="00055075" w:rsidRPr="002657FD">
              <w:rPr>
                <w:rStyle w:val="Hyperlink"/>
              </w:rPr>
              <w:t>Statistical Analysis</w:t>
            </w:r>
            <w:r w:rsidR="00055075">
              <w:rPr>
                <w:webHidden/>
              </w:rPr>
              <w:tab/>
            </w:r>
            <w:r w:rsidR="00055075">
              <w:rPr>
                <w:webHidden/>
              </w:rPr>
              <w:fldChar w:fldCharType="begin"/>
            </w:r>
            <w:r w:rsidR="00055075">
              <w:rPr>
                <w:webHidden/>
              </w:rPr>
              <w:instrText xml:space="preserve"> PAGEREF _Toc96090699 \h </w:instrText>
            </w:r>
            <w:r w:rsidR="00055075">
              <w:rPr>
                <w:webHidden/>
              </w:rPr>
            </w:r>
            <w:r w:rsidR="00055075">
              <w:rPr>
                <w:webHidden/>
              </w:rPr>
              <w:fldChar w:fldCharType="separate"/>
            </w:r>
            <w:r w:rsidR="00055075">
              <w:rPr>
                <w:webHidden/>
              </w:rPr>
              <w:t>7</w:t>
            </w:r>
            <w:r w:rsidR="00055075">
              <w:rPr>
                <w:webHidden/>
              </w:rPr>
              <w:fldChar w:fldCharType="end"/>
            </w:r>
          </w:hyperlink>
        </w:p>
        <w:p w14:paraId="4043578C" w14:textId="4F3F3097" w:rsidR="00055075" w:rsidRDefault="009C44F1">
          <w:pPr>
            <w:pStyle w:val="TOC3"/>
            <w:rPr>
              <w:rFonts w:asciiTheme="minorHAnsi" w:eastAsiaTheme="minorEastAsia" w:hAnsiTheme="minorHAnsi" w:cstheme="minorBidi"/>
              <w:sz w:val="24"/>
              <w:szCs w:val="24"/>
            </w:rPr>
          </w:pPr>
          <w:hyperlink w:anchor="_Toc96090700" w:history="1">
            <w:r w:rsidR="00055075" w:rsidRPr="002657FD">
              <w:rPr>
                <w:rStyle w:val="Hyperlink"/>
              </w:rPr>
              <w:t>2.3.1</w:t>
            </w:r>
            <w:r w:rsidR="00055075">
              <w:rPr>
                <w:rFonts w:asciiTheme="minorHAnsi" w:eastAsiaTheme="minorEastAsia" w:hAnsiTheme="minorHAnsi" w:cstheme="minorBidi"/>
                <w:sz w:val="24"/>
                <w:szCs w:val="24"/>
              </w:rPr>
              <w:tab/>
            </w:r>
            <w:r w:rsidR="00055075" w:rsidRPr="002657FD">
              <w:rPr>
                <w:rStyle w:val="Hyperlink"/>
              </w:rPr>
              <w:t>Marsh Recession</w:t>
            </w:r>
            <w:r w:rsidR="00055075">
              <w:rPr>
                <w:webHidden/>
              </w:rPr>
              <w:tab/>
            </w:r>
            <w:r w:rsidR="00055075">
              <w:rPr>
                <w:webHidden/>
              </w:rPr>
              <w:fldChar w:fldCharType="begin"/>
            </w:r>
            <w:r w:rsidR="00055075">
              <w:rPr>
                <w:webHidden/>
              </w:rPr>
              <w:instrText xml:space="preserve"> PAGEREF _Toc96090700 \h </w:instrText>
            </w:r>
            <w:r w:rsidR="00055075">
              <w:rPr>
                <w:webHidden/>
              </w:rPr>
            </w:r>
            <w:r w:rsidR="00055075">
              <w:rPr>
                <w:webHidden/>
              </w:rPr>
              <w:fldChar w:fldCharType="separate"/>
            </w:r>
            <w:r w:rsidR="00055075">
              <w:rPr>
                <w:webHidden/>
              </w:rPr>
              <w:t>7</w:t>
            </w:r>
            <w:r w:rsidR="00055075">
              <w:rPr>
                <w:webHidden/>
              </w:rPr>
              <w:fldChar w:fldCharType="end"/>
            </w:r>
          </w:hyperlink>
        </w:p>
        <w:p w14:paraId="728260EF" w14:textId="6DA5F8A1" w:rsidR="00055075" w:rsidRDefault="009C44F1">
          <w:pPr>
            <w:pStyle w:val="TOC3"/>
            <w:rPr>
              <w:rFonts w:asciiTheme="minorHAnsi" w:eastAsiaTheme="minorEastAsia" w:hAnsiTheme="minorHAnsi" w:cstheme="minorBidi"/>
              <w:sz w:val="24"/>
              <w:szCs w:val="24"/>
            </w:rPr>
          </w:pPr>
          <w:hyperlink w:anchor="_Toc96090701" w:history="1">
            <w:r w:rsidR="00055075" w:rsidRPr="002657FD">
              <w:rPr>
                <w:rStyle w:val="Hyperlink"/>
              </w:rPr>
              <w:t>2.3.2</w:t>
            </w:r>
            <w:r w:rsidR="00055075">
              <w:rPr>
                <w:rFonts w:asciiTheme="minorHAnsi" w:eastAsiaTheme="minorEastAsia" w:hAnsiTheme="minorHAnsi" w:cstheme="minorBidi"/>
                <w:sz w:val="24"/>
                <w:szCs w:val="24"/>
              </w:rPr>
              <w:tab/>
            </w:r>
            <w:r w:rsidR="00055075" w:rsidRPr="002657FD">
              <w:rPr>
                <w:rStyle w:val="Hyperlink"/>
              </w:rPr>
              <w:t>Native Dominance</w:t>
            </w:r>
            <w:r w:rsidR="00055075">
              <w:rPr>
                <w:webHidden/>
              </w:rPr>
              <w:tab/>
            </w:r>
            <w:r w:rsidR="00055075">
              <w:rPr>
                <w:webHidden/>
              </w:rPr>
              <w:fldChar w:fldCharType="begin"/>
            </w:r>
            <w:r w:rsidR="00055075">
              <w:rPr>
                <w:webHidden/>
              </w:rPr>
              <w:instrText xml:space="preserve"> PAGEREF _Toc96090701 \h </w:instrText>
            </w:r>
            <w:r w:rsidR="00055075">
              <w:rPr>
                <w:webHidden/>
              </w:rPr>
            </w:r>
            <w:r w:rsidR="00055075">
              <w:rPr>
                <w:webHidden/>
              </w:rPr>
              <w:fldChar w:fldCharType="separate"/>
            </w:r>
            <w:r w:rsidR="00055075">
              <w:rPr>
                <w:webHidden/>
              </w:rPr>
              <w:t>8</w:t>
            </w:r>
            <w:r w:rsidR="00055075">
              <w:rPr>
                <w:webHidden/>
              </w:rPr>
              <w:fldChar w:fldCharType="end"/>
            </w:r>
          </w:hyperlink>
        </w:p>
        <w:p w14:paraId="0ECDB12E" w14:textId="21DA0F54" w:rsidR="00055075" w:rsidRDefault="009C44F1">
          <w:pPr>
            <w:pStyle w:val="TOC3"/>
            <w:rPr>
              <w:rFonts w:asciiTheme="minorHAnsi" w:eastAsiaTheme="minorEastAsia" w:hAnsiTheme="minorHAnsi" w:cstheme="minorBidi"/>
              <w:sz w:val="24"/>
              <w:szCs w:val="24"/>
            </w:rPr>
          </w:pPr>
          <w:hyperlink w:anchor="_Toc96090702" w:history="1">
            <w:r w:rsidR="00055075" w:rsidRPr="002657FD">
              <w:rPr>
                <w:rStyle w:val="Hyperlink"/>
              </w:rPr>
              <w:t>2.3.3</w:t>
            </w:r>
            <w:r w:rsidR="00055075">
              <w:rPr>
                <w:rFonts w:asciiTheme="minorHAnsi" w:eastAsiaTheme="minorEastAsia" w:hAnsiTheme="minorHAnsi" w:cstheme="minorBidi"/>
                <w:sz w:val="24"/>
                <w:szCs w:val="24"/>
              </w:rPr>
              <w:tab/>
            </w:r>
            <w:r w:rsidR="00055075" w:rsidRPr="002657FD">
              <w:rPr>
                <w:rStyle w:val="Hyperlink"/>
              </w:rPr>
              <w:t>Species Richness</w:t>
            </w:r>
            <w:r w:rsidR="00055075">
              <w:rPr>
                <w:webHidden/>
              </w:rPr>
              <w:tab/>
            </w:r>
            <w:r w:rsidR="00055075">
              <w:rPr>
                <w:webHidden/>
              </w:rPr>
              <w:fldChar w:fldCharType="begin"/>
            </w:r>
            <w:r w:rsidR="00055075">
              <w:rPr>
                <w:webHidden/>
              </w:rPr>
              <w:instrText xml:space="preserve"> PAGEREF _Toc96090702 \h </w:instrText>
            </w:r>
            <w:r w:rsidR="00055075">
              <w:rPr>
                <w:webHidden/>
              </w:rPr>
            </w:r>
            <w:r w:rsidR="00055075">
              <w:rPr>
                <w:webHidden/>
              </w:rPr>
              <w:fldChar w:fldCharType="separate"/>
            </w:r>
            <w:r w:rsidR="00055075">
              <w:rPr>
                <w:webHidden/>
              </w:rPr>
              <w:t>8</w:t>
            </w:r>
            <w:r w:rsidR="00055075">
              <w:rPr>
                <w:webHidden/>
              </w:rPr>
              <w:fldChar w:fldCharType="end"/>
            </w:r>
          </w:hyperlink>
        </w:p>
        <w:p w14:paraId="0412EB09" w14:textId="79193011" w:rsidR="00055075" w:rsidRDefault="009C44F1">
          <w:pPr>
            <w:pStyle w:val="TOC1"/>
            <w:tabs>
              <w:tab w:val="left" w:pos="440"/>
            </w:tabs>
            <w:rPr>
              <w:rFonts w:asciiTheme="minorHAnsi" w:eastAsiaTheme="minorEastAsia" w:hAnsiTheme="minorHAnsi" w:cstheme="minorBidi"/>
              <w:sz w:val="24"/>
              <w:szCs w:val="24"/>
            </w:rPr>
          </w:pPr>
          <w:hyperlink w:anchor="_Toc96090703" w:history="1">
            <w:r w:rsidR="00055075" w:rsidRPr="002657FD">
              <w:rPr>
                <w:rStyle w:val="Hyperlink"/>
              </w:rPr>
              <w:t>3</w:t>
            </w:r>
            <w:r w:rsidR="00055075">
              <w:rPr>
                <w:rFonts w:asciiTheme="minorHAnsi" w:eastAsiaTheme="minorEastAsia" w:hAnsiTheme="minorHAnsi" w:cstheme="minorBidi"/>
                <w:sz w:val="24"/>
                <w:szCs w:val="24"/>
              </w:rPr>
              <w:tab/>
            </w:r>
            <w:r w:rsidR="00055075" w:rsidRPr="002657FD">
              <w:rPr>
                <w:rStyle w:val="Hyperlink"/>
              </w:rPr>
              <w:t>Results</w:t>
            </w:r>
            <w:r w:rsidR="00055075">
              <w:rPr>
                <w:webHidden/>
              </w:rPr>
              <w:tab/>
            </w:r>
            <w:r w:rsidR="00055075">
              <w:rPr>
                <w:webHidden/>
              </w:rPr>
              <w:fldChar w:fldCharType="begin"/>
            </w:r>
            <w:r w:rsidR="00055075">
              <w:rPr>
                <w:webHidden/>
              </w:rPr>
              <w:instrText xml:space="preserve"> PAGEREF _Toc96090703 \h </w:instrText>
            </w:r>
            <w:r w:rsidR="00055075">
              <w:rPr>
                <w:webHidden/>
              </w:rPr>
            </w:r>
            <w:r w:rsidR="00055075">
              <w:rPr>
                <w:webHidden/>
              </w:rPr>
              <w:fldChar w:fldCharType="separate"/>
            </w:r>
            <w:r w:rsidR="00055075">
              <w:rPr>
                <w:webHidden/>
              </w:rPr>
              <w:t>9</w:t>
            </w:r>
            <w:r w:rsidR="00055075">
              <w:rPr>
                <w:webHidden/>
              </w:rPr>
              <w:fldChar w:fldCharType="end"/>
            </w:r>
          </w:hyperlink>
        </w:p>
        <w:p w14:paraId="64CF6A05" w14:textId="3CBFBB67" w:rsidR="00055075" w:rsidRDefault="009C44F1">
          <w:pPr>
            <w:pStyle w:val="TOC2"/>
            <w:rPr>
              <w:rFonts w:asciiTheme="minorHAnsi" w:eastAsiaTheme="minorEastAsia" w:hAnsiTheme="minorHAnsi" w:cstheme="minorBidi"/>
              <w:sz w:val="24"/>
              <w:szCs w:val="24"/>
            </w:rPr>
          </w:pPr>
          <w:hyperlink w:anchor="_Toc96090704" w:history="1">
            <w:r w:rsidR="00055075" w:rsidRPr="002657FD">
              <w:rPr>
                <w:rStyle w:val="Hyperlink"/>
              </w:rPr>
              <w:t>3.1</w:t>
            </w:r>
            <w:r w:rsidR="00055075">
              <w:rPr>
                <w:rFonts w:asciiTheme="minorHAnsi" w:eastAsiaTheme="minorEastAsia" w:hAnsiTheme="minorHAnsi" w:cstheme="minorBidi"/>
                <w:sz w:val="24"/>
                <w:szCs w:val="24"/>
              </w:rPr>
              <w:tab/>
            </w:r>
            <w:r w:rsidR="00055075" w:rsidRPr="002657FD">
              <w:rPr>
                <w:rStyle w:val="Hyperlink"/>
              </w:rPr>
              <w:t>Marsh Recession</w:t>
            </w:r>
            <w:r w:rsidR="00055075">
              <w:rPr>
                <w:webHidden/>
              </w:rPr>
              <w:tab/>
            </w:r>
            <w:r w:rsidR="00055075">
              <w:rPr>
                <w:webHidden/>
              </w:rPr>
              <w:fldChar w:fldCharType="begin"/>
            </w:r>
            <w:r w:rsidR="00055075">
              <w:rPr>
                <w:webHidden/>
              </w:rPr>
              <w:instrText xml:space="preserve"> PAGEREF _Toc96090704 \h </w:instrText>
            </w:r>
            <w:r w:rsidR="00055075">
              <w:rPr>
                <w:webHidden/>
              </w:rPr>
            </w:r>
            <w:r w:rsidR="00055075">
              <w:rPr>
                <w:webHidden/>
              </w:rPr>
              <w:fldChar w:fldCharType="separate"/>
            </w:r>
            <w:r w:rsidR="00055075">
              <w:rPr>
                <w:webHidden/>
              </w:rPr>
              <w:t>9</w:t>
            </w:r>
            <w:r w:rsidR="00055075">
              <w:rPr>
                <w:webHidden/>
              </w:rPr>
              <w:fldChar w:fldCharType="end"/>
            </w:r>
          </w:hyperlink>
        </w:p>
        <w:p w14:paraId="04233309" w14:textId="6881D38A" w:rsidR="00055075" w:rsidRDefault="009C44F1">
          <w:pPr>
            <w:pStyle w:val="TOC2"/>
            <w:rPr>
              <w:rFonts w:asciiTheme="minorHAnsi" w:eastAsiaTheme="minorEastAsia" w:hAnsiTheme="minorHAnsi" w:cstheme="minorBidi"/>
              <w:sz w:val="24"/>
              <w:szCs w:val="24"/>
            </w:rPr>
          </w:pPr>
          <w:hyperlink w:anchor="_Toc96090706" w:history="1">
            <w:r w:rsidR="00055075" w:rsidRPr="002657FD">
              <w:rPr>
                <w:rStyle w:val="Hyperlink"/>
              </w:rPr>
              <w:t>3.2</w:t>
            </w:r>
            <w:r w:rsidR="00055075">
              <w:rPr>
                <w:rFonts w:asciiTheme="minorHAnsi" w:eastAsiaTheme="minorEastAsia" w:hAnsiTheme="minorHAnsi" w:cstheme="minorBidi"/>
                <w:sz w:val="24"/>
                <w:szCs w:val="24"/>
              </w:rPr>
              <w:tab/>
            </w:r>
            <w:r w:rsidR="00055075" w:rsidRPr="002657FD">
              <w:rPr>
                <w:rStyle w:val="Hyperlink"/>
              </w:rPr>
              <w:t>Relative % Cover of Native Species in Created Marshes</w:t>
            </w:r>
            <w:r w:rsidR="00055075">
              <w:rPr>
                <w:webHidden/>
              </w:rPr>
              <w:tab/>
            </w:r>
            <w:r w:rsidR="00055075">
              <w:rPr>
                <w:webHidden/>
              </w:rPr>
              <w:fldChar w:fldCharType="begin"/>
            </w:r>
            <w:r w:rsidR="00055075">
              <w:rPr>
                <w:webHidden/>
              </w:rPr>
              <w:instrText xml:space="preserve"> PAGEREF _Toc96090706 \h </w:instrText>
            </w:r>
            <w:r w:rsidR="00055075">
              <w:rPr>
                <w:webHidden/>
              </w:rPr>
            </w:r>
            <w:r w:rsidR="00055075">
              <w:rPr>
                <w:webHidden/>
              </w:rPr>
              <w:fldChar w:fldCharType="separate"/>
            </w:r>
            <w:r w:rsidR="00055075">
              <w:rPr>
                <w:webHidden/>
              </w:rPr>
              <w:t>11</w:t>
            </w:r>
            <w:r w:rsidR="00055075">
              <w:rPr>
                <w:webHidden/>
              </w:rPr>
              <w:fldChar w:fldCharType="end"/>
            </w:r>
          </w:hyperlink>
        </w:p>
        <w:p w14:paraId="5569A55A" w14:textId="46C9197B" w:rsidR="00055075" w:rsidRDefault="009C44F1">
          <w:pPr>
            <w:pStyle w:val="TOC2"/>
            <w:rPr>
              <w:rFonts w:asciiTheme="minorHAnsi" w:eastAsiaTheme="minorEastAsia" w:hAnsiTheme="minorHAnsi" w:cstheme="minorBidi"/>
              <w:sz w:val="24"/>
              <w:szCs w:val="24"/>
            </w:rPr>
          </w:pPr>
          <w:hyperlink w:anchor="_Toc96090708" w:history="1">
            <w:r w:rsidR="00055075" w:rsidRPr="002657FD">
              <w:rPr>
                <w:rStyle w:val="Hyperlink"/>
              </w:rPr>
              <w:t>3.3</w:t>
            </w:r>
            <w:r w:rsidR="00055075">
              <w:rPr>
                <w:rFonts w:asciiTheme="minorHAnsi" w:eastAsiaTheme="minorEastAsia" w:hAnsiTheme="minorHAnsi" w:cstheme="minorBidi"/>
                <w:sz w:val="24"/>
                <w:szCs w:val="24"/>
              </w:rPr>
              <w:tab/>
            </w:r>
            <w:r w:rsidR="00055075" w:rsidRPr="002657FD">
              <w:rPr>
                <w:rStyle w:val="Hyperlink"/>
              </w:rPr>
              <w:t>Species Richness of Fraser Estuary Marshes</w:t>
            </w:r>
            <w:r w:rsidR="00055075">
              <w:rPr>
                <w:webHidden/>
              </w:rPr>
              <w:tab/>
            </w:r>
            <w:r w:rsidR="00055075">
              <w:rPr>
                <w:webHidden/>
              </w:rPr>
              <w:fldChar w:fldCharType="begin"/>
            </w:r>
            <w:r w:rsidR="00055075">
              <w:rPr>
                <w:webHidden/>
              </w:rPr>
              <w:instrText xml:space="preserve"> PAGEREF _Toc96090708 \h </w:instrText>
            </w:r>
            <w:r w:rsidR="00055075">
              <w:rPr>
                <w:webHidden/>
              </w:rPr>
            </w:r>
            <w:r w:rsidR="00055075">
              <w:rPr>
                <w:webHidden/>
              </w:rPr>
              <w:fldChar w:fldCharType="separate"/>
            </w:r>
            <w:r w:rsidR="00055075">
              <w:rPr>
                <w:webHidden/>
              </w:rPr>
              <w:t>13</w:t>
            </w:r>
            <w:r w:rsidR="00055075">
              <w:rPr>
                <w:webHidden/>
              </w:rPr>
              <w:fldChar w:fldCharType="end"/>
            </w:r>
          </w:hyperlink>
        </w:p>
        <w:p w14:paraId="50F959AB" w14:textId="49D2EE85" w:rsidR="00055075" w:rsidRDefault="009C44F1">
          <w:pPr>
            <w:pStyle w:val="TOC1"/>
            <w:tabs>
              <w:tab w:val="left" w:pos="440"/>
            </w:tabs>
            <w:rPr>
              <w:rFonts w:asciiTheme="minorHAnsi" w:eastAsiaTheme="minorEastAsia" w:hAnsiTheme="minorHAnsi" w:cstheme="minorBidi"/>
              <w:sz w:val="24"/>
              <w:szCs w:val="24"/>
            </w:rPr>
          </w:pPr>
          <w:hyperlink w:anchor="_Toc96090709" w:history="1">
            <w:r w:rsidR="00055075" w:rsidRPr="002657FD">
              <w:rPr>
                <w:rStyle w:val="Hyperlink"/>
              </w:rPr>
              <w:t>4</w:t>
            </w:r>
            <w:r w:rsidR="00055075">
              <w:rPr>
                <w:rFonts w:asciiTheme="minorHAnsi" w:eastAsiaTheme="minorEastAsia" w:hAnsiTheme="minorHAnsi" w:cstheme="minorBidi"/>
                <w:sz w:val="24"/>
                <w:szCs w:val="24"/>
              </w:rPr>
              <w:tab/>
            </w:r>
            <w:r w:rsidR="00055075" w:rsidRPr="002657FD">
              <w:rPr>
                <w:rStyle w:val="Hyperlink"/>
              </w:rPr>
              <w:t>Discussion</w:t>
            </w:r>
            <w:r w:rsidR="00055075">
              <w:rPr>
                <w:webHidden/>
              </w:rPr>
              <w:tab/>
            </w:r>
            <w:r w:rsidR="00055075">
              <w:rPr>
                <w:webHidden/>
              </w:rPr>
              <w:fldChar w:fldCharType="begin"/>
            </w:r>
            <w:r w:rsidR="00055075">
              <w:rPr>
                <w:webHidden/>
              </w:rPr>
              <w:instrText xml:space="preserve"> PAGEREF _Toc96090709 \h </w:instrText>
            </w:r>
            <w:r w:rsidR="00055075">
              <w:rPr>
                <w:webHidden/>
              </w:rPr>
            </w:r>
            <w:r w:rsidR="00055075">
              <w:rPr>
                <w:webHidden/>
              </w:rPr>
              <w:fldChar w:fldCharType="separate"/>
            </w:r>
            <w:r w:rsidR="00055075">
              <w:rPr>
                <w:webHidden/>
              </w:rPr>
              <w:t>15</w:t>
            </w:r>
            <w:r w:rsidR="00055075">
              <w:rPr>
                <w:webHidden/>
              </w:rPr>
              <w:fldChar w:fldCharType="end"/>
            </w:r>
          </w:hyperlink>
        </w:p>
        <w:p w14:paraId="08F1C526" w14:textId="15493E5B" w:rsidR="00055075" w:rsidRDefault="009C44F1">
          <w:pPr>
            <w:pStyle w:val="TOC2"/>
            <w:rPr>
              <w:rFonts w:asciiTheme="minorHAnsi" w:eastAsiaTheme="minorEastAsia" w:hAnsiTheme="minorHAnsi" w:cstheme="minorBidi"/>
              <w:sz w:val="24"/>
              <w:szCs w:val="24"/>
            </w:rPr>
          </w:pPr>
          <w:hyperlink w:anchor="_Toc96090710" w:history="1">
            <w:r w:rsidR="00055075" w:rsidRPr="002657FD">
              <w:rPr>
                <w:rStyle w:val="Hyperlink"/>
              </w:rPr>
              <w:t>4.1</w:t>
            </w:r>
            <w:r w:rsidR="00055075">
              <w:rPr>
                <w:rFonts w:asciiTheme="minorHAnsi" w:eastAsiaTheme="minorEastAsia" w:hAnsiTheme="minorHAnsi" w:cstheme="minorBidi"/>
                <w:sz w:val="24"/>
                <w:szCs w:val="24"/>
              </w:rPr>
              <w:tab/>
            </w:r>
            <w:r w:rsidR="00055075" w:rsidRPr="002657FD">
              <w:rPr>
                <w:rStyle w:val="Hyperlink"/>
              </w:rPr>
              <w:t>Marsh Recession Mechanisms &amp; Mitigation Strategies</w:t>
            </w:r>
            <w:r w:rsidR="00055075">
              <w:rPr>
                <w:webHidden/>
              </w:rPr>
              <w:tab/>
            </w:r>
            <w:r w:rsidR="00055075">
              <w:rPr>
                <w:webHidden/>
              </w:rPr>
              <w:fldChar w:fldCharType="begin"/>
            </w:r>
            <w:r w:rsidR="00055075">
              <w:rPr>
                <w:webHidden/>
              </w:rPr>
              <w:instrText xml:space="preserve"> PAGEREF _Toc96090710 \h </w:instrText>
            </w:r>
            <w:r w:rsidR="00055075">
              <w:rPr>
                <w:webHidden/>
              </w:rPr>
            </w:r>
            <w:r w:rsidR="00055075">
              <w:rPr>
                <w:webHidden/>
              </w:rPr>
              <w:fldChar w:fldCharType="separate"/>
            </w:r>
            <w:r w:rsidR="00055075">
              <w:rPr>
                <w:webHidden/>
              </w:rPr>
              <w:t>15</w:t>
            </w:r>
            <w:r w:rsidR="00055075">
              <w:rPr>
                <w:webHidden/>
              </w:rPr>
              <w:fldChar w:fldCharType="end"/>
            </w:r>
          </w:hyperlink>
        </w:p>
        <w:p w14:paraId="3E24F5FB" w14:textId="6656F59B" w:rsidR="00055075" w:rsidRDefault="009C44F1">
          <w:pPr>
            <w:pStyle w:val="TOC2"/>
            <w:rPr>
              <w:rFonts w:asciiTheme="minorHAnsi" w:eastAsiaTheme="minorEastAsia" w:hAnsiTheme="minorHAnsi" w:cstheme="minorBidi"/>
              <w:sz w:val="24"/>
              <w:szCs w:val="24"/>
            </w:rPr>
          </w:pPr>
          <w:hyperlink w:anchor="_Toc96090711" w:history="1">
            <w:r w:rsidR="00055075" w:rsidRPr="002657FD">
              <w:rPr>
                <w:rStyle w:val="Hyperlink"/>
              </w:rPr>
              <w:t>4.2</w:t>
            </w:r>
            <w:r w:rsidR="00055075">
              <w:rPr>
                <w:rFonts w:asciiTheme="minorHAnsi" w:eastAsiaTheme="minorEastAsia" w:hAnsiTheme="minorHAnsi" w:cstheme="minorBidi"/>
                <w:sz w:val="24"/>
                <w:szCs w:val="24"/>
              </w:rPr>
              <w:tab/>
            </w:r>
            <w:r w:rsidR="00055075" w:rsidRPr="002657FD">
              <w:rPr>
                <w:rStyle w:val="Hyperlink"/>
              </w:rPr>
              <w:t>Elevation &amp; Sea-level Rise</w:t>
            </w:r>
            <w:r w:rsidR="00055075">
              <w:rPr>
                <w:webHidden/>
              </w:rPr>
              <w:tab/>
            </w:r>
            <w:r w:rsidR="00055075">
              <w:rPr>
                <w:webHidden/>
              </w:rPr>
              <w:fldChar w:fldCharType="begin"/>
            </w:r>
            <w:r w:rsidR="00055075">
              <w:rPr>
                <w:webHidden/>
              </w:rPr>
              <w:instrText xml:space="preserve"> PAGEREF _Toc96090711 \h </w:instrText>
            </w:r>
            <w:r w:rsidR="00055075">
              <w:rPr>
                <w:webHidden/>
              </w:rPr>
            </w:r>
            <w:r w:rsidR="00055075">
              <w:rPr>
                <w:webHidden/>
              </w:rPr>
              <w:fldChar w:fldCharType="separate"/>
            </w:r>
            <w:r w:rsidR="00055075">
              <w:rPr>
                <w:webHidden/>
              </w:rPr>
              <w:t>18</w:t>
            </w:r>
            <w:r w:rsidR="00055075">
              <w:rPr>
                <w:webHidden/>
              </w:rPr>
              <w:fldChar w:fldCharType="end"/>
            </w:r>
          </w:hyperlink>
        </w:p>
        <w:p w14:paraId="2AFD7A59" w14:textId="2CB168EE" w:rsidR="00055075" w:rsidRDefault="009C44F1">
          <w:pPr>
            <w:pStyle w:val="TOC2"/>
            <w:rPr>
              <w:rFonts w:asciiTheme="minorHAnsi" w:eastAsiaTheme="minorEastAsia" w:hAnsiTheme="minorHAnsi" w:cstheme="minorBidi"/>
              <w:sz w:val="24"/>
              <w:szCs w:val="24"/>
            </w:rPr>
          </w:pPr>
          <w:hyperlink w:anchor="_Toc96090712" w:history="1">
            <w:r w:rsidR="00055075" w:rsidRPr="002657FD">
              <w:rPr>
                <w:rStyle w:val="Hyperlink"/>
              </w:rPr>
              <w:t>4.3</w:t>
            </w:r>
            <w:r w:rsidR="00055075">
              <w:rPr>
                <w:rFonts w:asciiTheme="minorHAnsi" w:eastAsiaTheme="minorEastAsia" w:hAnsiTheme="minorHAnsi" w:cstheme="minorBidi"/>
                <w:sz w:val="24"/>
                <w:szCs w:val="24"/>
              </w:rPr>
              <w:tab/>
            </w:r>
            <w:r w:rsidR="00055075" w:rsidRPr="002657FD">
              <w:rPr>
                <w:rStyle w:val="Hyperlink"/>
              </w:rPr>
              <w:t>Invasive Species</w:t>
            </w:r>
            <w:r w:rsidR="00055075">
              <w:rPr>
                <w:webHidden/>
              </w:rPr>
              <w:tab/>
            </w:r>
            <w:r w:rsidR="00055075">
              <w:rPr>
                <w:webHidden/>
              </w:rPr>
              <w:fldChar w:fldCharType="begin"/>
            </w:r>
            <w:r w:rsidR="00055075">
              <w:rPr>
                <w:webHidden/>
              </w:rPr>
              <w:instrText xml:space="preserve"> PAGEREF _Toc96090712 \h </w:instrText>
            </w:r>
            <w:r w:rsidR="00055075">
              <w:rPr>
                <w:webHidden/>
              </w:rPr>
            </w:r>
            <w:r w:rsidR="00055075">
              <w:rPr>
                <w:webHidden/>
              </w:rPr>
              <w:fldChar w:fldCharType="separate"/>
            </w:r>
            <w:r w:rsidR="00055075">
              <w:rPr>
                <w:webHidden/>
              </w:rPr>
              <w:t>20</w:t>
            </w:r>
            <w:r w:rsidR="00055075">
              <w:rPr>
                <w:webHidden/>
              </w:rPr>
              <w:fldChar w:fldCharType="end"/>
            </w:r>
          </w:hyperlink>
        </w:p>
        <w:p w14:paraId="594B6BD7" w14:textId="59011088" w:rsidR="00055075" w:rsidRDefault="009C44F1">
          <w:pPr>
            <w:pStyle w:val="TOC2"/>
            <w:rPr>
              <w:rFonts w:asciiTheme="minorHAnsi" w:eastAsiaTheme="minorEastAsia" w:hAnsiTheme="minorHAnsi" w:cstheme="minorBidi"/>
              <w:sz w:val="24"/>
              <w:szCs w:val="24"/>
            </w:rPr>
          </w:pPr>
          <w:hyperlink w:anchor="_Toc96090713" w:history="1">
            <w:r w:rsidR="00055075" w:rsidRPr="002657FD">
              <w:rPr>
                <w:rStyle w:val="Hyperlink"/>
              </w:rPr>
              <w:t>4.4</w:t>
            </w:r>
            <w:r w:rsidR="00055075">
              <w:rPr>
                <w:rFonts w:asciiTheme="minorHAnsi" w:eastAsiaTheme="minorEastAsia" w:hAnsiTheme="minorHAnsi" w:cstheme="minorBidi"/>
                <w:sz w:val="24"/>
                <w:szCs w:val="24"/>
              </w:rPr>
              <w:tab/>
            </w:r>
            <w:r w:rsidR="00055075" w:rsidRPr="002657FD">
              <w:rPr>
                <w:rStyle w:val="Hyperlink"/>
              </w:rPr>
              <w:t>Monitoring Implications</w:t>
            </w:r>
            <w:r w:rsidR="00055075">
              <w:rPr>
                <w:webHidden/>
              </w:rPr>
              <w:tab/>
            </w:r>
            <w:r w:rsidR="00055075">
              <w:rPr>
                <w:webHidden/>
              </w:rPr>
              <w:fldChar w:fldCharType="begin"/>
            </w:r>
            <w:r w:rsidR="00055075">
              <w:rPr>
                <w:webHidden/>
              </w:rPr>
              <w:instrText xml:space="preserve"> PAGEREF _Toc96090713 \h </w:instrText>
            </w:r>
            <w:r w:rsidR="00055075">
              <w:rPr>
                <w:webHidden/>
              </w:rPr>
            </w:r>
            <w:r w:rsidR="00055075">
              <w:rPr>
                <w:webHidden/>
              </w:rPr>
              <w:fldChar w:fldCharType="separate"/>
            </w:r>
            <w:r w:rsidR="00055075">
              <w:rPr>
                <w:webHidden/>
              </w:rPr>
              <w:t>21</w:t>
            </w:r>
            <w:r w:rsidR="00055075">
              <w:rPr>
                <w:webHidden/>
              </w:rPr>
              <w:fldChar w:fldCharType="end"/>
            </w:r>
          </w:hyperlink>
        </w:p>
        <w:p w14:paraId="3D750A32" w14:textId="00061C43" w:rsidR="00055075" w:rsidRDefault="009C44F1">
          <w:pPr>
            <w:pStyle w:val="TOC2"/>
            <w:rPr>
              <w:rFonts w:asciiTheme="minorHAnsi" w:eastAsiaTheme="minorEastAsia" w:hAnsiTheme="minorHAnsi" w:cstheme="minorBidi"/>
              <w:sz w:val="24"/>
              <w:szCs w:val="24"/>
            </w:rPr>
          </w:pPr>
          <w:hyperlink w:anchor="_Toc96090714" w:history="1">
            <w:r w:rsidR="00055075" w:rsidRPr="002657FD">
              <w:rPr>
                <w:rStyle w:val="Hyperlink"/>
              </w:rPr>
              <w:t>4.5</w:t>
            </w:r>
            <w:r w:rsidR="00055075">
              <w:rPr>
                <w:rFonts w:asciiTheme="minorHAnsi" w:eastAsiaTheme="minorEastAsia" w:hAnsiTheme="minorHAnsi" w:cstheme="minorBidi"/>
                <w:sz w:val="24"/>
                <w:szCs w:val="24"/>
              </w:rPr>
              <w:tab/>
            </w:r>
            <w:r w:rsidR="00055075" w:rsidRPr="002657FD">
              <w:rPr>
                <w:rStyle w:val="Hyperlink"/>
              </w:rPr>
              <w:t>Site Design Trade-offs</w:t>
            </w:r>
            <w:r w:rsidR="00055075">
              <w:rPr>
                <w:webHidden/>
              </w:rPr>
              <w:tab/>
            </w:r>
            <w:r w:rsidR="00055075">
              <w:rPr>
                <w:webHidden/>
              </w:rPr>
              <w:fldChar w:fldCharType="begin"/>
            </w:r>
            <w:r w:rsidR="00055075">
              <w:rPr>
                <w:webHidden/>
              </w:rPr>
              <w:instrText xml:space="preserve"> PAGEREF _Toc96090714 \h </w:instrText>
            </w:r>
            <w:r w:rsidR="00055075">
              <w:rPr>
                <w:webHidden/>
              </w:rPr>
            </w:r>
            <w:r w:rsidR="00055075">
              <w:rPr>
                <w:webHidden/>
              </w:rPr>
              <w:fldChar w:fldCharType="separate"/>
            </w:r>
            <w:r w:rsidR="00055075">
              <w:rPr>
                <w:webHidden/>
              </w:rPr>
              <w:t>22</w:t>
            </w:r>
            <w:r w:rsidR="00055075">
              <w:rPr>
                <w:webHidden/>
              </w:rPr>
              <w:fldChar w:fldCharType="end"/>
            </w:r>
          </w:hyperlink>
        </w:p>
        <w:p w14:paraId="4E14FA01" w14:textId="3B908425" w:rsidR="00055075" w:rsidRDefault="009C44F1">
          <w:pPr>
            <w:pStyle w:val="TOC2"/>
            <w:rPr>
              <w:rFonts w:asciiTheme="minorHAnsi" w:eastAsiaTheme="minorEastAsia" w:hAnsiTheme="minorHAnsi" w:cstheme="minorBidi"/>
              <w:sz w:val="24"/>
              <w:szCs w:val="24"/>
            </w:rPr>
          </w:pPr>
          <w:hyperlink w:anchor="_Toc96090715" w:history="1">
            <w:r w:rsidR="00055075" w:rsidRPr="002657FD">
              <w:rPr>
                <w:rStyle w:val="Hyperlink"/>
              </w:rPr>
              <w:t>4.6</w:t>
            </w:r>
            <w:r w:rsidR="00055075">
              <w:rPr>
                <w:rFonts w:asciiTheme="minorHAnsi" w:eastAsiaTheme="minorEastAsia" w:hAnsiTheme="minorHAnsi" w:cstheme="minorBidi"/>
                <w:sz w:val="24"/>
                <w:szCs w:val="24"/>
              </w:rPr>
              <w:tab/>
            </w:r>
            <w:r w:rsidR="00055075" w:rsidRPr="002657FD">
              <w:rPr>
                <w:rStyle w:val="Hyperlink"/>
              </w:rPr>
              <w:t>Data Limitations, Caveats, and Future Research</w:t>
            </w:r>
            <w:r w:rsidR="00055075">
              <w:rPr>
                <w:webHidden/>
              </w:rPr>
              <w:tab/>
            </w:r>
            <w:r w:rsidR="00055075">
              <w:rPr>
                <w:webHidden/>
              </w:rPr>
              <w:fldChar w:fldCharType="begin"/>
            </w:r>
            <w:r w:rsidR="00055075">
              <w:rPr>
                <w:webHidden/>
              </w:rPr>
              <w:instrText xml:space="preserve"> PAGEREF _Toc96090715 \h </w:instrText>
            </w:r>
            <w:r w:rsidR="00055075">
              <w:rPr>
                <w:webHidden/>
              </w:rPr>
            </w:r>
            <w:r w:rsidR="00055075">
              <w:rPr>
                <w:webHidden/>
              </w:rPr>
              <w:fldChar w:fldCharType="separate"/>
            </w:r>
            <w:r w:rsidR="00055075">
              <w:rPr>
                <w:webHidden/>
              </w:rPr>
              <w:t>23</w:t>
            </w:r>
            <w:r w:rsidR="00055075">
              <w:rPr>
                <w:webHidden/>
              </w:rPr>
              <w:fldChar w:fldCharType="end"/>
            </w:r>
          </w:hyperlink>
        </w:p>
        <w:p w14:paraId="15C7CA0A" w14:textId="1EFB39E8" w:rsidR="00055075" w:rsidRDefault="009C44F1">
          <w:pPr>
            <w:pStyle w:val="TOC1"/>
            <w:tabs>
              <w:tab w:val="left" w:pos="440"/>
            </w:tabs>
            <w:rPr>
              <w:rFonts w:asciiTheme="minorHAnsi" w:eastAsiaTheme="minorEastAsia" w:hAnsiTheme="minorHAnsi" w:cstheme="minorBidi"/>
              <w:sz w:val="24"/>
              <w:szCs w:val="24"/>
            </w:rPr>
          </w:pPr>
          <w:hyperlink w:anchor="_Toc96090716" w:history="1">
            <w:r w:rsidR="00055075" w:rsidRPr="002657FD">
              <w:rPr>
                <w:rStyle w:val="Hyperlink"/>
              </w:rPr>
              <w:t>5</w:t>
            </w:r>
            <w:r w:rsidR="00055075">
              <w:rPr>
                <w:rFonts w:asciiTheme="minorHAnsi" w:eastAsiaTheme="minorEastAsia" w:hAnsiTheme="minorHAnsi" w:cstheme="minorBidi"/>
                <w:sz w:val="24"/>
                <w:szCs w:val="24"/>
              </w:rPr>
              <w:tab/>
            </w:r>
            <w:r w:rsidR="00055075" w:rsidRPr="002657FD">
              <w:rPr>
                <w:rStyle w:val="Hyperlink"/>
              </w:rPr>
              <w:t>Conclusion</w:t>
            </w:r>
            <w:r w:rsidR="00055075">
              <w:rPr>
                <w:webHidden/>
              </w:rPr>
              <w:tab/>
            </w:r>
            <w:r w:rsidR="00055075">
              <w:rPr>
                <w:webHidden/>
              </w:rPr>
              <w:fldChar w:fldCharType="begin"/>
            </w:r>
            <w:r w:rsidR="00055075">
              <w:rPr>
                <w:webHidden/>
              </w:rPr>
              <w:instrText xml:space="preserve"> PAGEREF _Toc96090716 \h </w:instrText>
            </w:r>
            <w:r w:rsidR="00055075">
              <w:rPr>
                <w:webHidden/>
              </w:rPr>
            </w:r>
            <w:r w:rsidR="00055075">
              <w:rPr>
                <w:webHidden/>
              </w:rPr>
              <w:fldChar w:fldCharType="separate"/>
            </w:r>
            <w:r w:rsidR="00055075">
              <w:rPr>
                <w:webHidden/>
              </w:rPr>
              <w:t>24</w:t>
            </w:r>
            <w:r w:rsidR="00055075">
              <w:rPr>
                <w:webHidden/>
              </w:rPr>
              <w:fldChar w:fldCharType="end"/>
            </w:r>
          </w:hyperlink>
        </w:p>
        <w:p w14:paraId="2C9E94A9" w14:textId="5DA2BAE7" w:rsidR="00055075" w:rsidRDefault="009C44F1">
          <w:pPr>
            <w:pStyle w:val="TOC1"/>
            <w:rPr>
              <w:rFonts w:asciiTheme="minorHAnsi" w:eastAsiaTheme="minorEastAsia" w:hAnsiTheme="minorHAnsi" w:cstheme="minorBidi"/>
              <w:sz w:val="24"/>
              <w:szCs w:val="24"/>
            </w:rPr>
          </w:pPr>
          <w:hyperlink w:anchor="_Toc96090717" w:history="1">
            <w:r w:rsidR="00055075" w:rsidRPr="002657FD">
              <w:rPr>
                <w:rStyle w:val="Hyperlink"/>
              </w:rPr>
              <w:t>Data Availability Statement</w:t>
            </w:r>
            <w:r w:rsidR="00055075">
              <w:rPr>
                <w:webHidden/>
              </w:rPr>
              <w:tab/>
            </w:r>
            <w:r w:rsidR="00055075">
              <w:rPr>
                <w:webHidden/>
              </w:rPr>
              <w:fldChar w:fldCharType="begin"/>
            </w:r>
            <w:r w:rsidR="00055075">
              <w:rPr>
                <w:webHidden/>
              </w:rPr>
              <w:instrText xml:space="preserve"> PAGEREF _Toc96090717 \h </w:instrText>
            </w:r>
            <w:r w:rsidR="00055075">
              <w:rPr>
                <w:webHidden/>
              </w:rPr>
            </w:r>
            <w:r w:rsidR="00055075">
              <w:rPr>
                <w:webHidden/>
              </w:rPr>
              <w:fldChar w:fldCharType="separate"/>
            </w:r>
            <w:r w:rsidR="00055075">
              <w:rPr>
                <w:webHidden/>
              </w:rPr>
              <w:t>25</w:t>
            </w:r>
            <w:r w:rsidR="00055075">
              <w:rPr>
                <w:webHidden/>
              </w:rPr>
              <w:fldChar w:fldCharType="end"/>
            </w:r>
          </w:hyperlink>
        </w:p>
        <w:p w14:paraId="5AB9E59E" w14:textId="7572E5C8" w:rsidR="00055075" w:rsidRDefault="009C44F1">
          <w:pPr>
            <w:pStyle w:val="TOC1"/>
            <w:rPr>
              <w:rFonts w:asciiTheme="minorHAnsi" w:eastAsiaTheme="minorEastAsia" w:hAnsiTheme="minorHAnsi" w:cstheme="minorBidi"/>
              <w:sz w:val="24"/>
              <w:szCs w:val="24"/>
            </w:rPr>
          </w:pPr>
          <w:hyperlink w:anchor="_Toc96090718" w:history="1">
            <w:r w:rsidR="00055075" w:rsidRPr="002657FD">
              <w:rPr>
                <w:rStyle w:val="Hyperlink"/>
              </w:rPr>
              <w:t>Works Cited</w:t>
            </w:r>
            <w:r w:rsidR="00055075">
              <w:rPr>
                <w:webHidden/>
              </w:rPr>
              <w:tab/>
            </w:r>
            <w:r w:rsidR="00055075">
              <w:rPr>
                <w:webHidden/>
              </w:rPr>
              <w:fldChar w:fldCharType="begin"/>
            </w:r>
            <w:r w:rsidR="00055075">
              <w:rPr>
                <w:webHidden/>
              </w:rPr>
              <w:instrText xml:space="preserve"> PAGEREF _Toc96090718 \h </w:instrText>
            </w:r>
            <w:r w:rsidR="00055075">
              <w:rPr>
                <w:webHidden/>
              </w:rPr>
            </w:r>
            <w:r w:rsidR="00055075">
              <w:rPr>
                <w:webHidden/>
              </w:rPr>
              <w:fldChar w:fldCharType="separate"/>
            </w:r>
            <w:r w:rsidR="00055075">
              <w:rPr>
                <w:webHidden/>
              </w:rPr>
              <w:t>26</w:t>
            </w:r>
            <w:r w:rsidR="00055075">
              <w:rPr>
                <w:webHidden/>
              </w:rPr>
              <w:fldChar w:fldCharType="end"/>
            </w:r>
          </w:hyperlink>
        </w:p>
        <w:p w14:paraId="28AAD084" w14:textId="410021BC" w:rsidR="00055075" w:rsidRDefault="009C44F1">
          <w:pPr>
            <w:pStyle w:val="TOC1"/>
            <w:rPr>
              <w:rFonts w:asciiTheme="minorHAnsi" w:eastAsiaTheme="minorEastAsia" w:hAnsiTheme="minorHAnsi" w:cstheme="minorBidi"/>
              <w:sz w:val="24"/>
              <w:szCs w:val="24"/>
            </w:rPr>
          </w:pPr>
          <w:hyperlink w:anchor="_Toc96090719" w:history="1">
            <w:r w:rsidR="00055075" w:rsidRPr="002657FD">
              <w:rPr>
                <w:rStyle w:val="Hyperlink"/>
              </w:rPr>
              <w:t>Appendices</w:t>
            </w:r>
            <w:r w:rsidR="00055075">
              <w:rPr>
                <w:webHidden/>
              </w:rPr>
              <w:tab/>
            </w:r>
            <w:r w:rsidR="00055075">
              <w:rPr>
                <w:webHidden/>
              </w:rPr>
              <w:fldChar w:fldCharType="begin"/>
            </w:r>
            <w:r w:rsidR="00055075">
              <w:rPr>
                <w:webHidden/>
              </w:rPr>
              <w:instrText xml:space="preserve"> PAGEREF _Toc96090719 \h </w:instrText>
            </w:r>
            <w:r w:rsidR="00055075">
              <w:rPr>
                <w:webHidden/>
              </w:rPr>
            </w:r>
            <w:r w:rsidR="00055075">
              <w:rPr>
                <w:webHidden/>
              </w:rPr>
              <w:fldChar w:fldCharType="separate"/>
            </w:r>
            <w:r w:rsidR="00055075">
              <w:rPr>
                <w:webHidden/>
              </w:rPr>
              <w:t>31</w:t>
            </w:r>
            <w:r w:rsidR="00055075">
              <w:rPr>
                <w:webHidden/>
              </w:rPr>
              <w:fldChar w:fldCharType="end"/>
            </w:r>
          </w:hyperlink>
        </w:p>
        <w:p w14:paraId="3C0E23EE" w14:textId="52C9AB10" w:rsidR="00055075" w:rsidRDefault="009C44F1">
          <w:pPr>
            <w:pStyle w:val="TOC2"/>
            <w:rPr>
              <w:rFonts w:asciiTheme="minorHAnsi" w:eastAsiaTheme="minorEastAsia" w:hAnsiTheme="minorHAnsi" w:cstheme="minorBidi"/>
              <w:sz w:val="24"/>
              <w:szCs w:val="24"/>
            </w:rPr>
          </w:pPr>
          <w:hyperlink w:anchor="_Toc96090720" w:history="1">
            <w:r w:rsidR="00055075" w:rsidRPr="002657FD">
              <w:rPr>
                <w:rStyle w:val="Hyperlink"/>
              </w:rPr>
              <w:t>Appendix A: Reference Marsh Descriptions</w:t>
            </w:r>
            <w:r w:rsidR="00055075">
              <w:rPr>
                <w:webHidden/>
              </w:rPr>
              <w:tab/>
            </w:r>
            <w:r w:rsidR="00055075">
              <w:rPr>
                <w:webHidden/>
              </w:rPr>
              <w:fldChar w:fldCharType="begin"/>
            </w:r>
            <w:r w:rsidR="00055075">
              <w:rPr>
                <w:webHidden/>
              </w:rPr>
              <w:instrText xml:space="preserve"> PAGEREF _Toc96090720 \h </w:instrText>
            </w:r>
            <w:r w:rsidR="00055075">
              <w:rPr>
                <w:webHidden/>
              </w:rPr>
            </w:r>
            <w:r w:rsidR="00055075">
              <w:rPr>
                <w:webHidden/>
              </w:rPr>
              <w:fldChar w:fldCharType="separate"/>
            </w:r>
            <w:r w:rsidR="00055075">
              <w:rPr>
                <w:webHidden/>
              </w:rPr>
              <w:t>32</w:t>
            </w:r>
            <w:r w:rsidR="00055075">
              <w:rPr>
                <w:webHidden/>
              </w:rPr>
              <w:fldChar w:fldCharType="end"/>
            </w:r>
          </w:hyperlink>
        </w:p>
        <w:p w14:paraId="05854259" w14:textId="2E493FB1" w:rsidR="00055075" w:rsidRDefault="009C44F1">
          <w:pPr>
            <w:pStyle w:val="TOC2"/>
            <w:rPr>
              <w:rFonts w:asciiTheme="minorHAnsi" w:eastAsiaTheme="minorEastAsia" w:hAnsiTheme="minorHAnsi" w:cstheme="minorBidi"/>
              <w:sz w:val="24"/>
              <w:szCs w:val="24"/>
            </w:rPr>
          </w:pPr>
          <w:hyperlink w:anchor="_Toc96090721" w:history="1">
            <w:r w:rsidR="00055075" w:rsidRPr="002657FD">
              <w:rPr>
                <w:rStyle w:val="Hyperlink"/>
              </w:rPr>
              <w:t>Appendix B: Photo Examples of Marsh Recession</w:t>
            </w:r>
            <w:r w:rsidR="00055075">
              <w:rPr>
                <w:webHidden/>
              </w:rPr>
              <w:tab/>
            </w:r>
            <w:r w:rsidR="00055075">
              <w:rPr>
                <w:webHidden/>
              </w:rPr>
              <w:fldChar w:fldCharType="begin"/>
            </w:r>
            <w:r w:rsidR="00055075">
              <w:rPr>
                <w:webHidden/>
              </w:rPr>
              <w:instrText xml:space="preserve"> PAGEREF _Toc96090721 \h </w:instrText>
            </w:r>
            <w:r w:rsidR="00055075">
              <w:rPr>
                <w:webHidden/>
              </w:rPr>
            </w:r>
            <w:r w:rsidR="00055075">
              <w:rPr>
                <w:webHidden/>
              </w:rPr>
              <w:fldChar w:fldCharType="separate"/>
            </w:r>
            <w:r w:rsidR="00055075">
              <w:rPr>
                <w:webHidden/>
              </w:rPr>
              <w:t>34</w:t>
            </w:r>
            <w:r w:rsidR="00055075">
              <w:rPr>
                <w:webHidden/>
              </w:rPr>
              <w:fldChar w:fldCharType="end"/>
            </w:r>
          </w:hyperlink>
        </w:p>
        <w:p w14:paraId="644EFE7C" w14:textId="39F0CCEB" w:rsidR="00055075" w:rsidRDefault="009C44F1">
          <w:pPr>
            <w:pStyle w:val="TOC2"/>
            <w:rPr>
              <w:rFonts w:asciiTheme="minorHAnsi" w:eastAsiaTheme="minorEastAsia" w:hAnsiTheme="minorHAnsi" w:cstheme="minorBidi"/>
              <w:sz w:val="24"/>
              <w:szCs w:val="24"/>
            </w:rPr>
          </w:pPr>
          <w:hyperlink w:anchor="_Toc96090722" w:history="1">
            <w:r w:rsidR="00055075" w:rsidRPr="002657FD">
              <w:rPr>
                <w:rStyle w:val="Hyperlink"/>
              </w:rPr>
              <w:t>Appendix C: Photo Examples of Closed Embayment Sites</w:t>
            </w:r>
            <w:r w:rsidR="00055075">
              <w:rPr>
                <w:webHidden/>
              </w:rPr>
              <w:tab/>
            </w:r>
            <w:r w:rsidR="00055075">
              <w:rPr>
                <w:webHidden/>
              </w:rPr>
              <w:fldChar w:fldCharType="begin"/>
            </w:r>
            <w:r w:rsidR="00055075">
              <w:rPr>
                <w:webHidden/>
              </w:rPr>
              <w:instrText xml:space="preserve"> PAGEREF _Toc96090722 \h </w:instrText>
            </w:r>
            <w:r w:rsidR="00055075">
              <w:rPr>
                <w:webHidden/>
              </w:rPr>
            </w:r>
            <w:r w:rsidR="00055075">
              <w:rPr>
                <w:webHidden/>
              </w:rPr>
              <w:fldChar w:fldCharType="separate"/>
            </w:r>
            <w:r w:rsidR="00055075">
              <w:rPr>
                <w:webHidden/>
              </w:rPr>
              <w:t>34</w:t>
            </w:r>
            <w:r w:rsidR="00055075">
              <w:rPr>
                <w:webHidden/>
              </w:rPr>
              <w:fldChar w:fldCharType="end"/>
            </w:r>
          </w:hyperlink>
        </w:p>
        <w:p w14:paraId="4585D70E" w14:textId="16082A70" w:rsidR="00055075" w:rsidRDefault="009C44F1">
          <w:pPr>
            <w:pStyle w:val="TOC2"/>
            <w:rPr>
              <w:rFonts w:asciiTheme="minorHAnsi" w:eastAsiaTheme="minorEastAsia" w:hAnsiTheme="minorHAnsi" w:cstheme="minorBidi"/>
              <w:sz w:val="24"/>
              <w:szCs w:val="24"/>
            </w:rPr>
          </w:pPr>
          <w:hyperlink w:anchor="_Toc96090723" w:history="1">
            <w:r w:rsidR="00055075" w:rsidRPr="002657FD">
              <w:rPr>
                <w:rStyle w:val="Hyperlink"/>
              </w:rPr>
              <w:t>Appendix D. Response and Predictor Variable Descriptions</w:t>
            </w:r>
            <w:r w:rsidR="00055075">
              <w:rPr>
                <w:webHidden/>
              </w:rPr>
              <w:tab/>
            </w:r>
            <w:r w:rsidR="00055075">
              <w:rPr>
                <w:webHidden/>
              </w:rPr>
              <w:fldChar w:fldCharType="begin"/>
            </w:r>
            <w:r w:rsidR="00055075">
              <w:rPr>
                <w:webHidden/>
              </w:rPr>
              <w:instrText xml:space="preserve"> PAGEREF _Toc96090723 \h </w:instrText>
            </w:r>
            <w:r w:rsidR="00055075">
              <w:rPr>
                <w:webHidden/>
              </w:rPr>
            </w:r>
            <w:r w:rsidR="00055075">
              <w:rPr>
                <w:webHidden/>
              </w:rPr>
              <w:fldChar w:fldCharType="separate"/>
            </w:r>
            <w:r w:rsidR="00055075">
              <w:rPr>
                <w:webHidden/>
              </w:rPr>
              <w:t>36</w:t>
            </w:r>
            <w:r w:rsidR="00055075">
              <w:rPr>
                <w:webHidden/>
              </w:rPr>
              <w:fldChar w:fldCharType="end"/>
            </w:r>
          </w:hyperlink>
        </w:p>
        <w:p w14:paraId="3A97FF2A" w14:textId="02F490E2" w:rsidR="00055075" w:rsidRDefault="009C44F1">
          <w:pPr>
            <w:pStyle w:val="TOC2"/>
            <w:rPr>
              <w:rFonts w:asciiTheme="minorHAnsi" w:eastAsiaTheme="minorEastAsia" w:hAnsiTheme="minorHAnsi" w:cstheme="minorBidi"/>
              <w:sz w:val="24"/>
              <w:szCs w:val="24"/>
            </w:rPr>
          </w:pPr>
          <w:hyperlink w:anchor="_Toc96090724" w:history="1">
            <w:r w:rsidR="00055075" w:rsidRPr="002657FD">
              <w:rPr>
                <w:rStyle w:val="Hyperlink"/>
              </w:rPr>
              <w:t>Appendix E. Summary Statistics of Recession Model Variables</w:t>
            </w:r>
            <w:r w:rsidR="00055075">
              <w:rPr>
                <w:webHidden/>
              </w:rPr>
              <w:tab/>
            </w:r>
            <w:r w:rsidR="00055075">
              <w:rPr>
                <w:webHidden/>
              </w:rPr>
              <w:fldChar w:fldCharType="begin"/>
            </w:r>
            <w:r w:rsidR="00055075">
              <w:rPr>
                <w:webHidden/>
              </w:rPr>
              <w:instrText xml:space="preserve"> PAGEREF _Toc96090724 \h </w:instrText>
            </w:r>
            <w:r w:rsidR="00055075">
              <w:rPr>
                <w:webHidden/>
              </w:rPr>
            </w:r>
            <w:r w:rsidR="00055075">
              <w:rPr>
                <w:webHidden/>
              </w:rPr>
              <w:fldChar w:fldCharType="separate"/>
            </w:r>
            <w:r w:rsidR="00055075">
              <w:rPr>
                <w:webHidden/>
              </w:rPr>
              <w:t>37</w:t>
            </w:r>
            <w:r w:rsidR="00055075">
              <w:rPr>
                <w:webHidden/>
              </w:rPr>
              <w:fldChar w:fldCharType="end"/>
            </w:r>
          </w:hyperlink>
        </w:p>
        <w:p w14:paraId="7424C83E" w14:textId="374D00E5" w:rsidR="00055075" w:rsidRDefault="009C44F1">
          <w:pPr>
            <w:pStyle w:val="TOC2"/>
            <w:rPr>
              <w:rFonts w:asciiTheme="minorHAnsi" w:eastAsiaTheme="minorEastAsia" w:hAnsiTheme="minorHAnsi" w:cstheme="minorBidi"/>
              <w:sz w:val="24"/>
              <w:szCs w:val="24"/>
            </w:rPr>
          </w:pPr>
          <w:hyperlink w:anchor="_Toc96090725" w:history="1">
            <w:r w:rsidR="00055075" w:rsidRPr="002657FD">
              <w:rPr>
                <w:rStyle w:val="Hyperlink"/>
              </w:rPr>
              <w:t>Appendix F. Marsh Recession Model Summary Table</w:t>
            </w:r>
            <w:r w:rsidR="00055075">
              <w:rPr>
                <w:webHidden/>
              </w:rPr>
              <w:tab/>
            </w:r>
            <w:r w:rsidR="00055075">
              <w:rPr>
                <w:webHidden/>
              </w:rPr>
              <w:fldChar w:fldCharType="begin"/>
            </w:r>
            <w:r w:rsidR="00055075">
              <w:rPr>
                <w:webHidden/>
              </w:rPr>
              <w:instrText xml:space="preserve"> PAGEREF _Toc96090725 \h </w:instrText>
            </w:r>
            <w:r w:rsidR="00055075">
              <w:rPr>
                <w:webHidden/>
              </w:rPr>
            </w:r>
            <w:r w:rsidR="00055075">
              <w:rPr>
                <w:webHidden/>
              </w:rPr>
              <w:fldChar w:fldCharType="separate"/>
            </w:r>
            <w:r w:rsidR="00055075">
              <w:rPr>
                <w:webHidden/>
              </w:rPr>
              <w:t>37</w:t>
            </w:r>
            <w:r w:rsidR="00055075">
              <w:rPr>
                <w:webHidden/>
              </w:rPr>
              <w:fldChar w:fldCharType="end"/>
            </w:r>
          </w:hyperlink>
        </w:p>
        <w:p w14:paraId="4222F87F" w14:textId="3E5876FA" w:rsidR="00055075" w:rsidRDefault="009C44F1">
          <w:pPr>
            <w:pStyle w:val="TOC2"/>
            <w:rPr>
              <w:rFonts w:asciiTheme="minorHAnsi" w:eastAsiaTheme="minorEastAsia" w:hAnsiTheme="minorHAnsi" w:cstheme="minorBidi"/>
              <w:sz w:val="24"/>
              <w:szCs w:val="24"/>
            </w:rPr>
          </w:pPr>
          <w:hyperlink w:anchor="_Toc96090726" w:history="1">
            <w:r w:rsidR="00055075" w:rsidRPr="002657FD">
              <w:rPr>
                <w:rStyle w:val="Hyperlink"/>
              </w:rPr>
              <w:t>Appendix G. Marsh Recession Model Visualizations</w:t>
            </w:r>
            <w:r w:rsidR="00055075">
              <w:rPr>
                <w:webHidden/>
              </w:rPr>
              <w:tab/>
            </w:r>
            <w:r w:rsidR="00055075">
              <w:rPr>
                <w:webHidden/>
              </w:rPr>
              <w:fldChar w:fldCharType="begin"/>
            </w:r>
            <w:r w:rsidR="00055075">
              <w:rPr>
                <w:webHidden/>
              </w:rPr>
              <w:instrText xml:space="preserve"> PAGEREF _Toc96090726 \h </w:instrText>
            </w:r>
            <w:r w:rsidR="00055075">
              <w:rPr>
                <w:webHidden/>
              </w:rPr>
            </w:r>
            <w:r w:rsidR="00055075">
              <w:rPr>
                <w:webHidden/>
              </w:rPr>
              <w:fldChar w:fldCharType="separate"/>
            </w:r>
            <w:r w:rsidR="00055075">
              <w:rPr>
                <w:webHidden/>
              </w:rPr>
              <w:t>38</w:t>
            </w:r>
            <w:r w:rsidR="00055075">
              <w:rPr>
                <w:webHidden/>
              </w:rPr>
              <w:fldChar w:fldCharType="end"/>
            </w:r>
          </w:hyperlink>
        </w:p>
        <w:p w14:paraId="52A3F149" w14:textId="41755457" w:rsidR="00055075" w:rsidRDefault="009C44F1">
          <w:pPr>
            <w:pStyle w:val="TOC2"/>
            <w:rPr>
              <w:rFonts w:asciiTheme="minorHAnsi" w:eastAsiaTheme="minorEastAsia" w:hAnsiTheme="minorHAnsi" w:cstheme="minorBidi"/>
              <w:sz w:val="24"/>
              <w:szCs w:val="24"/>
            </w:rPr>
          </w:pPr>
          <w:hyperlink w:anchor="_Toc96090727" w:history="1">
            <w:r w:rsidR="00055075" w:rsidRPr="002657FD">
              <w:rPr>
                <w:rStyle w:val="Hyperlink"/>
              </w:rPr>
              <w:t>Appendix H. Summary Statistics of Native Dominance Model Variables</w:t>
            </w:r>
            <w:r w:rsidR="00055075">
              <w:rPr>
                <w:webHidden/>
              </w:rPr>
              <w:tab/>
            </w:r>
            <w:r w:rsidR="00055075">
              <w:rPr>
                <w:webHidden/>
              </w:rPr>
              <w:fldChar w:fldCharType="begin"/>
            </w:r>
            <w:r w:rsidR="00055075">
              <w:rPr>
                <w:webHidden/>
              </w:rPr>
              <w:instrText xml:space="preserve"> PAGEREF _Toc96090727 \h </w:instrText>
            </w:r>
            <w:r w:rsidR="00055075">
              <w:rPr>
                <w:webHidden/>
              </w:rPr>
            </w:r>
            <w:r w:rsidR="00055075">
              <w:rPr>
                <w:webHidden/>
              </w:rPr>
              <w:fldChar w:fldCharType="separate"/>
            </w:r>
            <w:r w:rsidR="00055075">
              <w:rPr>
                <w:webHidden/>
              </w:rPr>
              <w:t>39</w:t>
            </w:r>
            <w:r w:rsidR="00055075">
              <w:rPr>
                <w:webHidden/>
              </w:rPr>
              <w:fldChar w:fldCharType="end"/>
            </w:r>
          </w:hyperlink>
        </w:p>
        <w:p w14:paraId="766C4C7E" w14:textId="7DAA7771" w:rsidR="00055075" w:rsidRDefault="009C44F1">
          <w:pPr>
            <w:pStyle w:val="TOC2"/>
            <w:rPr>
              <w:rFonts w:asciiTheme="minorHAnsi" w:eastAsiaTheme="minorEastAsia" w:hAnsiTheme="minorHAnsi" w:cstheme="minorBidi"/>
              <w:sz w:val="24"/>
              <w:szCs w:val="24"/>
            </w:rPr>
          </w:pPr>
          <w:hyperlink w:anchor="_Toc96090728" w:history="1">
            <w:r w:rsidR="00055075" w:rsidRPr="002657FD">
              <w:rPr>
                <w:rStyle w:val="Hyperlink"/>
              </w:rPr>
              <w:t>Appendix I. Native Dominance Model Summary Table</w:t>
            </w:r>
            <w:r w:rsidR="00055075">
              <w:rPr>
                <w:webHidden/>
              </w:rPr>
              <w:tab/>
            </w:r>
            <w:r w:rsidR="00055075">
              <w:rPr>
                <w:webHidden/>
              </w:rPr>
              <w:fldChar w:fldCharType="begin"/>
            </w:r>
            <w:r w:rsidR="00055075">
              <w:rPr>
                <w:webHidden/>
              </w:rPr>
              <w:instrText xml:space="preserve"> PAGEREF _Toc96090728 \h </w:instrText>
            </w:r>
            <w:r w:rsidR="00055075">
              <w:rPr>
                <w:webHidden/>
              </w:rPr>
            </w:r>
            <w:r w:rsidR="00055075">
              <w:rPr>
                <w:webHidden/>
              </w:rPr>
              <w:fldChar w:fldCharType="separate"/>
            </w:r>
            <w:r w:rsidR="00055075">
              <w:rPr>
                <w:webHidden/>
              </w:rPr>
              <w:t>39</w:t>
            </w:r>
            <w:r w:rsidR="00055075">
              <w:rPr>
                <w:webHidden/>
              </w:rPr>
              <w:fldChar w:fldCharType="end"/>
            </w:r>
          </w:hyperlink>
        </w:p>
        <w:p w14:paraId="33BF68D9" w14:textId="3353DAAC" w:rsidR="00055075" w:rsidRDefault="009C44F1">
          <w:pPr>
            <w:pStyle w:val="TOC2"/>
            <w:rPr>
              <w:rFonts w:asciiTheme="minorHAnsi" w:eastAsiaTheme="minorEastAsia" w:hAnsiTheme="minorHAnsi" w:cstheme="minorBidi"/>
              <w:sz w:val="24"/>
              <w:szCs w:val="24"/>
            </w:rPr>
          </w:pPr>
          <w:hyperlink w:anchor="_Toc96090729" w:history="1">
            <w:r w:rsidR="00055075" w:rsidRPr="002657FD">
              <w:rPr>
                <w:rStyle w:val="Hyperlink"/>
              </w:rPr>
              <w:t>Appendix J. Native Dominance Model Visualizations</w:t>
            </w:r>
            <w:r w:rsidR="00055075">
              <w:rPr>
                <w:webHidden/>
              </w:rPr>
              <w:tab/>
            </w:r>
            <w:r w:rsidR="00055075">
              <w:rPr>
                <w:webHidden/>
              </w:rPr>
              <w:fldChar w:fldCharType="begin"/>
            </w:r>
            <w:r w:rsidR="00055075">
              <w:rPr>
                <w:webHidden/>
              </w:rPr>
              <w:instrText xml:space="preserve"> PAGEREF _Toc96090729 \h </w:instrText>
            </w:r>
            <w:r w:rsidR="00055075">
              <w:rPr>
                <w:webHidden/>
              </w:rPr>
            </w:r>
            <w:r w:rsidR="00055075">
              <w:rPr>
                <w:webHidden/>
              </w:rPr>
              <w:fldChar w:fldCharType="separate"/>
            </w:r>
            <w:r w:rsidR="00055075">
              <w:rPr>
                <w:webHidden/>
              </w:rPr>
              <w:t>40</w:t>
            </w:r>
            <w:r w:rsidR="00055075">
              <w:rPr>
                <w:webHidden/>
              </w:rPr>
              <w:fldChar w:fldCharType="end"/>
            </w:r>
          </w:hyperlink>
        </w:p>
        <w:p w14:paraId="51261609" w14:textId="0E1CB22A" w:rsidR="00055075" w:rsidRDefault="009C44F1">
          <w:pPr>
            <w:pStyle w:val="TOC2"/>
            <w:rPr>
              <w:rFonts w:asciiTheme="minorHAnsi" w:eastAsiaTheme="minorEastAsia" w:hAnsiTheme="minorHAnsi" w:cstheme="minorBidi"/>
              <w:sz w:val="24"/>
              <w:szCs w:val="24"/>
            </w:rPr>
          </w:pPr>
          <w:hyperlink w:anchor="_Toc96090730" w:history="1">
            <w:r w:rsidR="00055075" w:rsidRPr="002657FD">
              <w:rPr>
                <w:rStyle w:val="Hyperlink"/>
              </w:rPr>
              <w:t>Appendix K: Summary Statistics of Richness Model Variables</w:t>
            </w:r>
            <w:r w:rsidR="00055075">
              <w:rPr>
                <w:webHidden/>
              </w:rPr>
              <w:tab/>
            </w:r>
            <w:r w:rsidR="00055075">
              <w:rPr>
                <w:webHidden/>
              </w:rPr>
              <w:fldChar w:fldCharType="begin"/>
            </w:r>
            <w:r w:rsidR="00055075">
              <w:rPr>
                <w:webHidden/>
              </w:rPr>
              <w:instrText xml:space="preserve"> PAGEREF _Toc96090730 \h </w:instrText>
            </w:r>
            <w:r w:rsidR="00055075">
              <w:rPr>
                <w:webHidden/>
              </w:rPr>
            </w:r>
            <w:r w:rsidR="00055075">
              <w:rPr>
                <w:webHidden/>
              </w:rPr>
              <w:fldChar w:fldCharType="separate"/>
            </w:r>
            <w:r w:rsidR="00055075">
              <w:rPr>
                <w:webHidden/>
              </w:rPr>
              <w:t>42</w:t>
            </w:r>
            <w:r w:rsidR="00055075">
              <w:rPr>
                <w:webHidden/>
              </w:rPr>
              <w:fldChar w:fldCharType="end"/>
            </w:r>
          </w:hyperlink>
        </w:p>
        <w:p w14:paraId="3D2842DE" w14:textId="5627D549" w:rsidR="00055075" w:rsidRDefault="009C44F1">
          <w:pPr>
            <w:pStyle w:val="TOC2"/>
            <w:rPr>
              <w:rFonts w:asciiTheme="minorHAnsi" w:eastAsiaTheme="minorEastAsia" w:hAnsiTheme="minorHAnsi" w:cstheme="minorBidi"/>
              <w:sz w:val="24"/>
              <w:szCs w:val="24"/>
            </w:rPr>
          </w:pPr>
          <w:hyperlink w:anchor="_Toc96090731" w:history="1">
            <w:r w:rsidR="00055075" w:rsidRPr="002657FD">
              <w:rPr>
                <w:rStyle w:val="Hyperlink"/>
              </w:rPr>
              <w:t>Appendix L. Native Richness Model Summary Table</w:t>
            </w:r>
            <w:r w:rsidR="00055075">
              <w:rPr>
                <w:webHidden/>
              </w:rPr>
              <w:tab/>
            </w:r>
            <w:r w:rsidR="00055075">
              <w:rPr>
                <w:webHidden/>
              </w:rPr>
              <w:fldChar w:fldCharType="begin"/>
            </w:r>
            <w:r w:rsidR="00055075">
              <w:rPr>
                <w:webHidden/>
              </w:rPr>
              <w:instrText xml:space="preserve"> PAGEREF _Toc96090731 \h </w:instrText>
            </w:r>
            <w:r w:rsidR="00055075">
              <w:rPr>
                <w:webHidden/>
              </w:rPr>
            </w:r>
            <w:r w:rsidR="00055075">
              <w:rPr>
                <w:webHidden/>
              </w:rPr>
              <w:fldChar w:fldCharType="separate"/>
            </w:r>
            <w:r w:rsidR="00055075">
              <w:rPr>
                <w:webHidden/>
              </w:rPr>
              <w:t>42</w:t>
            </w:r>
            <w:r w:rsidR="00055075">
              <w:rPr>
                <w:webHidden/>
              </w:rPr>
              <w:fldChar w:fldCharType="end"/>
            </w:r>
          </w:hyperlink>
        </w:p>
        <w:p w14:paraId="4C9A1231" w14:textId="7405B14C" w:rsidR="00055075" w:rsidRDefault="009C44F1">
          <w:pPr>
            <w:pStyle w:val="TOC2"/>
            <w:rPr>
              <w:rFonts w:asciiTheme="minorHAnsi" w:eastAsiaTheme="minorEastAsia" w:hAnsiTheme="minorHAnsi" w:cstheme="minorBidi"/>
              <w:sz w:val="24"/>
              <w:szCs w:val="24"/>
            </w:rPr>
          </w:pPr>
          <w:hyperlink w:anchor="_Toc96090732" w:history="1">
            <w:r w:rsidR="00055075" w:rsidRPr="002657FD">
              <w:rPr>
                <w:rStyle w:val="Hyperlink"/>
              </w:rPr>
              <w:t>Appendix M. Native Richness Model Visualizations</w:t>
            </w:r>
            <w:r w:rsidR="00055075">
              <w:rPr>
                <w:webHidden/>
              </w:rPr>
              <w:tab/>
            </w:r>
            <w:r w:rsidR="00055075">
              <w:rPr>
                <w:webHidden/>
              </w:rPr>
              <w:fldChar w:fldCharType="begin"/>
            </w:r>
            <w:r w:rsidR="00055075">
              <w:rPr>
                <w:webHidden/>
              </w:rPr>
              <w:instrText xml:space="preserve"> PAGEREF _Toc96090732 \h </w:instrText>
            </w:r>
            <w:r w:rsidR="00055075">
              <w:rPr>
                <w:webHidden/>
              </w:rPr>
            </w:r>
            <w:r w:rsidR="00055075">
              <w:rPr>
                <w:webHidden/>
              </w:rPr>
              <w:fldChar w:fldCharType="separate"/>
            </w:r>
            <w:r w:rsidR="00055075">
              <w:rPr>
                <w:webHidden/>
              </w:rPr>
              <w:t>43</w:t>
            </w:r>
            <w:r w:rsidR="00055075">
              <w:rPr>
                <w:webHidden/>
              </w:rPr>
              <w:fldChar w:fldCharType="end"/>
            </w:r>
          </w:hyperlink>
        </w:p>
        <w:p w14:paraId="4DB8CFF2" w14:textId="6B0D4242" w:rsidR="00055075" w:rsidRDefault="009C44F1">
          <w:pPr>
            <w:pStyle w:val="TOC2"/>
            <w:rPr>
              <w:rFonts w:asciiTheme="minorHAnsi" w:eastAsiaTheme="minorEastAsia" w:hAnsiTheme="minorHAnsi" w:cstheme="minorBidi"/>
              <w:sz w:val="24"/>
              <w:szCs w:val="24"/>
            </w:rPr>
          </w:pPr>
          <w:hyperlink w:anchor="_Toc96090733" w:history="1">
            <w:r w:rsidR="00055075" w:rsidRPr="002657FD">
              <w:rPr>
                <w:rStyle w:val="Hyperlink"/>
              </w:rPr>
              <w:t>Appendix N. Non-native Richness Model Summary Table</w:t>
            </w:r>
            <w:r w:rsidR="00055075">
              <w:rPr>
                <w:webHidden/>
              </w:rPr>
              <w:tab/>
            </w:r>
            <w:r w:rsidR="00055075">
              <w:rPr>
                <w:webHidden/>
              </w:rPr>
              <w:fldChar w:fldCharType="begin"/>
            </w:r>
            <w:r w:rsidR="00055075">
              <w:rPr>
                <w:webHidden/>
              </w:rPr>
              <w:instrText xml:space="preserve"> PAGEREF _Toc96090733 \h </w:instrText>
            </w:r>
            <w:r w:rsidR="00055075">
              <w:rPr>
                <w:webHidden/>
              </w:rPr>
            </w:r>
            <w:r w:rsidR="00055075">
              <w:rPr>
                <w:webHidden/>
              </w:rPr>
              <w:fldChar w:fldCharType="separate"/>
            </w:r>
            <w:r w:rsidR="00055075">
              <w:rPr>
                <w:webHidden/>
              </w:rPr>
              <w:t>45</w:t>
            </w:r>
            <w:r w:rsidR="00055075">
              <w:rPr>
                <w:webHidden/>
              </w:rPr>
              <w:fldChar w:fldCharType="end"/>
            </w:r>
          </w:hyperlink>
        </w:p>
        <w:p w14:paraId="460E5134" w14:textId="6AE9D8B4" w:rsidR="00055075" w:rsidRDefault="009C44F1">
          <w:pPr>
            <w:pStyle w:val="TOC2"/>
            <w:rPr>
              <w:rFonts w:asciiTheme="minorHAnsi" w:eastAsiaTheme="minorEastAsia" w:hAnsiTheme="minorHAnsi" w:cstheme="minorBidi"/>
              <w:sz w:val="24"/>
              <w:szCs w:val="24"/>
            </w:rPr>
          </w:pPr>
          <w:hyperlink w:anchor="_Toc96090734" w:history="1">
            <w:r w:rsidR="00055075" w:rsidRPr="002657FD">
              <w:rPr>
                <w:rStyle w:val="Hyperlink"/>
              </w:rPr>
              <w:t>Appendix O. Non-native Richness Model Visualizations</w:t>
            </w:r>
            <w:r w:rsidR="00055075">
              <w:rPr>
                <w:webHidden/>
              </w:rPr>
              <w:tab/>
            </w:r>
            <w:r w:rsidR="00055075">
              <w:rPr>
                <w:webHidden/>
              </w:rPr>
              <w:fldChar w:fldCharType="begin"/>
            </w:r>
            <w:r w:rsidR="00055075">
              <w:rPr>
                <w:webHidden/>
              </w:rPr>
              <w:instrText xml:space="preserve"> PAGEREF _Toc96090734 \h </w:instrText>
            </w:r>
            <w:r w:rsidR="00055075">
              <w:rPr>
                <w:webHidden/>
              </w:rPr>
            </w:r>
            <w:r w:rsidR="00055075">
              <w:rPr>
                <w:webHidden/>
              </w:rPr>
              <w:fldChar w:fldCharType="separate"/>
            </w:r>
            <w:r w:rsidR="00055075">
              <w:rPr>
                <w:webHidden/>
              </w:rPr>
              <w:t>46</w:t>
            </w:r>
            <w:r w:rsidR="00055075">
              <w:rPr>
                <w:webHidden/>
              </w:rPr>
              <w:fldChar w:fldCharType="end"/>
            </w:r>
          </w:hyperlink>
        </w:p>
        <w:p w14:paraId="2E4E0D03" w14:textId="22E8C60A" w:rsidR="00055075" w:rsidRDefault="009C44F1">
          <w:pPr>
            <w:pStyle w:val="TOC2"/>
            <w:rPr>
              <w:rFonts w:asciiTheme="minorHAnsi" w:eastAsiaTheme="minorEastAsia" w:hAnsiTheme="minorHAnsi" w:cstheme="minorBidi"/>
              <w:sz w:val="24"/>
              <w:szCs w:val="24"/>
            </w:rPr>
          </w:pPr>
          <w:hyperlink w:anchor="_Toc96090735" w:history="1">
            <w:r w:rsidR="00055075" w:rsidRPr="002657FD">
              <w:rPr>
                <w:rStyle w:val="Hyperlink"/>
              </w:rPr>
              <w:t>Appendix P. Species List from 2015 and 2021 Vegetation Surveys</w:t>
            </w:r>
            <w:r w:rsidR="00055075">
              <w:rPr>
                <w:webHidden/>
              </w:rPr>
              <w:tab/>
            </w:r>
            <w:r w:rsidR="00055075">
              <w:rPr>
                <w:webHidden/>
              </w:rPr>
              <w:fldChar w:fldCharType="begin"/>
            </w:r>
            <w:r w:rsidR="00055075">
              <w:rPr>
                <w:webHidden/>
              </w:rPr>
              <w:instrText xml:space="preserve"> PAGEREF _Toc96090735 \h </w:instrText>
            </w:r>
            <w:r w:rsidR="00055075">
              <w:rPr>
                <w:webHidden/>
              </w:rPr>
            </w:r>
            <w:r w:rsidR="00055075">
              <w:rPr>
                <w:webHidden/>
              </w:rPr>
              <w:fldChar w:fldCharType="separate"/>
            </w:r>
            <w:r w:rsidR="00055075">
              <w:rPr>
                <w:webHidden/>
              </w:rPr>
              <w:t>48</w:t>
            </w:r>
            <w:r w:rsidR="00055075">
              <w:rPr>
                <w:webHidden/>
              </w:rPr>
              <w:fldChar w:fldCharType="end"/>
            </w:r>
          </w:hyperlink>
        </w:p>
        <w:p w14:paraId="546CD7E8" w14:textId="0355ECC2" w:rsidR="004A4304" w:rsidRDefault="004A4304">
          <w:r>
            <w:rPr>
              <w:b/>
              <w:bCs/>
              <w:noProof/>
            </w:rPr>
            <w:fldChar w:fldCharType="end"/>
          </w:r>
        </w:p>
      </w:sdtContent>
    </w:sdt>
    <w:p w14:paraId="7B525BD1" w14:textId="1E561B76" w:rsidR="004A4304" w:rsidRDefault="004A4304">
      <w:pPr>
        <w:spacing w:line="240" w:lineRule="auto"/>
        <w:jc w:val="left"/>
        <w:rPr>
          <w:rFonts w:eastAsiaTheme="majorEastAsia"/>
          <w:b/>
          <w:bCs/>
          <w:color w:val="000000" w:themeColor="text1"/>
          <w:sz w:val="32"/>
          <w:szCs w:val="32"/>
        </w:rPr>
      </w:pPr>
    </w:p>
    <w:p w14:paraId="6CA95496" w14:textId="77777777" w:rsidR="00036C5B" w:rsidRDefault="00036C5B">
      <w:pPr>
        <w:spacing w:line="240" w:lineRule="auto"/>
        <w:jc w:val="left"/>
        <w:sectPr w:rsidR="00036C5B" w:rsidSect="00036C5B">
          <w:footerReference w:type="even" r:id="rId15"/>
          <w:footerReference w:type="default" r:id="rId16"/>
          <w:pgSz w:w="11906" w:h="16838"/>
          <w:pgMar w:top="1440" w:right="1440" w:bottom="1440" w:left="1440" w:header="708" w:footer="708" w:gutter="0"/>
          <w:pgNumType w:fmt="lowerRoman" w:start="1"/>
          <w:cols w:space="708"/>
          <w:docGrid w:linePitch="360"/>
        </w:sectPr>
      </w:pPr>
    </w:p>
    <w:p w14:paraId="074DB0C7" w14:textId="77777777" w:rsidR="00036C5B" w:rsidRDefault="00036C5B">
      <w:pPr>
        <w:spacing w:line="240" w:lineRule="auto"/>
        <w:jc w:val="left"/>
        <w:rPr>
          <w:rFonts w:eastAsiaTheme="majorEastAsia"/>
          <w:b/>
          <w:bCs/>
          <w:color w:val="000000" w:themeColor="text1"/>
          <w:sz w:val="32"/>
          <w:szCs w:val="32"/>
        </w:rPr>
      </w:pPr>
      <w:r>
        <w:br w:type="page"/>
      </w:r>
    </w:p>
    <w:p w14:paraId="329B3E35" w14:textId="6F375A7B" w:rsidR="00055075" w:rsidRPr="00055075" w:rsidRDefault="00055075" w:rsidP="00055075">
      <w:pPr>
        <w:pStyle w:val="Heading1"/>
        <w:numPr>
          <w:ilvl w:val="0"/>
          <w:numId w:val="0"/>
        </w:numPr>
        <w:ind w:left="432" w:hanging="432"/>
      </w:pPr>
      <w:r w:rsidRPr="00055075">
        <w:lastRenderedPageBreak/>
        <w:t>List of Tables</w:t>
      </w:r>
    </w:p>
    <w:p w14:paraId="27DB6399" w14:textId="63D7C7B9" w:rsidR="002066E9"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Table" </w:instrText>
      </w:r>
      <w:r>
        <w:fldChar w:fldCharType="separate"/>
      </w:r>
      <w:hyperlink w:anchor="_Toc96092605" w:history="1">
        <w:r w:rsidR="002066E9" w:rsidRPr="00AB6A85">
          <w:rPr>
            <w:rStyle w:val="Hyperlink"/>
            <w:rFonts w:eastAsiaTheme="majorEastAsia"/>
            <w:noProof/>
          </w:rPr>
          <w:t>Table 1. Conceptual examples of pros and cons of various created tidal marsh design elements</w:t>
        </w:r>
        <w:r w:rsidR="002066E9">
          <w:rPr>
            <w:noProof/>
            <w:webHidden/>
          </w:rPr>
          <w:tab/>
        </w:r>
        <w:r w:rsidR="002066E9">
          <w:rPr>
            <w:noProof/>
            <w:webHidden/>
          </w:rPr>
          <w:fldChar w:fldCharType="begin"/>
        </w:r>
        <w:r w:rsidR="002066E9">
          <w:rPr>
            <w:noProof/>
            <w:webHidden/>
          </w:rPr>
          <w:instrText xml:space="preserve"> PAGEREF _Toc96092605 \h </w:instrText>
        </w:r>
        <w:r w:rsidR="002066E9">
          <w:rPr>
            <w:noProof/>
            <w:webHidden/>
          </w:rPr>
        </w:r>
        <w:r w:rsidR="002066E9">
          <w:rPr>
            <w:noProof/>
            <w:webHidden/>
          </w:rPr>
          <w:fldChar w:fldCharType="separate"/>
        </w:r>
        <w:r w:rsidR="002066E9">
          <w:rPr>
            <w:noProof/>
            <w:webHidden/>
          </w:rPr>
          <w:t>25</w:t>
        </w:r>
        <w:r w:rsidR="002066E9">
          <w:rPr>
            <w:noProof/>
            <w:webHidden/>
          </w:rPr>
          <w:fldChar w:fldCharType="end"/>
        </w:r>
      </w:hyperlink>
    </w:p>
    <w:p w14:paraId="26889BCE" w14:textId="3B047B31" w:rsidR="002066E9" w:rsidRDefault="009C44F1">
      <w:pPr>
        <w:pStyle w:val="TableofFigures"/>
        <w:tabs>
          <w:tab w:val="right" w:leader="dot" w:pos="9016"/>
        </w:tabs>
        <w:rPr>
          <w:rFonts w:asciiTheme="minorHAnsi" w:eastAsiaTheme="minorEastAsia" w:hAnsiTheme="minorHAnsi" w:cstheme="minorBidi"/>
          <w:noProof/>
          <w:sz w:val="24"/>
          <w:szCs w:val="24"/>
        </w:rPr>
      </w:pPr>
      <w:hyperlink w:anchor="_Toc96092606" w:history="1">
        <w:r w:rsidR="002066E9" w:rsidRPr="00AB6A85">
          <w:rPr>
            <w:rStyle w:val="Hyperlink"/>
            <w:rFonts w:eastAsiaTheme="majorEastAsia"/>
            <w:noProof/>
          </w:rPr>
          <w:t>Table 2. Descriptive information of reference sites included in this study.</w:t>
        </w:r>
        <w:r w:rsidR="002066E9">
          <w:rPr>
            <w:noProof/>
            <w:webHidden/>
          </w:rPr>
          <w:tab/>
        </w:r>
        <w:r w:rsidR="002066E9">
          <w:rPr>
            <w:noProof/>
            <w:webHidden/>
          </w:rPr>
          <w:fldChar w:fldCharType="begin"/>
        </w:r>
        <w:r w:rsidR="002066E9">
          <w:rPr>
            <w:noProof/>
            <w:webHidden/>
          </w:rPr>
          <w:instrText xml:space="preserve"> PAGEREF _Toc96092606 \h </w:instrText>
        </w:r>
        <w:r w:rsidR="002066E9">
          <w:rPr>
            <w:noProof/>
            <w:webHidden/>
          </w:rPr>
        </w:r>
        <w:r w:rsidR="002066E9">
          <w:rPr>
            <w:noProof/>
            <w:webHidden/>
          </w:rPr>
          <w:fldChar w:fldCharType="separate"/>
        </w:r>
        <w:r w:rsidR="002066E9">
          <w:rPr>
            <w:noProof/>
            <w:webHidden/>
          </w:rPr>
          <w:t>35</w:t>
        </w:r>
        <w:r w:rsidR="002066E9">
          <w:rPr>
            <w:noProof/>
            <w:webHidden/>
          </w:rPr>
          <w:fldChar w:fldCharType="end"/>
        </w:r>
      </w:hyperlink>
    </w:p>
    <w:p w14:paraId="61CE02A7" w14:textId="102C2243" w:rsidR="002066E9" w:rsidRDefault="009C44F1">
      <w:pPr>
        <w:pStyle w:val="TableofFigures"/>
        <w:tabs>
          <w:tab w:val="right" w:leader="dot" w:pos="9016"/>
        </w:tabs>
        <w:rPr>
          <w:rFonts w:asciiTheme="minorHAnsi" w:eastAsiaTheme="minorEastAsia" w:hAnsiTheme="minorHAnsi" w:cstheme="minorBidi"/>
          <w:noProof/>
          <w:sz w:val="24"/>
          <w:szCs w:val="24"/>
        </w:rPr>
      </w:pPr>
      <w:hyperlink w:anchor="_Toc96092607" w:history="1">
        <w:r w:rsidR="002066E9" w:rsidRPr="00AB6A85">
          <w:rPr>
            <w:rStyle w:val="Hyperlink"/>
            <w:rFonts w:eastAsiaTheme="majorEastAsia"/>
            <w:noProof/>
          </w:rPr>
          <w:t>Table 3. Descriptions of response and predictor variables included in this study.</w:t>
        </w:r>
        <w:r w:rsidR="002066E9">
          <w:rPr>
            <w:noProof/>
            <w:webHidden/>
          </w:rPr>
          <w:tab/>
        </w:r>
        <w:r w:rsidR="002066E9">
          <w:rPr>
            <w:noProof/>
            <w:webHidden/>
          </w:rPr>
          <w:fldChar w:fldCharType="begin"/>
        </w:r>
        <w:r w:rsidR="002066E9">
          <w:rPr>
            <w:noProof/>
            <w:webHidden/>
          </w:rPr>
          <w:instrText xml:space="preserve"> PAGEREF _Toc96092607 \h </w:instrText>
        </w:r>
        <w:r w:rsidR="002066E9">
          <w:rPr>
            <w:noProof/>
            <w:webHidden/>
          </w:rPr>
        </w:r>
        <w:r w:rsidR="002066E9">
          <w:rPr>
            <w:noProof/>
            <w:webHidden/>
          </w:rPr>
          <w:fldChar w:fldCharType="separate"/>
        </w:r>
        <w:r w:rsidR="002066E9">
          <w:rPr>
            <w:noProof/>
            <w:webHidden/>
          </w:rPr>
          <w:t>39</w:t>
        </w:r>
        <w:r w:rsidR="002066E9">
          <w:rPr>
            <w:noProof/>
            <w:webHidden/>
          </w:rPr>
          <w:fldChar w:fldCharType="end"/>
        </w:r>
      </w:hyperlink>
    </w:p>
    <w:p w14:paraId="3748B22F" w14:textId="570D0771" w:rsidR="002066E9" w:rsidRDefault="009C44F1">
      <w:pPr>
        <w:pStyle w:val="TableofFigures"/>
        <w:tabs>
          <w:tab w:val="right" w:leader="dot" w:pos="9016"/>
        </w:tabs>
        <w:rPr>
          <w:rFonts w:asciiTheme="minorHAnsi" w:eastAsiaTheme="minorEastAsia" w:hAnsiTheme="minorHAnsi" w:cstheme="minorBidi"/>
          <w:noProof/>
          <w:sz w:val="24"/>
          <w:szCs w:val="24"/>
        </w:rPr>
      </w:pPr>
      <w:hyperlink w:anchor="_Toc96092608" w:history="1">
        <w:r w:rsidR="002066E9" w:rsidRPr="00AB6A85">
          <w:rPr>
            <w:rStyle w:val="Hyperlink"/>
            <w:rFonts w:eastAsiaTheme="majorEastAsia"/>
            <w:noProof/>
          </w:rPr>
          <w:t>Table 4. Summary statistics for all variables included in the marsh recession model. Continuous data are summarized using minimum, maximum, mean, and standard deviation values, while categorical data show the number and relative frequency of each variable.</w:t>
        </w:r>
        <w:r w:rsidR="002066E9">
          <w:rPr>
            <w:noProof/>
            <w:webHidden/>
          </w:rPr>
          <w:tab/>
        </w:r>
        <w:r w:rsidR="002066E9">
          <w:rPr>
            <w:noProof/>
            <w:webHidden/>
          </w:rPr>
          <w:fldChar w:fldCharType="begin"/>
        </w:r>
        <w:r w:rsidR="002066E9">
          <w:rPr>
            <w:noProof/>
            <w:webHidden/>
          </w:rPr>
          <w:instrText xml:space="preserve"> PAGEREF _Toc96092608 \h </w:instrText>
        </w:r>
        <w:r w:rsidR="002066E9">
          <w:rPr>
            <w:noProof/>
            <w:webHidden/>
          </w:rPr>
        </w:r>
        <w:r w:rsidR="002066E9">
          <w:rPr>
            <w:noProof/>
            <w:webHidden/>
          </w:rPr>
          <w:fldChar w:fldCharType="separate"/>
        </w:r>
        <w:r w:rsidR="002066E9">
          <w:rPr>
            <w:noProof/>
            <w:webHidden/>
          </w:rPr>
          <w:t>40</w:t>
        </w:r>
        <w:r w:rsidR="002066E9">
          <w:rPr>
            <w:noProof/>
            <w:webHidden/>
          </w:rPr>
          <w:fldChar w:fldCharType="end"/>
        </w:r>
      </w:hyperlink>
    </w:p>
    <w:p w14:paraId="7AE89607" w14:textId="1D9EF206" w:rsidR="002066E9" w:rsidRDefault="009C44F1">
      <w:pPr>
        <w:pStyle w:val="TableofFigures"/>
        <w:tabs>
          <w:tab w:val="right" w:leader="dot" w:pos="9016"/>
        </w:tabs>
        <w:rPr>
          <w:rFonts w:asciiTheme="minorHAnsi" w:eastAsiaTheme="minorEastAsia" w:hAnsiTheme="minorHAnsi" w:cstheme="minorBidi"/>
          <w:noProof/>
          <w:sz w:val="24"/>
          <w:szCs w:val="24"/>
        </w:rPr>
      </w:pPr>
      <w:hyperlink w:anchor="_Toc96092609" w:history="1">
        <w:r w:rsidR="002066E9" w:rsidRPr="00AB6A85">
          <w:rPr>
            <w:rStyle w:val="Hyperlink"/>
            <w:rFonts w:eastAsiaTheme="majorEastAsia"/>
            <w:noProof/>
          </w:rPr>
          <w:t xml:space="preserve">Table 5. Model summary for the marsh recession model, including model estimates, confidence intervals, </w:t>
        </w:r>
        <w:r w:rsidR="002066E9" w:rsidRPr="00AB6A85">
          <w:rPr>
            <w:rStyle w:val="Hyperlink"/>
            <w:rFonts w:eastAsiaTheme="majorEastAsia"/>
            <w:i/>
            <w:iCs/>
            <w:noProof/>
          </w:rPr>
          <w:t>p</w:t>
        </w:r>
        <w:r w:rsidR="002066E9" w:rsidRPr="00AB6A85">
          <w:rPr>
            <w:rStyle w:val="Hyperlink"/>
            <w:rFonts w:eastAsiaTheme="majorEastAsia"/>
            <w:noProof/>
          </w:rPr>
          <w:t xml:space="preserve">-values, number of observations, and </w:t>
        </w:r>
        <w:r w:rsidR="002066E9" w:rsidRPr="00AB6A85">
          <w:rPr>
            <w:rStyle w:val="Hyperlink"/>
            <w:rFonts w:eastAsiaTheme="majorEastAsia"/>
            <w:i/>
            <w:iCs/>
            <w:noProof/>
          </w:rPr>
          <w:t>R</w:t>
        </w:r>
        <w:r w:rsidR="002066E9" w:rsidRPr="00AB6A85">
          <w:rPr>
            <w:rStyle w:val="Hyperlink"/>
            <w:rFonts w:eastAsiaTheme="majorEastAsia"/>
            <w:noProof/>
            <w:vertAlign w:val="superscript"/>
          </w:rPr>
          <w:t>2</w:t>
        </w:r>
        <w:r w:rsidR="002066E9" w:rsidRPr="00AB6A85">
          <w:rPr>
            <w:rStyle w:val="Hyperlink"/>
            <w:rFonts w:eastAsiaTheme="majorEastAsia"/>
            <w:noProof/>
          </w:rPr>
          <w:t xml:space="preserve"> values.</w:t>
        </w:r>
        <w:r w:rsidR="002066E9">
          <w:rPr>
            <w:noProof/>
            <w:webHidden/>
          </w:rPr>
          <w:tab/>
        </w:r>
        <w:r w:rsidR="002066E9">
          <w:rPr>
            <w:noProof/>
            <w:webHidden/>
          </w:rPr>
          <w:fldChar w:fldCharType="begin"/>
        </w:r>
        <w:r w:rsidR="002066E9">
          <w:rPr>
            <w:noProof/>
            <w:webHidden/>
          </w:rPr>
          <w:instrText xml:space="preserve"> PAGEREF _Toc96092609 \h </w:instrText>
        </w:r>
        <w:r w:rsidR="002066E9">
          <w:rPr>
            <w:noProof/>
            <w:webHidden/>
          </w:rPr>
        </w:r>
        <w:r w:rsidR="002066E9">
          <w:rPr>
            <w:noProof/>
            <w:webHidden/>
          </w:rPr>
          <w:fldChar w:fldCharType="separate"/>
        </w:r>
        <w:r w:rsidR="002066E9">
          <w:rPr>
            <w:noProof/>
            <w:webHidden/>
          </w:rPr>
          <w:t>41</w:t>
        </w:r>
        <w:r w:rsidR="002066E9">
          <w:rPr>
            <w:noProof/>
            <w:webHidden/>
          </w:rPr>
          <w:fldChar w:fldCharType="end"/>
        </w:r>
      </w:hyperlink>
    </w:p>
    <w:p w14:paraId="47D08C65" w14:textId="60C4B58C" w:rsidR="002066E9" w:rsidRDefault="009C44F1">
      <w:pPr>
        <w:pStyle w:val="TableofFigures"/>
        <w:tabs>
          <w:tab w:val="right" w:leader="dot" w:pos="9016"/>
        </w:tabs>
        <w:rPr>
          <w:rFonts w:asciiTheme="minorHAnsi" w:eastAsiaTheme="minorEastAsia" w:hAnsiTheme="minorHAnsi" w:cstheme="minorBidi"/>
          <w:noProof/>
          <w:sz w:val="24"/>
          <w:szCs w:val="24"/>
        </w:rPr>
      </w:pPr>
      <w:hyperlink w:anchor="_Toc96092610" w:history="1">
        <w:r w:rsidR="002066E9" w:rsidRPr="00AB6A85">
          <w:rPr>
            <w:rStyle w:val="Hyperlink"/>
            <w:rFonts w:eastAsiaTheme="majorEastAsia"/>
            <w:noProof/>
          </w:rPr>
          <w:t>Table 6. Summary statistics for all variables included in the native dominance model. Continuous data are summarized using minimum, maximum, mean, and standard deviation values, while categorical data show the number and relative frequency of each variable.</w:t>
        </w:r>
        <w:r w:rsidR="002066E9">
          <w:rPr>
            <w:noProof/>
            <w:webHidden/>
          </w:rPr>
          <w:tab/>
        </w:r>
        <w:r w:rsidR="002066E9">
          <w:rPr>
            <w:noProof/>
            <w:webHidden/>
          </w:rPr>
          <w:fldChar w:fldCharType="begin"/>
        </w:r>
        <w:r w:rsidR="002066E9">
          <w:rPr>
            <w:noProof/>
            <w:webHidden/>
          </w:rPr>
          <w:instrText xml:space="preserve"> PAGEREF _Toc96092610 \h </w:instrText>
        </w:r>
        <w:r w:rsidR="002066E9">
          <w:rPr>
            <w:noProof/>
            <w:webHidden/>
          </w:rPr>
        </w:r>
        <w:r w:rsidR="002066E9">
          <w:rPr>
            <w:noProof/>
            <w:webHidden/>
          </w:rPr>
          <w:fldChar w:fldCharType="separate"/>
        </w:r>
        <w:r w:rsidR="002066E9">
          <w:rPr>
            <w:noProof/>
            <w:webHidden/>
          </w:rPr>
          <w:t>44</w:t>
        </w:r>
        <w:r w:rsidR="002066E9">
          <w:rPr>
            <w:noProof/>
            <w:webHidden/>
          </w:rPr>
          <w:fldChar w:fldCharType="end"/>
        </w:r>
      </w:hyperlink>
    </w:p>
    <w:p w14:paraId="26A6D04A" w14:textId="179A7893" w:rsidR="002066E9" w:rsidRDefault="009C44F1">
      <w:pPr>
        <w:pStyle w:val="TableofFigures"/>
        <w:tabs>
          <w:tab w:val="right" w:leader="dot" w:pos="9016"/>
        </w:tabs>
        <w:rPr>
          <w:rFonts w:asciiTheme="minorHAnsi" w:eastAsiaTheme="minorEastAsia" w:hAnsiTheme="minorHAnsi" w:cstheme="minorBidi"/>
          <w:noProof/>
          <w:sz w:val="24"/>
          <w:szCs w:val="24"/>
        </w:rPr>
      </w:pPr>
      <w:hyperlink w:anchor="_Toc96092611" w:history="1">
        <w:r w:rsidR="002066E9" w:rsidRPr="00AB6A85">
          <w:rPr>
            <w:rStyle w:val="Hyperlink"/>
            <w:rFonts w:eastAsiaTheme="majorEastAsia"/>
            <w:noProof/>
          </w:rPr>
          <w:t xml:space="preserve">Table 7. Model summary for the native dominance model, including model estimates, confidence intervals, </w:t>
        </w:r>
        <w:r w:rsidR="002066E9" w:rsidRPr="00AB6A85">
          <w:rPr>
            <w:rStyle w:val="Hyperlink"/>
            <w:rFonts w:eastAsiaTheme="majorEastAsia"/>
            <w:i/>
            <w:iCs/>
            <w:noProof/>
          </w:rPr>
          <w:t>p</w:t>
        </w:r>
        <w:r w:rsidR="002066E9" w:rsidRPr="00AB6A85">
          <w:rPr>
            <w:rStyle w:val="Hyperlink"/>
            <w:rFonts w:eastAsiaTheme="majorEastAsia"/>
            <w:noProof/>
          </w:rPr>
          <w:t xml:space="preserve">-values, number of observations, and </w:t>
        </w:r>
        <w:r w:rsidR="002066E9" w:rsidRPr="00AB6A85">
          <w:rPr>
            <w:rStyle w:val="Hyperlink"/>
            <w:rFonts w:eastAsiaTheme="majorEastAsia"/>
            <w:i/>
            <w:iCs/>
            <w:noProof/>
          </w:rPr>
          <w:t>R</w:t>
        </w:r>
        <w:r w:rsidR="002066E9" w:rsidRPr="00AB6A85">
          <w:rPr>
            <w:rStyle w:val="Hyperlink"/>
            <w:rFonts w:eastAsiaTheme="majorEastAsia"/>
            <w:noProof/>
            <w:vertAlign w:val="superscript"/>
          </w:rPr>
          <w:t>2</w:t>
        </w:r>
        <w:r w:rsidR="002066E9" w:rsidRPr="00AB6A85">
          <w:rPr>
            <w:rStyle w:val="Hyperlink"/>
            <w:rFonts w:eastAsiaTheme="majorEastAsia"/>
            <w:noProof/>
          </w:rPr>
          <w:t xml:space="preserve"> values.</w:t>
        </w:r>
        <w:r w:rsidR="002066E9">
          <w:rPr>
            <w:noProof/>
            <w:webHidden/>
          </w:rPr>
          <w:tab/>
        </w:r>
        <w:r w:rsidR="002066E9">
          <w:rPr>
            <w:noProof/>
            <w:webHidden/>
          </w:rPr>
          <w:fldChar w:fldCharType="begin"/>
        </w:r>
        <w:r w:rsidR="002066E9">
          <w:rPr>
            <w:noProof/>
            <w:webHidden/>
          </w:rPr>
          <w:instrText xml:space="preserve"> PAGEREF _Toc96092611 \h </w:instrText>
        </w:r>
        <w:r w:rsidR="002066E9">
          <w:rPr>
            <w:noProof/>
            <w:webHidden/>
          </w:rPr>
        </w:r>
        <w:r w:rsidR="002066E9">
          <w:rPr>
            <w:noProof/>
            <w:webHidden/>
          </w:rPr>
          <w:fldChar w:fldCharType="separate"/>
        </w:r>
        <w:r w:rsidR="002066E9">
          <w:rPr>
            <w:noProof/>
            <w:webHidden/>
          </w:rPr>
          <w:t>44</w:t>
        </w:r>
        <w:r w:rsidR="002066E9">
          <w:rPr>
            <w:noProof/>
            <w:webHidden/>
          </w:rPr>
          <w:fldChar w:fldCharType="end"/>
        </w:r>
      </w:hyperlink>
    </w:p>
    <w:p w14:paraId="6891794D" w14:textId="0EF2321F" w:rsidR="002066E9" w:rsidRDefault="009C44F1">
      <w:pPr>
        <w:pStyle w:val="TableofFigures"/>
        <w:tabs>
          <w:tab w:val="right" w:leader="dot" w:pos="9016"/>
        </w:tabs>
        <w:rPr>
          <w:rFonts w:asciiTheme="minorHAnsi" w:eastAsiaTheme="minorEastAsia" w:hAnsiTheme="minorHAnsi" w:cstheme="minorBidi"/>
          <w:noProof/>
          <w:sz w:val="24"/>
          <w:szCs w:val="24"/>
        </w:rPr>
      </w:pPr>
      <w:hyperlink w:anchor="_Toc96092612" w:history="1">
        <w:r w:rsidR="002066E9" w:rsidRPr="00AB6A85">
          <w:rPr>
            <w:rStyle w:val="Hyperlink"/>
            <w:rFonts w:eastAsiaTheme="majorEastAsia"/>
            <w:noProof/>
          </w:rPr>
          <w:t>Table 8. Summary statistics for all variables included in the native and non-native richness models. Continuous data are summarized using minimum, maximum, mean, and standard deviation values, while categorical data show the number and relative frequency of each variable.</w:t>
        </w:r>
        <w:r w:rsidR="002066E9">
          <w:rPr>
            <w:noProof/>
            <w:webHidden/>
          </w:rPr>
          <w:tab/>
        </w:r>
        <w:r w:rsidR="002066E9">
          <w:rPr>
            <w:noProof/>
            <w:webHidden/>
          </w:rPr>
          <w:fldChar w:fldCharType="begin"/>
        </w:r>
        <w:r w:rsidR="002066E9">
          <w:rPr>
            <w:noProof/>
            <w:webHidden/>
          </w:rPr>
          <w:instrText xml:space="preserve"> PAGEREF _Toc96092612 \h </w:instrText>
        </w:r>
        <w:r w:rsidR="002066E9">
          <w:rPr>
            <w:noProof/>
            <w:webHidden/>
          </w:rPr>
        </w:r>
        <w:r w:rsidR="002066E9">
          <w:rPr>
            <w:noProof/>
            <w:webHidden/>
          </w:rPr>
          <w:fldChar w:fldCharType="separate"/>
        </w:r>
        <w:r w:rsidR="002066E9">
          <w:rPr>
            <w:noProof/>
            <w:webHidden/>
          </w:rPr>
          <w:t>49</w:t>
        </w:r>
        <w:r w:rsidR="002066E9">
          <w:rPr>
            <w:noProof/>
            <w:webHidden/>
          </w:rPr>
          <w:fldChar w:fldCharType="end"/>
        </w:r>
      </w:hyperlink>
    </w:p>
    <w:p w14:paraId="2FE777AF" w14:textId="031ED076" w:rsidR="002066E9" w:rsidRDefault="009C44F1">
      <w:pPr>
        <w:pStyle w:val="TableofFigures"/>
        <w:tabs>
          <w:tab w:val="right" w:leader="dot" w:pos="9016"/>
        </w:tabs>
        <w:rPr>
          <w:rFonts w:asciiTheme="minorHAnsi" w:eastAsiaTheme="minorEastAsia" w:hAnsiTheme="minorHAnsi" w:cstheme="minorBidi"/>
          <w:noProof/>
          <w:sz w:val="24"/>
          <w:szCs w:val="24"/>
        </w:rPr>
      </w:pPr>
      <w:hyperlink w:anchor="_Toc96092613" w:history="1">
        <w:r w:rsidR="002066E9" w:rsidRPr="00AB6A85">
          <w:rPr>
            <w:rStyle w:val="Hyperlink"/>
            <w:rFonts w:eastAsiaTheme="majorEastAsia"/>
            <w:noProof/>
          </w:rPr>
          <w:t xml:space="preserve">Table 9. Model summary for the native richness model, including model estimates, confidence intervals, </w:t>
        </w:r>
        <w:r w:rsidR="002066E9" w:rsidRPr="00AB6A85">
          <w:rPr>
            <w:rStyle w:val="Hyperlink"/>
            <w:rFonts w:eastAsiaTheme="majorEastAsia"/>
            <w:i/>
            <w:iCs/>
            <w:noProof/>
          </w:rPr>
          <w:t>p</w:t>
        </w:r>
        <w:r w:rsidR="002066E9" w:rsidRPr="00AB6A85">
          <w:rPr>
            <w:rStyle w:val="Hyperlink"/>
            <w:rFonts w:eastAsiaTheme="majorEastAsia"/>
            <w:noProof/>
          </w:rPr>
          <w:t xml:space="preserve">-values, number of observations, and </w:t>
        </w:r>
        <w:r w:rsidR="002066E9" w:rsidRPr="00AB6A85">
          <w:rPr>
            <w:rStyle w:val="Hyperlink"/>
            <w:rFonts w:eastAsiaTheme="majorEastAsia"/>
            <w:i/>
            <w:iCs/>
            <w:noProof/>
          </w:rPr>
          <w:t>R</w:t>
        </w:r>
        <w:r w:rsidR="002066E9" w:rsidRPr="00AB6A85">
          <w:rPr>
            <w:rStyle w:val="Hyperlink"/>
            <w:rFonts w:eastAsiaTheme="majorEastAsia"/>
            <w:noProof/>
            <w:vertAlign w:val="superscript"/>
          </w:rPr>
          <w:t>2</w:t>
        </w:r>
        <w:r w:rsidR="002066E9" w:rsidRPr="00AB6A85">
          <w:rPr>
            <w:rStyle w:val="Hyperlink"/>
            <w:rFonts w:eastAsiaTheme="majorEastAsia"/>
            <w:noProof/>
          </w:rPr>
          <w:t xml:space="preserve"> values.</w:t>
        </w:r>
        <w:r w:rsidR="002066E9">
          <w:rPr>
            <w:noProof/>
            <w:webHidden/>
          </w:rPr>
          <w:tab/>
        </w:r>
        <w:r w:rsidR="002066E9">
          <w:rPr>
            <w:noProof/>
            <w:webHidden/>
          </w:rPr>
          <w:fldChar w:fldCharType="begin"/>
        </w:r>
        <w:r w:rsidR="002066E9">
          <w:rPr>
            <w:noProof/>
            <w:webHidden/>
          </w:rPr>
          <w:instrText xml:space="preserve"> PAGEREF _Toc96092613 \h </w:instrText>
        </w:r>
        <w:r w:rsidR="002066E9">
          <w:rPr>
            <w:noProof/>
            <w:webHidden/>
          </w:rPr>
        </w:r>
        <w:r w:rsidR="002066E9">
          <w:rPr>
            <w:noProof/>
            <w:webHidden/>
          </w:rPr>
          <w:fldChar w:fldCharType="separate"/>
        </w:r>
        <w:r w:rsidR="002066E9">
          <w:rPr>
            <w:noProof/>
            <w:webHidden/>
          </w:rPr>
          <w:t>49</w:t>
        </w:r>
        <w:r w:rsidR="002066E9">
          <w:rPr>
            <w:noProof/>
            <w:webHidden/>
          </w:rPr>
          <w:fldChar w:fldCharType="end"/>
        </w:r>
      </w:hyperlink>
    </w:p>
    <w:p w14:paraId="5DE73FF3" w14:textId="13131F4D" w:rsidR="002066E9" w:rsidRDefault="009C44F1">
      <w:pPr>
        <w:pStyle w:val="TableofFigures"/>
        <w:tabs>
          <w:tab w:val="right" w:leader="dot" w:pos="9016"/>
        </w:tabs>
        <w:rPr>
          <w:rFonts w:asciiTheme="minorHAnsi" w:eastAsiaTheme="minorEastAsia" w:hAnsiTheme="minorHAnsi" w:cstheme="minorBidi"/>
          <w:noProof/>
          <w:sz w:val="24"/>
          <w:szCs w:val="24"/>
        </w:rPr>
      </w:pPr>
      <w:hyperlink w:anchor="_Toc96092614" w:history="1">
        <w:r w:rsidR="002066E9" w:rsidRPr="00AB6A85">
          <w:rPr>
            <w:rStyle w:val="Hyperlink"/>
            <w:rFonts w:eastAsiaTheme="majorEastAsia"/>
            <w:noProof/>
          </w:rPr>
          <w:t>Table 10. Summary statistics for all variables included in the non-native richness model. Continuous data are summarized using minimum, maximum, mean, and standard deviation values, while categorical data show the number and relative frequency of each variable.</w:t>
        </w:r>
        <w:r w:rsidR="002066E9">
          <w:rPr>
            <w:noProof/>
            <w:webHidden/>
          </w:rPr>
          <w:tab/>
        </w:r>
        <w:r w:rsidR="002066E9">
          <w:rPr>
            <w:noProof/>
            <w:webHidden/>
          </w:rPr>
          <w:fldChar w:fldCharType="begin"/>
        </w:r>
        <w:r w:rsidR="002066E9">
          <w:rPr>
            <w:noProof/>
            <w:webHidden/>
          </w:rPr>
          <w:instrText xml:space="preserve"> PAGEREF _Toc96092614 \h </w:instrText>
        </w:r>
        <w:r w:rsidR="002066E9">
          <w:rPr>
            <w:noProof/>
            <w:webHidden/>
          </w:rPr>
        </w:r>
        <w:r w:rsidR="002066E9">
          <w:rPr>
            <w:noProof/>
            <w:webHidden/>
          </w:rPr>
          <w:fldChar w:fldCharType="separate"/>
        </w:r>
        <w:r w:rsidR="002066E9">
          <w:rPr>
            <w:noProof/>
            <w:webHidden/>
          </w:rPr>
          <w:t>53</w:t>
        </w:r>
        <w:r w:rsidR="002066E9">
          <w:rPr>
            <w:noProof/>
            <w:webHidden/>
          </w:rPr>
          <w:fldChar w:fldCharType="end"/>
        </w:r>
      </w:hyperlink>
    </w:p>
    <w:p w14:paraId="0B8D4325" w14:textId="57BA7964" w:rsidR="002066E9" w:rsidRDefault="009C44F1">
      <w:pPr>
        <w:pStyle w:val="TableofFigures"/>
        <w:tabs>
          <w:tab w:val="right" w:leader="dot" w:pos="9016"/>
        </w:tabs>
        <w:rPr>
          <w:rFonts w:asciiTheme="minorHAnsi" w:eastAsiaTheme="minorEastAsia" w:hAnsiTheme="minorHAnsi" w:cstheme="minorBidi"/>
          <w:noProof/>
          <w:sz w:val="24"/>
          <w:szCs w:val="24"/>
        </w:rPr>
      </w:pPr>
      <w:hyperlink w:anchor="_Toc96092615" w:history="1">
        <w:r w:rsidR="002066E9" w:rsidRPr="00AB6A85">
          <w:rPr>
            <w:rStyle w:val="Hyperlink"/>
            <w:rFonts w:eastAsiaTheme="majorEastAsia"/>
            <w:noProof/>
          </w:rPr>
          <w:t>Table 11. List of macrophytes observed in plots during 2015 and 2021 vegetation surveys with accompanying origin status (N = Native, E = Exotic, I = Invasive). For cryptic species where origin could not be determined, origin status is ‘U’.</w:t>
        </w:r>
        <w:r w:rsidR="002066E9" w:rsidRPr="00AB6A85">
          <w:rPr>
            <w:rStyle w:val="Hyperlink"/>
            <w:rFonts w:eastAsiaTheme="majorEastAsia"/>
            <w:noProof/>
            <w:lang w:val="en-US"/>
          </w:rPr>
          <w:t xml:space="preserve"> Non-native species were classified as invasive if </w:t>
        </w:r>
        <w:r w:rsidR="002066E9" w:rsidRPr="00AB6A85">
          <w:rPr>
            <w:rStyle w:val="Hyperlink"/>
            <w:rFonts w:eastAsiaTheme="majorEastAsia"/>
            <w:noProof/>
          </w:rPr>
          <w:t>they align with the prevailing definition of invasive species in their wetland behavior.</w:t>
        </w:r>
        <w:r w:rsidR="002066E9">
          <w:rPr>
            <w:noProof/>
            <w:webHidden/>
          </w:rPr>
          <w:tab/>
        </w:r>
        <w:r w:rsidR="002066E9">
          <w:rPr>
            <w:noProof/>
            <w:webHidden/>
          </w:rPr>
          <w:fldChar w:fldCharType="begin"/>
        </w:r>
        <w:r w:rsidR="002066E9">
          <w:rPr>
            <w:noProof/>
            <w:webHidden/>
          </w:rPr>
          <w:instrText xml:space="preserve"> PAGEREF _Toc96092615 \h </w:instrText>
        </w:r>
        <w:r w:rsidR="002066E9">
          <w:rPr>
            <w:noProof/>
            <w:webHidden/>
          </w:rPr>
        </w:r>
        <w:r w:rsidR="002066E9">
          <w:rPr>
            <w:noProof/>
            <w:webHidden/>
          </w:rPr>
          <w:fldChar w:fldCharType="separate"/>
        </w:r>
        <w:r w:rsidR="002066E9">
          <w:rPr>
            <w:noProof/>
            <w:webHidden/>
          </w:rPr>
          <w:t>57</w:t>
        </w:r>
        <w:r w:rsidR="002066E9">
          <w:rPr>
            <w:noProof/>
            <w:webHidden/>
          </w:rPr>
          <w:fldChar w:fldCharType="end"/>
        </w:r>
      </w:hyperlink>
    </w:p>
    <w:p w14:paraId="0B0C204E" w14:textId="45558B34" w:rsidR="00055075" w:rsidRDefault="00055075">
      <w:pPr>
        <w:spacing w:line="240" w:lineRule="auto"/>
        <w:jc w:val="left"/>
        <w:rPr>
          <w:rFonts w:eastAsiaTheme="majorEastAsia"/>
          <w:b/>
          <w:bCs/>
          <w:color w:val="000000" w:themeColor="text1"/>
          <w:sz w:val="32"/>
          <w:szCs w:val="32"/>
        </w:rPr>
      </w:pPr>
      <w:r>
        <w:fldChar w:fldCharType="end"/>
      </w:r>
      <w:r>
        <w:br w:type="page"/>
      </w:r>
    </w:p>
    <w:p w14:paraId="5BD649A0" w14:textId="77777777" w:rsidR="00055075" w:rsidRDefault="00055075" w:rsidP="00055075">
      <w:pPr>
        <w:pStyle w:val="Heading1"/>
        <w:numPr>
          <w:ilvl w:val="0"/>
          <w:numId w:val="0"/>
        </w:numPr>
        <w:ind w:left="432" w:hanging="432"/>
      </w:pPr>
      <w:r>
        <w:lastRenderedPageBreak/>
        <w:t>List of Figures</w:t>
      </w:r>
    </w:p>
    <w:p w14:paraId="70ED2D29" w14:textId="6EA2A09A" w:rsidR="00055075"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Figure" </w:instrText>
      </w:r>
      <w:r>
        <w:fldChar w:fldCharType="separate"/>
      </w:r>
      <w:hyperlink r:id="rId17" w:anchor="_Toc96090908" w:history="1">
        <w:r w:rsidRPr="009142B7">
          <w:rPr>
            <w:rStyle w:val="Hyperlink"/>
            <w:rFonts w:eastAsiaTheme="majorEastAsia"/>
            <w:noProof/>
          </w:rPr>
          <w:t xml:space="preserve">Figure 1. Map of assessed tidal marsh creation projects and reference marshes in the Fraser River Estuary (2021: </w:t>
        </w:r>
        <w:r w:rsidRPr="009142B7">
          <w:rPr>
            <w:rStyle w:val="Hyperlink"/>
            <w:rFonts w:eastAsiaTheme="majorEastAsia"/>
            <w:i/>
            <w:iCs/>
            <w:noProof/>
          </w:rPr>
          <w:t>n</w:t>
        </w:r>
        <w:r w:rsidRPr="009142B7">
          <w:rPr>
            <w:rStyle w:val="Hyperlink"/>
            <w:rFonts w:eastAsiaTheme="majorEastAsia"/>
            <w:noProof/>
          </w:rPr>
          <w:t xml:space="preserve"> = 36; 2015: </w:t>
        </w:r>
        <w:r w:rsidRPr="009142B7">
          <w:rPr>
            <w:rStyle w:val="Hyperlink"/>
            <w:rFonts w:eastAsiaTheme="majorEastAsia"/>
            <w:i/>
            <w:iCs/>
            <w:noProof/>
          </w:rPr>
          <w:t>n</w:t>
        </w:r>
        <w:r w:rsidRPr="009142B7">
          <w:rPr>
            <w:rStyle w:val="Hyperlink"/>
            <w:rFonts w:eastAsiaTheme="majorEastAsia"/>
            <w:noProof/>
          </w:rPr>
          <w:t xml:space="preserve"> = 58; total </w:t>
        </w:r>
        <w:r w:rsidRPr="009142B7">
          <w:rPr>
            <w:rStyle w:val="Hyperlink"/>
            <w:rFonts w:eastAsiaTheme="majorEastAsia"/>
            <w:i/>
            <w:iCs/>
            <w:noProof/>
          </w:rPr>
          <w:t>n</w:t>
        </w:r>
        <w:r w:rsidRPr="009142B7">
          <w:rPr>
            <w:rStyle w:val="Hyperlink"/>
            <w:rFonts w:eastAsiaTheme="majorEastAsia"/>
            <w:noProof/>
          </w:rPr>
          <w:t xml:space="preserve"> = 96). Base map: 2016 Canadian Census Boundaries, Statistics Canada.</w:t>
        </w:r>
        <w:r>
          <w:rPr>
            <w:noProof/>
            <w:webHidden/>
          </w:rPr>
          <w:tab/>
        </w:r>
        <w:r>
          <w:rPr>
            <w:noProof/>
            <w:webHidden/>
          </w:rPr>
          <w:fldChar w:fldCharType="begin"/>
        </w:r>
        <w:r>
          <w:rPr>
            <w:noProof/>
            <w:webHidden/>
          </w:rPr>
          <w:instrText xml:space="preserve"> PAGEREF _Toc96090908 \h </w:instrText>
        </w:r>
        <w:r>
          <w:rPr>
            <w:noProof/>
            <w:webHidden/>
          </w:rPr>
        </w:r>
        <w:r>
          <w:rPr>
            <w:noProof/>
            <w:webHidden/>
          </w:rPr>
          <w:fldChar w:fldCharType="separate"/>
        </w:r>
        <w:r>
          <w:rPr>
            <w:noProof/>
            <w:webHidden/>
          </w:rPr>
          <w:t>7</w:t>
        </w:r>
        <w:r>
          <w:rPr>
            <w:noProof/>
            <w:webHidden/>
          </w:rPr>
          <w:fldChar w:fldCharType="end"/>
        </w:r>
      </w:hyperlink>
    </w:p>
    <w:p w14:paraId="55EA7840" w14:textId="42773983" w:rsidR="00055075" w:rsidRDefault="009C44F1">
      <w:pPr>
        <w:pStyle w:val="TableofFigures"/>
        <w:tabs>
          <w:tab w:val="right" w:leader="dot" w:pos="9016"/>
        </w:tabs>
        <w:rPr>
          <w:rFonts w:asciiTheme="minorHAnsi" w:eastAsiaTheme="minorEastAsia" w:hAnsiTheme="minorHAnsi" w:cstheme="minorBidi"/>
          <w:noProof/>
          <w:sz w:val="24"/>
          <w:szCs w:val="24"/>
        </w:rPr>
      </w:pPr>
      <w:hyperlink w:anchor="_Toc96090909" w:history="1">
        <w:r w:rsidR="00055075" w:rsidRPr="009142B7">
          <w:rPr>
            <w:rStyle w:val="Hyperlink"/>
            <w:rFonts w:eastAsiaTheme="majorEastAsia"/>
            <w:noProof/>
          </w:rPr>
          <w:t>Figure 2. Scatter plots and box and whisker plots displaying the distribution of data for each covariate used in the marsh recession model. Box and whisker median values are shown by the middle horizontal line of each box plot, separating the upper box (2</w:t>
        </w:r>
        <w:r w:rsidR="00055075" w:rsidRPr="009142B7">
          <w:rPr>
            <w:rStyle w:val="Hyperlink"/>
            <w:rFonts w:eastAsiaTheme="majorEastAsia"/>
            <w:noProof/>
            <w:vertAlign w:val="superscript"/>
          </w:rPr>
          <w:t>nd</w:t>
        </w:r>
        <w:r w:rsidR="00055075" w:rsidRPr="009142B7">
          <w:rPr>
            <w:rStyle w:val="Hyperlink"/>
            <w:rFonts w:eastAsiaTheme="majorEastAsia"/>
            <w:noProof/>
          </w:rPr>
          <w:t xml:space="preserve"> quartile) and lower box (3</w:t>
        </w:r>
        <w:r w:rsidR="00055075" w:rsidRPr="009142B7">
          <w:rPr>
            <w:rStyle w:val="Hyperlink"/>
            <w:rFonts w:eastAsiaTheme="majorEastAsia"/>
            <w:noProof/>
            <w:vertAlign w:val="superscript"/>
          </w:rPr>
          <w:t>rd</w:t>
        </w:r>
        <w:r w:rsidR="00055075" w:rsidRPr="009142B7">
          <w:rPr>
            <w:rStyle w:val="Hyperlink"/>
            <w:rFonts w:eastAsiaTheme="majorEastAsia"/>
            <w:noProof/>
          </w:rPr>
          <w:t xml:space="preserve"> quartile).</w:t>
        </w:r>
        <w:r w:rsidR="00055075">
          <w:rPr>
            <w:noProof/>
            <w:webHidden/>
          </w:rPr>
          <w:tab/>
        </w:r>
        <w:r w:rsidR="00055075">
          <w:rPr>
            <w:noProof/>
            <w:webHidden/>
          </w:rPr>
          <w:fldChar w:fldCharType="begin"/>
        </w:r>
        <w:r w:rsidR="00055075">
          <w:rPr>
            <w:noProof/>
            <w:webHidden/>
          </w:rPr>
          <w:instrText xml:space="preserve"> PAGEREF _Toc96090909 \h </w:instrText>
        </w:r>
        <w:r w:rsidR="00055075">
          <w:rPr>
            <w:noProof/>
            <w:webHidden/>
          </w:rPr>
        </w:r>
        <w:r w:rsidR="00055075">
          <w:rPr>
            <w:noProof/>
            <w:webHidden/>
          </w:rPr>
          <w:fldChar w:fldCharType="separate"/>
        </w:r>
        <w:r w:rsidR="00055075">
          <w:rPr>
            <w:noProof/>
            <w:webHidden/>
          </w:rPr>
          <w:t>12</w:t>
        </w:r>
        <w:r w:rsidR="00055075">
          <w:rPr>
            <w:noProof/>
            <w:webHidden/>
          </w:rPr>
          <w:fldChar w:fldCharType="end"/>
        </w:r>
      </w:hyperlink>
    </w:p>
    <w:p w14:paraId="1F1420EB" w14:textId="23F96CB5" w:rsidR="00055075" w:rsidRDefault="009C44F1">
      <w:pPr>
        <w:pStyle w:val="TableofFigures"/>
        <w:tabs>
          <w:tab w:val="right" w:leader="dot" w:pos="9016"/>
        </w:tabs>
        <w:rPr>
          <w:rFonts w:asciiTheme="minorHAnsi" w:eastAsiaTheme="minorEastAsia" w:hAnsiTheme="minorHAnsi" w:cstheme="minorBidi"/>
          <w:noProof/>
          <w:sz w:val="24"/>
          <w:szCs w:val="24"/>
        </w:rPr>
      </w:pPr>
      <w:hyperlink w:anchor="_Toc96090910" w:history="1">
        <w:r w:rsidR="00055075" w:rsidRPr="009142B7">
          <w:rPr>
            <w:rStyle w:val="Hyperlink"/>
            <w:rFonts w:eastAsiaTheme="majorEastAsia"/>
            <w:noProof/>
          </w:rPr>
          <w:t>Figure 3. Coefficients for fixed effects included in the site-based percent recessed marsh model (left) and plot-based relative percent cover native model (righ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sidR="00055075">
          <w:rPr>
            <w:noProof/>
            <w:webHidden/>
          </w:rPr>
          <w:tab/>
        </w:r>
        <w:r w:rsidR="00055075">
          <w:rPr>
            <w:noProof/>
            <w:webHidden/>
          </w:rPr>
          <w:fldChar w:fldCharType="begin"/>
        </w:r>
        <w:r w:rsidR="00055075">
          <w:rPr>
            <w:noProof/>
            <w:webHidden/>
          </w:rPr>
          <w:instrText xml:space="preserve"> PAGEREF _Toc96090910 \h </w:instrText>
        </w:r>
        <w:r w:rsidR="00055075">
          <w:rPr>
            <w:noProof/>
            <w:webHidden/>
          </w:rPr>
        </w:r>
        <w:r w:rsidR="00055075">
          <w:rPr>
            <w:noProof/>
            <w:webHidden/>
          </w:rPr>
          <w:fldChar w:fldCharType="separate"/>
        </w:r>
        <w:r w:rsidR="00055075">
          <w:rPr>
            <w:noProof/>
            <w:webHidden/>
          </w:rPr>
          <w:t>14</w:t>
        </w:r>
        <w:r w:rsidR="00055075">
          <w:rPr>
            <w:noProof/>
            <w:webHidden/>
          </w:rPr>
          <w:fldChar w:fldCharType="end"/>
        </w:r>
      </w:hyperlink>
    </w:p>
    <w:p w14:paraId="623F9FE6" w14:textId="70875774" w:rsidR="00055075" w:rsidRDefault="009C44F1">
      <w:pPr>
        <w:pStyle w:val="TableofFigures"/>
        <w:tabs>
          <w:tab w:val="right" w:leader="dot" w:pos="9016"/>
        </w:tabs>
        <w:rPr>
          <w:rFonts w:asciiTheme="minorHAnsi" w:eastAsiaTheme="minorEastAsia" w:hAnsiTheme="minorHAnsi" w:cstheme="minorBidi"/>
          <w:noProof/>
          <w:sz w:val="24"/>
          <w:szCs w:val="24"/>
        </w:rPr>
      </w:pPr>
      <w:hyperlink w:anchor="_Toc96090911" w:history="1">
        <w:r w:rsidR="00055075" w:rsidRPr="009142B7">
          <w:rPr>
            <w:rStyle w:val="Hyperlink"/>
            <w:rFonts w:eastAsiaTheme="majorEastAsia"/>
            <w:noProof/>
          </w:rPr>
          <w:t>Figure 4. Scatter plots and box and whisker plots displaying the distribution of data for each covariate used to model relative percent cover of native species per plot. Box and whisker median values are shown by the middle horizontal line of each box plot, separating the upper box (2nd quartile) and lower box (3rd quartile) Percent edge habitat and distance upriver were entered as interacting terms with elevation, which we have visualized by showing the interactions relative to low (&lt; [mean - σ]), average (mean), and high (&gt; [mean + σ]) maximum elevation values (centre bottom).</w:t>
        </w:r>
        <w:r w:rsidR="00055075">
          <w:rPr>
            <w:noProof/>
            <w:webHidden/>
          </w:rPr>
          <w:tab/>
        </w:r>
        <w:r w:rsidR="00055075">
          <w:rPr>
            <w:noProof/>
            <w:webHidden/>
          </w:rPr>
          <w:fldChar w:fldCharType="begin"/>
        </w:r>
        <w:r w:rsidR="00055075">
          <w:rPr>
            <w:noProof/>
            <w:webHidden/>
          </w:rPr>
          <w:instrText xml:space="preserve"> PAGEREF _Toc96090911 \h </w:instrText>
        </w:r>
        <w:r w:rsidR="00055075">
          <w:rPr>
            <w:noProof/>
            <w:webHidden/>
          </w:rPr>
        </w:r>
        <w:r w:rsidR="00055075">
          <w:rPr>
            <w:noProof/>
            <w:webHidden/>
          </w:rPr>
          <w:fldChar w:fldCharType="separate"/>
        </w:r>
        <w:r w:rsidR="00055075">
          <w:rPr>
            <w:noProof/>
            <w:webHidden/>
          </w:rPr>
          <w:t>16</w:t>
        </w:r>
        <w:r w:rsidR="00055075">
          <w:rPr>
            <w:noProof/>
            <w:webHidden/>
          </w:rPr>
          <w:fldChar w:fldCharType="end"/>
        </w:r>
      </w:hyperlink>
    </w:p>
    <w:p w14:paraId="3DE6342A" w14:textId="78E255E2" w:rsidR="00055075" w:rsidRDefault="009C44F1">
      <w:pPr>
        <w:pStyle w:val="TableofFigures"/>
        <w:tabs>
          <w:tab w:val="right" w:leader="dot" w:pos="9016"/>
        </w:tabs>
        <w:rPr>
          <w:rFonts w:asciiTheme="minorHAnsi" w:eastAsiaTheme="minorEastAsia" w:hAnsiTheme="minorHAnsi" w:cstheme="minorBidi"/>
          <w:noProof/>
          <w:sz w:val="24"/>
          <w:szCs w:val="24"/>
        </w:rPr>
      </w:pPr>
      <w:hyperlink r:id="rId18" w:anchor="_Toc96090912" w:history="1">
        <w:r w:rsidR="00055075" w:rsidRPr="009142B7">
          <w:rPr>
            <w:rStyle w:val="Hyperlink"/>
            <w:rFonts w:eastAsiaTheme="majorEastAsia"/>
            <w:noProof/>
          </w:rPr>
          <w:t>Figure 5. Scatter plots and box and whisker plots displaying the distribution of data for each covariate used to model native richness/plot (left) and non-native richness/plot (right). Box and whisker median values are shown by the middle horizontal line of each box plot, separating the upper box (2nd quartile) and lower box (3rd quartile) Percent edge habitat and distance upriver were entered as interacting terms with elevation, which we have visualized by showing the interactions relative to low (&lt; [mean - σ]), average (mean), and high (&gt; [mean + σ]) maximum elevation values (centre bottom).</w:t>
        </w:r>
        <w:r w:rsidR="00055075">
          <w:rPr>
            <w:noProof/>
            <w:webHidden/>
          </w:rPr>
          <w:tab/>
        </w:r>
        <w:r w:rsidR="00055075">
          <w:rPr>
            <w:noProof/>
            <w:webHidden/>
          </w:rPr>
          <w:fldChar w:fldCharType="begin"/>
        </w:r>
        <w:r w:rsidR="00055075">
          <w:rPr>
            <w:noProof/>
            <w:webHidden/>
          </w:rPr>
          <w:instrText xml:space="preserve"> PAGEREF _Toc96090912 \h </w:instrText>
        </w:r>
        <w:r w:rsidR="00055075">
          <w:rPr>
            <w:noProof/>
            <w:webHidden/>
          </w:rPr>
        </w:r>
        <w:r w:rsidR="00055075">
          <w:rPr>
            <w:noProof/>
            <w:webHidden/>
          </w:rPr>
          <w:fldChar w:fldCharType="separate"/>
        </w:r>
        <w:r w:rsidR="00055075">
          <w:rPr>
            <w:noProof/>
            <w:webHidden/>
          </w:rPr>
          <w:t>18</w:t>
        </w:r>
        <w:r w:rsidR="00055075">
          <w:rPr>
            <w:noProof/>
            <w:webHidden/>
          </w:rPr>
          <w:fldChar w:fldCharType="end"/>
        </w:r>
      </w:hyperlink>
    </w:p>
    <w:p w14:paraId="436C0187" w14:textId="54656B2C" w:rsidR="00055075" w:rsidRDefault="009C44F1">
      <w:pPr>
        <w:pStyle w:val="TableofFigures"/>
        <w:tabs>
          <w:tab w:val="right" w:leader="dot" w:pos="9016"/>
        </w:tabs>
        <w:rPr>
          <w:rFonts w:asciiTheme="minorHAnsi" w:eastAsiaTheme="minorEastAsia" w:hAnsiTheme="minorHAnsi" w:cstheme="minorBidi"/>
          <w:noProof/>
          <w:sz w:val="24"/>
          <w:szCs w:val="24"/>
        </w:rPr>
      </w:pPr>
      <w:hyperlink w:anchor="_Toc96090913" w:history="1">
        <w:r w:rsidR="00055075" w:rsidRPr="009142B7">
          <w:rPr>
            <w:rStyle w:val="Hyperlink"/>
            <w:rFonts w:eastAsiaTheme="majorEastAsia"/>
            <w:noProof/>
          </w:rPr>
          <w:t>Figure 6. Model coefficients for fixed effects included in native richness (left) and non-native richness (righ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sidR="00055075">
          <w:rPr>
            <w:noProof/>
            <w:webHidden/>
          </w:rPr>
          <w:tab/>
        </w:r>
        <w:r w:rsidR="00055075">
          <w:rPr>
            <w:noProof/>
            <w:webHidden/>
          </w:rPr>
          <w:fldChar w:fldCharType="begin"/>
        </w:r>
        <w:r w:rsidR="00055075">
          <w:rPr>
            <w:noProof/>
            <w:webHidden/>
          </w:rPr>
          <w:instrText xml:space="preserve"> PAGEREF _Toc96090913 \h </w:instrText>
        </w:r>
        <w:r w:rsidR="00055075">
          <w:rPr>
            <w:noProof/>
            <w:webHidden/>
          </w:rPr>
        </w:r>
        <w:r w:rsidR="00055075">
          <w:rPr>
            <w:noProof/>
            <w:webHidden/>
          </w:rPr>
          <w:fldChar w:fldCharType="separate"/>
        </w:r>
        <w:r w:rsidR="00055075">
          <w:rPr>
            <w:noProof/>
            <w:webHidden/>
          </w:rPr>
          <w:t>20</w:t>
        </w:r>
        <w:r w:rsidR="00055075">
          <w:rPr>
            <w:noProof/>
            <w:webHidden/>
          </w:rPr>
          <w:fldChar w:fldCharType="end"/>
        </w:r>
      </w:hyperlink>
    </w:p>
    <w:p w14:paraId="218382D1" w14:textId="61491B46" w:rsidR="00055075" w:rsidRDefault="009C44F1">
      <w:pPr>
        <w:pStyle w:val="TableofFigures"/>
        <w:tabs>
          <w:tab w:val="right" w:leader="dot" w:pos="9016"/>
        </w:tabs>
        <w:rPr>
          <w:rFonts w:asciiTheme="minorHAnsi" w:eastAsiaTheme="minorEastAsia" w:hAnsiTheme="minorHAnsi" w:cstheme="minorBidi"/>
          <w:noProof/>
          <w:sz w:val="24"/>
          <w:szCs w:val="24"/>
        </w:rPr>
      </w:pPr>
      <w:hyperlink w:anchor="_Toc96090914" w:history="1">
        <w:r w:rsidR="00055075" w:rsidRPr="009142B7">
          <w:rPr>
            <w:rStyle w:val="Hyperlink"/>
            <w:rFonts w:eastAsiaTheme="majorEastAsia"/>
            <w:noProof/>
          </w:rPr>
          <w:t>Figure 7. Bar plot (left) showing the number of created marsh sites (closed embayments [</w:t>
        </w:r>
        <w:r w:rsidR="00055075" w:rsidRPr="009142B7">
          <w:rPr>
            <w:rStyle w:val="Hyperlink"/>
            <w:rFonts w:eastAsiaTheme="majorEastAsia"/>
            <w:i/>
            <w:iCs/>
            <w:noProof/>
          </w:rPr>
          <w:t>n</w:t>
        </w:r>
        <w:r w:rsidR="00055075" w:rsidRPr="009142B7">
          <w:rPr>
            <w:rStyle w:val="Hyperlink"/>
            <w:rFonts w:eastAsiaTheme="majorEastAsia"/>
            <w:noProof/>
          </w:rPr>
          <w:t xml:space="preserve"> = 11] other [</w:t>
        </w:r>
        <w:r w:rsidR="00055075" w:rsidRPr="009142B7">
          <w:rPr>
            <w:rStyle w:val="Hyperlink"/>
            <w:rFonts w:eastAsiaTheme="majorEastAsia"/>
            <w:i/>
            <w:iCs/>
            <w:noProof/>
          </w:rPr>
          <w:t>n</w:t>
        </w:r>
        <w:r w:rsidR="00055075" w:rsidRPr="009142B7">
          <w:rPr>
            <w:rStyle w:val="Hyperlink"/>
            <w:rFonts w:eastAsiaTheme="majorEastAsia"/>
            <w:noProof/>
          </w:rPr>
          <w:t xml:space="preserve"> =67]) per grazing intensity class, based on field notes and photos taken in 2015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r w:rsidR="00055075">
          <w:rPr>
            <w:noProof/>
            <w:webHidden/>
          </w:rPr>
          <w:tab/>
        </w:r>
        <w:r w:rsidR="00055075">
          <w:rPr>
            <w:noProof/>
            <w:webHidden/>
          </w:rPr>
          <w:fldChar w:fldCharType="begin"/>
        </w:r>
        <w:r w:rsidR="00055075">
          <w:rPr>
            <w:noProof/>
            <w:webHidden/>
          </w:rPr>
          <w:instrText xml:space="preserve"> PAGEREF _Toc96090914 \h </w:instrText>
        </w:r>
        <w:r w:rsidR="00055075">
          <w:rPr>
            <w:noProof/>
            <w:webHidden/>
          </w:rPr>
        </w:r>
        <w:r w:rsidR="00055075">
          <w:rPr>
            <w:noProof/>
            <w:webHidden/>
          </w:rPr>
          <w:fldChar w:fldCharType="separate"/>
        </w:r>
        <w:r w:rsidR="00055075">
          <w:rPr>
            <w:noProof/>
            <w:webHidden/>
          </w:rPr>
          <w:t>22</w:t>
        </w:r>
        <w:r w:rsidR="00055075">
          <w:rPr>
            <w:noProof/>
            <w:webHidden/>
          </w:rPr>
          <w:fldChar w:fldCharType="end"/>
        </w:r>
      </w:hyperlink>
    </w:p>
    <w:p w14:paraId="4D3E5F8C" w14:textId="6EF7FF03" w:rsidR="00055075" w:rsidRDefault="009C44F1">
      <w:pPr>
        <w:pStyle w:val="TableofFigures"/>
        <w:tabs>
          <w:tab w:val="right" w:leader="dot" w:pos="9016"/>
        </w:tabs>
        <w:rPr>
          <w:rFonts w:asciiTheme="minorHAnsi" w:eastAsiaTheme="minorEastAsia" w:hAnsiTheme="minorHAnsi" w:cstheme="minorBidi"/>
          <w:noProof/>
          <w:sz w:val="24"/>
          <w:szCs w:val="24"/>
        </w:rPr>
      </w:pPr>
      <w:hyperlink w:anchor="_Toc96090915" w:history="1">
        <w:r w:rsidR="00055075" w:rsidRPr="009142B7">
          <w:rPr>
            <w:rStyle w:val="Hyperlink"/>
            <w:rFonts w:eastAsiaTheme="majorEastAsia"/>
            <w:noProof/>
          </w:rPr>
          <w:t>Figure 8. Illustration of the biotic coastal squeeze proposed by the authors. Reed canarygrass is present in many of the high marshes of the Fraser Estuary (A) and is likely resilient to environmental change once established. As rising sea levels force the retreat of native marshes, their low competitive ability, and inability to move upslope may lead to their disappearance (B).</w:t>
        </w:r>
        <w:r w:rsidR="00055075">
          <w:rPr>
            <w:noProof/>
            <w:webHidden/>
          </w:rPr>
          <w:tab/>
        </w:r>
        <w:r w:rsidR="00055075">
          <w:rPr>
            <w:noProof/>
            <w:webHidden/>
          </w:rPr>
          <w:fldChar w:fldCharType="begin"/>
        </w:r>
        <w:r w:rsidR="00055075">
          <w:rPr>
            <w:noProof/>
            <w:webHidden/>
          </w:rPr>
          <w:instrText xml:space="preserve"> PAGEREF _Toc96090915 \h </w:instrText>
        </w:r>
        <w:r w:rsidR="00055075">
          <w:rPr>
            <w:noProof/>
            <w:webHidden/>
          </w:rPr>
        </w:r>
        <w:r w:rsidR="00055075">
          <w:rPr>
            <w:noProof/>
            <w:webHidden/>
          </w:rPr>
          <w:fldChar w:fldCharType="separate"/>
        </w:r>
        <w:r w:rsidR="00055075">
          <w:rPr>
            <w:noProof/>
            <w:webHidden/>
          </w:rPr>
          <w:t>24</w:t>
        </w:r>
        <w:r w:rsidR="00055075">
          <w:rPr>
            <w:noProof/>
            <w:webHidden/>
          </w:rPr>
          <w:fldChar w:fldCharType="end"/>
        </w:r>
      </w:hyperlink>
    </w:p>
    <w:p w14:paraId="6CE44C9B" w14:textId="008E018B" w:rsidR="00055075" w:rsidRDefault="009C44F1">
      <w:pPr>
        <w:pStyle w:val="TableofFigures"/>
        <w:tabs>
          <w:tab w:val="right" w:leader="dot" w:pos="9016"/>
        </w:tabs>
        <w:rPr>
          <w:rStyle w:val="Hyperlink"/>
          <w:rFonts w:eastAsiaTheme="majorEastAsia"/>
          <w:noProof/>
        </w:rPr>
      </w:pPr>
      <w:hyperlink w:anchor="_Toc96090916" w:history="1">
        <w:r w:rsidR="00055075" w:rsidRPr="009142B7">
          <w:rPr>
            <w:rStyle w:val="Hyperlink"/>
            <w:rFonts w:eastAsiaTheme="majorEastAsia"/>
            <w:noProof/>
          </w:rPr>
          <w:t>Figure 9. Scatterplot showing the percent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data.</w:t>
        </w:r>
        <w:r w:rsidR="00055075">
          <w:rPr>
            <w:noProof/>
            <w:webHidden/>
          </w:rPr>
          <w:tab/>
        </w:r>
        <w:r w:rsidR="00055075">
          <w:rPr>
            <w:noProof/>
            <w:webHidden/>
          </w:rPr>
          <w:fldChar w:fldCharType="begin"/>
        </w:r>
        <w:r w:rsidR="00055075">
          <w:rPr>
            <w:noProof/>
            <w:webHidden/>
          </w:rPr>
          <w:instrText xml:space="preserve"> PAGEREF _Toc96090916 \h </w:instrText>
        </w:r>
        <w:r w:rsidR="00055075">
          <w:rPr>
            <w:noProof/>
            <w:webHidden/>
          </w:rPr>
        </w:r>
        <w:r w:rsidR="00055075">
          <w:rPr>
            <w:noProof/>
            <w:webHidden/>
          </w:rPr>
          <w:fldChar w:fldCharType="separate"/>
        </w:r>
        <w:r w:rsidR="00055075">
          <w:rPr>
            <w:noProof/>
            <w:webHidden/>
          </w:rPr>
          <w:t>25</w:t>
        </w:r>
        <w:r w:rsidR="00055075">
          <w:rPr>
            <w:noProof/>
            <w:webHidden/>
          </w:rPr>
          <w:fldChar w:fldCharType="end"/>
        </w:r>
      </w:hyperlink>
    </w:p>
    <w:p w14:paraId="62DDD6CF" w14:textId="77777777" w:rsidR="00055075" w:rsidRDefault="00055075">
      <w:pPr>
        <w:spacing w:line="240" w:lineRule="auto"/>
        <w:jc w:val="left"/>
        <w:rPr>
          <w:rStyle w:val="Hyperlink"/>
          <w:rFonts w:eastAsiaTheme="majorEastAsia"/>
          <w:noProof/>
        </w:rPr>
      </w:pPr>
      <w:r>
        <w:rPr>
          <w:rStyle w:val="Hyperlink"/>
          <w:rFonts w:eastAsiaTheme="majorEastAsia"/>
          <w:noProof/>
        </w:rPr>
        <w:br w:type="page"/>
      </w:r>
    </w:p>
    <w:p w14:paraId="44ACB64C" w14:textId="0D5BD2D8" w:rsidR="080C7A46" w:rsidDel="00D140AF" w:rsidRDefault="00055075" w:rsidP="009F3333">
      <w:pPr>
        <w:rPr>
          <w:del w:id="115" w:author="Daniel Stewart" w:date="2022-01-25T10:30:00Z"/>
        </w:rPr>
      </w:pPr>
      <w:r>
        <w:lastRenderedPageBreak/>
        <w:fldChar w:fldCharType="end"/>
      </w:r>
      <w:commentRangeStart w:id="116"/>
      <w:del w:id="117" w:author="Daniel Stewart" w:date="2022-01-25T10:30:00Z">
        <w:r w:rsidR="78611453" w:rsidDel="00D140AF">
          <w:delText xml:space="preserve">Ducks Unlimited Canada, </w:delText>
        </w:r>
      </w:del>
      <w:del w:id="118" w:author="Daniel Stewart" w:date="2022-01-25T10:07:00Z">
        <w:r w:rsidR="00B23658" w:rsidDel="007F61DD">
          <w:delText xml:space="preserve">BCWF Wetlands Workforce, Healthy Watersheds Initiative, </w:delText>
        </w:r>
      </w:del>
      <w:del w:id="119" w:author="Daniel Stewart" w:date="2022-01-25T10:30:00Z">
        <w:r w:rsidR="00B23658" w:rsidDel="00D140AF">
          <w:delText>Community Mapping Network, Vancouver Fraser Port Authority, D</w:delText>
        </w:r>
        <w:r w:rsidR="78611453" w:rsidDel="00D140AF">
          <w:delText>FO</w:delText>
        </w:r>
      </w:del>
      <w:ins w:id="120" w:author="Eric Balke" w:date="2022-01-12T15:42:00Z">
        <w:del w:id="121" w:author="Daniel Stewart" w:date="2022-01-25T10:30:00Z">
          <w:r w:rsidR="005A0A7B" w:rsidDel="00D140AF">
            <w:delText>Fisheries and Oc</w:delText>
          </w:r>
        </w:del>
      </w:ins>
      <w:ins w:id="122" w:author="Eric Balke" w:date="2022-01-12T15:43:00Z">
        <w:del w:id="123" w:author="Daniel Stewart" w:date="2022-01-25T10:30:00Z">
          <w:r w:rsidR="005A0A7B" w:rsidDel="00D140AF">
            <w:delText>eans Canada</w:delText>
          </w:r>
        </w:del>
      </w:ins>
      <w:del w:id="124" w:author="Daniel Stewart" w:date="2022-01-25T10:30:00Z">
        <w:r w:rsidR="78611453" w:rsidDel="00D140AF">
          <w:delText>, MetroVan,</w:delText>
        </w:r>
      </w:del>
      <w:ins w:id="125" w:author="Eric Balke" w:date="2022-01-12T15:43:00Z">
        <w:del w:id="126" w:author="Daniel Stewart" w:date="2022-01-25T10:30:00Z">
          <w:r w:rsidR="005A0A7B" w:rsidDel="00D140AF">
            <w:delText>Metro Vancouver Regional District,</w:delText>
          </w:r>
        </w:del>
      </w:ins>
      <w:del w:id="127" w:author="Daniel Stewart" w:date="2022-01-25T10:30:00Z">
        <w:r w:rsidR="78611453" w:rsidDel="00D140AF">
          <w:delText xml:space="preserve"> private businesses that permitted access, </w:delText>
        </w:r>
        <w:r w:rsidR="00B23658" w:rsidDel="00D140AF">
          <w:delText xml:space="preserve">various </w:delText>
        </w:r>
        <w:r w:rsidR="715C7CEE" w:rsidDel="00D140AF">
          <w:delText>reviewers</w:delText>
        </w:r>
        <w:r w:rsidR="001E337B" w:rsidDel="00D140AF">
          <w:delText xml:space="preserve"> (pending)</w:delText>
        </w:r>
        <w:commentRangeEnd w:id="116"/>
        <w:r w:rsidR="005A0A7B" w:rsidDel="00D140AF">
          <w:rPr>
            <w:rStyle w:val="CommentReference"/>
          </w:rPr>
          <w:commentReference w:id="116"/>
        </w:r>
        <w:bookmarkStart w:id="128" w:name="_Toc96087286"/>
        <w:bookmarkStart w:id="129" w:name="_Toc96087402"/>
        <w:bookmarkStart w:id="130" w:name="_Toc96087465"/>
        <w:bookmarkStart w:id="131" w:name="_Toc96087579"/>
        <w:bookmarkStart w:id="132" w:name="_Toc96089237"/>
        <w:bookmarkStart w:id="133" w:name="_Toc96089365"/>
        <w:bookmarkStart w:id="134" w:name="_Toc96089517"/>
        <w:bookmarkStart w:id="135" w:name="_Toc96089656"/>
        <w:bookmarkStart w:id="136" w:name="_Toc96089713"/>
        <w:bookmarkStart w:id="137" w:name="_Toc96089777"/>
        <w:bookmarkStart w:id="138" w:name="_Toc96089912"/>
        <w:bookmarkStart w:id="139" w:name="_Toc96089969"/>
        <w:bookmarkStart w:id="140" w:name="_Toc96090066"/>
        <w:bookmarkStart w:id="141" w:name="_Toc96090693"/>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del>
    </w:p>
    <w:p w14:paraId="0315FD44" w14:textId="0A93A0DE" w:rsidR="600A8E5D" w:rsidRPr="004C769A" w:rsidRDefault="600A8E5D" w:rsidP="00D95039">
      <w:pPr>
        <w:pStyle w:val="Heading1"/>
      </w:pPr>
      <w:bookmarkStart w:id="142" w:name="_Toc96090694"/>
      <w:r w:rsidRPr="004C769A">
        <w:t>Introduction</w:t>
      </w:r>
      <w:bookmarkEnd w:id="142"/>
    </w:p>
    <w:p w14:paraId="44D329B8" w14:textId="51E1B877" w:rsidR="285BB47C" w:rsidRDefault="6A61DF40" w:rsidP="00D9503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rable land</w:t>
      </w:r>
      <w:del w:id="143" w:author="Eric Balke" w:date="2022-01-12T16:29:00Z">
        <w:r w:rsidR="37008EF0" w:rsidRPr="559EFC6C" w:rsidDel="005F5681">
          <w:delText>,</w:delText>
        </w:r>
      </w:del>
      <w:ins w:id="144" w:author="Eric Balke" w:date="2022-01-12T16:29:00Z">
        <w:r w:rsidR="005F5681">
          <w:t xml:space="preserve"> and</w:t>
        </w:r>
      </w:ins>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782C24">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0HblIXg9/0mrVQimm","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del w:id="145" w:author="Eric Balke" w:date="2022-01-12T16:29:00Z">
        <w:r w:rsidR="7DF7DB11" w:rsidRPr="559EFC6C" w:rsidDel="005F5681">
          <w:delText>where</w:delText>
        </w:r>
        <w:r w:rsidR="456BE504" w:rsidRPr="559EFC6C" w:rsidDel="005F5681">
          <w:delText xml:space="preserve"> </w:delText>
        </w:r>
      </w:del>
      <w:ins w:id="146" w:author="Eric Balke" w:date="2022-01-12T16:29:00Z">
        <w:r w:rsidR="005F5681">
          <w:t>in which</w:t>
        </w:r>
        <w:r w:rsidR="005F5681" w:rsidRPr="559EFC6C">
          <w:t xml:space="preserve"> </w:t>
        </w:r>
      </w:ins>
      <w:r w:rsidR="61E35896" w:rsidRPr="559EFC6C">
        <w:t xml:space="preserve">threats such as </w:t>
      </w:r>
      <w:r w:rsidR="456BE504" w:rsidRPr="559EFC6C">
        <w:t>climate change</w:t>
      </w:r>
      <w:r w:rsidR="54A421FC" w:rsidRPr="559EFC6C">
        <w:t>, sea</w:t>
      </w:r>
      <w:ins w:id="147" w:author="Eric Balke" w:date="2022-01-12T16:29:00Z">
        <w:r w:rsidR="005F5681">
          <w:t>-</w:t>
        </w:r>
      </w:ins>
      <w:del w:id="148" w:author="Eric Balke" w:date="2022-01-12T16:29:00Z">
        <w:r w:rsidR="54A421FC" w:rsidRPr="559EFC6C" w:rsidDel="005F5681">
          <w:delText xml:space="preserve"> </w:delText>
        </w:r>
      </w:del>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782C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14","publisher":"U.S. Department of the Interior, Fish and Wildlife Research","title":"Wetlands: losses in the United States 1780s to 1980s","URL":"https://www.fws.gov/wetlands/documents/Wetlands-Losses-in-the-United-States-1780s-to-1980s.pdf","author":[{"family":"Dahl","given":"T.E."}],"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 xml:space="preserve">(Dahl 1990; </w:t>
      </w:r>
      <w:proofErr w:type="spellStart"/>
      <w:r w:rsidR="00A35A92" w:rsidRPr="00A35A92">
        <w:rPr>
          <w:lang w:val="en-GB"/>
        </w:rPr>
        <w:t>Vitousek</w:t>
      </w:r>
      <w:proofErr w:type="spellEnd"/>
      <w:r w:rsidR="00A35A92" w:rsidRPr="00A35A92">
        <w:rPr>
          <w:lang w:val="en-GB"/>
        </w:rPr>
        <w:t xml:space="preserve"> et al. 1997; </w:t>
      </w:r>
      <w:proofErr w:type="spellStart"/>
      <w:r w:rsidR="00A35A92" w:rsidRPr="00A35A92">
        <w:rPr>
          <w:lang w:val="en-GB"/>
        </w:rPr>
        <w:t>Barbier</w:t>
      </w:r>
      <w:proofErr w:type="spellEnd"/>
      <w:r w:rsidR="00A35A92" w:rsidRPr="00A35A92">
        <w:rPr>
          <w:lang w:val="en-GB"/>
        </w:rPr>
        <w:t xml:space="preserve">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D95039"/>
    <w:p w14:paraId="2085FD17" w14:textId="79A96E62" w:rsidR="2A225E5F" w:rsidRDefault="2A225E5F" w:rsidP="00D95039">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782C24">
        <w:instrText xml:space="preserve"> ADDIN ZOTERO_ITEM CSL_CITATION {"citationID":"g6l7AEJK","properties":{"formattedCitation":"(Hoos &amp; Packman 1974; Boyle 1997; Dorcey 2004)","plainCitation":"(Hoos &amp; Packman 1974; Boyle 1997; Dorcey 2004)","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author":[{"family":"Hoos","given":"L.M."},{"family":"Packman","given":"G.A."}],"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id":2047,"uris":["http://zotero.org/users/6112721/items/HVYYZ2AS"],"uri":["http://zotero.org/users/6112721/items/HVYYZ2AS"],"itemData":{"id":2047,"type":"chapter","abstract":"The Fraser River Estuary Management Program facilitates coordination among the activities\nof more than a hundred different agencies in implementing the jointly agreed upon Estuary Management\nPlan. The goal of the plan is to improve environmental quality in the Fraser River estuary while providing\neconomic development opportunities and sustaining the quality of life in and around the estuary. Implementation\ntakes place through the management processes and tools that have been created by the Fraser River\nEstuary Management Program for habitat classification, area designation, project review, and activity\nplanning.\nKey to strengthening the Fraser River Estuary Management Program is the inclusion of collaboration\nwith nongovernmental stakeholders, so as to build public understanding and political commitment for\nachieving the sustainability goals that have been adopted in the Estuary Management Plan.","collection-title":"Geological Survey of Canada, Bulletin","container-title":"Fraser River Delta, British Columbia: Issues of an Urban Estuary","language":"en","note":"DOI: 10.4095/215772","page":"247-262","source":"DOI.org (Crossref)","title":"Evolution of estuarine governance in a metropolitan region: collaborating for sustainability in the Fraser River estuary","title-short":"Fraser River Delta, British Columbia","volume":"567","author":[{"family":"Dorcey","given":"H.J."}],"editor":[{"family":"Groulx","given":"D.C."},{"family":"Luternauer","given":"J.L."},{"family":"Bilderback","given":"D.E."}],"accessed":{"date-parts":[["2021",9,7]]},"issued":{"date-parts":[["2004"]]}}}],"schema":"https://github.com/citation-style-language/schema/raw/master/csl-citation.json"} </w:instrText>
      </w:r>
      <w:r w:rsidR="00A35A92">
        <w:fldChar w:fldCharType="separate"/>
      </w:r>
      <w:r w:rsidR="00310B41">
        <w:rPr>
          <w:noProof/>
        </w:rPr>
        <w:t>(Hoos &amp; Packman 1974; Boyle 1997; Dorcey 2004)</w:t>
      </w:r>
      <w:r w:rsidR="00A35A92">
        <w:fldChar w:fldCharType="end"/>
      </w:r>
      <w:r w:rsidR="1919A308" w:rsidRPr="201FC456">
        <w:t xml:space="preserve">. </w:t>
      </w:r>
      <w:ins w:id="149" w:author="Daniel Stewart" w:date="2022-01-25T13:35:00Z">
        <w:r w:rsidR="00255932">
          <w:t xml:space="preserve">In addition </w:t>
        </w:r>
      </w:ins>
      <w:ins w:id="150" w:author="Daniel Stewart" w:date="2022-01-25T13:38:00Z">
        <w:r w:rsidR="00255932">
          <w:t xml:space="preserve">to </w:t>
        </w:r>
      </w:ins>
      <w:ins w:id="151" w:author="Daniel Stewart" w:date="2022-01-25T13:35:00Z">
        <w:r w:rsidR="00255932">
          <w:t xml:space="preserve">ecosystem services, </w:t>
        </w:r>
      </w:ins>
      <w:ins w:id="152" w:author="Daniel Stewart" w:date="2022-01-25T13:36:00Z">
        <w:r w:rsidR="00255932">
          <w:t xml:space="preserve">these </w:t>
        </w:r>
      </w:ins>
      <w:del w:id="153" w:author="Daniel Stewart" w:date="2022-01-25T13:35:00Z">
        <w:r w:rsidR="7232720D" w:rsidRPr="201FC456" w:rsidDel="00255932">
          <w:delText>S</w:delText>
        </w:r>
      </w:del>
      <w:del w:id="154" w:author="Daniel Stewart" w:date="2022-01-25T13:36:00Z">
        <w:r w:rsidR="7232720D" w:rsidRPr="201FC456" w:rsidDel="00255932">
          <w:delText>uch</w:delText>
        </w:r>
      </w:del>
      <w:del w:id="155" w:author="Daniel Stewart" w:date="2022-01-25T13:38:00Z">
        <w:r w:rsidR="7232720D" w:rsidRPr="201FC456" w:rsidDel="00255932">
          <w:delText xml:space="preserve"> </w:delText>
        </w:r>
      </w:del>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del w:id="156" w:author="Daniel Stewart" w:date="2022-01-25T13:20:00Z">
        <w:r w:rsidR="135053D0" w:rsidRPr="201FC456" w:rsidDel="008B7E26">
          <w:delText>the</w:delText>
        </w:r>
      </w:del>
      <w:del w:id="157" w:author="Daniel Stewart" w:date="2022-01-25T13:26:00Z">
        <w:r w:rsidR="135053D0" w:rsidRPr="201FC456" w:rsidDel="002F46A2">
          <w:delText xml:space="preserve"> </w:delText>
        </w:r>
      </w:del>
      <w:del w:id="158" w:author="Eric Balke" w:date="2022-01-12T16:32:00Z">
        <w:r w:rsidR="135053D0" w:rsidRPr="201FC456" w:rsidDel="005F5681">
          <w:delText>host of</w:delText>
        </w:r>
      </w:del>
      <w:ins w:id="159" w:author="Eric Balke" w:date="2022-01-12T16:32:00Z">
        <w:r w:rsidR="005F5681">
          <w:t>many</w:t>
        </w:r>
      </w:ins>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ins w:id="160" w:author="Daniel Stewart" w:date="2022-01-25T13:28:00Z">
        <w:r w:rsidR="00A801B8">
          <w:t xml:space="preserve"> </w:t>
        </w:r>
      </w:ins>
      <w:r w:rsidR="135053D0" w:rsidRPr="201FC456">
        <w:t xml:space="preserve">declining Pacific </w:t>
      </w:r>
      <w:ins w:id="161" w:author="Eric Balke" w:date="2022-01-12T16:32:00Z">
        <w:r w:rsidR="005F5681">
          <w:t>s</w:t>
        </w:r>
      </w:ins>
      <w:del w:id="162" w:author="Eric Balke" w:date="2022-01-12T16:32:00Z">
        <w:r w:rsidR="56500B64" w:rsidRPr="201FC456" w:rsidDel="005F5681">
          <w:delText>S</w:delText>
        </w:r>
      </w:del>
      <w:r w:rsidR="7232720D" w:rsidRPr="201FC456">
        <w:t>almon</w:t>
      </w:r>
      <w:r w:rsidR="0D942F74" w:rsidRPr="201FC456">
        <w:t xml:space="preserve"> populations</w:t>
      </w:r>
      <w:ins w:id="163" w:author="Eric Balke" w:date="2022-01-12T16:32:00Z">
        <w:r w:rsidR="005F5681">
          <w:t xml:space="preserve"> that</w:t>
        </w:r>
      </w:ins>
      <w:ins w:id="164" w:author="Daniel Stewart" w:date="2022-01-25T13:16:00Z">
        <w:r w:rsidR="008B7E26">
          <w:t xml:space="preserve"> </w:t>
        </w:r>
      </w:ins>
      <w:del w:id="165" w:author="Eric Balke" w:date="2022-01-12T16:32:00Z">
        <w:r w:rsidR="6E029151" w:rsidRPr="201FC456" w:rsidDel="005F5681">
          <w:delText>, wh</w:delText>
        </w:r>
        <w:r w:rsidR="757E7A10" w:rsidRPr="201FC456" w:rsidDel="005F5681">
          <w:delText>o</w:delText>
        </w:r>
        <w:r w:rsidR="6C5D456C" w:rsidRPr="201FC456" w:rsidDel="005F5681">
          <w:delText xml:space="preserve"> </w:delText>
        </w:r>
      </w:del>
      <w:r w:rsidR="6C5D456C" w:rsidRPr="201FC456">
        <w:t>u</w:t>
      </w:r>
      <w:ins w:id="166" w:author="Daniel Stewart" w:date="2022-01-25T13:17:00Z">
        <w:r w:rsidR="008B7E26">
          <w:t>se</w:t>
        </w:r>
      </w:ins>
      <w:del w:id="167" w:author="Daniel Stewart" w:date="2022-01-25T13:17:00Z">
        <w:r w:rsidR="6C5D456C" w:rsidRPr="201FC456" w:rsidDel="008B7E26">
          <w:delText>tilize</w:delText>
        </w:r>
      </w:del>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782C24">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lt;i&gt;Oncorhynchus kisutch&lt;/i&gt;) and Chinook salmon (&lt;i&gt;Oncorhynchus tshawytscha&lt;/i&gt;)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0040510D">
        <w:t xml:space="preserve"> and </w:t>
      </w:r>
      <w:ins w:id="168" w:author="Daniel Stewart" w:date="2022-01-25T13:37:00Z">
        <w:r w:rsidR="0040510D">
          <w:t>spatially</w:t>
        </w:r>
      </w:ins>
      <w:ins w:id="169" w:author="Daniel Stewart" w:date="2022-01-25T13:28:00Z">
        <w:r w:rsidR="0040510D">
          <w:t xml:space="preserve">-restricted plant species such as </w:t>
        </w:r>
      </w:ins>
      <w:ins w:id="170" w:author="Daniel Stewart" w:date="2022-01-25T13:33:00Z">
        <w:r w:rsidR="0040510D">
          <w:t>Henderson’s checker</w:t>
        </w:r>
      </w:ins>
      <w:ins w:id="171" w:author="Daniel Stewart" w:date="2022-01-25T13:38:00Z">
        <w:r w:rsidR="0040510D">
          <w:t>-</w:t>
        </w:r>
      </w:ins>
      <w:ins w:id="172" w:author="Daniel Stewart" w:date="2022-01-25T13:33:00Z">
        <w:r w:rsidR="0040510D">
          <w:t>mallow</w:t>
        </w:r>
      </w:ins>
      <w:ins w:id="173" w:author="Daniel Stewart" w:date="2022-01-25T13:34:00Z">
        <w:r w:rsidR="0040510D">
          <w:t xml:space="preserve"> </w:t>
        </w:r>
      </w:ins>
      <w:ins w:id="174" w:author="Daniel Stewart" w:date="2022-01-25T13:33:00Z">
        <w:r w:rsidR="0040510D">
          <w:t>(</w:t>
        </w:r>
        <w:proofErr w:type="spellStart"/>
        <w:r w:rsidR="0040510D">
          <w:rPr>
            <w:i/>
            <w:iCs/>
          </w:rPr>
          <w:t>Sidalcea</w:t>
        </w:r>
        <w:proofErr w:type="spellEnd"/>
        <w:r w:rsidR="0040510D">
          <w:rPr>
            <w:i/>
            <w:iCs/>
          </w:rPr>
          <w:t xml:space="preserve"> </w:t>
        </w:r>
        <w:proofErr w:type="spellStart"/>
        <w:r w:rsidR="0040510D">
          <w:rPr>
            <w:i/>
            <w:iCs/>
          </w:rPr>
          <w:t>hendersonii</w:t>
        </w:r>
        <w:proofErr w:type="spellEnd"/>
        <w:r w:rsidR="0040510D" w:rsidRPr="00A801B8">
          <w:rPr>
            <w:rPrChange w:id="175" w:author="Daniel Stewart" w:date="2022-01-25T13:33:00Z">
              <w:rPr>
                <w:i/>
                <w:iCs/>
              </w:rPr>
            </w:rPrChange>
          </w:rPr>
          <w:t>)</w:t>
        </w:r>
      </w:ins>
      <w:ins w:id="176" w:author="Daniel Stewart" w:date="2022-01-25T13:28:00Z">
        <w:r w:rsidR="0040510D">
          <w:t xml:space="preserve"> and Van</w:t>
        </w:r>
      </w:ins>
      <w:ins w:id="177" w:author="Daniel Stewart" w:date="2022-01-25T13:30:00Z">
        <w:r w:rsidR="0040510D">
          <w:t>couver Island beggarticks (</w:t>
        </w:r>
        <w:r w:rsidR="0040510D">
          <w:rPr>
            <w:i/>
            <w:iCs/>
          </w:rPr>
          <w:t>Bidens amplissima</w:t>
        </w:r>
        <w:r w:rsidR="0040510D">
          <w:t>)</w:t>
        </w:r>
      </w:ins>
      <w:r w:rsidR="5873B35C" w:rsidRPr="201FC456">
        <w:t xml:space="preserve">. </w:t>
      </w:r>
      <w:r w:rsidR="21B87841" w:rsidRPr="201FC456">
        <w:t xml:space="preserve">The </w:t>
      </w:r>
      <w:r w:rsidR="1D6F76B0" w:rsidRPr="201FC456">
        <w:t xml:space="preserve">north-south </w:t>
      </w:r>
      <w:r w:rsidR="21B87841" w:rsidRPr="201FC456">
        <w:t xml:space="preserve">network of estuaries along the </w:t>
      </w:r>
      <w:commentRangeStart w:id="178"/>
      <w:del w:id="179" w:author="Eric Balke" w:date="2022-01-12T16:33:00Z">
        <w:r w:rsidR="21B87841" w:rsidRPr="201FC456" w:rsidDel="005F5681">
          <w:delText xml:space="preserve">west </w:delText>
        </w:r>
      </w:del>
      <w:commentRangeEnd w:id="178"/>
      <w:r w:rsidR="005F5681">
        <w:rPr>
          <w:rStyle w:val="CommentReference"/>
        </w:rPr>
        <w:commentReference w:id="178"/>
      </w:r>
      <w:del w:id="180" w:author="Eric Balke" w:date="2022-01-12T16:33:00Z">
        <w:r w:rsidR="21B87841" w:rsidRPr="201FC456" w:rsidDel="005F5681">
          <w:delText>coast</w:delText>
        </w:r>
      </w:del>
      <w:ins w:id="181" w:author="Eric Balke" w:date="2022-01-12T16:33:00Z">
        <w:r w:rsidR="005F5681">
          <w:t>Pacific Coast</w:t>
        </w:r>
      </w:ins>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782C24">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D95039"/>
    <w:p w14:paraId="4E5FFBF3" w14:textId="00CA22E6" w:rsidR="5497B397" w:rsidRDefault="67DAF065" w:rsidP="00D9503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ins w:id="182" w:author="Daniel Stewart" w:date="2022-01-27T12:11:00Z">
        <w:r w:rsidR="00680EBC">
          <w:t xml:space="preserve"> </w:t>
        </w:r>
      </w:ins>
      <w:r w:rsidR="00680EBC">
        <w:fldChar w:fldCharType="begin"/>
      </w:r>
      <w:r w:rsidR="00782C24">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680EBC">
        <w:fldChar w:fldCharType="separate"/>
      </w:r>
      <w:r w:rsidR="00680EBC">
        <w:rPr>
          <w:noProof/>
        </w:rPr>
        <w:t>(Broome et al. 2019)</w:t>
      </w:r>
      <w:r w:rsidR="00680EBC">
        <w:fldChar w:fldCharType="end"/>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B1111F">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D96D53">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del w:id="184" w:author="Eric Balke" w:date="2022-01-12T16:46:00Z">
        <w:r w:rsidR="610B92A8" w:rsidRPr="3A5D7FCA" w:rsidDel="00F75759">
          <w:delText>revisions</w:delText>
        </w:r>
        <w:r w:rsidR="2A724D44" w:rsidRPr="3A5D7FCA" w:rsidDel="00F75759">
          <w:delText xml:space="preserve"> </w:delText>
        </w:r>
      </w:del>
      <w:r w:rsidR="6F8F6329" w:rsidRPr="3A5D7FCA">
        <w:t>a</w:t>
      </w:r>
      <w:r w:rsidR="213D5554" w:rsidRPr="3A5D7FCA">
        <w:t>nd</w:t>
      </w:r>
      <w:r w:rsidR="6F8F6329" w:rsidRPr="3A5D7FCA">
        <w:t xml:space="preserve"> </w:t>
      </w:r>
      <w:r w:rsidR="6F8F6329" w:rsidRPr="3A5D7FCA">
        <w:lastRenderedPageBreak/>
        <w:t>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r w:rsidR="00895739">
        <w:fldChar w:fldCharType="begin"/>
      </w:r>
      <w:r w:rsidR="00610DDE">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 (DFO)","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del w:id="185" w:author="Eric Balke" w:date="2022-01-12T16:46:00Z">
        <w:r w:rsidR="5A4F6BF6" w:rsidRPr="46F3B442" w:rsidDel="00F75759">
          <w:delText xml:space="preserve">In </w:delText>
        </w:r>
      </w:del>
      <w:ins w:id="186" w:author="Eric Balke" w:date="2022-01-12T16:46:00Z">
        <w:r w:rsidR="00F75759">
          <w:t>Within</w:t>
        </w:r>
        <w:r w:rsidR="00F75759" w:rsidRPr="46F3B442">
          <w:t xml:space="preserve"> </w:t>
        </w:r>
      </w:ins>
      <w:r w:rsidR="5A4F6BF6" w:rsidRPr="46F3B442">
        <w:t xml:space="preserve">this regulatory context over </w:t>
      </w:r>
      <w:r w:rsidR="78E8229F" w:rsidRPr="46F3B442">
        <w:t xml:space="preserve">100 </w:t>
      </w:r>
      <w:del w:id="187" w:author="Daniel Stewart" w:date="2022-01-25T13:51:00Z">
        <w:r w:rsidR="59C629AB" w:rsidRPr="46F3B442" w:rsidDel="002C04CE">
          <w:delText xml:space="preserve">compensatory </w:delText>
        </w:r>
      </w:del>
      <w:ins w:id="188" w:author="Daniel Stewart" w:date="2022-01-25T13:51:00Z">
        <w:r w:rsidR="002C04CE" w:rsidRPr="46F3B442">
          <w:t>compensat</w:t>
        </w:r>
        <w:r w:rsidR="002C04CE">
          <w:t>ion</w:t>
        </w:r>
        <w:r w:rsidR="002C04CE" w:rsidRPr="46F3B442">
          <w:t xml:space="preserve"> </w:t>
        </w:r>
      </w:ins>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del w:id="189" w:author="Eric Balke" w:date="2022-01-12T16:46:00Z">
        <w:r w:rsidR="78E8229F" w:rsidRPr="46F3B442" w:rsidDel="00F75759">
          <w:delText>present</w:delText>
        </w:r>
      </w:del>
      <w:ins w:id="190" w:author="Eric Balke" w:date="2022-01-12T16:46:00Z">
        <w:r w:rsidR="00F75759">
          <w:t>2021</w:t>
        </w:r>
      </w:ins>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D95039"/>
    <w:p w14:paraId="74D14EF9" w14:textId="27B7FA10" w:rsidR="16810CA1" w:rsidRDefault="6C851917" w:rsidP="00D95039">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ins w:id="191" w:author="Daniel Stewart" w:date="2022-01-27T11:57:00Z">
        <w:r w:rsidR="00186EF4">
          <w:t xml:space="preserve"> </w:t>
        </w:r>
      </w:ins>
      <w:ins w:id="192" w:author="Daniel Stewart" w:date="2022-01-27T12:00:00Z">
        <w:r w:rsidR="00A22AD2">
          <w:t xml:space="preserve">In summer of 1992, </w:t>
        </w:r>
      </w:ins>
      <w:r w:rsidR="00186EF4">
        <w:fldChar w:fldCharType="begin"/>
      </w:r>
      <w:r w:rsidR="00782C24">
        <w:instrText xml:space="preserve"> ADDIN ZOTERO_ITEM CSL_CITATION {"citationID":"wyCGb13s","properties":{"formattedCitation":"(Kistritz et al. 1992)","plainCitation":"(Kistritz et al. 1992)","dontUpdate":true,"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186EF4">
        <w:fldChar w:fldCharType="separate"/>
      </w:r>
      <w:del w:id="193" w:author="Daniel Stewart" w:date="2022-01-27T11:57:00Z">
        <w:r w:rsidR="00186EF4" w:rsidDel="00186EF4">
          <w:rPr>
            <w:noProof/>
          </w:rPr>
          <w:delText>(</w:delText>
        </w:r>
      </w:del>
      <w:r w:rsidR="00186EF4">
        <w:rPr>
          <w:noProof/>
        </w:rPr>
        <w:t xml:space="preserve">Kistritz et al. </w:t>
      </w:r>
      <w:ins w:id="194" w:author="Daniel Stewart" w:date="2022-01-27T11:57:00Z">
        <w:r w:rsidR="00186EF4">
          <w:rPr>
            <w:noProof/>
          </w:rPr>
          <w:t>(</w:t>
        </w:r>
      </w:ins>
      <w:r w:rsidR="00186EF4">
        <w:rPr>
          <w:noProof/>
        </w:rPr>
        <w:t>1992)</w:t>
      </w:r>
      <w:r w:rsidR="00186EF4">
        <w:fldChar w:fldCharType="end"/>
      </w:r>
      <w:ins w:id="195" w:author="Daniel Stewart" w:date="2022-01-27T11:57:00Z">
        <w:r w:rsidR="00A22AD2">
          <w:t xml:space="preserve"> noted that some habitat compensation sites were </w:t>
        </w:r>
      </w:ins>
      <w:ins w:id="196" w:author="Daniel Stewart" w:date="2022-01-27T11:59:00Z">
        <w:r w:rsidR="00A22AD2">
          <w:t xml:space="preserve">degraded by </w:t>
        </w:r>
      </w:ins>
      <w:ins w:id="197" w:author="Daniel Stewart" w:date="2022-01-27T11:57:00Z">
        <w:r w:rsidR="00A22AD2">
          <w:t>erosion and drift</w:t>
        </w:r>
      </w:ins>
      <w:ins w:id="198" w:author="Daniel Stewart" w:date="2022-01-27T11:58:00Z">
        <w:r w:rsidR="00A22AD2">
          <w:t>wood</w:t>
        </w:r>
      </w:ins>
      <w:ins w:id="199" w:author="Daniel Stewart" w:date="2022-01-27T11:59:00Z">
        <w:r w:rsidR="00A22AD2">
          <w:t xml:space="preserve"> accumulations</w:t>
        </w:r>
      </w:ins>
      <w:ins w:id="200" w:author="Daniel Stewart" w:date="2022-01-27T11:58:00Z">
        <w:r w:rsidR="00A22AD2">
          <w:t>, likely due to ineffective shear booms or erosion protection.</w:t>
        </w:r>
      </w:ins>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B1111F">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del w:id="201" w:author="Eric Balke" w:date="2022-01-12T16:50:00Z">
        <w:r w:rsidR="6FED6D18" w:rsidRPr="3A5D7FCA" w:rsidDel="00161C11">
          <w:delText xml:space="preserve">between </w:delText>
        </w:r>
      </w:del>
      <w:ins w:id="202" w:author="Eric Balke" w:date="2022-01-12T16:50:00Z">
        <w:r w:rsidR="00161C11">
          <w:t>from</w:t>
        </w:r>
        <w:r w:rsidR="00161C11" w:rsidRPr="3A5D7FCA">
          <w:t xml:space="preserve"> </w:t>
        </w:r>
      </w:ins>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B1111F">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ins w:id="203" w:author="Eric Balke" w:date="2022-01-12T16:51:00Z">
        <w:r w:rsidR="00161C11">
          <w:t>less than</w:t>
        </w:r>
      </w:ins>
      <w:del w:id="204" w:author="Eric Balke" w:date="2022-01-12T16:51:00Z">
        <w:r w:rsidR="73819D18" w:rsidRPr="3A5D7FCA" w:rsidDel="00161C11">
          <w:delText>&lt;</w:delText>
        </w:r>
      </w:del>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ins w:id="205" w:author="Daniel Stewart" w:date="2022-01-27T12:01:00Z">
        <w:r w:rsidR="00A22AD2">
          <w:t xml:space="preserve">also compared and was </w:t>
        </w:r>
      </w:ins>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ins w:id="206" w:author="Daniel Stewart" w:date="2022-01-27T12:01:00Z">
        <w:r w:rsidR="00A22AD2">
          <w:t>.</w:t>
        </w:r>
      </w:ins>
      <w:del w:id="207" w:author="Daniel Stewart" w:date="2022-01-27T12:01:00Z">
        <w:r w:rsidR="0162FBA3" w:rsidRPr="3A5D7FCA" w:rsidDel="00A22AD2">
          <w:delText>, and a</w:delText>
        </w:r>
      </w:del>
      <w:ins w:id="208" w:author="Daniel Stewart" w:date="2022-01-27T12:02:00Z">
        <w:r w:rsidR="00A22AD2">
          <w:t xml:space="preserve"> A</w:t>
        </w:r>
      </w:ins>
      <w:r w:rsidR="0162FBA3" w:rsidRPr="3A5D7FCA">
        <w:t xml:space="preserve">lthough no differences were found in </w:t>
      </w:r>
      <w:del w:id="209" w:author="Eric Balke" w:date="2022-01-12T16:51:00Z">
        <w:r w:rsidR="0162FBA3" w:rsidRPr="3A5D7FCA" w:rsidDel="00161C11">
          <w:delText xml:space="preserve">chinook </w:delText>
        </w:r>
      </w:del>
      <w:ins w:id="210" w:author="Eric Balke" w:date="2022-01-12T16:51:00Z">
        <w:r w:rsidR="00161C11">
          <w:t>C</w:t>
        </w:r>
        <w:r w:rsidR="00161C11" w:rsidRPr="3A5D7FCA">
          <w:t xml:space="preserve">hinook </w:t>
        </w:r>
      </w:ins>
      <w:r w:rsidR="0162FBA3" w:rsidRPr="3A5D7FCA">
        <w:t xml:space="preserve">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w:t>
      </w:r>
      <w:r w:rsidR="00CE38AE">
        <w:t xml:space="preserve"> inappropriate species selection</w:t>
      </w:r>
      <w:del w:id="211" w:author="Eric Balke" w:date="2022-01-12T16:54:00Z">
        <w:r w:rsidR="00CE38AE" w:rsidDel="00161C11">
          <w:delText>,</w:delText>
        </w:r>
      </w:del>
      <w:r w:rsidR="00CE38AE">
        <w:t xml:space="preserve"> and</w:t>
      </w:r>
      <w:r w:rsidR="466B248E" w:rsidRPr="3A5D7FCA">
        <w:t xml:space="preserve"> poor quality assurance during site preparation and planting</w:t>
      </w:r>
      <w:r w:rsidR="3EEBA524" w:rsidRPr="3A5D7FCA">
        <w:t>.</w:t>
      </w:r>
      <w:r w:rsidR="42B4A59A" w:rsidRPr="3A5D7FCA">
        <w:t xml:space="preserve"> </w:t>
      </w:r>
      <w:r w:rsidR="00895739">
        <w:fldChar w:fldCharType="begin"/>
      </w:r>
      <w:r w:rsidR="00D96D53">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del w:id="212" w:author="Eric Balke" w:date="2022-01-12T16:58:00Z">
        <w:r w:rsidR="3758D0C8" w:rsidRPr="3A5D7FCA" w:rsidDel="00161C11">
          <w:delText>attempted to evaluate</w:delText>
        </w:r>
      </w:del>
      <w:ins w:id="213" w:author="Eric Balke" w:date="2022-01-12T16:58:00Z">
        <w:r w:rsidR="00161C11">
          <w:t>evaluated</w:t>
        </w:r>
      </w:ins>
      <w:r w:rsidR="3758D0C8" w:rsidRPr="3A5D7FCA">
        <w:t xml:space="preserve"> </w:t>
      </w:r>
      <w:del w:id="214" w:author="Daniel Stewart" w:date="2022-01-27T12:02:00Z">
        <w:r w:rsidR="3758D0C8" w:rsidRPr="3A5D7FCA" w:rsidDel="00A22AD2">
          <w:delText>the success of a</w:delText>
        </w:r>
      </w:del>
      <w:ins w:id="215" w:author="Daniel Stewart" w:date="2022-01-27T12:02:00Z">
        <w:r w:rsidR="00A22AD2">
          <w:t>a</w:t>
        </w:r>
      </w:ins>
      <w:r w:rsidR="3758D0C8" w:rsidRPr="3A5D7FCA">
        <w:t xml:space="preserve"> subset of </w:t>
      </w:r>
      <w:ins w:id="216" w:author="Daniel Stewart" w:date="2022-01-27T12:02:00Z">
        <w:r w:rsidR="00A22AD2">
          <w:t>FRE</w:t>
        </w:r>
      </w:ins>
      <w:del w:id="217" w:author="Daniel Stewart" w:date="2022-01-27T12:02:00Z">
        <w:r w:rsidR="3758D0C8" w:rsidRPr="3A5D7FCA" w:rsidDel="00A85EB0">
          <w:delText>these</w:delText>
        </w:r>
      </w:del>
      <w:r w:rsidR="3758D0C8" w:rsidRPr="3A5D7FCA">
        <w:t xml:space="preserve"> projects</w:t>
      </w:r>
      <w:r w:rsidR="008A1E3A">
        <w:t xml:space="preserve"> based on </w:t>
      </w:r>
      <w:del w:id="218" w:author="Daniel Stewart" w:date="2022-01-27T12:03:00Z">
        <w:r w:rsidR="008A1E3A" w:rsidDel="00A85EB0">
          <w:delText xml:space="preserve">achieved </w:delText>
        </w:r>
      </w:del>
      <w:r w:rsidR="008A1E3A">
        <w:t>ve</w:t>
      </w:r>
      <w:r w:rsidR="0037208A">
        <w:t>getated area and native plant dominance</w:t>
      </w:r>
      <w:r w:rsidR="3758D0C8" w:rsidRPr="3A5D7FCA">
        <w:t>,</w:t>
      </w:r>
      <w:r w:rsidR="0037208A">
        <w:t xml:space="preserve"> though </w:t>
      </w:r>
      <w:ins w:id="219" w:author="Daniel Stewart" w:date="2022-01-27T12:04:00Z">
        <w:r w:rsidR="00A85EB0">
          <w:t xml:space="preserve">these </w:t>
        </w:r>
      </w:ins>
      <w:del w:id="220" w:author="Daniel Stewart" w:date="2022-01-27T12:04:00Z">
        <w:r w:rsidR="0037208A" w:rsidDel="00A85EB0">
          <w:delText>the</w:delText>
        </w:r>
      </w:del>
      <w:del w:id="221" w:author="Daniel Stewart" w:date="2022-01-27T12:03:00Z">
        <w:r w:rsidR="0037208A" w:rsidDel="00A85EB0">
          <w:delText>se</w:delText>
        </w:r>
      </w:del>
      <w:del w:id="222" w:author="Daniel Stewart" w:date="2022-01-27T12:04:00Z">
        <w:r w:rsidR="0037208A" w:rsidDel="00A85EB0">
          <w:delText xml:space="preserve"> </w:delText>
        </w:r>
      </w:del>
      <w:ins w:id="223" w:author="Daniel Stewart" w:date="2022-01-25T14:10:00Z">
        <w:r w:rsidR="000E1211">
          <w:t xml:space="preserve">were not </w:t>
        </w:r>
      </w:ins>
      <w:del w:id="224" w:author="Daniel Stewart" w:date="2022-01-25T14:10:00Z">
        <w:r w:rsidR="00262B74" w:rsidDel="000E1211">
          <w:delText>are</w:delText>
        </w:r>
        <w:r w:rsidR="0037208A" w:rsidDel="000E1211">
          <w:delText xml:space="preserve"> not necessarily </w:delText>
        </w:r>
      </w:del>
      <w:r w:rsidR="00686720">
        <w:t xml:space="preserve">the criteria by which these projects were </w:t>
      </w:r>
      <w:ins w:id="225" w:author="Daniel Stewart" w:date="2022-01-25T14:11:00Z">
        <w:r w:rsidR="000E1211">
          <w:t xml:space="preserve">assessed </w:t>
        </w:r>
      </w:ins>
      <w:del w:id="226" w:author="Daniel Stewart" w:date="2022-01-25T14:11:00Z">
        <w:r w:rsidR="00686720" w:rsidDel="000E1211">
          <w:delText xml:space="preserve">judged </w:delText>
        </w:r>
      </w:del>
      <w:r w:rsidR="00CE11A3">
        <w:t>by regulators</w:t>
      </w:r>
      <w:ins w:id="227" w:author="Eric Balke" w:date="2022-01-12T16:58:00Z">
        <w:del w:id="228" w:author="Daniel Stewart" w:date="2022-01-25T14:12:00Z">
          <w:r w:rsidR="00161C11" w:rsidDel="000E1211">
            <w:delText>;</w:delText>
          </w:r>
        </w:del>
      </w:ins>
      <w:ins w:id="229" w:author="Daniel Stewart" w:date="2022-01-25T14:12:00Z">
        <w:r w:rsidR="000E1211">
          <w:t>. T</w:t>
        </w:r>
      </w:ins>
      <w:ins w:id="230" w:author="Eric Balke" w:date="2022-01-12T16:58:00Z">
        <w:del w:id="231" w:author="Daniel Stewart" w:date="2022-01-25T14:12:00Z">
          <w:r w:rsidR="00161C11" w:rsidDel="000E1211">
            <w:delText xml:space="preserve"> t</w:delText>
          </w:r>
        </w:del>
      </w:ins>
      <w:del w:id="232" w:author="Eric Balke" w:date="2022-01-12T16:58:00Z">
        <w:r w:rsidR="00C32BA8" w:rsidDel="00161C11">
          <w:delText>. T</w:delText>
        </w:r>
      </w:del>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D95039"/>
    <w:p w14:paraId="201BDC6F" w14:textId="24919E65" w:rsidR="00070C94" w:rsidRDefault="1D5F28C3" w:rsidP="00D95039">
      <w:pPr>
        <w:rPr>
          <w:ins w:id="233" w:author="Daniel Stewart" w:date="2022-01-26T12:01:00Z"/>
        </w:rPr>
      </w:pPr>
      <w:r w:rsidRPr="3A5D7FCA">
        <w:t>Th</w:t>
      </w:r>
      <w:r w:rsidR="1D2FDB72" w:rsidRPr="3A5D7FCA">
        <w:t xml:space="preserve">ese reports have described in detail the status </w:t>
      </w:r>
      <w:ins w:id="234" w:author="Daniel Stewart" w:date="2022-01-27T12:19:00Z">
        <w:r w:rsidR="00B5332F">
          <w:t>of</w:t>
        </w:r>
      </w:ins>
      <w:del w:id="235" w:author="Daniel Stewart" w:date="2022-01-27T12:18:00Z">
        <w:r w:rsidR="1D2FDB72" w:rsidRPr="3A5D7FCA" w:rsidDel="00B5332F">
          <w:delText>of many</w:delText>
        </w:r>
      </w:del>
      <w:r w:rsidR="1D2FDB72" w:rsidRPr="3A5D7FCA">
        <w:t xml:space="preserve"> created </w:t>
      </w:r>
      <w:ins w:id="236" w:author="Daniel Stewart" w:date="2022-01-27T12:19:00Z">
        <w:r w:rsidR="00B5332F">
          <w:t xml:space="preserve">tidal </w:t>
        </w:r>
      </w:ins>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del w:id="237" w:author="Daniel Stewart" w:date="2022-01-27T12:19:00Z">
        <w:r w:rsidR="3AD4296D" w:rsidRPr="3A5D7FCA" w:rsidDel="00B5332F">
          <w:delText xml:space="preserve">formally </w:delText>
        </w:r>
      </w:del>
      <w:r w:rsidR="08973B25" w:rsidRPr="3A5D7FCA">
        <w:t>investigate</w:t>
      </w:r>
      <w:ins w:id="238" w:author="Daniel Stewart" w:date="2022-01-25T16:23:00Z">
        <w:r w:rsidR="00955294">
          <w:t xml:space="preserve"> the</w:t>
        </w:r>
      </w:ins>
      <w:del w:id="239" w:author="Daniel Stewart" w:date="2022-01-25T16:23:00Z">
        <w:r w:rsidR="7CB8AF42" w:rsidRPr="3A5D7FCA" w:rsidDel="00955294">
          <w:delText xml:space="preserve"> </w:delText>
        </w:r>
      </w:del>
      <w:del w:id="240" w:author="Daniel Stewart" w:date="2022-01-25T16:22:00Z">
        <w:r w:rsidR="7CB8AF42" w:rsidRPr="3A5D7FCA" w:rsidDel="00955294">
          <w:delText>the</w:delText>
        </w:r>
        <w:r w:rsidR="5165F66E" w:rsidRPr="3A5D7FCA" w:rsidDel="00955294">
          <w:delText xml:space="preserve"> </w:delText>
        </w:r>
      </w:del>
      <w:ins w:id="241" w:author="Daniel Stewart" w:date="2022-01-25T16:22:00Z">
        <w:r w:rsidR="00955294">
          <w:t xml:space="preserve"> </w:t>
        </w:r>
      </w:ins>
      <w:r w:rsidR="4EF4F5DC" w:rsidRPr="3A5D7FCA">
        <w:t xml:space="preserve">mechanisms behind </w:t>
      </w:r>
      <w:r w:rsidR="237159F0" w:rsidRPr="3A5D7FCA">
        <w:t>the</w:t>
      </w:r>
      <w:r w:rsidR="532150A7" w:rsidRPr="3A5D7FCA">
        <w:t>ir</w:t>
      </w:r>
      <w:r w:rsidR="41B1E3F9" w:rsidRPr="3A5D7FCA">
        <w:t xml:space="preserve"> </w:t>
      </w:r>
      <w:del w:id="242" w:author="Daniel Stewart" w:date="2022-01-26T11:53:00Z">
        <w:r w:rsidR="4EF4F5DC" w:rsidRPr="3A5D7FCA" w:rsidDel="006C03ED">
          <w:delText xml:space="preserve">success </w:delText>
        </w:r>
      </w:del>
      <w:ins w:id="243" w:author="Daniel Stewart" w:date="2022-01-26T11:54:00Z">
        <w:r w:rsidR="006C03ED">
          <w:t>success</w:t>
        </w:r>
      </w:ins>
      <w:ins w:id="244" w:author="Daniel Stewart" w:date="2022-01-26T12:08:00Z">
        <w:r w:rsidR="00257563">
          <w:t xml:space="preserve"> or failure</w:t>
        </w:r>
      </w:ins>
      <w:ins w:id="245" w:author="Daniel Stewart" w:date="2022-01-26T11:53:00Z">
        <w:r w:rsidR="006C03ED" w:rsidRPr="3A5D7FCA">
          <w:t xml:space="preserve"> </w:t>
        </w:r>
      </w:ins>
      <w:del w:id="246" w:author="Daniel Stewart" w:date="2022-01-26T11:52:00Z">
        <w:r w:rsidR="1133E348" w:rsidRPr="3A5D7FCA" w:rsidDel="006C03ED">
          <w:delText>or failure</w:delText>
        </w:r>
        <w:r w:rsidR="00061FD3" w:rsidDel="006C03ED">
          <w:delText xml:space="preserve"> </w:delText>
        </w:r>
      </w:del>
      <w:r w:rsidR="00061FD3">
        <w:t>in the FRE</w:t>
      </w:r>
      <w:r w:rsidR="608B9A6E" w:rsidRPr="3A5D7FCA">
        <w:t>.</w:t>
      </w:r>
      <w:r w:rsidR="3B56808D" w:rsidRPr="3A5D7FCA">
        <w:t xml:space="preserve"> One of the challenges to such an investigation is </w:t>
      </w:r>
      <w:r w:rsidR="3B56808D" w:rsidRPr="00161C11">
        <w:rPr>
          <w:rPrChange w:id="247" w:author="Eric Balke" w:date="2022-01-12T16:59:00Z">
            <w:rPr>
              <w:i/>
              <w:iCs/>
            </w:rPr>
          </w:rPrChange>
        </w:rPr>
        <w:t>defining</w:t>
      </w:r>
      <w:r w:rsidR="3B56808D" w:rsidRPr="00E14013">
        <w:rPr>
          <w:i/>
          <w:iCs/>
        </w:rPr>
        <w:t xml:space="preserve"> </w:t>
      </w:r>
      <w:r w:rsidR="3B56808D" w:rsidRPr="3A5D7FCA">
        <w:t>proj</w:t>
      </w:r>
      <w:r w:rsidR="35741C4B" w:rsidRPr="3A5D7FCA">
        <w:t>e</w:t>
      </w:r>
      <w:r w:rsidR="3B56808D" w:rsidRPr="3A5D7FCA">
        <w:t xml:space="preserve">ct </w:t>
      </w:r>
      <w:ins w:id="248" w:author="Daniel Stewart" w:date="2022-01-26T11:54:00Z">
        <w:r w:rsidR="006C03ED">
          <w:t>“</w:t>
        </w:r>
      </w:ins>
      <w:r w:rsidR="3B56808D" w:rsidRPr="3A5D7FCA">
        <w:t>success</w:t>
      </w:r>
      <w:ins w:id="249" w:author="Daniel Stewart" w:date="2022-01-26T11:54:00Z">
        <w:r w:rsidR="006C03ED">
          <w:t>”</w:t>
        </w:r>
      </w:ins>
      <w:r w:rsidR="3B56808D" w:rsidRPr="3A5D7FCA">
        <w:t>,</w:t>
      </w:r>
      <w:ins w:id="250" w:author="Daniel Stewart" w:date="2022-01-26T11:54:00Z">
        <w:r w:rsidR="006C03ED">
          <w:t xml:space="preserve"> </w:t>
        </w:r>
      </w:ins>
      <w:ins w:id="251" w:author="Daniel Stewart" w:date="2022-01-26T11:55:00Z">
        <w:r w:rsidR="006C03ED">
          <w:t>as this word is imprecise</w:t>
        </w:r>
      </w:ins>
      <w:ins w:id="252" w:author="Daniel Stewart" w:date="2022-01-26T11:56:00Z">
        <w:r w:rsidR="006C03ED">
          <w:t xml:space="preserve">, often controversial in ecology, and </w:t>
        </w:r>
      </w:ins>
      <w:ins w:id="253" w:author="Daniel Stewart" w:date="2022-01-26T11:59:00Z">
        <w:r w:rsidR="00070C94">
          <w:t>the</w:t>
        </w:r>
      </w:ins>
      <w:ins w:id="254" w:author="Daniel Stewart" w:date="2022-01-26T11:57:00Z">
        <w:r w:rsidR="006C03ED">
          <w:t xml:space="preserve"> definition</w:t>
        </w:r>
      </w:ins>
      <w:ins w:id="255" w:author="Daniel Stewart" w:date="2022-01-26T12:00:00Z">
        <w:r w:rsidR="00070C94">
          <w:t xml:space="preserve"> can vary</w:t>
        </w:r>
      </w:ins>
      <w:ins w:id="256" w:author="Daniel Stewart" w:date="2022-01-26T11:57:00Z">
        <w:r w:rsidR="006C03ED">
          <w:t xml:space="preserve"> </w:t>
        </w:r>
      </w:ins>
      <w:ins w:id="257" w:author="Daniel Stewart" w:date="2022-01-26T12:03:00Z">
        <w:r w:rsidR="00257563">
          <w:t xml:space="preserve">among organizations and individuals </w:t>
        </w:r>
      </w:ins>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ins w:id="258" w:author="Daniel Stewart" w:date="2022-01-26T11:57:00Z">
        <w:r w:rsidR="006C03ED">
          <w:t>.</w:t>
        </w:r>
      </w:ins>
      <w:ins w:id="259" w:author="Daniel Stewart" w:date="2022-01-26T12:03:00Z">
        <w:r w:rsidR="00257563">
          <w:t xml:space="preserve"> </w:t>
        </w:r>
      </w:ins>
      <w:ins w:id="260" w:author="Daniel Stewart" w:date="2022-01-27T12:27:00Z">
        <w:r w:rsidR="00FE1470">
          <w:t>T</w:t>
        </w:r>
      </w:ins>
      <w:ins w:id="261" w:author="Daniel Stewart" w:date="2022-01-27T12:26:00Z">
        <w:r w:rsidR="00FE1470">
          <w:t xml:space="preserve">his disunity </w:t>
        </w:r>
      </w:ins>
      <w:ins w:id="262" w:author="Daniel Stewart" w:date="2022-01-27T12:29:00Z">
        <w:r w:rsidR="00FE1470">
          <w:t xml:space="preserve">is further </w:t>
        </w:r>
      </w:ins>
      <w:ins w:id="263" w:author="Daniel Stewart" w:date="2022-01-27T12:26:00Z">
        <w:r w:rsidR="00FE1470">
          <w:t xml:space="preserve">compounded by a lack of </w:t>
        </w:r>
      </w:ins>
      <w:del w:id="264" w:author="Daniel Stewart" w:date="2022-01-26T11:55:00Z">
        <w:r w:rsidR="6891F7FE" w:rsidRPr="3A5D7FCA" w:rsidDel="006C03ED">
          <w:delText xml:space="preserve"> </w:delText>
        </w:r>
      </w:del>
      <w:del w:id="265" w:author="Daniel Stewart" w:date="2022-01-26T12:00:00Z">
        <w:r w:rsidR="1F451E5B" w:rsidRPr="3A5D7FCA" w:rsidDel="00070C94">
          <w:delText>as</w:delText>
        </w:r>
      </w:del>
      <w:del w:id="266" w:author="Daniel Stewart" w:date="2022-01-26T12:04:00Z">
        <w:r w:rsidR="1F451E5B" w:rsidRPr="3A5D7FCA" w:rsidDel="00257563">
          <w:delText xml:space="preserve"> indicated by</w:delText>
        </w:r>
      </w:del>
      <w:del w:id="267" w:author="Daniel Stewart" w:date="2022-01-26T12:16:00Z">
        <w:r w:rsidR="1F451E5B" w:rsidRPr="3A5D7FCA" w:rsidDel="0086468D">
          <w:delText xml:space="preserve"> the</w:delText>
        </w:r>
        <w:r w:rsidR="645099F0" w:rsidRPr="3A5D7FCA" w:rsidDel="0086468D">
          <w:delText xml:space="preserve"> </w:delText>
        </w:r>
        <w:r w:rsidR="5DEA038C" w:rsidRPr="3A5D7FCA" w:rsidDel="0086468D">
          <w:delText xml:space="preserve">wide </w:delText>
        </w:r>
      </w:del>
      <w:del w:id="268" w:author="Daniel Stewart" w:date="2022-01-27T12:26:00Z">
        <w:r w:rsidR="5DEA038C" w:rsidRPr="3A5D7FCA" w:rsidDel="00FE1470">
          <w:delText xml:space="preserve">variety </w:delText>
        </w:r>
      </w:del>
      <w:ins w:id="269" w:author="Daniel Stewart" w:date="2022-01-26T15:33:00Z">
        <w:r w:rsidR="00CD7041">
          <w:t>standardized</w:t>
        </w:r>
      </w:ins>
      <w:del w:id="270" w:author="Daniel Stewart" w:date="2022-01-26T15:33:00Z">
        <w:r w:rsidR="5DEA038C" w:rsidRPr="3A5D7FCA" w:rsidDel="00CD7041">
          <w:delText>of</w:delText>
        </w:r>
        <w:r w:rsidR="2D4A4B16" w:rsidRPr="3A5D7FCA" w:rsidDel="00CD7041">
          <w:delText xml:space="preserve"> </w:delText>
        </w:r>
        <w:r w:rsidR="1F451E5B" w:rsidRPr="3A5D7FCA" w:rsidDel="00CD7041">
          <w:delText>me</w:delText>
        </w:r>
      </w:del>
      <w:del w:id="271" w:author="Daniel Stewart" w:date="2022-01-27T12:28:00Z">
        <w:r w:rsidR="1F451E5B" w:rsidRPr="3A5D7FCA" w:rsidDel="00FE1470">
          <w:delText>trics</w:delText>
        </w:r>
        <w:r w:rsidR="00230431" w:rsidRPr="3A5D7FCA" w:rsidDel="00FE1470">
          <w:delText xml:space="preserve"> </w:delText>
        </w:r>
        <w:r w:rsidR="13D53C38" w:rsidRPr="3A5D7FCA" w:rsidDel="00FE1470">
          <w:delText xml:space="preserve">employed in </w:delText>
        </w:r>
      </w:del>
      <w:ins w:id="272" w:author="Daniel Stewart" w:date="2022-01-26T12:08:00Z">
        <w:r w:rsidR="00D21089">
          <w:t xml:space="preserve"> </w:t>
        </w:r>
      </w:ins>
      <w:del w:id="273" w:author="Daniel Stewart" w:date="2022-01-26T12:08:00Z">
        <w:r w:rsidR="00230431" w:rsidRPr="3A5D7FCA" w:rsidDel="00D21089">
          <w:delText xml:space="preserve">wetland </w:delText>
        </w:r>
      </w:del>
      <w:r w:rsidR="00230431" w:rsidRPr="3A5D7FCA">
        <w:t>monitoring pr</w:t>
      </w:r>
      <w:ins w:id="274" w:author="Daniel Stewart" w:date="2022-01-27T12:28:00Z">
        <w:r w:rsidR="00FE1470">
          <w:t>otocols in the region, which several authors have</w:t>
        </w:r>
      </w:ins>
      <w:ins w:id="275" w:author="Daniel Stewart" w:date="2022-01-27T12:30:00Z">
        <w:r w:rsidR="00FE1470">
          <w:t xml:space="preserve"> </w:t>
        </w:r>
      </w:ins>
      <w:ins w:id="276" w:author="Daniel Stewart" w:date="2022-01-27T12:43:00Z">
        <w:r w:rsidR="000A2D8D">
          <w:t>already brought to light</w:t>
        </w:r>
      </w:ins>
      <w:del w:id="277" w:author="Daniel Stewart" w:date="2022-01-27T12:28:00Z">
        <w:r w:rsidR="00230431" w:rsidRPr="3A5D7FCA" w:rsidDel="00FE1470">
          <w:delText>ograms</w:delText>
        </w:r>
      </w:del>
      <w:ins w:id="278" w:author="Daniel Stewart" w:date="2022-01-27T12:25:00Z">
        <w:r w:rsidR="0075208F">
          <w:t xml:space="preserve"> </w:t>
        </w:r>
      </w:ins>
      <w:del w:id="279" w:author="Daniel Stewart" w:date="2022-01-27T12:25:00Z">
        <w:r w:rsidR="12E522A3" w:rsidRPr="3A5D7FCA" w:rsidDel="0075208F">
          <w:delText xml:space="preserve"> </w:delText>
        </w:r>
      </w:del>
      <w:del w:id="280" w:author="Daniel Stewart" w:date="2022-01-27T12:21:00Z">
        <w:r w:rsidR="12E522A3" w:rsidRPr="3A5D7FCA" w:rsidDel="0075208F">
          <w:delText>to date</w:delText>
        </w:r>
        <w:r w:rsidR="00895739" w:rsidDel="0075208F">
          <w:delText xml:space="preserve"> </w:delText>
        </w:r>
      </w:del>
      <w:r w:rsidR="00895739">
        <w:fldChar w:fldCharType="begin"/>
      </w:r>
      <w:r w:rsidR="00B1111F">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341-34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ins w:id="281" w:author="Daniel Stewart" w:date="2022-01-26T12:02:00Z">
        <w:r w:rsidR="00070C94">
          <w:t xml:space="preserve"> For the purposes of this report, we deviate from the yes/no terms of “success” or “failure”</w:t>
        </w:r>
      </w:ins>
      <w:ins w:id="282" w:author="Daniel Stewart" w:date="2022-01-27T12:31:00Z">
        <w:r w:rsidR="000764E4">
          <w:t xml:space="preserve">, acknowledging that even “failed” sites </w:t>
        </w:r>
      </w:ins>
      <w:ins w:id="283" w:author="Daniel Stewart" w:date="2022-01-27T12:45:00Z">
        <w:r w:rsidR="000A2D8D">
          <w:t>possess</w:t>
        </w:r>
      </w:ins>
      <w:ins w:id="284" w:author="Daniel Stewart" w:date="2022-01-27T12:31:00Z">
        <w:r w:rsidR="000764E4">
          <w:t xml:space="preserve"> ecological values,</w:t>
        </w:r>
      </w:ins>
      <w:ins w:id="285" w:author="Daniel Stewart" w:date="2022-01-26T12:02:00Z">
        <w:r w:rsidR="00070C94">
          <w:t xml:space="preserve"> and instead </w:t>
        </w:r>
      </w:ins>
      <w:ins w:id="286" w:author="Daniel Stewart" w:date="2022-01-26T15:58:00Z">
        <w:r w:rsidR="00E01B21">
          <w:t xml:space="preserve">focus on </w:t>
        </w:r>
      </w:ins>
      <w:ins w:id="287" w:author="Daniel Stewart" w:date="2022-01-26T12:05:00Z">
        <w:r w:rsidR="00257563">
          <w:t>“</w:t>
        </w:r>
      </w:ins>
      <w:ins w:id="288" w:author="Daniel Stewart" w:date="2022-01-26T12:02:00Z">
        <w:r w:rsidR="00257563">
          <w:t>resilienc</w:t>
        </w:r>
      </w:ins>
      <w:ins w:id="289" w:author="Daniel Stewart" w:date="2022-01-26T12:09:00Z">
        <w:r w:rsidR="00D21089">
          <w:t>e</w:t>
        </w:r>
      </w:ins>
      <w:ins w:id="290" w:author="Daniel Stewart" w:date="2022-01-26T12:05:00Z">
        <w:r w:rsidR="00257563">
          <w:t>”</w:t>
        </w:r>
      </w:ins>
      <w:ins w:id="291" w:author="Daniel Stewart" w:date="2022-01-26T12:09:00Z">
        <w:r w:rsidR="00D21089">
          <w:t xml:space="preserve">, which we define as the ability of </w:t>
        </w:r>
      </w:ins>
      <w:ins w:id="292" w:author="Daniel Stewart" w:date="2022-01-27T12:44:00Z">
        <w:r w:rsidR="000A2D8D">
          <w:t xml:space="preserve">these projects </w:t>
        </w:r>
      </w:ins>
      <w:ins w:id="293" w:author="Daniel Stewart" w:date="2022-01-26T12:09:00Z">
        <w:r w:rsidR="00D21089">
          <w:t xml:space="preserve">to </w:t>
        </w:r>
      </w:ins>
      <w:ins w:id="294" w:author="Daniel Stewart" w:date="2022-01-26T12:20:00Z">
        <w:r w:rsidR="00C96608">
          <w:t xml:space="preserve">function and </w:t>
        </w:r>
      </w:ins>
      <w:ins w:id="295" w:author="Daniel Stewart" w:date="2022-01-26T12:09:00Z">
        <w:r w:rsidR="00D21089">
          <w:t>persist</w:t>
        </w:r>
      </w:ins>
      <w:ins w:id="296" w:author="Daniel Stewart" w:date="2022-01-27T12:44:00Z">
        <w:r w:rsidR="000A2D8D">
          <w:t xml:space="preserve"> as </w:t>
        </w:r>
      </w:ins>
      <w:ins w:id="297" w:author="Daniel Stewart" w:date="2022-01-27T13:08:00Z">
        <w:r w:rsidR="000661F2">
          <w:t xml:space="preserve">vegetated </w:t>
        </w:r>
      </w:ins>
      <w:ins w:id="298" w:author="Daniel Stewart" w:date="2022-01-27T12:44:00Z">
        <w:r w:rsidR="000A2D8D">
          <w:t>tidal marshes</w:t>
        </w:r>
      </w:ins>
      <w:ins w:id="299" w:author="Daniel Stewart" w:date="2022-01-26T12:10:00Z">
        <w:r w:rsidR="00D21089">
          <w:t xml:space="preserve"> </w:t>
        </w:r>
      </w:ins>
      <w:ins w:id="300" w:author="Daniel Stewart" w:date="2022-01-27T12:46:00Z">
        <w:r w:rsidR="000A2D8D">
          <w:t>with</w:t>
        </w:r>
      </w:ins>
      <w:ins w:id="301" w:author="Daniel Stewart" w:date="2022-01-26T12:10:00Z">
        <w:r w:rsidR="00D21089">
          <w:t>in the</w:t>
        </w:r>
      </w:ins>
      <w:ins w:id="302" w:author="Daniel Stewart" w:date="2022-01-26T15:58:00Z">
        <w:r w:rsidR="00E01B21">
          <w:t xml:space="preserve"> environmental</w:t>
        </w:r>
      </w:ins>
      <w:ins w:id="303" w:author="Daniel Stewart" w:date="2022-01-26T12:10:00Z">
        <w:r w:rsidR="00D21089">
          <w:t xml:space="preserve"> context of the FRE</w:t>
        </w:r>
      </w:ins>
      <w:ins w:id="304" w:author="Daniel Stewart" w:date="2022-01-26T15:59:00Z">
        <w:r w:rsidR="00E01B21">
          <w:t xml:space="preserve"> </w:t>
        </w:r>
      </w:ins>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E01B21">
        <w:fldChar w:fldCharType="separate"/>
      </w:r>
      <w:r w:rsidR="008D0521">
        <w:rPr>
          <w:noProof/>
        </w:rPr>
        <w:t>(Zedler &amp; Callaway 2000)</w:t>
      </w:r>
      <w:r w:rsidR="00E01B21">
        <w:fldChar w:fldCharType="end"/>
      </w:r>
      <w:ins w:id="305" w:author="Daniel Stewart" w:date="2022-01-26T12:02:00Z">
        <w:r w:rsidR="00257563">
          <w:t xml:space="preserve">. </w:t>
        </w:r>
      </w:ins>
    </w:p>
    <w:p w14:paraId="6DEFBDCD" w14:textId="77777777" w:rsidR="00070C94" w:rsidRDefault="00070C94" w:rsidP="00D95039">
      <w:pPr>
        <w:rPr>
          <w:ins w:id="306" w:author="Daniel Stewart" w:date="2022-01-26T12:01:00Z"/>
        </w:rPr>
      </w:pPr>
    </w:p>
    <w:p w14:paraId="66AB6FEB" w14:textId="4B13A955" w:rsidR="42F6C84D" w:rsidRDefault="00230431" w:rsidP="00D95039">
      <w:del w:id="307" w:author="Daniel Stewart" w:date="2022-01-26T12:05:00Z">
        <w:r w:rsidRPr="3A5D7FCA" w:rsidDel="00257563">
          <w:delText xml:space="preserve"> </w:delText>
        </w:r>
      </w:del>
      <w:del w:id="308" w:author="Daniel Stewart" w:date="2022-01-26T12:39:00Z">
        <w:r w:rsidRPr="3A5D7FCA" w:rsidDel="000E3FA6">
          <w:delText>Coverage by tidal marsh</w:delText>
        </w:r>
      </w:del>
      <w:ins w:id="309" w:author="Daniel Stewart" w:date="2022-01-26T12:39:00Z">
        <w:r w:rsidR="000E3FA6">
          <w:t>Vegetative cover</w:t>
        </w:r>
      </w:ins>
      <w:del w:id="310" w:author="Daniel Stewart" w:date="2022-01-26T12:39:00Z">
        <w:r w:rsidRPr="3A5D7FCA" w:rsidDel="000E3FA6">
          <w:delText xml:space="preserve"> vegetation</w:delText>
        </w:r>
      </w:del>
      <w:r w:rsidRPr="3A5D7FCA">
        <w:t xml:space="preserve"> is </w:t>
      </w:r>
      <w:del w:id="311" w:author="Daniel Stewart" w:date="2022-01-26T12:21:00Z">
        <w:r w:rsidRPr="3A5D7FCA" w:rsidDel="00C96608">
          <w:delText xml:space="preserve">often </w:delText>
        </w:r>
      </w:del>
      <w:ins w:id="312" w:author="Daniel Stewart" w:date="2022-01-26T12:46:00Z">
        <w:r w:rsidR="001F688F">
          <w:t xml:space="preserve">commonly </w:t>
        </w:r>
      </w:ins>
      <w:ins w:id="313" w:author="Daniel Stewart" w:date="2022-01-26T12:44:00Z">
        <w:r w:rsidR="001F688F">
          <w:t>used to evaluate</w:t>
        </w:r>
      </w:ins>
      <w:ins w:id="314" w:author="Daniel Stewart" w:date="2022-01-26T12:45:00Z">
        <w:r w:rsidR="001F688F">
          <w:t xml:space="preserve"> created tidal marshes</w:t>
        </w:r>
      </w:ins>
      <w:ins w:id="315" w:author="Daniel Stewart" w:date="2022-01-26T15:34:00Z">
        <w:r w:rsidR="00CD7041">
          <w:t>,</w:t>
        </w:r>
      </w:ins>
      <w:del w:id="316" w:author="Daniel Stewart" w:date="2022-01-26T15:34:00Z">
        <w:r w:rsidR="001F688F" w:rsidDel="00CD7041">
          <w:fldChar w:fldCharType="begin"/>
        </w:r>
        <w:r w:rsidR="001F688F" w:rsidDel="00CD7041">
          <w:delInstrText xml:space="preserve"> ADDIN ZOTERO_ITEM CSL_CITATION {"citationID":"VwrO4bDZ","properties":{"formattedCitation":"(Kentula 2000; Zedler &amp; Callaway 2000; Broome et al. 2019)","plainCitation":"(Kentula 2000; Zedler &amp; Callaway 2000;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1F688F" w:rsidDel="00CD7041">
          <w:fldChar w:fldCharType="separate"/>
        </w:r>
        <w:r w:rsidR="001F688F" w:rsidDel="00CD7041">
          <w:rPr>
            <w:noProof/>
          </w:rPr>
          <w:delText>(Kentula 2000; Zedler &amp; Callaway 2000; Broome et al. 2019)</w:delText>
        </w:r>
        <w:r w:rsidR="001F688F" w:rsidDel="00CD7041">
          <w:fldChar w:fldCharType="end"/>
        </w:r>
      </w:del>
      <w:ins w:id="317" w:author="Daniel Stewart" w:date="2022-01-26T12:58:00Z">
        <w:r w:rsidR="00B73453">
          <w:t xml:space="preserve"> </w:t>
        </w:r>
      </w:ins>
      <w:del w:id="318" w:author="Daniel Stewart" w:date="2022-01-26T12:44:00Z">
        <w:r w:rsidRPr="3A5D7FCA" w:rsidDel="000E3FA6">
          <w:delText>evaluated as a surrogate for</w:delText>
        </w:r>
      </w:del>
      <w:del w:id="319" w:author="Daniel Stewart" w:date="2022-01-26T12:40:00Z">
        <w:r w:rsidRPr="3A5D7FCA" w:rsidDel="000E3FA6">
          <w:delText xml:space="preserve"> </w:delText>
        </w:r>
      </w:del>
      <w:del w:id="320" w:author="Daniel Stewart" w:date="2022-01-26T12:58:00Z">
        <w:r w:rsidRPr="3A5D7FCA" w:rsidDel="00B73453">
          <w:delText xml:space="preserve">fish habitat </w:delText>
        </w:r>
      </w:del>
      <w:del w:id="321" w:author="Daniel Stewart" w:date="2022-01-26T12:34:00Z">
        <w:r w:rsidRPr="3A5D7FCA" w:rsidDel="000048D9">
          <w:delText>quality</w:delText>
        </w:r>
      </w:del>
      <w:ins w:id="322" w:author="Daniel Stewart" w:date="2022-01-26T12:46:00Z">
        <w:r w:rsidR="001F688F">
          <w:t>and</w:t>
        </w:r>
      </w:ins>
      <w:ins w:id="323" w:author="Daniel Stewart" w:date="2022-01-26T12:34:00Z">
        <w:r w:rsidR="000048D9">
          <w:t xml:space="preserve"> </w:t>
        </w:r>
      </w:ins>
      <w:ins w:id="324" w:author="Daniel Stewart" w:date="2022-01-26T12:29:00Z">
        <w:r w:rsidR="00014E11">
          <w:t xml:space="preserve">is a </w:t>
        </w:r>
      </w:ins>
      <w:ins w:id="325" w:author="Daniel Stewart" w:date="2022-01-26T12:48:00Z">
        <w:r w:rsidR="001F688F">
          <w:t xml:space="preserve">success </w:t>
        </w:r>
      </w:ins>
      <w:ins w:id="326" w:author="Daniel Stewart" w:date="2022-01-26T12:29:00Z">
        <w:r w:rsidR="00014E11">
          <w:t xml:space="preserve">metric </w:t>
        </w:r>
      </w:ins>
      <w:ins w:id="327" w:author="Daniel Stewart" w:date="2022-01-26T13:12:00Z">
        <w:r w:rsidR="006F0481">
          <w:t xml:space="preserve">employed </w:t>
        </w:r>
      </w:ins>
      <w:ins w:id="328" w:author="Daniel Stewart" w:date="2022-01-26T12:48:00Z">
        <w:r w:rsidR="001F688F">
          <w:t xml:space="preserve">in </w:t>
        </w:r>
      </w:ins>
      <w:ins w:id="329" w:author="Daniel Stewart" w:date="2022-01-26T13:09:00Z">
        <w:r w:rsidR="00782963">
          <w:t>FRE</w:t>
        </w:r>
      </w:ins>
      <w:ins w:id="330" w:author="Daniel Stewart" w:date="2022-01-26T12:56:00Z">
        <w:r w:rsidR="00B73453">
          <w:t xml:space="preserve"> monitoring programs </w:t>
        </w:r>
      </w:ins>
      <w:r w:rsidR="001F688F">
        <w:fldChar w:fldCharType="begin"/>
      </w:r>
      <w:r w:rsidR="00782C24">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ins w:id="331" w:author="Daniel Stewart" w:date="2022-01-26T12:49:00Z">
        <w:r w:rsidR="001F688F">
          <w:t>.</w:t>
        </w:r>
      </w:ins>
      <w:ins w:id="332" w:author="Daniel Stewart" w:date="2022-01-26T12:25:00Z">
        <w:r w:rsidR="007E23BC">
          <w:t xml:space="preserve"> </w:t>
        </w:r>
      </w:ins>
      <w:del w:id="333" w:author="Daniel Stewart" w:date="2022-01-26T12:21:00Z">
        <w:r w:rsidRPr="3A5D7FCA" w:rsidDel="00C96608">
          <w:delText xml:space="preserve"> in estuaries</w:delText>
        </w:r>
      </w:del>
      <w:del w:id="334" w:author="Daniel Stewart" w:date="2022-01-26T12:49:00Z">
        <w:r w:rsidRPr="3A5D7FCA" w:rsidDel="001F688F">
          <w:delText xml:space="preserve">, </w:delText>
        </w:r>
      </w:del>
      <w:ins w:id="335" w:author="Daniel Stewart" w:date="2022-01-26T12:23:00Z">
        <w:r w:rsidR="00C96608">
          <w:t>Functioning t</w:t>
        </w:r>
      </w:ins>
      <w:ins w:id="336" w:author="Daniel Stewart" w:date="2022-01-26T12:22:00Z">
        <w:r w:rsidR="00C96608">
          <w:t>idal marshes support high levels of net primary production (NPP)</w:t>
        </w:r>
      </w:ins>
      <w:ins w:id="337" w:author="Daniel Stewart" w:date="2022-01-26T12:34:00Z">
        <w:r w:rsidR="000048D9">
          <w:t xml:space="preserve">, </w:t>
        </w:r>
      </w:ins>
      <w:ins w:id="338" w:author="Daniel Stewart" w:date="2022-01-26T13:14:00Z">
        <w:r w:rsidR="006F0481">
          <w:t xml:space="preserve">that over time </w:t>
        </w:r>
      </w:ins>
      <w:ins w:id="339" w:author="Daniel Stewart" w:date="2022-01-26T13:15:00Z">
        <w:r w:rsidR="006F0481">
          <w:t>accumulates in the form of soil organic matter. This organic surface s</w:t>
        </w:r>
      </w:ins>
      <w:ins w:id="340" w:author="Daniel Stewart" w:date="2022-01-26T13:16:00Z">
        <w:r w:rsidR="006F0481">
          <w:t xml:space="preserve">oil horizon is an integral part of </w:t>
        </w:r>
        <w:r w:rsidR="00B50541">
          <w:t xml:space="preserve">the </w:t>
        </w:r>
        <w:r w:rsidR="006F0481">
          <w:t>detritus-based food web</w:t>
        </w:r>
      </w:ins>
      <w:ins w:id="341" w:author="Daniel Stewart" w:date="2022-01-26T13:17:00Z">
        <w:r w:rsidR="00B50541">
          <w:t xml:space="preserve"> of estuaries.</w:t>
        </w:r>
      </w:ins>
      <w:del w:id="342" w:author="Daniel Stewart" w:date="2022-01-26T12:19:00Z">
        <w:r w:rsidRPr="3A5D7FCA" w:rsidDel="00C96608">
          <w:delText>due to the role of w</w:delText>
        </w:r>
      </w:del>
      <w:del w:id="343" w:author="Daniel Stewart" w:date="2022-01-26T12:26:00Z">
        <w:r w:rsidRPr="3A5D7FCA" w:rsidDel="007E23BC">
          <w:delText>etland macrophytes</w:delText>
        </w:r>
      </w:del>
      <w:del w:id="344" w:author="Daniel Stewart" w:date="2022-01-26T12:27:00Z">
        <w:r w:rsidRPr="3A5D7FCA" w:rsidDel="007E23BC">
          <w:delText xml:space="preserve"> </w:delText>
        </w:r>
      </w:del>
      <w:ins w:id="345" w:author="Daniel Stewart" w:date="2022-01-26T13:18:00Z">
        <w:r w:rsidR="00B50541">
          <w:t xml:space="preserve"> F</w:t>
        </w:r>
      </w:ins>
      <w:ins w:id="346" w:author="Daniel Stewart" w:date="2022-01-26T13:06:00Z">
        <w:r w:rsidR="00782963">
          <w:t>o</w:t>
        </w:r>
      </w:ins>
      <w:ins w:id="347" w:author="Daniel Stewart" w:date="2022-01-26T13:07:00Z">
        <w:r w:rsidR="00782963">
          <w:t xml:space="preserve">r this reason, as well as </w:t>
        </w:r>
      </w:ins>
      <w:ins w:id="348" w:author="Daniel Stewart" w:date="2022-01-26T15:47:00Z">
        <w:r w:rsidR="00E01B21">
          <w:t>refuge</w:t>
        </w:r>
      </w:ins>
      <w:ins w:id="349" w:author="Daniel Stewart" w:date="2022-01-26T13:07:00Z">
        <w:r w:rsidR="00782963">
          <w:t xml:space="preserve"> offered by </w:t>
        </w:r>
      </w:ins>
      <w:ins w:id="350" w:author="Daniel Stewart" w:date="2022-01-26T13:18:00Z">
        <w:r w:rsidR="00B50541">
          <w:t>a</w:t>
        </w:r>
      </w:ins>
      <w:ins w:id="351" w:author="Daniel Stewart" w:date="2022-01-26T13:07:00Z">
        <w:r w:rsidR="00782963">
          <w:t>boveground biomass, vegetati</w:t>
        </w:r>
      </w:ins>
      <w:ins w:id="352" w:author="Daniel Stewart" w:date="2022-01-26T13:18:00Z">
        <w:r w:rsidR="00B50541">
          <w:t xml:space="preserve">ve cover </w:t>
        </w:r>
      </w:ins>
      <w:ins w:id="353" w:author="Daniel Stewart" w:date="2022-01-26T13:07:00Z">
        <w:r w:rsidR="00782963">
          <w:t xml:space="preserve">has historically been used as a proxy for </w:t>
        </w:r>
      </w:ins>
      <w:ins w:id="354" w:author="Daniel Stewart" w:date="2022-01-26T13:10:00Z">
        <w:r w:rsidR="00782963">
          <w:t xml:space="preserve">high-quality </w:t>
        </w:r>
      </w:ins>
      <w:ins w:id="355" w:author="Daniel Stewart" w:date="2022-01-26T13:07:00Z">
        <w:r w:rsidR="00782963">
          <w:t>fish habitat</w:t>
        </w:r>
      </w:ins>
      <w:ins w:id="356" w:author="Daniel Stewart" w:date="2022-01-26T13:11:00Z">
        <w:r w:rsidR="006F0481">
          <w:t xml:space="preserve"> in the region</w:t>
        </w:r>
      </w:ins>
      <w:ins w:id="357" w:author="Daniel Stewart" w:date="2022-01-26T13:08:00Z">
        <w:r w:rsidR="00782963">
          <w:t xml:space="preserve"> </w:t>
        </w:r>
      </w:ins>
      <w:r w:rsidR="00782963">
        <w:fldChar w:fldCharType="begin"/>
      </w:r>
      <w:r w:rsidR="00B1111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del w:id="358" w:author="Daniel Stewart" w:date="2022-01-26T13:08:00Z">
        <w:r w:rsidR="000048D9" w:rsidDel="00782963">
          <w:fldChar w:fldCharType="begin"/>
        </w:r>
        <w:r w:rsidR="000048D9" w:rsidDel="00782963">
          <w:delInstrText xml:space="preserve"> ADDIN ZOTERO_ITEM CSL_CITATION {"citationID":"Tht5png5","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0048D9" w:rsidDel="00782963">
          <w:fldChar w:fldCharType="separate"/>
        </w:r>
        <w:r w:rsidR="000048D9" w:rsidDel="00782963">
          <w:rPr>
            <w:noProof/>
          </w:rPr>
          <w:delText>(Broome et al. 2019)</w:delText>
        </w:r>
        <w:r w:rsidR="000048D9" w:rsidDel="00782963">
          <w:fldChar w:fldCharType="end"/>
        </w:r>
      </w:del>
      <w:ins w:id="359" w:author="Daniel Stewart" w:date="2022-01-26T12:25:00Z">
        <w:r w:rsidR="007E23BC">
          <w:t>.</w:t>
        </w:r>
      </w:ins>
      <w:del w:id="360" w:author="Daniel Stewart" w:date="2022-01-26T12:24:00Z">
        <w:r w:rsidRPr="3A5D7FCA" w:rsidDel="007E23BC">
          <w:delText>i</w:delText>
        </w:r>
      </w:del>
      <w:del w:id="361" w:author="Daniel Stewart" w:date="2022-01-26T12:25:00Z">
        <w:r w:rsidRPr="3A5D7FCA" w:rsidDel="007E23BC">
          <w:delText xml:space="preserve">n </w:delText>
        </w:r>
      </w:del>
      <w:del w:id="362" w:author="Daniel Stewart" w:date="2022-01-26T12:28:00Z">
        <w:r w:rsidRPr="3A5D7FCA" w:rsidDel="007E23BC">
          <w:delText xml:space="preserve">the detrital food web, and </w:delText>
        </w:r>
        <w:r w:rsidR="520B2555" w:rsidRPr="3A5D7FCA" w:rsidDel="007E23BC">
          <w:delText xml:space="preserve">in providing </w:delText>
        </w:r>
        <w:r w:rsidRPr="3A5D7FCA" w:rsidDel="007E23BC">
          <w:delText>refugia for fish</w:delText>
        </w:r>
        <w:r w:rsidR="00895739" w:rsidDel="007E23BC">
          <w:delText xml:space="preserve"> </w:delText>
        </w:r>
        <w:r w:rsidR="00895739" w:rsidDel="007E23BC">
          <w:fldChar w:fldCharType="begin"/>
        </w:r>
        <w:r w:rsidR="000F1124" w:rsidDel="007E23BC">
          <w:del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delInstrText>
        </w:r>
        <w:r w:rsidR="00895739" w:rsidDel="007E23BC">
          <w:fldChar w:fldCharType="separate"/>
        </w:r>
        <w:r w:rsidR="00895739" w:rsidDel="007E23BC">
          <w:rPr>
            <w:noProof/>
          </w:rPr>
          <w:delText>(Levings 2004)</w:delText>
        </w:r>
        <w:r w:rsidR="00895739" w:rsidDel="007E23BC">
          <w:fldChar w:fldCharType="end"/>
        </w:r>
      </w:del>
      <w:r w:rsidR="00922B06">
        <w:fldChar w:fldCharType="begin"/>
      </w:r>
      <w:r w:rsidR="00922B06">
        <w:instrText xml:space="preserve"> PRINTDATE  \* MERGEFORMAT </w:instrText>
      </w:r>
      <w:r w:rsidR="00922B06">
        <w:fldChar w:fldCharType="end"/>
      </w:r>
      <w:del w:id="363" w:author="Daniel Stewart" w:date="2022-01-26T12:28:00Z">
        <w:r w:rsidR="00895739" w:rsidDel="007E23BC">
          <w:delText>.</w:delText>
        </w:r>
      </w:del>
      <w:r w:rsidR="00895739">
        <w:t xml:space="preserve"> </w:t>
      </w:r>
      <w:ins w:id="364" w:author="Daniel Stewart" w:date="2022-01-26T13:19:00Z">
        <w:r w:rsidR="00B50541">
          <w:t>In addition to</w:t>
        </w:r>
      </w:ins>
      <w:ins w:id="365" w:author="Daniel Stewart" w:date="2022-01-26T15:35:00Z">
        <w:r w:rsidR="00CD7041">
          <w:t xml:space="preserve"> </w:t>
        </w:r>
      </w:ins>
      <w:ins w:id="366" w:author="Daniel Stewart" w:date="2022-01-26T15:36:00Z">
        <w:r w:rsidR="00CD7041">
          <w:t xml:space="preserve">providing food and </w:t>
        </w:r>
      </w:ins>
      <w:ins w:id="367" w:author="Daniel Stewart" w:date="2022-01-26T15:37:00Z">
        <w:r w:rsidR="00CD7041">
          <w:t xml:space="preserve">refuge for numerous other </w:t>
        </w:r>
      </w:ins>
      <w:ins w:id="368" w:author="Daniel Stewart" w:date="2022-01-26T15:35:00Z">
        <w:r w:rsidR="00CD7041">
          <w:t>species</w:t>
        </w:r>
      </w:ins>
      <w:ins w:id="369" w:author="Daniel Stewart" w:date="2022-01-26T13:20:00Z">
        <w:r w:rsidR="00B50541">
          <w:t xml:space="preserve">, </w:t>
        </w:r>
      </w:ins>
      <w:ins w:id="370" w:author="Daniel Stewart" w:date="2022-01-26T15:36:00Z">
        <w:r w:rsidR="00CD7041">
          <w:t xml:space="preserve">tidal </w:t>
        </w:r>
      </w:ins>
      <w:ins w:id="371" w:author="Daniel Stewart" w:date="2022-01-26T13:20:00Z">
        <w:r w:rsidR="00B50541">
          <w:t xml:space="preserve">marshes provide </w:t>
        </w:r>
      </w:ins>
      <w:del w:id="372" w:author="Daniel Stewart" w:date="2022-01-26T13:19:00Z">
        <w:r w:rsidR="7C0E6D9E" w:rsidRPr="3A5D7FCA" w:rsidDel="00B50541">
          <w:delText>M</w:delText>
        </w:r>
        <w:r w:rsidRPr="3A5D7FCA" w:rsidDel="00B50541">
          <w:delText>arsh vegetation</w:delText>
        </w:r>
      </w:del>
      <w:del w:id="373" w:author="Daniel Stewart" w:date="2022-01-26T12:36:00Z">
        <w:r w:rsidR="597A4C11" w:rsidRPr="3A5D7FCA" w:rsidDel="000048D9">
          <w:delText xml:space="preserve"> also </w:delText>
        </w:r>
      </w:del>
      <w:del w:id="374" w:author="Daniel Stewart" w:date="2022-01-26T13:19:00Z">
        <w:r w:rsidR="597A4C11" w:rsidRPr="3A5D7FCA" w:rsidDel="00B50541">
          <w:delText>provides</w:delText>
        </w:r>
      </w:del>
      <w:ins w:id="375" w:author="Daniel Stewart" w:date="2022-01-26T15:35:00Z">
        <w:r w:rsidR="00CD7041">
          <w:t>a multit</w:t>
        </w:r>
      </w:ins>
      <w:ins w:id="376" w:author="Daniel Stewart" w:date="2022-01-26T15:36:00Z">
        <w:r w:rsidR="00CD7041">
          <w:t>ude of ecological</w:t>
        </w:r>
      </w:ins>
      <w:del w:id="377" w:author="Daniel Stewart" w:date="2022-01-26T15:35:00Z">
        <w:r w:rsidR="597A4C11" w:rsidRPr="3A5D7FCA" w:rsidDel="00CD7041">
          <w:delText xml:space="preserve"> other critical ecological</w:delText>
        </w:r>
      </w:del>
      <w:r w:rsidR="597A4C11" w:rsidRPr="3A5D7FCA">
        <w:t xml:space="preserve"> services</w:t>
      </w:r>
      <w:ins w:id="378" w:author="Daniel Stewart" w:date="2022-01-26T15:36:00Z">
        <w:r w:rsidR="00CD7041">
          <w:t xml:space="preserve">, </w:t>
        </w:r>
      </w:ins>
      <w:del w:id="379" w:author="Daniel Stewart" w:date="2022-01-26T15:36:00Z">
        <w:r w:rsidRPr="3A5D7FCA" w:rsidDel="00CD7041">
          <w:delText xml:space="preserve">, </w:delText>
        </w:r>
      </w:del>
      <w:r w:rsidRPr="3A5D7FCA">
        <w:t>including soil stabilisation</w:t>
      </w:r>
      <w:r w:rsidR="50C40DB3" w:rsidRPr="3A5D7FCA">
        <w:t xml:space="preserve">, </w:t>
      </w:r>
      <w:r w:rsidR="5B54FEE7" w:rsidRPr="3A5D7FCA">
        <w:t>water quality maintenance,</w:t>
      </w:r>
      <w:r w:rsidRPr="3A5D7FCA">
        <w:t xml:space="preserve"> wave attenuation, carbon sequestration</w:t>
      </w:r>
      <w:r w:rsidR="1FF97E12" w:rsidRPr="3A5D7FCA">
        <w:t xml:space="preserve">, </w:t>
      </w:r>
      <w:ins w:id="380" w:author="Daniel Stewart" w:date="2022-01-27T13:05:00Z">
        <w:r w:rsidR="000661F2">
          <w:t xml:space="preserve">and </w:t>
        </w:r>
      </w:ins>
      <w:r w:rsidR="1FF97E12" w:rsidRPr="3A5D7FCA">
        <w:t>nutrient cycling</w:t>
      </w:r>
      <w:del w:id="381" w:author="Daniel Stewart" w:date="2022-01-27T13:05:00Z">
        <w:r w:rsidR="1FF97E12" w:rsidRPr="3A5D7FCA" w:rsidDel="000661F2">
          <w:delText>and sequestration</w:delText>
        </w:r>
      </w:del>
      <w:del w:id="382" w:author="Daniel Stewart" w:date="2022-01-26T15:37:00Z">
        <w:r w:rsidR="1FF97E12" w:rsidRPr="3A5D7FCA" w:rsidDel="00CD7041">
          <w:delText>,</w:delText>
        </w:r>
        <w:r w:rsidR="6BFA095D" w:rsidRPr="3A5D7FCA" w:rsidDel="00CD7041">
          <w:delText xml:space="preserve"> and</w:delText>
        </w:r>
        <w:r w:rsidRPr="3A5D7FCA" w:rsidDel="00CD7041">
          <w:delText xml:space="preserve"> </w:delText>
        </w:r>
      </w:del>
      <w:ins w:id="383" w:author="Eric Balke" w:date="2022-01-12T17:00:00Z">
        <w:del w:id="384" w:author="Daniel Stewart" w:date="2022-01-26T15:37:00Z">
          <w:r w:rsidR="004C3AF3" w:rsidDel="00CD7041">
            <w:delText xml:space="preserve">food and </w:delText>
          </w:r>
        </w:del>
      </w:ins>
      <w:del w:id="385" w:author="Daniel Stewart" w:date="2022-01-26T12:50:00Z">
        <w:r w:rsidRPr="3A5D7FCA" w:rsidDel="00133CA7">
          <w:delText xml:space="preserve">habitat </w:delText>
        </w:r>
      </w:del>
      <w:del w:id="386" w:author="Daniel Stewart" w:date="2022-01-26T15:37:00Z">
        <w:r w:rsidRPr="3A5D7FCA" w:rsidDel="00CD7041">
          <w:delText xml:space="preserve">for numerous </w:delText>
        </w:r>
      </w:del>
      <w:del w:id="387" w:author="Daniel Stewart" w:date="2022-01-26T12:28:00Z">
        <w:r w:rsidRPr="3A5D7FCA" w:rsidDel="007E23BC">
          <w:delText xml:space="preserve">non-fish </w:delText>
        </w:r>
      </w:del>
      <w:del w:id="388" w:author="Daniel Stewart" w:date="2022-01-26T15:37:00Z">
        <w:r w:rsidRPr="3A5D7FCA" w:rsidDel="00CD7041">
          <w:delText>species</w:delText>
        </w:r>
      </w:del>
      <w:r w:rsidR="55279389" w:rsidRPr="3A5D7FCA">
        <w:t xml:space="preserve"> </w:t>
      </w:r>
      <w:r w:rsidR="00895739">
        <w:fldChar w:fldCharType="begin"/>
      </w:r>
      <w:r w:rsidR="00782C24">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dontUpdate":true,"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782C24">
        <w:rPr>
          <w:rFonts w:ascii="Cambria Math" w:hAnsi="Cambria Math" w:cs="Cambria Math"/>
        </w:rPr>
        <w:instrText>∼</w:instrText>
      </w:r>
      <w:r w:rsidR="00782C24">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issued":{"date-parts":[["2021",12,2]]}}}],"schema":"https://github.com/citation-style-language/schema/raw/master/csl-citation.json"} </w:instrText>
      </w:r>
      <w:r w:rsidR="00895739">
        <w:fldChar w:fldCharType="separate"/>
      </w:r>
      <w:r w:rsidR="00CD7041">
        <w:rPr>
          <w:noProof/>
        </w:rPr>
        <w:t>(</w:t>
      </w:r>
      <w:ins w:id="389" w:author="Daniel Stewart" w:date="2022-01-26T15:44:00Z">
        <w:r w:rsidR="00007063">
          <w:rPr>
            <w:noProof/>
          </w:rPr>
          <w:t>e</w:t>
        </w:r>
      </w:ins>
      <w:ins w:id="390" w:author="Daniel Stewart" w:date="2022-01-26T15:46:00Z">
        <w:r w:rsidR="00007063">
          <w:rPr>
            <w:noProof/>
          </w:rPr>
          <w:t>.g</w:t>
        </w:r>
      </w:ins>
      <w:ins w:id="391" w:author="Daniel Stewart" w:date="2022-01-26T15:44:00Z">
        <w:r w:rsidR="00007063">
          <w:rPr>
            <w:noProof/>
          </w:rPr>
          <w:t>.</w:t>
        </w:r>
      </w:ins>
      <w:ins w:id="392" w:author="Daniel Stewart" w:date="2022-01-26T15:46:00Z">
        <w:r w:rsidR="00E01B21">
          <w:rPr>
            <w:noProof/>
          </w:rPr>
          <w:t>,</w:t>
        </w:r>
      </w:ins>
      <w:ins w:id="393" w:author="Daniel Stewart" w:date="2022-01-26T15:44:00Z">
        <w:r w:rsidR="00007063">
          <w:rPr>
            <w:noProof/>
          </w:rPr>
          <w:t xml:space="preserve"> </w:t>
        </w:r>
      </w:ins>
      <w:r w:rsidR="00CD7041">
        <w:rPr>
          <w:noProof/>
        </w:rPr>
        <w:t>Peterson et al. 2008; Broome et al. 2019; Forysinski 2019; Arias-Ortiz et al. 2021; Correa et al. 2021)</w:t>
      </w:r>
      <w:r w:rsidR="00895739">
        <w:fldChar w:fldCharType="end"/>
      </w:r>
      <w:r w:rsidR="00895739">
        <w:t>.</w:t>
      </w:r>
      <w:ins w:id="394" w:author="Daniel Stewart" w:date="2022-01-25T14:28:00Z">
        <w:r w:rsidR="000E4922">
          <w:t xml:space="preserve"> </w:t>
        </w:r>
      </w:ins>
    </w:p>
    <w:p w14:paraId="3BEE8854" w14:textId="3D9EB03B" w:rsidR="42F6C84D" w:rsidRDefault="42F6C84D" w:rsidP="00D95039"/>
    <w:p w14:paraId="2F73406F" w14:textId="2AE0D527" w:rsidR="00E01B21" w:rsidRDefault="005A6FFD" w:rsidP="00D95039">
      <w:pPr>
        <w:rPr>
          <w:ins w:id="395" w:author="Daniel Stewart" w:date="2022-01-27T13:17:00Z"/>
        </w:rPr>
      </w:pPr>
      <w:commentRangeStart w:id="396"/>
      <w:ins w:id="397" w:author="Daniel Stewart" w:date="2022-01-27T13:26:00Z">
        <w:r>
          <w:t>S</w:t>
        </w:r>
      </w:ins>
      <w:ins w:id="398" w:author="Daniel Stewart" w:date="2022-01-27T13:15:00Z">
        <w:r w:rsidR="00694C33">
          <w:t xml:space="preserve">pecies </w:t>
        </w:r>
      </w:ins>
      <w:ins w:id="399" w:author="Daniel Stewart" w:date="2022-01-27T13:12:00Z">
        <w:r w:rsidR="00694C33">
          <w:t xml:space="preserve">composition </w:t>
        </w:r>
      </w:ins>
      <w:ins w:id="400" w:author="Daniel Stewart" w:date="2022-01-27T13:26:00Z">
        <w:r>
          <w:t>c</w:t>
        </w:r>
      </w:ins>
      <w:ins w:id="401" w:author="Daniel Stewart" w:date="2022-01-27T13:13:00Z">
        <w:r w:rsidR="00694C33">
          <w:t xml:space="preserve">an </w:t>
        </w:r>
      </w:ins>
      <w:ins w:id="402" w:author="Daniel Stewart" w:date="2022-01-27T13:20:00Z">
        <w:r w:rsidR="00D47219">
          <w:t xml:space="preserve">greatly </w:t>
        </w:r>
      </w:ins>
      <w:ins w:id="403" w:author="Daniel Stewart" w:date="2022-01-27T15:18:00Z">
        <w:r w:rsidR="00A86C70">
          <w:t>influence</w:t>
        </w:r>
      </w:ins>
      <w:ins w:id="404" w:author="Daniel Stewart" w:date="2022-01-27T13:20:00Z">
        <w:r w:rsidR="00D47219">
          <w:t xml:space="preserve"> th</w:t>
        </w:r>
      </w:ins>
      <w:ins w:id="405" w:author="Daniel Stewart" w:date="2022-01-27T13:17:00Z">
        <w:r w:rsidR="00D47219">
          <w:t xml:space="preserve">e </w:t>
        </w:r>
      </w:ins>
      <w:ins w:id="406" w:author="Daniel Stewart" w:date="2022-01-27T13:27:00Z">
        <w:r>
          <w:t xml:space="preserve">ecological </w:t>
        </w:r>
      </w:ins>
      <w:ins w:id="407" w:author="Daniel Stewart" w:date="2022-01-27T13:13:00Z">
        <w:r w:rsidR="00694C33">
          <w:t>function</w:t>
        </w:r>
      </w:ins>
      <w:ins w:id="408" w:author="Daniel Stewart" w:date="2022-01-27T13:27:00Z">
        <w:r>
          <w:t>s</w:t>
        </w:r>
      </w:ins>
      <w:ins w:id="409" w:author="Daniel Stewart" w:date="2022-01-27T13:13:00Z">
        <w:r w:rsidR="00694C33">
          <w:t xml:space="preserve"> and</w:t>
        </w:r>
      </w:ins>
      <w:ins w:id="410" w:author="Daniel Stewart" w:date="2022-01-27T13:27:00Z">
        <w:r>
          <w:t xml:space="preserve"> services </w:t>
        </w:r>
      </w:ins>
      <w:ins w:id="411" w:author="Daniel Stewart" w:date="2022-01-27T14:14:00Z">
        <w:r w:rsidR="0080668B">
          <w:t xml:space="preserve">of </w:t>
        </w:r>
      </w:ins>
      <w:ins w:id="412" w:author="Daniel Stewart" w:date="2022-01-27T13:26:00Z">
        <w:r>
          <w:t>a plant community</w:t>
        </w:r>
      </w:ins>
      <w:ins w:id="413" w:author="Daniel Stewart" w:date="2022-01-27T15:13:00Z">
        <w:r w:rsidR="001B272C">
          <w:t xml:space="preserve"> </w:t>
        </w:r>
      </w:ins>
      <w:del w:id="414" w:author="Daniel Stewart" w:date="2022-01-27T14:14:00Z">
        <w:r w:rsidDel="0080668B">
          <w:delText xml:space="preserve"> </w:delText>
        </w:r>
      </w:del>
      <w:r>
        <w:t>(e.g.</w:t>
      </w:r>
      <w:ins w:id="415" w:author="Daniel Stewart" w:date="2022-01-27T15:49:00Z">
        <w:r w:rsidR="00155EDC">
          <w:t>,</w:t>
        </w:r>
      </w:ins>
      <w:ins w:id="416" w:author="Daniel Stewart" w:date="2022-01-27T13:30:00Z">
        <w:r w:rsidR="00F35CFF">
          <w:t xml:space="preserve"> </w:t>
        </w:r>
      </w:ins>
      <w:del w:id="417" w:author="Daniel Stewart" w:date="2022-01-27T13:30:00Z">
        <w:r w:rsidDel="00F35CFF">
          <w:delText xml:space="preserve"> </w:delText>
        </w:r>
      </w:del>
      <w:r w:rsidR="00F35CFF">
        <w:fldChar w:fldCharType="begin"/>
      </w:r>
      <w:r w:rsidR="00782C24">
        <w:instrText xml:space="preserve"> ADDIN ZOTERO_ITEM CSL_CITATION {"citationID":"wObYb1Lf","properties":{"formattedCitation":"(Haines &amp; Hanson 1979; Jessop et al. 2015; Alldred &amp; Baines 2016; Forysinski 2019)","plainCitation":"(Haines &amp; Hanson 1979; Jessop et al. 2015; Alldred &amp; Baines 2016; Forysinski 2019)","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lt;i&gt; Spartina alterniflora &lt;i&gt;Loisel., &lt;/i&gt;Salicornia virginica &lt;/i&gt;L., and &lt;i&gt; Juncus roemerianus &lt;/i&gt; 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del w:id="418" w:author="Daniel Stewart" w:date="2022-01-27T15:43:00Z">
        <w:r w:rsidR="00B5031C" w:rsidDel="00B5031C">
          <w:rPr>
            <w:noProof/>
          </w:rPr>
          <w:delText>(</w:delText>
        </w:r>
      </w:del>
      <w:r w:rsidR="00B5031C">
        <w:rPr>
          <w:noProof/>
        </w:rPr>
        <w:t>Haines &amp; Hanson 1979; Jessop et al. 2015; Alldred &amp; Baines 2016; Forysinski 2019)</w:t>
      </w:r>
      <w:r w:rsidR="00F35CFF">
        <w:fldChar w:fldCharType="end"/>
      </w:r>
      <w:ins w:id="419" w:author="Daniel Stewart" w:date="2022-01-27T13:21:00Z">
        <w:r w:rsidR="00D47219">
          <w:t>.</w:t>
        </w:r>
      </w:ins>
      <w:ins w:id="420" w:author="Daniel Stewart" w:date="2022-01-27T15:50:00Z">
        <w:r w:rsidR="00155EDC">
          <w:t xml:space="preserve"> The abundance of invasive species is </w:t>
        </w:r>
      </w:ins>
      <w:ins w:id="421" w:author="Daniel Stewart" w:date="2022-01-27T15:51:00Z">
        <w:r w:rsidR="00155EDC">
          <w:t>regularly used to monitor site function</w:t>
        </w:r>
      </w:ins>
      <w:del w:id="422" w:author="Daniel Stewart" w:date="2022-01-27T13:17:00Z">
        <w:r w:rsidR="1A84FF19" w:rsidRPr="3A5D7FCA" w:rsidDel="00D47219">
          <w:delText xml:space="preserve">Metrics </w:delText>
        </w:r>
        <w:r w:rsidR="5CF0FF94" w:rsidRPr="3A5D7FCA" w:rsidDel="00D47219">
          <w:delText xml:space="preserve">that </w:delText>
        </w:r>
        <w:r w:rsidR="1A84FF19" w:rsidRPr="3A5D7FCA" w:rsidDel="00D47219">
          <w:delText>evaluat</w:delText>
        </w:r>
        <w:r w:rsidR="58FFBDD0" w:rsidRPr="3A5D7FCA" w:rsidDel="00D47219">
          <w:delText>e</w:delText>
        </w:r>
        <w:r w:rsidR="1A84FF19" w:rsidRPr="3A5D7FCA" w:rsidDel="00D47219">
          <w:delText xml:space="preserve"> </w:delText>
        </w:r>
        <w:r w:rsidR="1A84FF19" w:rsidRPr="00DF37F5" w:rsidDel="00D47219">
          <w:delText>the</w:delText>
        </w:r>
        <w:r w:rsidR="71A57010" w:rsidRPr="00DF37F5" w:rsidDel="00D47219">
          <w:delText xml:space="preserve"> </w:delText>
        </w:r>
        <w:r w:rsidR="4AA0856D" w:rsidRPr="00DF37F5" w:rsidDel="00D47219">
          <w:delText>composition of a plant community</w:delText>
        </w:r>
      </w:del>
      <w:ins w:id="423" w:author="Eric Balke" w:date="2022-01-12T17:01:00Z">
        <w:del w:id="424" w:author="Daniel Stewart" w:date="2022-01-27T13:12:00Z">
          <w:r w:rsidR="004C3AF3" w:rsidDel="00694C33">
            <w:delText xml:space="preserve"> (e.g.,</w:delText>
          </w:r>
        </w:del>
      </w:ins>
      <w:del w:id="425" w:author="Daniel Stewart" w:date="2022-01-27T13:17:00Z">
        <w:r w:rsidR="4AA0856D" w:rsidRPr="00DF37F5" w:rsidDel="00D47219">
          <w:delText xml:space="preserve">, for example </w:delText>
        </w:r>
        <w:r w:rsidR="532E731C" w:rsidRPr="00DF37F5" w:rsidDel="00D47219">
          <w:delText xml:space="preserve">dominance of </w:delText>
        </w:r>
        <w:r w:rsidR="690DD63F" w:rsidRPr="00DF37F5" w:rsidDel="00D47219">
          <w:delText xml:space="preserve">native versus </w:delText>
        </w:r>
        <w:r w:rsidR="532E731C" w:rsidRPr="00DF37F5" w:rsidDel="00D47219">
          <w:delText>i</w:delText>
        </w:r>
      </w:del>
      <w:del w:id="426" w:author="Daniel Stewart" w:date="2022-01-26T15:48:00Z">
        <w:r w:rsidR="532E731C" w:rsidRPr="00DF37F5" w:rsidDel="00E01B21">
          <w:delText>nvasive</w:delText>
        </w:r>
      </w:del>
      <w:del w:id="427" w:author="Daniel Stewart" w:date="2022-01-27T13:17:00Z">
        <w:r w:rsidR="532E731C" w:rsidRPr="00DF37F5" w:rsidDel="00D47219">
          <w:delText xml:space="preserve"> species</w:delText>
        </w:r>
      </w:del>
      <w:ins w:id="428" w:author="Eric Balke" w:date="2022-01-12T17:01:00Z">
        <w:del w:id="429" w:author="Daniel Stewart" w:date="2022-01-27T13:12:00Z">
          <w:r w:rsidR="004C3AF3" w:rsidDel="00694C33">
            <w:delText>)</w:delText>
          </w:r>
        </w:del>
      </w:ins>
      <w:del w:id="430" w:author="Daniel Stewart" w:date="2022-01-27T13:12:00Z">
        <w:r w:rsidR="133FC7F4" w:rsidRPr="00DF37F5" w:rsidDel="00694C33">
          <w:delText>,</w:delText>
        </w:r>
      </w:del>
      <w:del w:id="431" w:author="Daniel Stewart" w:date="2022-01-27T13:17:00Z">
        <w:r w:rsidR="00230431" w:rsidRPr="00DF37F5" w:rsidDel="00D47219">
          <w:delText xml:space="preserve"> </w:delText>
        </w:r>
        <w:r w:rsidR="0AEDCA66" w:rsidRPr="00DF37F5" w:rsidDel="00D47219">
          <w:delText xml:space="preserve">may </w:delText>
        </w:r>
        <w:r w:rsidR="1C83D0AD" w:rsidRPr="00DF37F5" w:rsidDel="00D47219">
          <w:delText xml:space="preserve">also </w:delText>
        </w:r>
        <w:r w:rsidR="6AD11110" w:rsidRPr="00DF37F5" w:rsidDel="00D47219">
          <w:delText>be useful in evaluating the</w:delText>
        </w:r>
        <w:r w:rsidR="0AEDCA66" w:rsidRPr="00DF37F5" w:rsidDel="00D47219">
          <w:delText xml:space="preserve"> function and</w:delText>
        </w:r>
        <w:r w:rsidR="0AEDCA66" w:rsidRPr="3A5D7FCA" w:rsidDel="00D47219">
          <w:delText xml:space="preserve"> </w:delText>
        </w:r>
      </w:del>
      <w:del w:id="432" w:author="Daniel Stewart" w:date="2022-01-26T16:10:00Z">
        <w:r w:rsidR="0AEDCA66" w:rsidRPr="3A5D7FCA" w:rsidDel="00B21ED9">
          <w:delText xml:space="preserve">provisional </w:delText>
        </w:r>
      </w:del>
      <w:del w:id="433" w:author="Daniel Stewart" w:date="2022-01-27T13:17:00Z">
        <w:r w:rsidR="0AEDCA66" w:rsidRPr="3A5D7FCA" w:rsidDel="00D47219">
          <w:delText>services</w:delText>
        </w:r>
        <w:r w:rsidR="1AAE2A9A" w:rsidRPr="3A5D7FCA" w:rsidDel="00D47219">
          <w:delText xml:space="preserve"> of tidal wetlands</w:delText>
        </w:r>
        <w:r w:rsidR="00895739" w:rsidDel="00D47219">
          <w:delText xml:space="preserve"> </w:delText>
        </w:r>
        <w:r w:rsidR="00895739" w:rsidDel="00D47219">
          <w:fldChar w:fldCharType="begin"/>
        </w:r>
        <w:r w:rsidR="000F1124" w:rsidDel="00D47219">
          <w:del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delInstrText>
        </w:r>
        <w:r w:rsidR="00895739" w:rsidDel="00D47219">
          <w:fldChar w:fldCharType="separate"/>
        </w:r>
        <w:r w:rsidR="00895739" w:rsidDel="00D47219">
          <w:rPr>
            <w:noProof/>
          </w:rPr>
          <w:delText>(</w:delText>
        </w:r>
        <w:r w:rsidR="00664C7B" w:rsidDel="00D47219">
          <w:rPr>
            <w:noProof/>
          </w:rPr>
          <w:delText>e</w:delText>
        </w:r>
      </w:del>
      <w:ins w:id="434" w:author="Eric Balke" w:date="2022-01-12T17:01:00Z">
        <w:del w:id="435" w:author="Daniel Stewart" w:date="2022-01-27T13:17:00Z">
          <w:r w:rsidR="004C3AF3" w:rsidDel="00D47219">
            <w:rPr>
              <w:noProof/>
            </w:rPr>
            <w:delText xml:space="preserve">.g., </w:delText>
          </w:r>
        </w:del>
      </w:ins>
      <w:del w:id="436" w:author="Daniel Stewart" w:date="2022-01-27T13:17:00Z">
        <w:r w:rsidR="00664C7B" w:rsidDel="00D47219">
          <w:rPr>
            <w:noProof/>
          </w:rPr>
          <w:delText xml:space="preserve">x. </w:delText>
        </w:r>
        <w:r w:rsidR="00895739" w:rsidDel="00D47219">
          <w:rPr>
            <w:noProof/>
          </w:rPr>
          <w:delText>Haines &amp; Hanson 1979; Zedler &amp; Kercher 2005)</w:delText>
        </w:r>
        <w:r w:rsidR="00895739" w:rsidDel="00D47219">
          <w:fldChar w:fldCharType="end"/>
        </w:r>
        <w:r w:rsidR="00895739" w:rsidDel="00D47219">
          <w:delText xml:space="preserve">. </w:delText>
        </w:r>
      </w:del>
      <w:ins w:id="437" w:author="Daniel Stewart" w:date="2022-01-27T15:51:00Z">
        <w:r w:rsidR="00155EDC">
          <w:t>,</w:t>
        </w:r>
      </w:ins>
      <w:ins w:id="438" w:author="Daniel Stewart" w:date="2022-01-27T15:13:00Z">
        <w:r w:rsidR="001B272C">
          <w:t xml:space="preserve"> as</w:t>
        </w:r>
      </w:ins>
      <w:ins w:id="439" w:author="Daniel Stewart" w:date="2022-01-26T16:09:00Z">
        <w:r w:rsidR="00B21ED9">
          <w:t xml:space="preserve"> they </w:t>
        </w:r>
      </w:ins>
      <w:ins w:id="440" w:author="Daniel Stewart" w:date="2022-01-26T16:11:00Z">
        <w:r w:rsidR="00B21ED9">
          <w:t>can</w:t>
        </w:r>
      </w:ins>
      <w:ins w:id="441" w:author="Daniel Stewart" w:date="2022-01-26T16:09:00Z">
        <w:r w:rsidR="00B21ED9">
          <w:t xml:space="preserve"> </w:t>
        </w:r>
      </w:ins>
      <w:ins w:id="442" w:author="Daniel Stewart" w:date="2022-01-26T16:10:00Z">
        <w:r w:rsidR="00B21ED9">
          <w:t xml:space="preserve">displace native </w:t>
        </w:r>
      </w:ins>
      <w:ins w:id="443" w:author="Daniel Stewart" w:date="2022-01-26T16:12:00Z">
        <w:r w:rsidR="00B21ED9">
          <w:t xml:space="preserve">flora </w:t>
        </w:r>
        <w:r w:rsidR="00580482">
          <w:t>over large</w:t>
        </w:r>
      </w:ins>
      <w:ins w:id="444" w:author="Daniel Stewart" w:date="2022-01-27T15:18:00Z">
        <w:r w:rsidR="00A86C70">
          <w:t xml:space="preserve"> areas</w:t>
        </w:r>
      </w:ins>
      <w:ins w:id="445" w:author="Daniel Stewart" w:date="2022-01-26T16:14:00Z">
        <w:r w:rsidR="00580482">
          <w:t>,</w:t>
        </w:r>
      </w:ins>
      <w:ins w:id="446" w:author="Daniel Stewart" w:date="2022-01-26T16:12:00Z">
        <w:r w:rsidR="00580482">
          <w:t xml:space="preserve"> and</w:t>
        </w:r>
      </w:ins>
      <w:ins w:id="447" w:author="Daniel Stewart" w:date="2022-01-27T13:47:00Z">
        <w:r w:rsidR="002A3458">
          <w:t xml:space="preserve"> may </w:t>
        </w:r>
      </w:ins>
      <w:ins w:id="448" w:author="Daniel Stewart" w:date="2022-01-27T15:14:00Z">
        <w:r w:rsidR="001B272C">
          <w:t xml:space="preserve">subsequently </w:t>
        </w:r>
      </w:ins>
      <w:ins w:id="449" w:author="Daniel Stewart" w:date="2022-01-27T13:45:00Z">
        <w:r w:rsidR="000D6E34">
          <w:t xml:space="preserve">alter the structure, biodiversity, </w:t>
        </w:r>
      </w:ins>
      <w:ins w:id="450" w:author="Daniel Stewart" w:date="2022-01-27T13:46:00Z">
        <w:r w:rsidR="000D6E34">
          <w:t xml:space="preserve">productivity, and food webs of wetlands </w:t>
        </w:r>
      </w:ins>
      <w:r w:rsidR="000D6E34">
        <w:fldChar w:fldCharType="begin"/>
      </w:r>
      <w:r w:rsidR="00D96D53">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ins w:id="451" w:author="Daniel Stewart" w:date="2022-01-27T15:14:00Z">
        <w:r w:rsidR="001B272C">
          <w:t xml:space="preserve">. </w:t>
        </w:r>
      </w:ins>
      <w:ins w:id="452" w:author="Daniel Stewart" w:date="2022-01-27T15:19:00Z">
        <w:r w:rsidR="00A86C70">
          <w:t>Though few in number, s</w:t>
        </w:r>
      </w:ins>
      <w:ins w:id="453" w:author="Daniel Stewart" w:date="2022-01-27T15:17:00Z">
        <w:r w:rsidR="00A86C70">
          <w:t xml:space="preserve">tudies </w:t>
        </w:r>
      </w:ins>
      <w:ins w:id="454" w:author="Daniel Stewart" w:date="2022-01-27T15:20:00Z">
        <w:r w:rsidR="00A86C70">
          <w:t xml:space="preserve">that have investigated </w:t>
        </w:r>
      </w:ins>
      <w:ins w:id="455" w:author="Daniel Stewart" w:date="2022-01-27T15:17:00Z">
        <w:r w:rsidR="00A86C70">
          <w:t xml:space="preserve">the </w:t>
        </w:r>
      </w:ins>
      <w:ins w:id="456" w:author="Daniel Stewart" w:date="2022-01-27T15:19:00Z">
        <w:r w:rsidR="00A86C70">
          <w:t>effects</w:t>
        </w:r>
      </w:ins>
      <w:ins w:id="457" w:author="Daniel Stewart" w:date="2022-01-27T15:17:00Z">
        <w:r w:rsidR="00A86C70">
          <w:t xml:space="preserve"> of invasive species</w:t>
        </w:r>
      </w:ins>
      <w:ins w:id="458" w:author="Daniel Stewart" w:date="2022-01-27T15:19:00Z">
        <w:r w:rsidR="00A86C70">
          <w:t xml:space="preserve"> in the FRE </w:t>
        </w:r>
      </w:ins>
      <w:ins w:id="459" w:author="Daniel Stewart" w:date="2022-01-27T15:17:00Z">
        <w:r w:rsidR="00A86C70">
          <w:t>support this</w:t>
        </w:r>
      </w:ins>
      <w:ins w:id="460" w:author="Daniel Stewart" w:date="2022-01-27T15:15:00Z">
        <w:r w:rsidR="001B272C">
          <w:t xml:space="preserve">. </w:t>
        </w:r>
      </w:ins>
      <w:del w:id="461" w:author="Daniel Stewart" w:date="2022-01-27T14:05:00Z">
        <w:r w:rsidR="00AB2F4A" w:rsidDel="00AB2F4A">
          <w:fldChar w:fldCharType="begin"/>
        </w:r>
        <w:r w:rsidR="00AB2F4A" w:rsidDel="00AB2F4A">
          <w:delInstrText xml:space="preserve"> ADDIN ZOTERO_ITEM CSL_CITATION {"citationID":"DAjqKmjC","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AB2F4A" w:rsidDel="00AB2F4A">
          <w:fldChar w:fldCharType="separate"/>
        </w:r>
        <w:r w:rsidR="00AB2F4A" w:rsidDel="00AB2F4A">
          <w:rPr>
            <w:noProof/>
          </w:rPr>
          <w:delText>(Stewart 2021)</w:delText>
        </w:r>
        <w:r w:rsidR="00AB2F4A" w:rsidDel="00AB2F4A">
          <w:fldChar w:fldCharType="end"/>
        </w:r>
      </w:del>
      <w:del w:id="462" w:author="Daniel Stewart" w:date="2022-01-27T13:32:00Z">
        <w:r w:rsidDel="00F35CFF">
          <w:fldChar w:fldCharType="begin"/>
        </w:r>
        <w:r w:rsidDel="00F35CFF">
          <w:delInstrText xml:space="preserve"> ADDIN ZOTERO_ITEM CSL_CITATION {"citationID":"DuL7Ejhv","properties":{"formattedCitation":"(Haines &amp; Hanson 1979)","plainCitation":"(Haines &amp; Hanson 197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schema":"https://github.com/citation-style-language/schema/raw/master/csl-citation.json"} </w:delInstrText>
        </w:r>
        <w:r w:rsidDel="00F35CFF">
          <w:fldChar w:fldCharType="separate"/>
        </w:r>
        <w:r w:rsidDel="00F35CFF">
          <w:rPr>
            <w:noProof/>
          </w:rPr>
          <w:delText>(Haines &amp; Hanson 1979)</w:delText>
        </w:r>
        <w:r w:rsidDel="00F35CFF">
          <w:fldChar w:fldCharType="end"/>
        </w:r>
      </w:del>
      <w:ins w:id="463" w:author="Daniel Stewart" w:date="2022-01-27T14:05:00Z">
        <w:r w:rsidR="00AB2F4A">
          <w:t>D</w:t>
        </w:r>
      </w:ins>
      <w:moveToRangeStart w:id="464" w:author="Daniel Stewart" w:date="2022-01-26T16:09:00Z" w:name="move94105764"/>
      <w:moveTo w:id="465" w:author="Daniel Stewart" w:date="2022-01-26T16:09:00Z">
        <w:del w:id="466" w:author="Daniel Stewart" w:date="2022-01-26T16:09:00Z">
          <w:r w:rsidR="00B21ED9" w:rsidRPr="3A5D7FCA" w:rsidDel="00B21ED9">
            <w:delText>d</w:delText>
          </w:r>
        </w:del>
        <w:r w:rsidR="00B21ED9" w:rsidRPr="3A5D7FCA">
          <w:t xml:space="preserve">ecomposition rates of </w:t>
        </w:r>
        <w:del w:id="467" w:author="Daniel Stewart" w:date="2022-01-27T15:21:00Z">
          <w:r w:rsidR="00B21ED9" w:rsidRPr="3A5D7FCA" w:rsidDel="00A86C70">
            <w:delText xml:space="preserve">invasive </w:delText>
          </w:r>
        </w:del>
        <w:r w:rsidR="00B21ED9" w:rsidRPr="3A5D7FCA">
          <w:t xml:space="preserve">purple loosestrife </w:t>
        </w:r>
        <w:r w:rsidR="00B21ED9" w:rsidRPr="3A5D7FCA">
          <w:rPr>
            <w:i/>
            <w:iCs/>
          </w:rPr>
          <w:t>(Lythrum salicaria</w:t>
        </w:r>
        <w:r w:rsidR="00B21ED9" w:rsidRPr="3A5D7FCA">
          <w:t>)</w:t>
        </w:r>
      </w:moveTo>
      <w:ins w:id="468" w:author="Daniel Stewart" w:date="2022-01-26T16:35:00Z">
        <w:r w:rsidR="00C42E13">
          <w:t xml:space="preserve"> are known to</w:t>
        </w:r>
      </w:ins>
      <w:moveTo w:id="469" w:author="Daniel Stewart" w:date="2022-01-26T16:09:00Z">
        <w:del w:id="470" w:author="Daniel Stewart" w:date="2022-01-26T16:35:00Z">
          <w:r w:rsidR="00B21ED9" w:rsidRPr="3A5D7FCA" w:rsidDel="00C42E13">
            <w:delText xml:space="preserve"> were</w:delText>
          </w:r>
        </w:del>
      </w:moveTo>
      <w:ins w:id="471" w:author="Daniel Stewart" w:date="2022-01-26T16:13:00Z">
        <w:r w:rsidR="00580482">
          <w:t xml:space="preserve"> be</w:t>
        </w:r>
      </w:ins>
      <w:moveTo w:id="472" w:author="Daniel Stewart" w:date="2022-01-26T16:09:00Z">
        <w:r w:rsidR="00B21ED9" w:rsidRPr="3A5D7FCA">
          <w:t xml:space="preserve"> significantly faster than native </w:t>
        </w:r>
      </w:moveTo>
      <w:ins w:id="473" w:author="Daniel Stewart" w:date="2022-01-26T16:23:00Z">
        <w:r w:rsidR="00D55B8B">
          <w:t>Lyngbye’s sedge (</w:t>
        </w:r>
      </w:ins>
      <w:moveTo w:id="474" w:author="Daniel Stewart" w:date="2022-01-26T16:09:00Z">
        <w:r w:rsidR="00B21ED9" w:rsidRPr="3A5D7FCA">
          <w:rPr>
            <w:i/>
            <w:iCs/>
          </w:rPr>
          <w:t>C</w:t>
        </w:r>
        <w:del w:id="475" w:author="Daniel Stewart" w:date="2022-01-26T16:13:00Z">
          <w:r w:rsidR="00B21ED9" w:rsidRPr="3A5D7FCA" w:rsidDel="00580482">
            <w:rPr>
              <w:i/>
              <w:iCs/>
            </w:rPr>
            <w:delText>.</w:delText>
          </w:r>
        </w:del>
      </w:moveTo>
      <w:ins w:id="476" w:author="Daniel Stewart" w:date="2022-01-26T16:13:00Z">
        <w:r w:rsidR="00580482">
          <w:rPr>
            <w:i/>
            <w:iCs/>
          </w:rPr>
          <w:t>arex</w:t>
        </w:r>
      </w:ins>
      <w:moveTo w:id="477" w:author="Daniel Stewart" w:date="2022-01-26T16:09:00Z">
        <w:r w:rsidR="00B21ED9" w:rsidRPr="3A5D7FCA">
          <w:rPr>
            <w:i/>
            <w:iCs/>
          </w:rPr>
          <w:t xml:space="preserve"> lyngbyei</w:t>
        </w:r>
      </w:moveTo>
      <w:ins w:id="478" w:author="Daniel Stewart" w:date="2022-01-27T14:19:00Z">
        <w:r w:rsidR="002F4884">
          <w:t>)</w:t>
        </w:r>
      </w:ins>
      <w:ins w:id="479" w:author="Daniel Stewart" w:date="2022-01-27T14:20:00Z">
        <w:r w:rsidR="002F4884">
          <w:t xml:space="preserve">, </w:t>
        </w:r>
      </w:ins>
      <w:moveTo w:id="480" w:author="Daniel Stewart" w:date="2022-01-26T16:09:00Z">
        <w:del w:id="481" w:author="Daniel Stewart" w:date="2022-01-27T14:19:00Z">
          <w:r w:rsidR="00B21ED9" w:rsidRPr="3A5D7FCA" w:rsidDel="002F4884">
            <w:rPr>
              <w:i/>
              <w:iCs/>
            </w:rPr>
            <w:delText xml:space="preserve">, </w:delText>
          </w:r>
        </w:del>
        <w:r w:rsidR="00B21ED9" w:rsidRPr="3A5D7FCA">
          <w:t>with potential implications on the timing of detritus supply and food availability</w:t>
        </w:r>
      </w:moveTo>
      <w:ins w:id="482" w:author="Daniel Stewart" w:date="2022-01-26T16:14:00Z">
        <w:r w:rsidR="00580482">
          <w:t xml:space="preserve"> </w:t>
        </w:r>
      </w:ins>
      <w:r w:rsidR="00580482">
        <w:fldChar w:fldCharType="begin"/>
      </w:r>
      <w:r w:rsidR="00D96D53">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t;i&gt;Lythrum salicaria&lt;/i&gt;) and Lyngbyei's Sedge (&lt;i&gt;Carex lyngbyei&lt;/i&gt;)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moveTo w:id="483" w:author="Daniel Stewart" w:date="2022-01-26T16:09:00Z">
        <w:r w:rsidR="00B21ED9" w:rsidRPr="3A5D7FCA">
          <w:t>.</w:t>
        </w:r>
      </w:moveTo>
      <w:moveToRangeEnd w:id="464"/>
      <w:ins w:id="484" w:author="Daniel Stewart" w:date="2022-01-26T16:19:00Z">
        <w:r w:rsidR="00580482">
          <w:t xml:space="preserve"> </w:t>
        </w:r>
        <w:r w:rsidR="00D55B8B">
          <w:t xml:space="preserve">Non-native </w:t>
        </w:r>
      </w:ins>
      <w:ins w:id="485" w:author="Daniel Stewart" w:date="2022-01-26T16:33:00Z">
        <w:r w:rsidR="00C42E13">
          <w:t xml:space="preserve">cattail, </w:t>
        </w:r>
      </w:ins>
      <w:ins w:id="486" w:author="Daniel Stewart" w:date="2022-01-26T16:19:00Z">
        <w:r w:rsidR="00D55B8B">
          <w:t xml:space="preserve">especially </w:t>
        </w:r>
      </w:ins>
      <w:ins w:id="487" w:author="Daniel Stewart" w:date="2022-01-26T16:23:00Z">
        <w:r w:rsidR="00D55B8B">
          <w:t xml:space="preserve">hybrid </w:t>
        </w:r>
      </w:ins>
      <w:ins w:id="488" w:author="Daniel Stewart" w:date="2022-01-26T16:19:00Z">
        <w:r w:rsidR="00D55B8B">
          <w:rPr>
            <w:i/>
            <w:iCs/>
          </w:rPr>
          <w:t>Typh</w:t>
        </w:r>
      </w:ins>
      <w:ins w:id="489" w:author="Daniel Stewart" w:date="2022-01-26T16:20:00Z">
        <w:r w:rsidR="00D55B8B">
          <w:rPr>
            <w:i/>
            <w:iCs/>
          </w:rPr>
          <w:t>a</w:t>
        </w:r>
      </w:ins>
      <w:ins w:id="490" w:author="Daniel Stewart" w:date="2022-01-27T14:13:00Z">
        <w:r w:rsidR="0080668B">
          <w:rPr>
            <w:i/>
            <w:iCs/>
          </w:rPr>
          <w:t xml:space="preserve"> </w:t>
        </w:r>
        <w:r w:rsidR="0080668B" w:rsidRPr="00572CC4">
          <w:t>×</w:t>
        </w:r>
      </w:ins>
      <w:ins w:id="491" w:author="Daniel Stewart" w:date="2022-01-26T16:20:00Z">
        <w:r w:rsidR="00D55B8B">
          <w:t xml:space="preserve"> </w:t>
        </w:r>
        <w:r w:rsidR="00D55B8B">
          <w:rPr>
            <w:i/>
            <w:iCs/>
          </w:rPr>
          <w:t>glauca</w:t>
        </w:r>
      </w:ins>
      <w:ins w:id="492" w:author="Daniel Stewart" w:date="2022-01-26T16:33:00Z">
        <w:r w:rsidR="00C42E13">
          <w:t xml:space="preserve"> </w:t>
        </w:r>
      </w:ins>
      <w:ins w:id="493" w:author="Daniel Stewart" w:date="2022-01-27T14:16:00Z">
        <w:r w:rsidR="002F4884">
          <w:t xml:space="preserve">currently </w:t>
        </w:r>
      </w:ins>
      <w:ins w:id="494" w:author="Daniel Stewart" w:date="2022-01-26T16:20:00Z">
        <w:r w:rsidR="00D55B8B">
          <w:t>occup</w:t>
        </w:r>
      </w:ins>
      <w:ins w:id="495" w:author="Daniel Stewart" w:date="2022-01-27T14:16:00Z">
        <w:r w:rsidR="002F4884">
          <w:t>ies</w:t>
        </w:r>
      </w:ins>
      <w:ins w:id="496" w:author="Daniel Stewart" w:date="2022-01-26T16:20:00Z">
        <w:r w:rsidR="00D55B8B">
          <w:t xml:space="preserve"> an estimated </w:t>
        </w:r>
      </w:ins>
      <w:ins w:id="497" w:author="Daniel Stewart" w:date="2022-01-27T15:59:00Z">
        <w:r w:rsidR="004478F5">
          <w:t>4</w:t>
        </w:r>
      </w:ins>
      <w:ins w:id="498" w:author="Daniel Stewart" w:date="2022-01-26T16:20:00Z">
        <w:r w:rsidR="00D55B8B">
          <w:t xml:space="preserve">% or </w:t>
        </w:r>
      </w:ins>
      <w:ins w:id="499" w:author="Daniel Stewart" w:date="2022-01-27T16:02:00Z">
        <w:r w:rsidR="004478F5">
          <w:t>50</w:t>
        </w:r>
      </w:ins>
      <w:ins w:id="500" w:author="Daniel Stewart" w:date="2022-01-26T16:20:00Z">
        <w:r w:rsidR="00D55B8B">
          <w:t>0,000 m</w:t>
        </w:r>
        <w:r w:rsidR="00D55B8B" w:rsidRPr="00D55B8B">
          <w:rPr>
            <w:vertAlign w:val="superscript"/>
            <w:rPrChange w:id="501" w:author="Daniel Stewart" w:date="2022-01-26T16:21:00Z">
              <w:rPr/>
            </w:rPrChange>
          </w:rPr>
          <w:t>2</w:t>
        </w:r>
      </w:ins>
      <w:ins w:id="502" w:author="Daniel Stewart" w:date="2022-01-26T16:21:00Z">
        <w:r w:rsidR="00D55B8B">
          <w:rPr>
            <w:vertAlign w:val="superscript"/>
          </w:rPr>
          <w:t xml:space="preserve"> </w:t>
        </w:r>
      </w:ins>
      <w:ins w:id="503" w:author="Daniel Stewart" w:date="2022-01-26T16:20:00Z">
        <w:r w:rsidR="00D55B8B">
          <w:t>of tidal marsh habitats in the</w:t>
        </w:r>
      </w:ins>
      <w:ins w:id="504" w:author="Daniel Stewart" w:date="2022-01-26T16:34:00Z">
        <w:r w:rsidR="00C42E13">
          <w:t xml:space="preserve"> </w:t>
        </w:r>
      </w:ins>
      <w:ins w:id="505" w:author="Daniel Stewart" w:date="2022-01-27T14:17:00Z">
        <w:r w:rsidR="002F4884">
          <w:t>FRE</w:t>
        </w:r>
      </w:ins>
      <w:ins w:id="506" w:author="Daniel Stewart" w:date="2022-01-26T16:21:00Z">
        <w:r w:rsidR="00D55B8B">
          <w:t>, forming near monocultures</w:t>
        </w:r>
      </w:ins>
      <w:ins w:id="507" w:author="Daniel Stewart" w:date="2022-01-27T14:17:00Z">
        <w:r w:rsidR="002F4884">
          <w:t xml:space="preserve"> where established. Th</w:t>
        </w:r>
      </w:ins>
      <w:ins w:id="508" w:author="Daniel Stewart" w:date="2022-01-27T15:23:00Z">
        <w:r w:rsidR="007526A0">
          <w:t>is ongoing</w:t>
        </w:r>
      </w:ins>
      <w:ins w:id="509" w:author="Daniel Stewart" w:date="2022-01-27T14:17:00Z">
        <w:r w:rsidR="002F4884">
          <w:t xml:space="preserve"> </w:t>
        </w:r>
      </w:ins>
      <w:ins w:id="510" w:author="Daniel Stewart" w:date="2022-01-27T15:21:00Z">
        <w:r w:rsidR="007526A0">
          <w:t xml:space="preserve">cattail </w:t>
        </w:r>
      </w:ins>
      <w:ins w:id="511" w:author="Daniel Stewart" w:date="2022-01-27T15:23:00Z">
        <w:r w:rsidR="007526A0">
          <w:t xml:space="preserve">invasion </w:t>
        </w:r>
      </w:ins>
      <w:ins w:id="512" w:author="Daniel Stewart" w:date="2022-01-27T15:21:00Z">
        <w:r w:rsidR="007526A0">
          <w:t xml:space="preserve">may represent a major </w:t>
        </w:r>
      </w:ins>
      <w:ins w:id="513" w:author="Daniel Stewart" w:date="2022-01-27T15:26:00Z">
        <w:r w:rsidR="007526A0">
          <w:t>disruption</w:t>
        </w:r>
      </w:ins>
      <w:ins w:id="514" w:author="Daniel Stewart" w:date="2022-01-27T15:21:00Z">
        <w:r w:rsidR="007526A0">
          <w:t xml:space="preserve"> to biodiversity and food web interactions</w:t>
        </w:r>
      </w:ins>
      <w:ins w:id="515" w:author="Daniel Stewart" w:date="2022-01-27T15:22:00Z">
        <w:r w:rsidR="007526A0">
          <w:t xml:space="preserve"> in the FRE</w:t>
        </w:r>
      </w:ins>
      <w:ins w:id="516" w:author="Daniel Stewart" w:date="2022-01-27T15:21:00Z">
        <w:r w:rsidR="007526A0">
          <w:t xml:space="preserve">, as </w:t>
        </w:r>
      </w:ins>
      <w:ins w:id="517" w:author="Daniel Stewart" w:date="2022-01-27T15:26:00Z">
        <w:r w:rsidR="003F11E6">
          <w:t>monocultures are significan</w:t>
        </w:r>
      </w:ins>
      <w:ins w:id="518" w:author="Daniel Stewart" w:date="2022-01-27T15:27:00Z">
        <w:r w:rsidR="003F11E6">
          <w:t>tly less floristically diverse</w:t>
        </w:r>
      </w:ins>
      <w:ins w:id="519" w:author="Daniel Stewart" w:date="2022-01-27T14:18:00Z">
        <w:r w:rsidR="002F4884">
          <w:t xml:space="preserve">, and </w:t>
        </w:r>
      </w:ins>
      <w:ins w:id="520" w:author="Daniel Stewart" w:date="2022-01-27T15:27:00Z">
        <w:r w:rsidR="003F11E6">
          <w:t xml:space="preserve">contain </w:t>
        </w:r>
      </w:ins>
      <w:ins w:id="521" w:author="Daniel Stewart" w:date="2022-01-27T16:02:00Z">
        <w:r w:rsidR="004478F5">
          <w:t xml:space="preserve">fewer </w:t>
        </w:r>
      </w:ins>
      <w:del w:id="522" w:author="Daniel Stewart" w:date="2022-01-27T14:18:00Z">
        <w:r w:rsidR="00580482" w:rsidDel="002F4884">
          <w:fldChar w:fldCharType="begin"/>
        </w:r>
        <w:r w:rsidR="00580482" w:rsidDel="002F4884">
          <w:delInstrText xml:space="preserve"> ADDIN ZOTERO_ITEM CSL_CITATION {"citationID":"ORIbcKyG","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580482" w:rsidDel="002F4884">
          <w:fldChar w:fldCharType="separate"/>
        </w:r>
        <w:r w:rsidR="00580482" w:rsidDel="002F4884">
          <w:rPr>
            <w:noProof/>
          </w:rPr>
          <w:delText>(Stewart 2021)</w:delText>
        </w:r>
        <w:r w:rsidR="00580482" w:rsidDel="002F4884">
          <w:fldChar w:fldCharType="end"/>
        </w:r>
      </w:del>
      <w:ins w:id="523" w:author="Daniel Stewart" w:date="2022-01-26T16:32:00Z">
        <w:r w:rsidR="00C42E13">
          <w:t>chironomid</w:t>
        </w:r>
      </w:ins>
      <w:ins w:id="524" w:author="Daniel Stewart" w:date="2022-01-27T16:02:00Z">
        <w:r w:rsidR="004478F5">
          <w:t>s</w:t>
        </w:r>
      </w:ins>
      <w:ins w:id="525" w:author="Daniel Stewart" w:date="2022-01-26T16:32:00Z">
        <w:r w:rsidR="00C42E13">
          <w:t xml:space="preserve"> and </w:t>
        </w:r>
      </w:ins>
      <w:ins w:id="526" w:author="Daniel Stewart" w:date="2022-01-26T16:31:00Z">
        <w:r w:rsidR="00C42E13">
          <w:t xml:space="preserve">overall </w:t>
        </w:r>
      </w:ins>
      <w:ins w:id="527" w:author="Daniel Stewart" w:date="2022-01-26T16:28:00Z">
        <w:r w:rsidR="00ED7A5C">
          <w:t>benthic invertebrate</w:t>
        </w:r>
      </w:ins>
      <w:ins w:id="528" w:author="Daniel Stewart" w:date="2022-01-27T16:02:00Z">
        <w:r w:rsidR="004478F5">
          <w:t>s</w:t>
        </w:r>
      </w:ins>
      <w:ins w:id="529" w:author="Daniel Stewart" w:date="2022-01-26T16:29:00Z">
        <w:r w:rsidR="00ED7A5C">
          <w:t xml:space="preserve"> than nearby sedge meadows </w:t>
        </w:r>
      </w:ins>
      <w:r w:rsidR="00ED7A5C">
        <w:fldChar w:fldCharType="begin"/>
      </w:r>
      <w:r w:rsidR="00782C24">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ins w:id="530" w:author="Daniel Stewart" w:date="2022-01-26T16:29:00Z">
        <w:r w:rsidR="00ED7A5C">
          <w:t>.</w:t>
        </w:r>
      </w:ins>
      <w:commentRangeEnd w:id="396"/>
      <w:ins w:id="531" w:author="Daniel Stewart" w:date="2022-01-28T08:51:00Z">
        <w:r w:rsidR="003A2E28">
          <w:rPr>
            <w:rStyle w:val="CommentReference"/>
          </w:rPr>
          <w:commentReference w:id="396"/>
        </w:r>
      </w:ins>
    </w:p>
    <w:p w14:paraId="564C8B0C" w14:textId="74873873" w:rsidR="42F6C84D" w:rsidDel="00AB2F4A" w:rsidRDefault="74CEFB4F" w:rsidP="009F3333">
      <w:pPr>
        <w:rPr>
          <w:del w:id="532" w:author="Daniel Stewart" w:date="2022-01-26T16:34:00Z"/>
        </w:rPr>
      </w:pPr>
      <w:del w:id="533" w:author="Daniel Stewart" w:date="2022-01-26T16:34:00Z">
        <w:r w:rsidRPr="3A5D7FCA" w:rsidDel="00C42E13">
          <w:delText>L</w:delText>
        </w:r>
        <w:r w:rsidR="2C5896E2" w:rsidRPr="3A5D7FCA" w:rsidDel="00C42E13">
          <w:delText xml:space="preserve">ocal studies support this, such as </w:delText>
        </w:r>
        <w:r w:rsidR="00664C7B" w:rsidDel="00C42E13">
          <w:fldChar w:fldCharType="begin"/>
        </w:r>
        <w:r w:rsidR="000F1124" w:rsidDel="00C42E13">
          <w:del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delInstrText>
        </w:r>
        <w:r w:rsidR="00664C7B" w:rsidDel="00C42E13">
          <w:fldChar w:fldCharType="separate"/>
        </w:r>
        <w:r w:rsidR="00664C7B" w:rsidDel="00C42E13">
          <w:rPr>
            <w:noProof/>
          </w:rPr>
          <w:delText>Grout et al. (1997</w:delText>
        </w:r>
        <w:r w:rsidR="00664C7B" w:rsidDel="00C42E13">
          <w:fldChar w:fldCharType="end"/>
        </w:r>
        <w:r w:rsidR="00664C7B" w:rsidDel="00C42E13">
          <w:delText xml:space="preserve">) </w:delText>
        </w:r>
        <w:r w:rsidR="071CF7FC" w:rsidRPr="3A5D7FCA" w:rsidDel="00C42E13">
          <w:delText xml:space="preserve">who </w:delText>
        </w:r>
        <w:r w:rsidR="2F988015" w:rsidRPr="3A5D7FCA" w:rsidDel="00C42E13">
          <w:delText xml:space="preserve">found </w:delText>
        </w:r>
        <w:r w:rsidR="7AFD80F5" w:rsidRPr="3A5D7FCA" w:rsidDel="00C42E13">
          <w:delText xml:space="preserve">that </w:delText>
        </w:r>
      </w:del>
      <w:moveFromRangeStart w:id="534" w:author="Daniel Stewart" w:date="2022-01-26T16:09:00Z" w:name="move94105764"/>
      <w:moveFrom w:id="535" w:author="Daniel Stewart" w:date="2022-01-26T16:09:00Z">
        <w:del w:id="536" w:author="Daniel Stewart" w:date="2022-01-26T16:34:00Z">
          <w:r w:rsidR="7AFD80F5" w:rsidRPr="3A5D7FCA" w:rsidDel="00C42E13">
            <w:delText xml:space="preserve">decomposition rates of invasive purple loosestrife </w:delText>
          </w:r>
          <w:r w:rsidR="7AFD80F5" w:rsidRPr="3A5D7FCA" w:rsidDel="00C42E13">
            <w:rPr>
              <w:i/>
              <w:iCs/>
            </w:rPr>
            <w:delText>(Lythrum salicaria</w:delText>
          </w:r>
          <w:r w:rsidR="7AFD80F5" w:rsidRPr="3A5D7FCA" w:rsidDel="00C42E13">
            <w:delText>)</w:delText>
          </w:r>
          <w:r w:rsidR="1BF6E735" w:rsidRPr="3A5D7FCA" w:rsidDel="00C42E13">
            <w:delText xml:space="preserve"> </w:delText>
          </w:r>
          <w:r w:rsidR="1B66A2DB" w:rsidRPr="3A5D7FCA" w:rsidDel="00C42E13">
            <w:delText>were</w:delText>
          </w:r>
          <w:r w:rsidR="7AFD80F5" w:rsidRPr="3A5D7FCA" w:rsidDel="00C42E13">
            <w:delText xml:space="preserve"> significantly </w:delText>
          </w:r>
          <w:r w:rsidR="24FBFD27" w:rsidRPr="3A5D7FCA" w:rsidDel="00C42E13">
            <w:delText>faster</w:delText>
          </w:r>
          <w:r w:rsidR="7AFD80F5" w:rsidRPr="3A5D7FCA" w:rsidDel="00C42E13">
            <w:delText xml:space="preserve"> than </w:delText>
          </w:r>
          <w:r w:rsidR="367FAEFA" w:rsidRPr="3A5D7FCA" w:rsidDel="00C42E13">
            <w:delText xml:space="preserve">native </w:delText>
          </w:r>
          <w:r w:rsidR="7AFD80F5" w:rsidRPr="3A5D7FCA" w:rsidDel="00C42E13">
            <w:rPr>
              <w:i/>
              <w:iCs/>
            </w:rPr>
            <w:delText>C</w:delText>
          </w:r>
          <w:r w:rsidR="4899A65D" w:rsidRPr="3A5D7FCA" w:rsidDel="00C42E13">
            <w:rPr>
              <w:i/>
              <w:iCs/>
            </w:rPr>
            <w:delText>.</w:delText>
          </w:r>
          <w:r w:rsidR="388688F8" w:rsidRPr="3A5D7FCA" w:rsidDel="00C42E13">
            <w:rPr>
              <w:i/>
              <w:iCs/>
            </w:rPr>
            <w:delText xml:space="preserve"> </w:delText>
          </w:r>
          <w:r w:rsidR="7AFD80F5" w:rsidRPr="3A5D7FCA" w:rsidDel="00C42E13">
            <w:rPr>
              <w:i/>
              <w:iCs/>
            </w:rPr>
            <w:delText>lyngbyei</w:delText>
          </w:r>
          <w:r w:rsidR="76355749" w:rsidRPr="3A5D7FCA" w:rsidDel="00C42E13">
            <w:rPr>
              <w:i/>
              <w:iCs/>
            </w:rPr>
            <w:delText xml:space="preserve">, </w:delText>
          </w:r>
          <w:r w:rsidR="3FD0CEC5" w:rsidRPr="3A5D7FCA" w:rsidDel="00C42E13">
            <w:delText xml:space="preserve">with potential implications on </w:delText>
          </w:r>
          <w:r w:rsidR="6A1830DE" w:rsidRPr="3A5D7FCA" w:rsidDel="00C42E13">
            <w:delText>the timing of</w:delText>
          </w:r>
          <w:r w:rsidR="3FD0CEC5" w:rsidRPr="3A5D7FCA" w:rsidDel="00C42E13">
            <w:delText xml:space="preserve"> detritus supply</w:delText>
          </w:r>
          <w:r w:rsidR="174E126F" w:rsidRPr="3A5D7FCA" w:rsidDel="00C42E13">
            <w:delText xml:space="preserve"> and food availability</w:delText>
          </w:r>
          <w:r w:rsidR="416F151D" w:rsidRPr="3A5D7FCA" w:rsidDel="00C42E13">
            <w:delText xml:space="preserve">. </w:delText>
          </w:r>
        </w:del>
      </w:moveFrom>
      <w:moveFromRangeEnd w:id="534"/>
      <w:del w:id="537" w:author="Daniel Stewart" w:date="2022-01-26T16:34:00Z">
        <w:r w:rsidR="00664C7B" w:rsidDel="00C42E13">
          <w:fldChar w:fldCharType="begin"/>
        </w:r>
        <w:r w:rsidR="000F1124" w:rsidDel="00C42E13">
          <w:del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delInstrText>
        </w:r>
        <w:r w:rsidR="00664C7B" w:rsidDel="00C42E13">
          <w:fldChar w:fldCharType="separate"/>
        </w:r>
        <w:r w:rsidR="00664C7B" w:rsidDel="00C42E13">
          <w:rPr>
            <w:noProof/>
          </w:rPr>
          <w:delText>Lee (2021)</w:delText>
        </w:r>
        <w:r w:rsidR="00664C7B" w:rsidDel="00C42E13">
          <w:fldChar w:fldCharType="end"/>
        </w:r>
        <w:r w:rsidR="1B5E280E" w:rsidRPr="3A5D7FCA" w:rsidDel="00C42E13">
          <w:delText xml:space="preserve"> and </w:delText>
        </w:r>
        <w:r w:rsidR="00664C7B" w:rsidDel="00C42E13">
          <w:fldChar w:fldCharType="begin"/>
        </w:r>
        <w:r w:rsidR="00FD77B9" w:rsidDel="00C42E13">
          <w:del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664C7B" w:rsidDel="00C42E13">
          <w:fldChar w:fldCharType="separate"/>
        </w:r>
        <w:r w:rsidR="00664C7B" w:rsidDel="00C42E13">
          <w:rPr>
            <w:noProof/>
          </w:rPr>
          <w:delText>Stewart (2021)</w:delText>
        </w:r>
        <w:r w:rsidR="00664C7B" w:rsidDel="00C42E13">
          <w:fldChar w:fldCharType="end"/>
        </w:r>
        <w:r w:rsidR="1B5E280E" w:rsidRPr="3A5D7FCA" w:rsidDel="00C42E13">
          <w:delText xml:space="preserve"> </w:delText>
        </w:r>
        <w:r w:rsidR="00664C7B" w:rsidDel="00C42E13">
          <w:delText>f</w:delText>
        </w:r>
        <w:r w:rsidR="416F151D" w:rsidRPr="3A5D7FCA" w:rsidDel="00C42E13">
          <w:delText xml:space="preserve">ound that chironomid abundance </w:delText>
        </w:r>
        <w:r w:rsidR="6AD251A8" w:rsidRPr="3A5D7FCA" w:rsidDel="00C42E13">
          <w:delText>an</w:delText>
        </w:r>
        <w:r w:rsidR="5BCDDC0B" w:rsidRPr="3A5D7FCA" w:rsidDel="00C42E13">
          <w:delText>d</w:delText>
        </w:r>
        <w:r w:rsidR="6AD251A8" w:rsidRPr="3A5D7FCA" w:rsidDel="00C42E13">
          <w:delText xml:space="preserve"> native plant diversity </w:delText>
        </w:r>
        <w:r w:rsidR="416F151D" w:rsidRPr="3A5D7FCA" w:rsidDel="00C42E13">
          <w:delText xml:space="preserve">was significantly lower in marshes invaded by </w:delText>
        </w:r>
        <w:r w:rsidR="3EF40CFA" w:rsidRPr="3A5D7FCA" w:rsidDel="00C42E13">
          <w:delText>non-native cattail (</w:delText>
        </w:r>
        <w:r w:rsidR="3EF40CFA" w:rsidRPr="3A5D7FCA" w:rsidDel="00C42E13">
          <w:rPr>
            <w:i/>
            <w:iCs/>
          </w:rPr>
          <w:delText xml:space="preserve">Typha angustifolia, T. </w:delText>
        </w:r>
        <w:r w:rsidR="517E43F5" w:rsidRPr="3A5D7FCA" w:rsidDel="00C42E13">
          <w:rPr>
            <w:i/>
            <w:iCs/>
          </w:rPr>
          <w:delText>X</w:delText>
        </w:r>
        <w:r w:rsidR="3EF40CFA" w:rsidRPr="3A5D7FCA" w:rsidDel="00C42E13">
          <w:rPr>
            <w:i/>
            <w:iCs/>
          </w:rPr>
          <w:delText xml:space="preserve"> glauca) </w:delText>
        </w:r>
        <w:r w:rsidR="3EF40CFA" w:rsidRPr="3A5D7FCA" w:rsidDel="00C42E13">
          <w:delText xml:space="preserve">than neighbouring </w:delText>
        </w:r>
        <w:r w:rsidR="3EF40CFA" w:rsidRPr="3A5D7FCA" w:rsidDel="00C42E13">
          <w:rPr>
            <w:i/>
            <w:iCs/>
          </w:rPr>
          <w:delText>C</w:delText>
        </w:r>
        <w:r w:rsidR="262AA933" w:rsidRPr="3A5D7FCA" w:rsidDel="00C42E13">
          <w:rPr>
            <w:i/>
            <w:iCs/>
          </w:rPr>
          <w:delText>.</w:delText>
        </w:r>
        <w:r w:rsidR="3EF40CFA" w:rsidRPr="3A5D7FCA" w:rsidDel="00C42E13">
          <w:rPr>
            <w:i/>
            <w:iCs/>
          </w:rPr>
          <w:delText xml:space="preserve"> lyngbyei </w:delText>
        </w:r>
        <w:r w:rsidR="3EF40CFA" w:rsidRPr="3A5D7FCA" w:rsidDel="00C42E13">
          <w:delText>marshes</w:delText>
        </w:r>
        <w:r w:rsidR="0668C1C4" w:rsidRPr="3A5D7FCA" w:rsidDel="00C42E13">
          <w:delText xml:space="preserve">, suggesting that </w:delText>
        </w:r>
        <w:r w:rsidR="0668C1C4" w:rsidRPr="3A5D7FCA" w:rsidDel="00C42E13">
          <w:rPr>
            <w:i/>
            <w:iCs/>
          </w:rPr>
          <w:delText>Typha</w:delText>
        </w:r>
        <w:r w:rsidR="0668C1C4" w:rsidRPr="3A5D7FCA" w:rsidDel="00C42E13">
          <w:delText xml:space="preserve"> invasions may represent a major disruption to food web </w:delText>
        </w:r>
        <w:r w:rsidR="552DB85D" w:rsidRPr="3A5D7FCA" w:rsidDel="00C42E13">
          <w:delText>interactions</w:delText>
        </w:r>
        <w:r w:rsidR="7FA31656" w:rsidRPr="3A5D7FCA" w:rsidDel="00C42E13">
          <w:delText xml:space="preserve"> </w:delText>
        </w:r>
        <w:r w:rsidR="0668C1C4" w:rsidRPr="3A5D7FCA" w:rsidDel="00C42E13">
          <w:delText>and biodiversity</w:delText>
        </w:r>
        <w:r w:rsidR="00393EDB" w:rsidDel="00C42E13">
          <w:delText xml:space="preserve"> in the estuary</w:delText>
        </w:r>
        <w:r w:rsidR="0668C1C4" w:rsidRPr="3A5D7FCA" w:rsidDel="00C42E13">
          <w:delText xml:space="preserve">. </w:delText>
        </w:r>
      </w:del>
    </w:p>
    <w:p w14:paraId="4C525342" w14:textId="7D65612D" w:rsidR="559EFC6C" w:rsidRDefault="559EFC6C" w:rsidP="00D95039"/>
    <w:p w14:paraId="0D5BE04D" w14:textId="63D13164" w:rsidR="006114FF" w:rsidRDefault="77E71623" w:rsidP="00D95039">
      <w:pPr>
        <w:rPr>
          <w:ins w:id="538" w:author="Daniel Stewart" w:date="2022-01-28T09:07:00Z"/>
        </w:rPr>
      </w:pPr>
      <w:del w:id="539" w:author="Daniel Stewart" w:date="2022-01-27T16:14:00Z">
        <w:r w:rsidRPr="00DF37F5" w:rsidDel="00C93053">
          <w:delText>Species</w:delText>
        </w:r>
      </w:del>
      <w:ins w:id="540" w:author="Daniel Stewart" w:date="2022-01-27T16:14:00Z">
        <w:r w:rsidR="00C93053">
          <w:t>Diversity</w:t>
        </w:r>
      </w:ins>
      <w:del w:id="541" w:author="Daniel Stewart" w:date="2022-01-27T16:14:00Z">
        <w:r w:rsidRPr="00DF37F5" w:rsidDel="00C93053">
          <w:delText xml:space="preserve"> </w:delText>
        </w:r>
      </w:del>
      <w:ins w:id="542" w:author="Daniel Stewart" w:date="2022-01-27T16:14:00Z">
        <w:r w:rsidR="00C93053">
          <w:t xml:space="preserve"> </w:t>
        </w:r>
      </w:ins>
      <w:del w:id="543" w:author="Daniel Stewart" w:date="2022-01-27T16:14:00Z">
        <w:r w:rsidRPr="00DF37F5" w:rsidDel="00C93053">
          <w:delText xml:space="preserve">diversity </w:delText>
        </w:r>
      </w:del>
      <w:ins w:id="544" w:author="Daniel Stewart" w:date="2022-01-27T16:10:00Z">
        <w:r w:rsidR="00C93053">
          <w:t xml:space="preserve">is </w:t>
        </w:r>
      </w:ins>
      <w:ins w:id="545" w:author="Daniel Stewart" w:date="2022-01-27T16:12:00Z">
        <w:r w:rsidR="00C93053">
          <w:t>another metric of</w:t>
        </w:r>
      </w:ins>
      <w:ins w:id="546" w:author="Daniel Stewart" w:date="2022-01-27T16:13:00Z">
        <w:r w:rsidR="00C93053">
          <w:t xml:space="preserve"> composition that may offer insights into the resilience and functioning of a tidal marsh</w:t>
        </w:r>
      </w:ins>
      <w:ins w:id="547" w:author="Daniel Stewart" w:date="2022-01-28T13:32:00Z">
        <w:r w:rsidR="00FD6C1F">
          <w:t xml:space="preserve"> </w:t>
        </w:r>
      </w:ins>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ins w:id="548" w:author="Daniel Stewart" w:date="2022-01-27T16:13:00Z">
        <w:r w:rsidR="00C93053">
          <w:t xml:space="preserve">. </w:t>
        </w:r>
      </w:ins>
      <w:ins w:id="549" w:author="Daniel Stewart" w:date="2022-01-27T16:14:00Z">
        <w:r w:rsidR="00C93053">
          <w:t xml:space="preserve">Diverse </w:t>
        </w:r>
      </w:ins>
      <w:ins w:id="550" w:author="Daniel Stewart" w:date="2022-01-28T09:01:00Z">
        <w:r w:rsidR="002E43B9">
          <w:t xml:space="preserve">plant </w:t>
        </w:r>
      </w:ins>
      <w:ins w:id="551" w:author="Daniel Stewart" w:date="2022-01-27T16:14:00Z">
        <w:r w:rsidR="00C93053">
          <w:t xml:space="preserve">communities </w:t>
        </w:r>
      </w:ins>
      <w:ins w:id="552" w:author="Daniel Stewart" w:date="2022-01-27T16:15:00Z">
        <w:r w:rsidR="00A40339">
          <w:t xml:space="preserve">have been shown to </w:t>
        </w:r>
      </w:ins>
      <w:ins w:id="553" w:author="Daniel Stewart" w:date="2022-01-27T16:16:00Z">
        <w:r w:rsidR="00A40339">
          <w:t xml:space="preserve">be more </w:t>
        </w:r>
      </w:ins>
      <w:ins w:id="554" w:author="Daniel Stewart" w:date="2022-01-27T16:15:00Z">
        <w:r w:rsidR="00A40339">
          <w:t>temporally stable</w:t>
        </w:r>
      </w:ins>
      <w:ins w:id="555" w:author="Daniel Stewart" w:date="2022-01-28T09:08:00Z">
        <w:r w:rsidR="006114FF">
          <w:t xml:space="preserve">, </w:t>
        </w:r>
      </w:ins>
      <w:ins w:id="556" w:author="Daniel Stewart" w:date="2022-01-28T09:13:00Z">
        <w:r w:rsidR="00E4753F">
          <w:t xml:space="preserve">higher functioning, </w:t>
        </w:r>
      </w:ins>
      <w:ins w:id="557" w:author="Daniel Stewart" w:date="2022-01-28T09:09:00Z">
        <w:r w:rsidR="006114FF">
          <w:t xml:space="preserve">and potentially more resilient to environmental change than less diverse ones </w:t>
        </w:r>
      </w:ins>
      <w:r w:rsidR="006114FF">
        <w:fldChar w:fldCharType="begin"/>
      </w:r>
      <w:r w:rsidR="00B1111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39-45","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ins w:id="558" w:author="Daniel Stewart" w:date="2022-01-28T09:31:00Z">
        <w:r w:rsidR="006D4115">
          <w:t>, but not necessarily an increase in services</w:t>
        </w:r>
      </w:ins>
      <w:ins w:id="559" w:author="Daniel Stewart" w:date="2022-01-28T09:32:00Z">
        <w:r w:rsidR="006D4115">
          <w:t xml:space="preserve"> </w:t>
        </w:r>
      </w:ins>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del w:id="560" w:author="Daniel Stewart" w:date="2022-01-28T09:32:00Z">
        <w:r w:rsidR="006D4115" w:rsidDel="006D4115">
          <w:delText>j</w:delText>
        </w:r>
      </w:del>
      <w:ins w:id="561" w:author="Daniel Stewart" w:date="2022-01-28T09:31:00Z">
        <w:r w:rsidR="006D4115">
          <w:t xml:space="preserve">. </w:t>
        </w:r>
      </w:ins>
      <w:moveToRangeStart w:id="562" w:author="Daniel Stewart" w:date="2022-01-28T09:12:00Z" w:name="move94253565"/>
      <w:moveTo w:id="563" w:author="Daniel Stewart" w:date="2022-01-28T09:12:00Z">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moveTo>
      <w:moveToRangeEnd w:id="562"/>
      <w:ins w:id="564" w:author="Daniel Stewart" w:date="2022-01-28T09:13:00Z">
        <w:r w:rsidR="00E4753F">
          <w:t xml:space="preserve"> </w:t>
        </w:r>
      </w:ins>
      <w:ins w:id="565" w:author="Daniel Stewart" w:date="2022-01-28T09:21:00Z">
        <w:r w:rsidR="0058385A">
          <w:t xml:space="preserve">How these ecological concepts translate to the </w:t>
        </w:r>
      </w:ins>
      <w:ins w:id="566" w:author="Daniel Stewart" w:date="2022-01-28T09:24:00Z">
        <w:r w:rsidR="0058385A">
          <w:t>delta front</w:t>
        </w:r>
      </w:ins>
      <w:ins w:id="567" w:author="Daniel Stewart" w:date="2022-01-28T09:30:00Z">
        <w:r w:rsidR="00AD65E3">
          <w:t>,</w:t>
        </w:r>
      </w:ins>
      <w:ins w:id="568" w:author="Daniel Stewart" w:date="2022-01-28T09:24:00Z">
        <w:r w:rsidR="0058385A">
          <w:t xml:space="preserve"> </w:t>
        </w:r>
      </w:ins>
      <w:ins w:id="569" w:author="Daniel Stewart" w:date="2022-01-28T09:23:00Z">
        <w:r w:rsidR="0058385A">
          <w:t>where salt and inundation stress are highest</w:t>
        </w:r>
      </w:ins>
      <w:ins w:id="570" w:author="Daniel Stewart" w:date="2022-01-28T09:30:00Z">
        <w:r w:rsidR="00AD65E3">
          <w:t xml:space="preserve"> </w:t>
        </w:r>
      </w:ins>
      <w:ins w:id="571" w:author="Daniel Stewart" w:date="2022-01-28T09:23:00Z">
        <w:r w:rsidR="0058385A">
          <w:t>and only a small number of</w:t>
        </w:r>
      </w:ins>
      <w:ins w:id="572" w:author="Daniel Stewart" w:date="2022-01-28T09:24:00Z">
        <w:r w:rsidR="0058385A">
          <w:t xml:space="preserve"> species can exist</w:t>
        </w:r>
      </w:ins>
      <w:ins w:id="573" w:author="Daniel Stewart" w:date="2022-01-28T09:30:00Z">
        <w:r w:rsidR="00AD65E3">
          <w:t>, is uncertain.</w:t>
        </w:r>
      </w:ins>
      <w:ins w:id="574" w:author="Daniel Stewart" w:date="2022-01-28T09:24:00Z">
        <w:r w:rsidR="0058385A">
          <w:t xml:space="preserve"> </w:t>
        </w:r>
      </w:ins>
      <w:ins w:id="575" w:author="Daniel Stewart" w:date="2022-01-28T09:27:00Z">
        <w:r w:rsidR="00AD65E3">
          <w:t>However,</w:t>
        </w:r>
      </w:ins>
      <w:ins w:id="576" w:author="Daniel Stewart" w:date="2022-01-28T09:24:00Z">
        <w:r w:rsidR="0058385A">
          <w:t xml:space="preserve"> for the remai</w:t>
        </w:r>
      </w:ins>
      <w:ins w:id="577" w:author="Daniel Stewart" w:date="2022-01-28T09:25:00Z">
        <w:r w:rsidR="0058385A">
          <w:t xml:space="preserve">nder </w:t>
        </w:r>
        <w:r w:rsidR="0058385A">
          <w:lastRenderedPageBreak/>
          <w:t>of the estuary,</w:t>
        </w:r>
      </w:ins>
      <w:ins w:id="578" w:author="Daniel Stewart" w:date="2022-01-28T09:16:00Z">
        <w:r w:rsidR="00E4753F" w:rsidRPr="3A5D7FCA">
          <w:t xml:space="preserve"> it is likely that </w:t>
        </w:r>
      </w:ins>
      <w:ins w:id="579" w:author="Daniel Stewart" w:date="2022-01-28T09:25:00Z">
        <w:r w:rsidR="0058385A">
          <w:t xml:space="preserve">richness plays a role in the value, function, and </w:t>
        </w:r>
      </w:ins>
      <w:ins w:id="580" w:author="Daniel Stewart" w:date="2022-01-28T09:16:00Z">
        <w:r w:rsidR="00E4753F" w:rsidRPr="3A5D7FCA">
          <w:t>long-term resilience of created marsh communities.</w:t>
        </w:r>
      </w:ins>
    </w:p>
    <w:p w14:paraId="489B6F0A" w14:textId="1E1E48BF" w:rsidR="00152B2D" w:rsidDel="000E3FA6" w:rsidRDefault="00A40339" w:rsidP="009F3333">
      <w:pPr>
        <w:rPr>
          <w:del w:id="581" w:author="Daniel Stewart" w:date="2022-01-26T12:39:00Z"/>
        </w:rPr>
      </w:pPr>
      <w:del w:id="582" w:author="Daniel Stewart" w:date="2022-01-28T09:16:00Z">
        <w:r w:rsidDel="00E4753F">
          <w:fldChar w:fldCharType="begin"/>
        </w:r>
        <w:r w:rsidDel="00E4753F">
          <w:delInstrText xml:space="preserve"> ADDIN ZOTERO_ITEM CSL_CITATION {"citationID":"jCAAe0Bs","properties":{"formattedCitation":"(Allan et al. 2011)","plainCitation":"(Allan et al. 2011)","noteIndex":0},"citationItems":[{"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delInstrText>
        </w:r>
        <w:r w:rsidDel="00E4753F">
          <w:fldChar w:fldCharType="separate"/>
        </w:r>
        <w:r w:rsidDel="00E4753F">
          <w:rPr>
            <w:noProof/>
          </w:rPr>
          <w:delText>(Allan et al. 2011)</w:delText>
        </w:r>
        <w:r w:rsidDel="00E4753F">
          <w:fldChar w:fldCharType="end"/>
        </w:r>
        <w:r w:rsidR="00A22942" w:rsidDel="00E4753F">
          <w:fldChar w:fldCharType="begin"/>
        </w:r>
        <w:r w:rsidR="006114FF" w:rsidDel="00E4753F">
          <w:delInstrText xml:space="preserve"> ADDIN ZOTERO_ITEM CSL_CITATION {"citationID":"OyQOkEEf","properties":{"formattedCitation":"(Tilman 1997; Naeem 1998)","plainCitation":"(Tilman 1997; Naeem 1998)","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schema":"https://github.com/citation-style-language/schema/raw/master/csl-citation.json"} </w:delInstrText>
        </w:r>
        <w:r w:rsidR="00A22942" w:rsidDel="00E4753F">
          <w:fldChar w:fldCharType="separate"/>
        </w:r>
        <w:r w:rsidR="00A22942" w:rsidDel="00E4753F">
          <w:rPr>
            <w:noProof/>
          </w:rPr>
          <w:delText>(Tilman 1997; Naeem 1998)</w:delText>
        </w:r>
        <w:r w:rsidR="00A22942" w:rsidDel="00E4753F">
          <w:fldChar w:fldCharType="end"/>
        </w:r>
      </w:del>
      <w:del w:id="583" w:author="Daniel Stewart" w:date="2022-01-27T16:10:00Z">
        <w:r w:rsidR="77E71623" w:rsidRPr="00DF37F5" w:rsidDel="00C93053">
          <w:delText>is</w:delText>
        </w:r>
        <w:r w:rsidR="77E71623" w:rsidRPr="3A5D7FCA" w:rsidDel="00C93053">
          <w:delText xml:space="preserve"> a</w:delText>
        </w:r>
      </w:del>
      <w:del w:id="584" w:author="Daniel Stewart" w:date="2022-01-27T16:06:00Z">
        <w:r w:rsidR="77E71623" w:rsidRPr="3A5D7FCA" w:rsidDel="005A7852">
          <w:delText>nother</w:delText>
        </w:r>
      </w:del>
      <w:del w:id="585" w:author="Daniel Stewart" w:date="2022-01-27T16:10:00Z">
        <w:r w:rsidR="77E71623" w:rsidRPr="3A5D7FCA" w:rsidDel="00C93053">
          <w:delText xml:space="preserve"> plant community </w:delText>
        </w:r>
        <w:r w:rsidR="6A57E270" w:rsidRPr="3A5D7FCA" w:rsidDel="00C93053">
          <w:delText>metric</w:delText>
        </w:r>
        <w:r w:rsidR="77E71623" w:rsidRPr="3A5D7FCA" w:rsidDel="00C93053">
          <w:delText xml:space="preserve"> used to assess ecosystem </w:delText>
        </w:r>
      </w:del>
      <w:del w:id="586" w:author="Daniel Stewart" w:date="2022-01-27T16:09:00Z">
        <w:r w:rsidR="77E71623" w:rsidRPr="3A5D7FCA" w:rsidDel="005A7852">
          <w:delText>health</w:delText>
        </w:r>
        <w:r w:rsidR="2809CCD6" w:rsidRPr="3A5D7FCA" w:rsidDel="005A7852">
          <w:delText xml:space="preserve"> and </w:delText>
        </w:r>
        <w:commentRangeStart w:id="587"/>
        <w:commentRangeStart w:id="588"/>
        <w:commentRangeStart w:id="589"/>
        <w:r w:rsidR="2809CCD6" w:rsidRPr="3A5D7FCA" w:rsidDel="005A7852">
          <w:delText>resilience</w:delText>
        </w:r>
        <w:commentRangeEnd w:id="587"/>
        <w:r w:rsidR="008B4BC2" w:rsidDel="005A7852">
          <w:rPr>
            <w:rStyle w:val="CommentReference"/>
          </w:rPr>
          <w:commentReference w:id="587"/>
        </w:r>
        <w:commentRangeEnd w:id="588"/>
        <w:r w:rsidR="00061FD3" w:rsidDel="005A7852">
          <w:rPr>
            <w:rStyle w:val="CommentReference"/>
          </w:rPr>
          <w:commentReference w:id="588"/>
        </w:r>
        <w:commentRangeEnd w:id="589"/>
        <w:r w:rsidR="005F6945" w:rsidDel="005A7852">
          <w:rPr>
            <w:rStyle w:val="CommentReference"/>
          </w:rPr>
          <w:commentReference w:id="589"/>
        </w:r>
      </w:del>
      <w:del w:id="590" w:author="Daniel Stewart" w:date="2022-01-27T16:17:00Z">
        <w:r w:rsidR="005A7852" w:rsidDel="00A40339">
          <w:fldChar w:fldCharType="begin"/>
        </w:r>
        <w:r w:rsidR="005A7852" w:rsidDel="00A40339">
          <w:delInstrText xml:space="preserve"> PRINTDATE  \* MERGEFORMAT </w:delInstrText>
        </w:r>
        <w:r w:rsidR="005A7852" w:rsidDel="00A40339">
          <w:fldChar w:fldCharType="separate"/>
        </w:r>
        <w:r w:rsidR="005A7852" w:rsidDel="00A40339">
          <w:rPr>
            <w:noProof/>
          </w:rPr>
          <w:delText>(Allan et al. 2011)</w:delText>
        </w:r>
        <w:r w:rsidR="005A7852" w:rsidDel="00A40339">
          <w:fldChar w:fldCharType="end"/>
        </w:r>
        <w:r w:rsidR="77E71623" w:rsidRPr="3A5D7FCA" w:rsidDel="00A40339">
          <w:delText xml:space="preserve">. </w:delText>
        </w:r>
        <w:r w:rsidR="26F9B856" w:rsidRPr="3A5D7FCA" w:rsidDel="00A40339">
          <w:delText>The role</w:delText>
        </w:r>
        <w:r w:rsidR="2C120C98" w:rsidRPr="3A5D7FCA" w:rsidDel="00A40339">
          <w:delText xml:space="preserve"> of</w:delText>
        </w:r>
        <w:r w:rsidR="26F9B856" w:rsidRPr="3A5D7FCA" w:rsidDel="00A40339">
          <w:delText xml:space="preserve"> biodiversity in ecosystem stability has been subject </w:delText>
        </w:r>
        <w:r w:rsidR="2FD2960E" w:rsidRPr="3A5D7FCA" w:rsidDel="00A40339">
          <w:delText>to</w:delText>
        </w:r>
        <w:r w:rsidR="26F9B856" w:rsidRPr="3A5D7FCA" w:rsidDel="00A40339">
          <w:delText xml:space="preserve"> debate </w:delText>
        </w:r>
      </w:del>
      <w:del w:id="591" w:author="Daniel Stewart" w:date="2022-01-27T16:31:00Z">
        <w:r w:rsidR="00664C7B" w:rsidDel="00A22942">
          <w:fldChar w:fldCharType="begin"/>
        </w:r>
        <w:r w:rsidR="00664C7B" w:rsidDel="00A22942">
          <w:del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delInstrText>
        </w:r>
        <w:r w:rsidR="00664C7B" w:rsidDel="00A22942">
          <w:fldChar w:fldCharType="separate"/>
        </w:r>
        <w:r w:rsidR="00664C7B" w:rsidDel="00A22942">
          <w:rPr>
            <w:noProof/>
          </w:rPr>
          <w:delText>(Schwartz et al. 2000)</w:delText>
        </w:r>
        <w:r w:rsidR="00664C7B" w:rsidDel="00A22942">
          <w:fldChar w:fldCharType="end"/>
        </w:r>
      </w:del>
      <w:del w:id="592" w:author="Daniel Stewart" w:date="2022-01-27T16:18:00Z">
        <w:r w:rsidR="26F9B856" w:rsidRPr="3A5D7FCA" w:rsidDel="00A40339">
          <w:delText xml:space="preserve">, but </w:delText>
        </w:r>
        <w:r w:rsidR="096B6A0C" w:rsidRPr="3A5D7FCA" w:rsidDel="00A40339">
          <w:delText xml:space="preserve"> r</w:delText>
        </w:r>
      </w:del>
      <w:del w:id="593" w:author="Daniel Stewart" w:date="2022-01-27T16:34:00Z">
        <w:r w:rsidR="096B6A0C" w:rsidRPr="3A5D7FCA" w:rsidDel="002C63DF">
          <w:delText xml:space="preserve">ecent work has </w:delText>
        </w:r>
        <w:r w:rsidR="19F1872E" w:rsidRPr="3A5D7FCA" w:rsidDel="002C63DF">
          <w:delText>demonstrated</w:delText>
        </w:r>
        <w:r w:rsidR="096B6A0C" w:rsidRPr="3A5D7FCA" w:rsidDel="002C63DF">
          <w:delText xml:space="preserve"> a stabilizing effect of native </w:delText>
        </w:r>
        <w:r w:rsidR="7161EE6C" w:rsidRPr="3A5D7FCA" w:rsidDel="002C63DF">
          <w:delText xml:space="preserve">species </w:delText>
        </w:r>
        <w:r w:rsidR="096B6A0C" w:rsidRPr="3A5D7FCA" w:rsidDel="002C63DF">
          <w:delText>ric</w:delText>
        </w:r>
        <w:r w:rsidR="40C87E32" w:rsidRPr="3A5D7FCA" w:rsidDel="002C63DF">
          <w:delText>hness on communit</w:delText>
        </w:r>
        <w:r w:rsidR="0532F0BD" w:rsidRPr="3A5D7FCA" w:rsidDel="002C63DF">
          <w:delText>y properties like total above-ground biomass</w:delText>
        </w:r>
        <w:r w:rsidR="37ED3142" w:rsidRPr="3A5D7FCA" w:rsidDel="002C63DF">
          <w:delText xml:space="preserve"> and net-primary production</w:delText>
        </w:r>
        <w:r w:rsidR="0532F0BD" w:rsidRPr="3A5D7FCA" w:rsidDel="002C63DF">
          <w:delText xml:space="preserve"> in plant communities</w:delText>
        </w:r>
        <w:r w:rsidR="40C87E32" w:rsidRPr="3A5D7FCA" w:rsidDel="002C63DF">
          <w:delText>,</w:delText>
        </w:r>
        <w:r w:rsidR="78A2BF4C" w:rsidRPr="3A5D7FCA" w:rsidDel="002C63DF">
          <w:delText xml:space="preserve"> though there was no </w:delText>
        </w:r>
        <w:commentRangeStart w:id="594"/>
        <w:r w:rsidR="78A2BF4C" w:rsidRPr="3A5D7FCA" w:rsidDel="002C63DF">
          <w:delText xml:space="preserve">stabilizing effect on any </w:delText>
        </w:r>
        <w:r w:rsidR="40C87E32" w:rsidRPr="3A5D7FCA" w:rsidDel="002C63DF">
          <w:delText xml:space="preserve">individual species </w:delText>
        </w:r>
        <w:commentRangeEnd w:id="594"/>
        <w:r w:rsidR="00E413B5" w:rsidDel="002C63DF">
          <w:rPr>
            <w:rStyle w:val="CommentReference"/>
          </w:rPr>
          <w:commentReference w:id="594"/>
        </w:r>
        <w:r w:rsidR="00664C7B" w:rsidDel="002C63DF">
          <w:fldChar w:fldCharType="begin"/>
        </w:r>
        <w:r w:rsidR="00664C7B" w:rsidDel="002C63DF">
          <w:del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delInstrText>
        </w:r>
        <w:r w:rsidR="00664C7B" w:rsidDel="002C63DF">
          <w:fldChar w:fldCharType="separate"/>
        </w:r>
        <w:r w:rsidR="00664C7B" w:rsidDel="002C63DF">
          <w:rPr>
            <w:noProof/>
          </w:rPr>
          <w:delText>(Tilman 1996; Tilman et al. 2006; Hector et al. 2010)</w:delText>
        </w:r>
        <w:r w:rsidR="00664C7B" w:rsidDel="002C63DF">
          <w:fldChar w:fldCharType="end"/>
        </w:r>
        <w:r w:rsidR="40C87E32" w:rsidRPr="3A5D7FCA" w:rsidDel="002C63DF">
          <w:delText xml:space="preserve">. </w:delText>
        </w:r>
      </w:del>
      <w:moveFromRangeStart w:id="595" w:author="Daniel Stewart" w:date="2022-01-28T09:12:00Z" w:name="move94253565"/>
      <w:moveFrom w:id="596" w:author="Daniel Stewart" w:date="2022-01-28T09:12:00Z">
        <w:del w:id="597" w:author="Daniel Stewart" w:date="2022-01-28T09:16:00Z">
          <w:r w:rsidR="6458EEF7" w:rsidRPr="3A5D7FCA" w:rsidDel="00E4753F">
            <w:delText>Native s</w:delText>
          </w:r>
          <w:r w:rsidR="22CEDBC5" w:rsidRPr="3A5D7FCA" w:rsidDel="00E4753F">
            <w:delText xml:space="preserve">pecies </w:delText>
          </w:r>
          <w:r w:rsidR="26052222" w:rsidRPr="3A5D7FCA" w:rsidDel="00E4753F">
            <w:delText>richness</w:delText>
          </w:r>
          <w:r w:rsidR="10DC6570" w:rsidRPr="3A5D7FCA" w:rsidDel="00E4753F">
            <w:delText xml:space="preserve"> support</w:delText>
          </w:r>
          <w:r w:rsidR="289176F1" w:rsidRPr="3A5D7FCA" w:rsidDel="00E4753F">
            <w:delText>s</w:delText>
          </w:r>
          <w:r w:rsidR="10DC6570" w:rsidRPr="3A5D7FCA" w:rsidDel="00E4753F">
            <w:delText xml:space="preserve"> </w:delText>
          </w:r>
          <w:r w:rsidR="10D3DE7F" w:rsidRPr="3A5D7FCA" w:rsidDel="00E4753F">
            <w:delText>community-level</w:delText>
          </w:r>
          <w:r w:rsidR="10DC6570" w:rsidRPr="3A5D7FCA" w:rsidDel="00E4753F">
            <w:delText xml:space="preserve"> stability in at least three </w:delText>
          </w:r>
          <w:r w:rsidR="00664C7B" w:rsidRPr="3A5D7FCA" w:rsidDel="00E4753F">
            <w:delText>ways</w:delText>
          </w:r>
          <w:r w:rsidR="10DC6570" w:rsidRPr="3A5D7FCA" w:rsidDel="00E4753F">
            <w:delText xml:space="preserve">: (1) </w:delText>
          </w:r>
          <w:r w:rsidR="3AD2C96F" w:rsidRPr="3A5D7FCA" w:rsidDel="00E4753F">
            <w:delText>v</w:delText>
          </w:r>
          <w:r w:rsidR="10DC6570" w:rsidRPr="3A5D7FCA" w:rsidDel="00E4753F">
            <w:delText>ariable response to environmental fluctuation among species</w:delText>
          </w:r>
          <w:r w:rsidR="1A381B9B" w:rsidRPr="3A5D7FCA" w:rsidDel="00E4753F">
            <w:delText xml:space="preserve">, (2) variable timing of response and resilience to disturbance </w:delText>
          </w:r>
          <w:r w:rsidR="451098CD" w:rsidRPr="3A5D7FCA" w:rsidDel="00E4753F">
            <w:delText xml:space="preserve">events </w:delText>
          </w:r>
          <w:r w:rsidR="1A381B9B" w:rsidRPr="3A5D7FCA" w:rsidDel="00E4753F">
            <w:delText>among species, and (</w:delText>
          </w:r>
          <w:r w:rsidR="610682E2" w:rsidRPr="3A5D7FCA" w:rsidDel="00E4753F">
            <w:delText>3</w:delText>
          </w:r>
          <w:r w:rsidR="1A381B9B" w:rsidRPr="3A5D7FCA" w:rsidDel="00E4753F">
            <w:delText xml:space="preserve">) </w:delText>
          </w:r>
          <w:r w:rsidR="58F7CA47" w:rsidRPr="3A5D7FCA" w:rsidDel="00E4753F">
            <w:delText xml:space="preserve">reduced </w:delText>
          </w:r>
          <w:r w:rsidR="7DE3EA47" w:rsidRPr="3A5D7FCA" w:rsidDel="00E4753F">
            <w:delText xml:space="preserve">strength of </w:delText>
          </w:r>
          <w:r w:rsidR="020B5618" w:rsidRPr="3A5D7FCA" w:rsidDel="00E4753F">
            <w:delText>inter-specific</w:delText>
          </w:r>
          <w:r w:rsidR="2DB40677" w:rsidRPr="3A5D7FCA" w:rsidDel="00E4753F">
            <w:delText xml:space="preserve"> </w:delText>
          </w:r>
          <w:r w:rsidR="58F7CA47" w:rsidRPr="3A5D7FCA" w:rsidDel="00E4753F">
            <w:delText>competition</w:delText>
          </w:r>
          <w:r w:rsidR="00664C7B" w:rsidDel="00E4753F">
            <w:delText xml:space="preserve"> </w:delText>
          </w:r>
          <w:r w:rsidR="00664C7B" w:rsidDel="00E4753F">
            <w:fldChar w:fldCharType="begin"/>
          </w:r>
          <w:r w:rsidR="00664C7B" w:rsidDel="00E4753F">
            <w:del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delInstrText>
          </w:r>
          <w:r w:rsidR="00664C7B" w:rsidDel="00E4753F">
            <w:fldChar w:fldCharType="separate"/>
          </w:r>
          <w:r w:rsidR="00664C7B" w:rsidDel="00E4753F">
            <w:rPr>
              <w:noProof/>
            </w:rPr>
            <w:delText>(Loreau &amp; de Mazancourt 2013)</w:delText>
          </w:r>
          <w:r w:rsidR="00664C7B" w:rsidDel="00E4753F">
            <w:fldChar w:fldCharType="end"/>
          </w:r>
          <w:r w:rsidR="00664C7B" w:rsidDel="00E4753F">
            <w:delText xml:space="preserve">. </w:delText>
          </w:r>
        </w:del>
      </w:moveFrom>
      <w:moveFromRangeEnd w:id="595"/>
      <w:del w:id="598" w:author="Daniel Stewart" w:date="2022-01-28T09:16:00Z">
        <w:r w:rsidR="426D67FB" w:rsidRPr="3A5D7FCA" w:rsidDel="00E4753F">
          <w:delText>In a highly dynamic system like the</w:delText>
        </w:r>
        <w:r w:rsidR="00393EDB" w:rsidDel="00E4753F">
          <w:delText xml:space="preserve"> FRE</w:delText>
        </w:r>
        <w:r w:rsidR="538551A4" w:rsidRPr="3A5D7FCA" w:rsidDel="00E4753F">
          <w:delText>,</w:delText>
        </w:r>
        <w:r w:rsidR="426D67FB" w:rsidRPr="3A5D7FCA" w:rsidDel="00E4753F">
          <w:delText xml:space="preserve"> it is likely that all three of the</w:delText>
        </w:r>
        <w:r w:rsidR="3DF28F50" w:rsidRPr="3A5D7FCA" w:rsidDel="00E4753F">
          <w:delText>se</w:delText>
        </w:r>
        <w:r w:rsidR="426D67FB" w:rsidRPr="3A5D7FCA" w:rsidDel="00E4753F">
          <w:delText xml:space="preserve"> mechanisms will be c</w:delText>
        </w:r>
        <w:r w:rsidR="19AB758F" w:rsidRPr="3A5D7FCA" w:rsidDel="00E4753F">
          <w:delText>ritical to the long-term resilience of created marsh communities.</w:delText>
        </w:r>
      </w:del>
    </w:p>
    <w:p w14:paraId="1AAF9468" w14:textId="13FFB90C" w:rsidR="42F6C84D" w:rsidRDefault="42F6C84D" w:rsidP="00D95039"/>
    <w:p w14:paraId="137AB60A" w14:textId="63C7E9B3" w:rsidR="00EE508D" w:rsidRDefault="683AE3B8" w:rsidP="00D95039">
      <w:pPr>
        <w:rPr>
          <w:ins w:id="599" w:author="Daniel Stewart" w:date="2022-01-28T12:58:00Z"/>
        </w:rPr>
      </w:pPr>
      <w:r w:rsidRPr="43C0CAC4">
        <w:t xml:space="preserve">A second obstacle to investigating the mechanisms behind the </w:t>
      </w:r>
      <w:ins w:id="600" w:author="Daniel Stewart" w:date="2022-01-28T09:51:00Z">
        <w:r w:rsidR="00C227C9">
          <w:t xml:space="preserve">resilience of </w:t>
        </w:r>
      </w:ins>
      <w:del w:id="601" w:author="Daniel Stewart" w:date="2022-01-28T09:51:00Z">
        <w:r w:rsidRPr="43C0CAC4" w:rsidDel="00C227C9">
          <w:delText xml:space="preserve">success or failure of </w:delText>
        </w:r>
      </w:del>
      <w:r w:rsidRPr="43C0CAC4">
        <w:t xml:space="preserve">these projects </w:t>
      </w:r>
      <w:r w:rsidR="53743BF5" w:rsidRPr="43C0CAC4">
        <w:t xml:space="preserve">is </w:t>
      </w:r>
      <w:r w:rsidR="64809E8E" w:rsidRPr="43C0CAC4">
        <w:t xml:space="preserve">the </w:t>
      </w:r>
      <w:del w:id="602" w:author="Daniel Stewart" w:date="2022-01-28T12:24:00Z">
        <w:r w:rsidR="3F13962C" w:rsidRPr="43C0CAC4" w:rsidDel="00695DAB">
          <w:delText xml:space="preserve">multivariate </w:delText>
        </w:r>
      </w:del>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and regulatory</w:t>
      </w:r>
      <w:ins w:id="603" w:author="Daniel Stewart" w:date="2022-01-28T09:58:00Z">
        <w:r w:rsidR="00EE3CD3">
          <w:t xml:space="preserve"> measures </w:t>
        </w:r>
      </w:ins>
      <w:del w:id="604" w:author="Daniel Stewart" w:date="2022-01-28T09:58:00Z">
        <w:r w:rsidR="007F7387" w:rsidDel="00EE3CD3">
          <w:delText xml:space="preserve"> environment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del w:id="605" w:author="Daniel Stewart" w:date="2022-01-28T09:48:00Z">
        <w:r w:rsidR="7739CDBD" w:rsidRPr="43C0CAC4" w:rsidDel="00C227C9">
          <w:delText xml:space="preserve"> </w:delText>
        </w:r>
      </w:del>
      <w:ins w:id="606" w:author="Daniel Stewart" w:date="2022-01-28T09:48:00Z">
        <w:r w:rsidR="00C227C9">
          <w:t xml:space="preserve"> embayments</w:t>
        </w:r>
      </w:ins>
      <w:del w:id="607" w:author="Daniel Stewart" w:date="2022-01-28T09:48:00Z">
        <w:r w:rsidR="7739CDBD" w:rsidRPr="43C0CAC4" w:rsidDel="00C227C9">
          <w:delText>excavated inland basins</w:delText>
        </w:r>
      </w:del>
      <w:r w:rsidR="7739CDBD" w:rsidRPr="43C0CAC4">
        <w:t xml:space="preserve">, </w:t>
      </w:r>
      <w:r w:rsidR="31EE8A1A" w:rsidRPr="43C0CAC4">
        <w:t xml:space="preserve">each </w:t>
      </w:r>
      <w:ins w:id="608" w:author="Eric Balke" w:date="2022-01-12T17:19:00Z">
        <w:del w:id="609" w:author="Daniel Stewart" w:date="2022-01-28T09:49:00Z">
          <w:r w:rsidR="005F6945" w:rsidDel="00C227C9">
            <w:delText xml:space="preserve">of which </w:delText>
          </w:r>
        </w:del>
        <w:r w:rsidR="005F6945">
          <w:t>differ</w:t>
        </w:r>
      </w:ins>
      <w:ins w:id="610" w:author="Daniel Stewart" w:date="2022-01-28T09:49:00Z">
        <w:r w:rsidR="00C227C9">
          <w:t>ing</w:t>
        </w:r>
      </w:ins>
      <w:ins w:id="611" w:author="Eric Balke" w:date="2022-01-12T17:19:00Z">
        <w:del w:id="612" w:author="Daniel Stewart" w:date="2022-01-28T09:49:00Z">
          <w:r w:rsidR="005F6945" w:rsidDel="00C227C9">
            <w:delText>s</w:delText>
          </w:r>
        </w:del>
      </w:ins>
      <w:del w:id="613" w:author="Eric Balke" w:date="2022-01-12T17:19:00Z">
        <w:r w:rsidR="7739CDBD" w:rsidRPr="43C0CAC4" w:rsidDel="005F6945">
          <w:delText>differing</w:delText>
        </w:r>
      </w:del>
      <w:r w:rsidR="7739CDBD" w:rsidRPr="43C0CAC4">
        <w:t xml:space="preserve"> in size, shape, elevation, age</w:t>
      </w:r>
      <w:del w:id="614" w:author="Daniel Stewart" w:date="2022-01-28T09:59:00Z">
        <w:r w:rsidR="7739CDBD" w:rsidRPr="43C0CAC4" w:rsidDel="007B4F45">
          <w:delText xml:space="preserve">, </w:delText>
        </w:r>
      </w:del>
      <w:ins w:id="615" w:author="Daniel Stewart" w:date="2022-01-28T09:57:00Z">
        <w:r w:rsidR="00EE3CD3">
          <w:t xml:space="preserve">, </w:t>
        </w:r>
      </w:ins>
      <w:ins w:id="616" w:author="Daniel Stewart" w:date="2022-01-28T09:59:00Z">
        <w:r w:rsidR="007B4F45">
          <w:t xml:space="preserve">planting prescription, </w:t>
        </w:r>
      </w:ins>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ins w:id="617" w:author="Daniel Stewart" w:date="2022-01-28T12:49:00Z">
        <w:r w:rsidR="007704CF">
          <w:t>Each site also occurs in a unique environmental context,</w:t>
        </w:r>
      </w:ins>
      <w:del w:id="618" w:author="Daniel Stewart" w:date="2022-01-28T12:49:00Z">
        <w:r w:rsidR="24057137" w:rsidRPr="43C0CAC4" w:rsidDel="007704CF">
          <w:delText>T</w:delText>
        </w:r>
        <w:r w:rsidR="00B4FF6B" w:rsidRPr="43C0CAC4" w:rsidDel="007704CF">
          <w:delText xml:space="preserve">he </w:delText>
        </w:r>
        <w:r w:rsidR="6701D6F7" w:rsidRPr="43C0CAC4" w:rsidDel="007704CF">
          <w:delText>environmental context</w:delText>
        </w:r>
        <w:r w:rsidR="3BC658E6" w:rsidRPr="43C0CAC4" w:rsidDel="007704CF">
          <w:delText xml:space="preserve"> of each site</w:delText>
        </w:r>
        <w:r w:rsidR="02797936" w:rsidRPr="43C0CAC4" w:rsidDel="007704CF">
          <w:delText xml:space="preserve"> </w:delText>
        </w:r>
      </w:del>
      <w:del w:id="619" w:author="Daniel Stewart" w:date="2022-01-28T12:25:00Z">
        <w:r w:rsidR="02797936" w:rsidRPr="43C0CAC4" w:rsidDel="00695DAB">
          <w:delText xml:space="preserve">is </w:delText>
        </w:r>
      </w:del>
      <w:del w:id="620" w:author="Daniel Stewart" w:date="2022-01-28T10:05:00Z">
        <w:r w:rsidR="004F024D" w:rsidDel="006118B4">
          <w:delText>different</w:delText>
        </w:r>
      </w:del>
      <w:del w:id="621" w:author="Daniel Stewart" w:date="2022-01-28T12:49:00Z">
        <w:r w:rsidR="22196CDB" w:rsidRPr="43C0CAC4" w:rsidDel="007704CF">
          <w:delText xml:space="preserve">, </w:delText>
        </w:r>
        <w:r w:rsidR="50767787" w:rsidRPr="43C0CAC4" w:rsidDel="007704CF">
          <w:delText xml:space="preserve">each </w:delText>
        </w:r>
      </w:del>
      <w:ins w:id="622" w:author="Daniel Stewart" w:date="2022-01-28T12:49:00Z">
        <w:r w:rsidR="007704CF">
          <w:t xml:space="preserve"> </w:t>
        </w:r>
      </w:ins>
      <w:r w:rsidR="50767787" w:rsidRPr="43C0CAC4">
        <w:t xml:space="preserve">being </w:t>
      </w:r>
      <w:r w:rsidR="452B8835" w:rsidRPr="43C0CAC4">
        <w:t>influenced</w:t>
      </w:r>
      <w:r w:rsidR="50767787" w:rsidRPr="43C0CAC4">
        <w:t xml:space="preserve"> by a</w:t>
      </w:r>
      <w:r w:rsidR="22196CDB" w:rsidRPr="43C0CAC4">
        <w:t xml:space="preserve"> </w:t>
      </w:r>
      <w:del w:id="623" w:author="Daniel Stewart" w:date="2022-01-28T12:49:00Z">
        <w:r w:rsidR="22196CDB" w:rsidRPr="43C0CAC4" w:rsidDel="007704CF">
          <w:delText xml:space="preserve">unique </w:delText>
        </w:r>
      </w:del>
      <w:r w:rsidR="22196CDB" w:rsidRPr="43C0CAC4">
        <w:t>combination of abiotic (e.g., saltwater influence, tidal influence</w:t>
      </w:r>
      <w:r w:rsidR="28113D48" w:rsidRPr="43C0CAC4">
        <w:t xml:space="preserve">, </w:t>
      </w:r>
      <w:ins w:id="624" w:author="Daniel Stewart" w:date="2022-01-28T12:25:00Z">
        <w:r w:rsidR="00695DAB">
          <w:t>debris accumulation</w:t>
        </w:r>
      </w:ins>
      <w:del w:id="625" w:author="Daniel Stewart" w:date="2022-01-28T12:26:00Z">
        <w:r w:rsidR="28113D48" w:rsidRPr="43C0CAC4" w:rsidDel="00695DAB">
          <w:delText>erosion</w:delText>
        </w:r>
      </w:del>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ins w:id="626" w:author="Daniel Stewart" w:date="2022-01-28T12:57:00Z">
        <w:r w:rsidR="00EE508D">
          <w:t>vary based on location in the estuary, and elevation</w:t>
        </w:r>
      </w:ins>
      <w:del w:id="627" w:author="Daniel Stewart" w:date="2022-01-28T12:57:00Z">
        <w:r w:rsidR="78303054" w:rsidRPr="43C0CAC4" w:rsidDel="00EE508D">
          <w:delText>vary based</w:delText>
        </w:r>
        <w:r w:rsidR="22196CDB" w:rsidRPr="43C0CAC4" w:rsidDel="00EE508D">
          <w:delText xml:space="preserve"> on</w:delText>
        </w:r>
      </w:del>
      <w:ins w:id="628" w:author="Daniel Stewart" w:date="2022-01-28T12:56:00Z">
        <w:r w:rsidR="00EE508D">
          <w:t>.</w:t>
        </w:r>
        <w:r w:rsidR="00EE508D" w:rsidRPr="00EE508D">
          <w:t xml:space="preserve"> </w:t>
        </w:r>
        <w:r w:rsidR="00EE508D">
          <w:t xml:space="preserve">The </w:t>
        </w:r>
      </w:ins>
      <w:ins w:id="629" w:author="Daniel Stewart" w:date="2022-01-28T12:57:00Z">
        <w:r w:rsidR="00EE508D">
          <w:t>regulatory</w:t>
        </w:r>
      </w:ins>
      <w:ins w:id="630" w:author="Daniel Stewart" w:date="2022-01-28T12:56:00Z">
        <w:r w:rsidR="00EE508D">
          <w:t xml:space="preserve"> environment of each project is also </w:t>
        </w:r>
      </w:ins>
      <w:proofErr w:type="gramStart"/>
      <w:ins w:id="631" w:author="Daniel Stewart" w:date="2022-01-28T13:00:00Z">
        <w:r w:rsidR="00EE508D">
          <w:t>unique, and</w:t>
        </w:r>
      </w:ins>
      <w:proofErr w:type="gramEnd"/>
      <w:ins w:id="632" w:author="Daniel Stewart" w:date="2022-01-28T12:56:00Z">
        <w:r w:rsidR="00EE508D">
          <w:t xml:space="preserve"> </w:t>
        </w:r>
      </w:ins>
      <w:ins w:id="633" w:author="Daniel Stewart" w:date="2022-01-28T12:58:00Z">
        <w:r w:rsidR="00EE508D">
          <w:t>based upon measure</w:t>
        </w:r>
      </w:ins>
      <w:ins w:id="634" w:author="Daniel Stewart" w:date="2022-01-28T13:09:00Z">
        <w:r w:rsidR="00674F4B">
          <w:t xml:space="preserve">s </w:t>
        </w:r>
      </w:ins>
      <w:ins w:id="635" w:author="Daniel Stewart" w:date="2022-01-28T13:10:00Z">
        <w:r w:rsidR="00674F4B">
          <w:t>committed</w:t>
        </w:r>
      </w:ins>
      <w:ins w:id="636" w:author="Daniel Stewart" w:date="2022-01-28T13:09:00Z">
        <w:r w:rsidR="00674F4B">
          <w:t xml:space="preserve"> to by </w:t>
        </w:r>
      </w:ins>
      <w:ins w:id="637" w:author="Daniel Stewart" w:date="2022-01-28T13:10:00Z">
        <w:r w:rsidR="00674F4B">
          <w:t>proponents</w:t>
        </w:r>
      </w:ins>
      <w:ins w:id="638" w:author="Daniel Stewart" w:date="2022-01-28T13:09:00Z">
        <w:r w:rsidR="00674F4B">
          <w:t xml:space="preserve"> </w:t>
        </w:r>
      </w:ins>
      <w:ins w:id="639" w:author="Daniel Stewart" w:date="2022-01-28T12:58:00Z">
        <w:r w:rsidR="00EE508D">
          <w:t xml:space="preserve">in </w:t>
        </w:r>
      </w:ins>
      <w:ins w:id="640" w:author="Daniel Stewart" w:date="2022-01-28T13:12:00Z">
        <w:r w:rsidR="00674F4B">
          <w:t xml:space="preserve">their </w:t>
        </w:r>
      </w:ins>
      <w:ins w:id="641" w:author="Daniel Stewart" w:date="2022-01-28T13:13:00Z">
        <w:r w:rsidR="00674F4B">
          <w:t xml:space="preserve">respective </w:t>
        </w:r>
      </w:ins>
      <w:ins w:id="642" w:author="Daniel Stewart" w:date="2022-01-28T12:58:00Z">
        <w:r w:rsidR="00EE508D" w:rsidRPr="00EE508D">
          <w:rPr>
            <w:i/>
            <w:iCs/>
            <w:rPrChange w:id="643" w:author="Daniel Stewart" w:date="2022-01-28T13:01:00Z">
              <w:rPr/>
            </w:rPrChange>
          </w:rPr>
          <w:t>Fisheries Act</w:t>
        </w:r>
        <w:r w:rsidR="00EE508D">
          <w:t xml:space="preserve"> Authorization applications</w:t>
        </w:r>
      </w:ins>
      <w:ins w:id="644" w:author="Daniel Stewart" w:date="2022-01-28T13:10:00Z">
        <w:r w:rsidR="00674F4B">
          <w:t xml:space="preserve">. These measures </w:t>
        </w:r>
      </w:ins>
      <w:ins w:id="645" w:author="Daniel Stewart" w:date="2022-01-28T12:59:00Z">
        <w:r w:rsidR="00EE508D">
          <w:t xml:space="preserve">were </w:t>
        </w:r>
      </w:ins>
      <w:ins w:id="646" w:author="Daniel Stewart" w:date="2022-01-28T13:10:00Z">
        <w:r w:rsidR="00674F4B">
          <w:t xml:space="preserve">then </w:t>
        </w:r>
      </w:ins>
      <w:ins w:id="647" w:author="Daniel Stewart" w:date="2022-01-28T12:59:00Z">
        <w:r w:rsidR="00EE508D">
          <w:t>accepted and later approved by Fisheries and Oceans Canada (DFO)</w:t>
        </w:r>
      </w:ins>
      <w:ins w:id="648" w:author="Daniel Stewart" w:date="2022-01-28T13:01:00Z">
        <w:r w:rsidR="00EE508D">
          <w:t xml:space="preserve"> </w:t>
        </w:r>
      </w:ins>
      <w:ins w:id="649" w:author="Daniel Stewart" w:date="2022-01-28T12:59:00Z">
        <w:r w:rsidR="00EE508D">
          <w:t>after a determined monitoring period.</w:t>
        </w:r>
      </w:ins>
      <w:ins w:id="650" w:author="Daniel Stewart" w:date="2022-01-28T13:10:00Z">
        <w:r w:rsidR="00674F4B">
          <w:t xml:space="preserve"> </w:t>
        </w:r>
      </w:ins>
      <w:ins w:id="651" w:author="Daniel Stewart" w:date="2022-01-28T13:11:00Z">
        <w:r w:rsidR="00674F4B">
          <w:t xml:space="preserve">In general these measures have </w:t>
        </w:r>
      </w:ins>
      <w:ins w:id="652" w:author="Daniel Stewart" w:date="2022-01-28T13:08:00Z">
        <w:r w:rsidR="00C6148D">
          <w:t xml:space="preserve">become more robust over time, </w:t>
        </w:r>
        <w:r w:rsidR="00674F4B">
          <w:t xml:space="preserve">which has contributed </w:t>
        </w:r>
      </w:ins>
      <w:ins w:id="653" w:author="Daniel Stewart" w:date="2022-01-28T13:09:00Z">
        <w:r w:rsidR="00674F4B">
          <w:t xml:space="preserve">to the success of many </w:t>
        </w:r>
      </w:ins>
      <w:ins w:id="654" w:author="Daniel Stewart" w:date="2022-01-28T13:33:00Z">
        <w:r w:rsidR="00C92A3F">
          <w:t xml:space="preserve">more </w:t>
        </w:r>
      </w:ins>
      <w:ins w:id="655" w:author="Daniel Stewart" w:date="2022-01-28T13:34:00Z">
        <w:r w:rsidR="00C92A3F">
          <w:t xml:space="preserve">recent </w:t>
        </w:r>
      </w:ins>
      <w:ins w:id="656" w:author="Daniel Stewart" w:date="2022-01-28T13:09:00Z">
        <w:r w:rsidR="00674F4B">
          <w:t>projects</w:t>
        </w:r>
      </w:ins>
      <w:ins w:id="657" w:author="Daniel Stewart" w:date="2022-01-28T13:11:00Z">
        <w:r w:rsidR="00674F4B">
          <w:t xml:space="preserve"> </w:t>
        </w:r>
      </w:ins>
      <w:r w:rsidR="00674F4B">
        <w:fldChar w:fldCharType="begin"/>
      </w:r>
      <w:r w:rsidR="00B1111F">
        <w:instrText xml:space="preserve"> ADDIN ZOTERO_ITEM CSL_CITATION {"citationID":"vSls3ujo","properties":{"formattedCitation":"(Adams &amp; Williams 2004; Levings 2004b)","plainCitation":"(Adams &amp; Williams 2004; Levings 2004b)","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674F4B">
        <w:fldChar w:fldCharType="separate"/>
      </w:r>
      <w:r w:rsidR="00C92A3F">
        <w:rPr>
          <w:noProof/>
        </w:rPr>
        <w:t>(Adams &amp; Williams 2004; Levings 2004b)</w:t>
      </w:r>
      <w:r w:rsidR="00674F4B">
        <w:fldChar w:fldCharType="end"/>
      </w:r>
      <w:del w:id="658" w:author="Daniel Stewart" w:date="2022-01-28T13:11:00Z">
        <w:r w:rsidR="00674F4B" w:rsidDel="00674F4B">
          <w:delText>a</w:delText>
        </w:r>
      </w:del>
      <w:ins w:id="659" w:author="Daniel Stewart" w:date="2022-01-28T13:09:00Z">
        <w:r w:rsidR="00674F4B">
          <w:t>.</w:t>
        </w:r>
      </w:ins>
      <w:ins w:id="660" w:author="Daniel Stewart" w:date="2022-01-28T13:06:00Z">
        <w:r w:rsidR="00C6148D">
          <w:t xml:space="preserve"> </w:t>
        </w:r>
      </w:ins>
      <w:del w:id="661" w:author="Daniel Stewart" w:date="2022-01-28T13:03:00Z">
        <w:r w:rsidR="00EE508D" w:rsidDel="00C6148D">
          <w:fldChar w:fldCharType="begin"/>
        </w:r>
        <w:r w:rsidR="00EE508D" w:rsidDel="00C6148D">
          <w:delInstrText xml:space="preserve"> ADDIN ZOTERO_ITEM CSL_CITATION {"citationID":"vDBM6lhy","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delInstrText>
        </w:r>
        <w:r w:rsidR="00EE508D" w:rsidDel="00C6148D">
          <w:fldChar w:fldCharType="separate"/>
        </w:r>
        <w:r w:rsidR="00EE508D" w:rsidDel="00C6148D">
          <w:rPr>
            <w:noProof/>
          </w:rPr>
          <w:delText>(Adams &amp; Williams 2004)</w:delText>
        </w:r>
        <w:r w:rsidR="00EE508D" w:rsidDel="00C6148D">
          <w:fldChar w:fldCharType="end"/>
        </w:r>
      </w:del>
    </w:p>
    <w:p w14:paraId="1989D7F2" w14:textId="138BCC19" w:rsidR="42F6C84D" w:rsidRPr="0091676C" w:rsidDel="00EE508D" w:rsidRDefault="22196CDB" w:rsidP="009F3333">
      <w:pPr>
        <w:rPr>
          <w:del w:id="662" w:author="Daniel Stewart" w:date="2022-01-28T13:00:00Z"/>
        </w:rPr>
      </w:pPr>
      <w:del w:id="663" w:author="Daniel Stewart" w:date="2022-01-28T12:59:00Z">
        <w:r w:rsidRPr="43C0CAC4" w:rsidDel="00EE508D">
          <w:delText xml:space="preserve"> </w:delText>
        </w:r>
      </w:del>
      <w:del w:id="664" w:author="Daniel Stewart" w:date="2022-01-28T13:00:00Z">
        <w:r w:rsidRPr="43C0CAC4" w:rsidDel="00EE508D">
          <w:delText>location in the</w:delText>
        </w:r>
      </w:del>
      <w:del w:id="665" w:author="Daniel Stewart" w:date="2022-01-28T12:50:00Z">
        <w:r w:rsidRPr="43C0CAC4" w:rsidDel="007704CF">
          <w:delText xml:space="preserve"> </w:delText>
        </w:r>
        <w:commentRangeStart w:id="666"/>
        <w:r w:rsidRPr="43C0CAC4" w:rsidDel="007704CF">
          <w:delText>FRE</w:delText>
        </w:r>
        <w:commentRangeEnd w:id="666"/>
        <w:r w:rsidR="00217937" w:rsidDel="007704CF">
          <w:rPr>
            <w:rStyle w:val="CommentReference"/>
          </w:rPr>
          <w:commentReference w:id="666"/>
        </w:r>
      </w:del>
      <w:del w:id="667" w:author="Daniel Stewart" w:date="2022-01-28T13:00:00Z">
        <w:r w:rsidRPr="43C0CAC4" w:rsidDel="00EE508D">
          <w:delText>.</w:delText>
        </w:r>
        <w:r w:rsidR="00006D78" w:rsidDel="00EE508D">
          <w:delText xml:space="preserve"> </w:delText>
        </w:r>
      </w:del>
    </w:p>
    <w:p w14:paraId="4DAB4D30" w14:textId="77777777" w:rsidR="00393EDB" w:rsidRDefault="00393EDB" w:rsidP="00D95039"/>
    <w:p w14:paraId="5290CFFF" w14:textId="295F1CC6" w:rsidR="1058571F" w:rsidRDefault="1058571F" w:rsidP="00D9503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ins w:id="668" w:author="Daniel Stewart" w:date="2022-01-28T10:06:00Z">
        <w:r w:rsidR="006118B4">
          <w:t xml:space="preserve">This is motivated by a </w:t>
        </w:r>
      </w:ins>
      <w:ins w:id="669" w:author="Daniel Stewart" w:date="2022-01-28T10:07:00Z">
        <w:r w:rsidR="006118B4">
          <w:t xml:space="preserve">recent </w:t>
        </w:r>
      </w:ins>
      <w:ins w:id="670" w:author="Daniel Stewart" w:date="2022-01-28T10:06:00Z">
        <w:r w:rsidR="006118B4">
          <w:t>surge of inter</w:t>
        </w:r>
      </w:ins>
      <w:ins w:id="671" w:author="Daniel Stewart" w:date="2022-01-28T10:07:00Z">
        <w:r w:rsidR="006118B4">
          <w:t xml:space="preserve">est among stakeholders in the estuary to build new </w:t>
        </w:r>
      </w:ins>
      <w:ins w:id="672" w:author="Daniel Stewart" w:date="2022-01-28T10:10:00Z">
        <w:r w:rsidR="006118B4">
          <w:t>habitats and</w:t>
        </w:r>
      </w:ins>
      <w:ins w:id="673" w:author="Daniel Stewart" w:date="2022-01-28T10:07:00Z">
        <w:r w:rsidR="006118B4">
          <w:t xml:space="preserve"> enhance</w:t>
        </w:r>
      </w:ins>
      <w:ins w:id="674" w:author="Daniel Stewart" w:date="2022-01-28T10:08:00Z">
        <w:r w:rsidR="006118B4">
          <w:t xml:space="preserve"> </w:t>
        </w:r>
      </w:ins>
      <w:ins w:id="675" w:author="Daniel Stewart" w:date="2022-01-28T13:36:00Z">
        <w:r w:rsidR="00C92A3F">
          <w:t xml:space="preserve">past </w:t>
        </w:r>
      </w:ins>
      <w:ins w:id="676" w:author="Daniel Stewart" w:date="2022-01-28T10:07:00Z">
        <w:r w:rsidR="006118B4">
          <w:t xml:space="preserve">projects. </w:t>
        </w:r>
      </w:ins>
      <w:ins w:id="677" w:author="Daniel Stewart" w:date="2022-01-28T10:08:00Z">
        <w:r w:rsidR="006118B4">
          <w:t>Examples of such initiatives include</w:t>
        </w:r>
      </w:ins>
      <w:ins w:id="678" w:author="Daniel Stewart" w:date="2022-01-28T10:10:00Z">
        <w:r w:rsidR="00C947B9">
          <w:t xml:space="preserve"> an upcoming</w:t>
        </w:r>
      </w:ins>
      <w:ins w:id="679" w:author="Daniel Stewart" w:date="2022-01-28T10:08:00Z">
        <w:r w:rsidR="006118B4">
          <w:t xml:space="preserve"> </w:t>
        </w:r>
      </w:ins>
      <w:ins w:id="680" w:author="Daniel Stewart" w:date="2022-01-28T10:09:00Z">
        <w:r w:rsidR="006118B4">
          <w:t xml:space="preserve">large-scale </w:t>
        </w:r>
      </w:ins>
      <w:ins w:id="681" w:author="Daniel Stewart" w:date="2022-01-28T10:10:00Z">
        <w:r w:rsidR="006118B4">
          <w:t xml:space="preserve">dike breach </w:t>
        </w:r>
      </w:ins>
      <w:ins w:id="682" w:author="Daniel Stewart" w:date="2022-01-28T10:08:00Z">
        <w:r w:rsidR="006118B4">
          <w:t>in the Alaksen Wildlife Area</w:t>
        </w:r>
      </w:ins>
      <w:ins w:id="683" w:author="Daniel Stewart" w:date="2022-01-28T10:09:00Z">
        <w:r w:rsidR="006118B4">
          <w:t xml:space="preserve"> </w:t>
        </w:r>
      </w:ins>
      <w:ins w:id="684" w:author="Daniel Stewart" w:date="2022-01-28T10:13:00Z">
        <w:r w:rsidR="00C947B9">
          <w:t>(Ducks Unlimited Canada)</w:t>
        </w:r>
      </w:ins>
      <w:ins w:id="685" w:author="Daniel Stewart" w:date="2022-01-28T10:08:00Z">
        <w:r w:rsidR="006118B4">
          <w:t>,</w:t>
        </w:r>
      </w:ins>
      <w:ins w:id="686" w:author="Daniel Stewart" w:date="2022-01-28T10:12:00Z">
        <w:r w:rsidR="00C947B9">
          <w:t xml:space="preserve"> tidal marsh creation </w:t>
        </w:r>
      </w:ins>
      <w:ins w:id="687" w:author="Daniel Stewart" w:date="2022-01-28T10:15:00Z">
        <w:r w:rsidR="00560231">
          <w:t xml:space="preserve">with the upcoming </w:t>
        </w:r>
      </w:ins>
      <w:ins w:id="688" w:author="Daniel Stewart" w:date="2022-01-28T10:12:00Z">
        <w:r w:rsidR="00C947B9">
          <w:t xml:space="preserve">Iona Wastewater Treatment Plant </w:t>
        </w:r>
      </w:ins>
      <w:ins w:id="689" w:author="Daniel Stewart" w:date="2022-01-28T13:36:00Z">
        <w:r w:rsidR="00C92A3F">
          <w:t>u</w:t>
        </w:r>
      </w:ins>
      <w:ins w:id="690" w:author="Daniel Stewart" w:date="2022-01-28T10:12:00Z">
        <w:r w:rsidR="00C947B9">
          <w:t>pgrades (Metro Van</w:t>
        </w:r>
      </w:ins>
      <w:ins w:id="691" w:author="Daniel Stewart" w:date="2022-01-28T10:13:00Z">
        <w:r w:rsidR="00C947B9">
          <w:t>couver Regional District), and priori</w:t>
        </w:r>
      </w:ins>
      <w:ins w:id="692" w:author="Daniel Stewart" w:date="2022-01-28T10:14:00Z">
        <w:r w:rsidR="00C947B9">
          <w:t xml:space="preserve">tisation planning for </w:t>
        </w:r>
      </w:ins>
      <w:ins w:id="693" w:author="Daniel Stewart" w:date="2022-01-28T13:37:00Z">
        <w:r w:rsidR="00C92A3F">
          <w:t>the enhancement of past</w:t>
        </w:r>
      </w:ins>
      <w:ins w:id="694" w:author="Daniel Stewart" w:date="2022-01-28T10:14:00Z">
        <w:r w:rsidR="00C947B9">
          <w:t xml:space="preserve"> projects (Fisheries and Oceans Canada, Ducks Unlimited Canada).</w:t>
        </w:r>
      </w:ins>
      <w:ins w:id="695" w:author="Daniel Stewart" w:date="2022-01-28T10:16:00Z">
        <w:r w:rsidR="00560231">
          <w:t xml:space="preserve"> </w:t>
        </w:r>
      </w:ins>
      <w:r w:rsidRPr="43C0CAC4">
        <w:t xml:space="preserve">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D95039"/>
    <w:p w14:paraId="1D967A13" w14:textId="328B9376" w:rsidR="1058571F" w:rsidRPr="00704BAF" w:rsidRDefault="1058571F" w:rsidP="00D95039">
      <w:pPr>
        <w:pStyle w:val="ListParagraph"/>
        <w:numPr>
          <w:ilvl w:val="0"/>
          <w:numId w:val="46"/>
        </w:numPr>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Pr="00704BAF" w:rsidRDefault="1058571F" w:rsidP="00D95039">
      <w:pPr>
        <w:pStyle w:val="ListParagraph"/>
        <w:numPr>
          <w:ilvl w:val="0"/>
          <w:numId w:val="46"/>
        </w:numPr>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5960CD00" w:rsidR="1058571F" w:rsidRPr="005F4F92" w:rsidRDefault="1058571F" w:rsidP="00D95039">
      <w:pPr>
        <w:pStyle w:val="ListParagraph"/>
        <w:numPr>
          <w:ilvl w:val="0"/>
          <w:numId w:val="46"/>
        </w:numPr>
        <w:rPr>
          <w:ins w:id="696" w:author="Daniel Stewart" w:date="2022-02-10T13:53:00Z"/>
          <w:rFonts w:eastAsiaTheme="minorEastAsia"/>
          <w:rPrChange w:id="697" w:author="Daniel Stewart" w:date="2022-02-10T13:53:00Z">
            <w:rPr>
              <w:ins w:id="698" w:author="Daniel Stewart" w:date="2022-02-10T13:53:00Z"/>
            </w:rPr>
          </w:rPrChange>
        </w:rPr>
      </w:pPr>
      <w:r w:rsidRPr="005B1331">
        <w:t xml:space="preserve">What factors are associated with plant community diversity in both </w:t>
      </w:r>
      <w:r w:rsidR="00393EDB">
        <w:t xml:space="preserve">created </w:t>
      </w:r>
      <w:r w:rsidRPr="005B1331">
        <w:t>and natural tidal marshes?</w:t>
      </w:r>
    </w:p>
    <w:p w14:paraId="71A55EFA" w14:textId="3D1E7E16" w:rsidR="005F4F92" w:rsidRDefault="005F4F92" w:rsidP="005F4F92">
      <w:pPr>
        <w:rPr>
          <w:ins w:id="699" w:author="Daniel Stewart" w:date="2022-02-10T13:53:00Z"/>
          <w:rFonts w:eastAsiaTheme="minorEastAsia"/>
        </w:rPr>
      </w:pPr>
    </w:p>
    <w:p w14:paraId="55D7E66F" w14:textId="33FC6761" w:rsidR="005F4F92" w:rsidRDefault="005F4F92" w:rsidP="005F4F92">
      <w:pPr>
        <w:rPr>
          <w:ins w:id="700" w:author="Daniel Stewart" w:date="2022-02-10T13:53:00Z"/>
          <w:rFonts w:eastAsiaTheme="minorEastAsia"/>
        </w:rPr>
      </w:pPr>
    </w:p>
    <w:p w14:paraId="7516B86C" w14:textId="20930759" w:rsidR="005F4F92" w:rsidRDefault="005F4F92" w:rsidP="005F4F92">
      <w:pPr>
        <w:rPr>
          <w:ins w:id="701" w:author="Daniel Stewart" w:date="2022-02-10T13:53:00Z"/>
          <w:rFonts w:eastAsiaTheme="minorEastAsia"/>
        </w:rPr>
      </w:pPr>
    </w:p>
    <w:p w14:paraId="438D9435" w14:textId="7E62D9E6" w:rsidR="005F4F92" w:rsidRDefault="005F4F92" w:rsidP="005F4F92">
      <w:pPr>
        <w:rPr>
          <w:ins w:id="702" w:author="Daniel Stewart" w:date="2022-02-10T13:53:00Z"/>
          <w:rFonts w:eastAsiaTheme="minorEastAsia"/>
        </w:rPr>
      </w:pPr>
    </w:p>
    <w:p w14:paraId="314E40C5" w14:textId="77777777" w:rsidR="005F4F92" w:rsidRPr="005F4F92" w:rsidRDefault="005F4F92">
      <w:pPr>
        <w:rPr>
          <w:ins w:id="703" w:author="Daniel Stewart" w:date="2022-01-27T16:35:00Z"/>
          <w:rFonts w:eastAsiaTheme="minorEastAsia"/>
          <w:rPrChange w:id="704" w:author="Daniel Stewart" w:date="2022-02-10T13:53:00Z">
            <w:rPr>
              <w:ins w:id="705" w:author="Daniel Stewart" w:date="2022-01-27T16:35:00Z"/>
            </w:rPr>
          </w:rPrChange>
        </w:rPr>
        <w:pPrChange w:id="706" w:author="Daniel Stewart" w:date="2022-02-10T13:53:00Z">
          <w:pPr>
            <w:pStyle w:val="ListParagraph"/>
            <w:numPr>
              <w:numId w:val="46"/>
            </w:numPr>
            <w:ind w:hanging="360"/>
          </w:pPr>
        </w:pPrChange>
      </w:pPr>
    </w:p>
    <w:p w14:paraId="56E58ABB" w14:textId="04C49273" w:rsidR="002C63DF" w:rsidRPr="00C947B9" w:rsidDel="00C947B9" w:rsidRDefault="002C63DF">
      <w:pPr>
        <w:pStyle w:val="Heading1"/>
        <w:keepNext w:val="0"/>
        <w:keepLines w:val="0"/>
        <w:widowControl w:val="0"/>
        <w:ind w:left="431" w:hanging="431"/>
        <w:rPr>
          <w:del w:id="707" w:author="Daniel Stewart" w:date="2022-01-28T10:15:00Z"/>
          <w:rFonts w:eastAsiaTheme="minorEastAsia"/>
        </w:rPr>
        <w:pPrChange w:id="708" w:author="Daniel Stewart" w:date="2022-02-10T13:53:00Z">
          <w:pPr>
            <w:pStyle w:val="Heading1"/>
          </w:pPr>
        </w:pPrChange>
      </w:pPr>
      <w:bookmarkStart w:id="709" w:name="_Toc96084855"/>
      <w:bookmarkStart w:id="710" w:name="_Toc96085067"/>
      <w:bookmarkStart w:id="711" w:name="_Toc96085158"/>
      <w:bookmarkStart w:id="712" w:name="_Toc96085900"/>
      <w:bookmarkStart w:id="713" w:name="_Toc96085962"/>
      <w:bookmarkStart w:id="714" w:name="_Toc96086079"/>
      <w:bookmarkStart w:id="715" w:name="_Toc96086488"/>
      <w:bookmarkStart w:id="716" w:name="_Toc96086844"/>
      <w:bookmarkStart w:id="717" w:name="_Toc96086967"/>
      <w:bookmarkStart w:id="718" w:name="_Toc96087013"/>
      <w:bookmarkStart w:id="719" w:name="_Toc96087058"/>
      <w:bookmarkStart w:id="720" w:name="_Toc96087113"/>
      <w:bookmarkStart w:id="721" w:name="_Toc96087193"/>
      <w:bookmarkStart w:id="722" w:name="_Toc96087239"/>
      <w:bookmarkStart w:id="723" w:name="_Toc96087288"/>
      <w:bookmarkStart w:id="724" w:name="_Toc96087404"/>
      <w:bookmarkStart w:id="725" w:name="_Toc96087467"/>
      <w:bookmarkStart w:id="726" w:name="_Toc96087581"/>
      <w:bookmarkStart w:id="727" w:name="_Toc96089239"/>
      <w:bookmarkStart w:id="728" w:name="_Toc96089367"/>
      <w:bookmarkStart w:id="729" w:name="_Toc96089519"/>
      <w:bookmarkStart w:id="730" w:name="_Toc96089658"/>
      <w:bookmarkStart w:id="731" w:name="_Toc96089715"/>
      <w:bookmarkStart w:id="732" w:name="_Toc96089779"/>
      <w:bookmarkStart w:id="733" w:name="_Toc96089914"/>
      <w:bookmarkStart w:id="734" w:name="_Toc96089971"/>
      <w:bookmarkStart w:id="735" w:name="_Toc96090068"/>
      <w:bookmarkStart w:id="736" w:name="_Toc96090695"/>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p>
    <w:p w14:paraId="55909272" w14:textId="73B74942" w:rsidR="34CEFA72" w:rsidRPr="00E24608" w:rsidRDefault="72B63CEC">
      <w:pPr>
        <w:pStyle w:val="Heading1"/>
        <w:keepNext w:val="0"/>
        <w:keepLines w:val="0"/>
        <w:widowControl w:val="0"/>
        <w:ind w:left="431" w:hanging="431"/>
        <w:pPrChange w:id="737" w:author="Daniel Stewart" w:date="2022-02-10T13:53:00Z">
          <w:pPr>
            <w:pStyle w:val="Heading1"/>
          </w:pPr>
        </w:pPrChange>
      </w:pPr>
      <w:bookmarkStart w:id="738" w:name="_Toc96090696"/>
      <w:r w:rsidRPr="00E24608">
        <w:t>Methods</w:t>
      </w:r>
      <w:bookmarkEnd w:id="738"/>
    </w:p>
    <w:p w14:paraId="797114F8" w14:textId="3EC0CAEC" w:rsidR="5F51BD98" w:rsidRPr="004C769A" w:rsidRDefault="1F916F6C">
      <w:pPr>
        <w:pStyle w:val="Heading2"/>
        <w:keepNext w:val="0"/>
        <w:keepLines w:val="0"/>
        <w:widowControl w:val="0"/>
        <w:pPrChange w:id="739" w:author="Daniel Stewart" w:date="2022-02-10T13:53:00Z">
          <w:pPr>
            <w:pStyle w:val="Heading2"/>
          </w:pPr>
        </w:pPrChange>
      </w:pPr>
      <w:bookmarkStart w:id="740" w:name="_Toc96090697"/>
      <w:r w:rsidRPr="004C769A">
        <w:t>Field Sampling</w:t>
      </w:r>
      <w:bookmarkEnd w:id="740"/>
      <w:r w:rsidR="7D97C5DD" w:rsidRPr="004C769A">
        <w:t xml:space="preserve"> </w:t>
      </w:r>
    </w:p>
    <w:p w14:paraId="4DDDAB21" w14:textId="4530E060" w:rsidR="7D8B3343" w:rsidRPr="00E14013" w:rsidRDefault="002066E9">
      <w:pPr>
        <w:widowControl w:val="0"/>
        <w:pPrChange w:id="741" w:author="Daniel Stewart" w:date="2022-02-10T13:53:00Z">
          <w:pPr/>
        </w:pPrChange>
      </w:pPr>
      <w:r>
        <w:rPr>
          <w:noProof/>
          <w:lang w:val="en-US"/>
        </w:rPr>
        <mc:AlternateContent>
          <mc:Choice Requires="wps">
            <w:drawing>
              <wp:anchor distT="0" distB="0" distL="114300" distR="114300" simplePos="0" relativeHeight="251658241" behindDoc="0" locked="0" layoutInCell="1" allowOverlap="1" wp14:anchorId="645CCAB6" wp14:editId="32413B74">
                <wp:simplePos x="0" y="0"/>
                <wp:positionH relativeFrom="margin">
                  <wp:posOffset>0</wp:posOffset>
                </wp:positionH>
                <wp:positionV relativeFrom="paragraph">
                  <wp:posOffset>6224270</wp:posOffset>
                </wp:positionV>
                <wp:extent cx="5742940" cy="391795"/>
                <wp:effectExtent l="0" t="0" r="0" b="1905"/>
                <wp:wrapTopAndBottom/>
                <wp:docPr id="2" name="Text Box 2"/>
                <wp:cNvGraphicFramePr/>
                <a:graphic xmlns:a="http://schemas.openxmlformats.org/drawingml/2006/main">
                  <a:graphicData uri="http://schemas.microsoft.com/office/word/2010/wordprocessingShape">
                    <wps:wsp>
                      <wps:cNvSpPr txBox="1"/>
                      <wps:spPr>
                        <a:xfrm>
                          <a:off x="0" y="0"/>
                          <a:ext cx="5742940" cy="391795"/>
                        </a:xfrm>
                        <a:prstGeom prst="rect">
                          <a:avLst/>
                        </a:prstGeom>
                        <a:solidFill>
                          <a:prstClr val="white"/>
                        </a:solidFill>
                        <a:ln>
                          <a:noFill/>
                        </a:ln>
                      </wps:spPr>
                      <wps:txbx>
                        <w:txbxContent>
                          <w:p w14:paraId="46C50607" w14:textId="3A23D101" w:rsidR="008D47CF" w:rsidRPr="00D06AD2" w:rsidRDefault="008D47CF" w:rsidP="009F3333">
                            <w:pPr>
                              <w:pStyle w:val="Caption"/>
                              <w:rPr>
                                <w:noProof/>
                                <w:sz w:val="22"/>
                                <w:szCs w:val="22"/>
                              </w:rPr>
                            </w:pPr>
                            <w:bookmarkStart w:id="742" w:name="_Toc96090908"/>
                            <w:r>
                              <w:t xml:space="preserve">Figure </w:t>
                            </w:r>
                            <w:r>
                              <w:fldChar w:fldCharType="begin"/>
                            </w:r>
                            <w:r>
                              <w:instrText>SEQ Figure \* ARABIC</w:instrText>
                            </w:r>
                            <w:r>
                              <w:fldChar w:fldCharType="separate"/>
                            </w:r>
                            <w:r w:rsidR="007B387A">
                              <w:rPr>
                                <w:noProof/>
                              </w:rPr>
                              <w:t>1</w:t>
                            </w:r>
                            <w:r>
                              <w:fldChar w:fldCharType="end"/>
                            </w:r>
                            <w:r>
                              <w:t xml:space="preserve">. </w:t>
                            </w:r>
                            <w:r w:rsidRPr="00C56180">
                              <w:t xml:space="preserve">Map of assessed </w:t>
                            </w:r>
                            <w:ins w:id="743" w:author="Daniel Stewart" w:date="2022-02-09T12:48:00Z">
                              <w:r w:rsidR="001A0C3D">
                                <w:t>tidal marsh creation projects</w:t>
                              </w:r>
                            </w:ins>
                            <w:del w:id="744" w:author="Daniel Stewart" w:date="2022-02-09T12:48:00Z">
                              <w:r w:rsidRPr="00C56180" w:rsidDel="001A0C3D">
                                <w:delText>marsh habitat compensation</w:delText>
                              </w:r>
                            </w:del>
                            <w:ins w:id="745" w:author="Daniel Stewart" w:date="2022-02-09T12:48:00Z">
                              <w:r w:rsidR="001A0C3D">
                                <w:t xml:space="preserve"> </w:t>
                              </w:r>
                            </w:ins>
                            <w:del w:id="746"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47" w:author="Daniel Stewart" w:date="2022-02-04T16:11:00Z">
                              <w:r w:rsidR="001121BD">
                                <w:t>6</w:t>
                              </w:r>
                            </w:ins>
                            <w:del w:id="748"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w:t>
                            </w:r>
                            <w:bookmarkEnd w:id="7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0;margin-top:490.1pt;width:452.2pt;height:30.8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" stroked="f">
                <v:textbox inset="0,0,0,0">
                  <w:txbxContent>
                    <w:p w14:paraId="46C50607" w14:textId="3A23D101" w:rsidR="008D47CF" w:rsidRPr="00D06AD2" w:rsidRDefault="008D47CF" w:rsidP="009F3333">
                      <w:pPr>
                        <w:pStyle w:val="Caption"/>
                        <w:rPr>
                          <w:noProof/>
                          <w:sz w:val="22"/>
                          <w:szCs w:val="22"/>
                        </w:rPr>
                      </w:pPr>
                      <w:bookmarkStart w:id="750" w:name="_Toc96090908"/>
                      <w:r>
                        <w:t xml:space="preserve">Figure </w:t>
                      </w:r>
                      <w:r>
                        <w:fldChar w:fldCharType="begin"/>
                      </w:r>
                      <w:r>
                        <w:instrText>SEQ Figure \* ARABIC</w:instrText>
                      </w:r>
                      <w:r>
                        <w:fldChar w:fldCharType="separate"/>
                      </w:r>
                      <w:r w:rsidR="007B387A">
                        <w:rPr>
                          <w:noProof/>
                        </w:rPr>
                        <w:t>1</w:t>
                      </w:r>
                      <w:r>
                        <w:fldChar w:fldCharType="end"/>
                      </w:r>
                      <w:r>
                        <w:t xml:space="preserve">. </w:t>
                      </w:r>
                      <w:r w:rsidRPr="00C56180">
                        <w:t xml:space="preserve">Map of assessed </w:t>
                      </w:r>
                      <w:ins w:id="751" w:author="Daniel Stewart" w:date="2022-02-09T12:48:00Z">
                        <w:r w:rsidR="001A0C3D">
                          <w:t>tidal marsh creation projects</w:t>
                        </w:r>
                      </w:ins>
                      <w:del w:id="752" w:author="Daniel Stewart" w:date="2022-02-09T12:48:00Z">
                        <w:r w:rsidRPr="00C56180" w:rsidDel="001A0C3D">
                          <w:delText>marsh habitat compensation</w:delText>
                        </w:r>
                      </w:del>
                      <w:ins w:id="753" w:author="Daniel Stewart" w:date="2022-02-09T12:48:00Z">
                        <w:r w:rsidR="001A0C3D">
                          <w:t xml:space="preserve"> </w:t>
                        </w:r>
                      </w:ins>
                      <w:del w:id="754"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55" w:author="Daniel Stewart" w:date="2022-02-04T16:11:00Z">
                        <w:r w:rsidR="001121BD">
                          <w:t>6</w:t>
                        </w:r>
                      </w:ins>
                      <w:del w:id="756"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w:t>
                      </w:r>
                      <w:bookmarkEnd w:id="750"/>
                    </w:p>
                  </w:txbxContent>
                </v:textbox>
                <w10:wrap type="topAndBottom" anchorx="margin"/>
              </v:shape>
            </w:pict>
          </mc:Fallback>
        </mc:AlternateContent>
      </w:r>
      <w:r>
        <w:rPr>
          <w:noProof/>
          <w:lang w:val="en-US"/>
        </w:rPr>
        <w:drawing>
          <wp:anchor distT="0" distB="0" distL="114300" distR="114300" simplePos="0" relativeHeight="251658240" behindDoc="0" locked="0" layoutInCell="1" allowOverlap="1" wp14:anchorId="7BDA164D" wp14:editId="63500CE3">
            <wp:simplePos x="0" y="0"/>
            <wp:positionH relativeFrom="margin">
              <wp:posOffset>635</wp:posOffset>
            </wp:positionH>
            <wp:positionV relativeFrom="paragraph">
              <wp:posOffset>2162810</wp:posOffset>
            </wp:positionV>
            <wp:extent cx="5700566" cy="4032000"/>
            <wp:effectExtent l="12700" t="12700" r="14605" b="698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00566" cy="4032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7ADD73C8" w:rsidRPr="43C0CAC4">
        <w:t>T</w:t>
      </w:r>
      <w:r w:rsidR="6E7A245C" w:rsidRPr="00E14013">
        <w:t xml:space="preserve">his </w:t>
      </w:r>
      <w:r w:rsidR="00393EDB">
        <w:t xml:space="preserve">study </w:t>
      </w:r>
      <w:ins w:id="749" w:author="Daniel Stewart" w:date="2022-01-28T13:40:00Z">
        <w:r w:rsidR="00E43387">
          <w:t xml:space="preserve">includes </w:t>
        </w:r>
      </w:ins>
      <w:ins w:id="750" w:author="Daniel Stewart" w:date="2022-01-28T13:50:00Z">
        <w:r w:rsidR="00AA0C27">
          <w:t xml:space="preserve">data from </w:t>
        </w:r>
      </w:ins>
      <w:del w:id="751" w:author="Daniel Stewart" w:date="2022-01-28T13:39:00Z">
        <w:r w:rsidR="6E7A245C" w:rsidRPr="00915CFF" w:rsidDel="00E43387">
          <w:delText xml:space="preserve">assessed </w:delText>
        </w:r>
      </w:del>
      <w:r w:rsidR="3B180358" w:rsidRPr="0011244C">
        <w:t>7</w:t>
      </w:r>
      <w:ins w:id="752" w:author="Daniel Stewart" w:date="2022-02-04T16:10:00Z">
        <w:r w:rsidR="001121BD">
          <w:t>8</w:t>
        </w:r>
      </w:ins>
      <w:del w:id="753" w:author="Daniel Stewart" w:date="2022-02-04T16:10:00Z">
        <w:r w:rsidR="3B180358" w:rsidRPr="0011244C" w:rsidDel="001121BD">
          <w:delText>9</w:delText>
        </w:r>
      </w:del>
      <w:r w:rsidR="6E7A245C" w:rsidRPr="0011244C">
        <w:t xml:space="preserve"> marsh c</w:t>
      </w:r>
      <w:r w:rsidR="73A0AF16" w:rsidRPr="0011244C">
        <w:t>reation</w:t>
      </w:r>
      <w:r w:rsidR="00664C7B" w:rsidRPr="0011244C">
        <w:t xml:space="preserve"> </w:t>
      </w:r>
      <w:r w:rsidR="6E7A245C" w:rsidRPr="0011244C">
        <w:t>projects</w:t>
      </w:r>
      <w:r w:rsidR="00DA31CA">
        <w:t xml:space="preserve"> constructed between 1982 – 2015,</w:t>
      </w:r>
      <w:r w:rsidR="6E7A245C" w:rsidRPr="0011244C">
        <w:t xml:space="preserve"> </w:t>
      </w:r>
      <w:del w:id="754" w:author="Daniel Stewart" w:date="2022-01-28T13:41:00Z">
        <w:r w:rsidR="00B76DB0" w:rsidRPr="00915CFF" w:rsidDel="00E43387">
          <w:delText>comprising</w:delText>
        </w:r>
        <w:r w:rsidR="00B76DB0" w:rsidDel="00E43387">
          <w:delText xml:space="preserve"> </w:delText>
        </w:r>
        <w:r w:rsidR="00003EAE" w:rsidDel="00E43387">
          <w:delText>231</w:delText>
        </w:r>
        <w:r w:rsidR="009A211C" w:rsidDel="00E43387">
          <w:delText>,092 m</w:delText>
        </w:r>
        <w:r w:rsidR="009A211C" w:rsidRPr="29944DBE" w:rsidDel="00E43387">
          <w:rPr>
            <w:vertAlign w:val="superscript"/>
          </w:rPr>
          <w:delText>2</w:delText>
        </w:r>
        <w:r w:rsidR="009A211C" w:rsidDel="00E43387">
          <w:delText xml:space="preserve">, </w:delText>
        </w:r>
      </w:del>
      <w:r w:rsidR="6E7A245C" w:rsidRPr="00003545">
        <w:t>and 1</w:t>
      </w:r>
      <w:r w:rsidR="0071679A">
        <w:t>6</w:t>
      </w:r>
      <w:del w:id="755" w:author="Daniel Stewart" w:date="2022-01-28T13:41:00Z">
        <w:r w:rsidR="6E7A245C" w:rsidRPr="00003545" w:rsidDel="00E43387">
          <w:delText xml:space="preserve"> natural</w:delText>
        </w:r>
      </w:del>
      <w:r w:rsidR="6E7A245C" w:rsidRPr="00003545">
        <w:t xml:space="preserve"> reference marshes </w:t>
      </w:r>
      <w:ins w:id="756" w:author="Daniel Stewart" w:date="2022-01-28T13:50:00Z">
        <w:r w:rsidR="00AA0C27">
          <w:t xml:space="preserve">located </w:t>
        </w:r>
      </w:ins>
      <w:r w:rsidR="55008814" w:rsidRPr="00003545">
        <w:t xml:space="preserve">in the Fraser River Estuary, </w:t>
      </w:r>
      <w:ins w:id="757" w:author="Daniel Stewart" w:date="2022-01-28T13:50:00Z">
        <w:r w:rsidR="00AA0C27">
          <w:t xml:space="preserve">southwest </w:t>
        </w:r>
      </w:ins>
      <w:r w:rsidR="55008814" w:rsidRPr="00003545">
        <w:t>British Columbia</w:t>
      </w:r>
      <w:r w:rsidR="00393EDB" w:rsidRPr="00003545">
        <w:t xml:space="preserve"> (Fig. 1)</w:t>
      </w:r>
      <w:r w:rsidR="6E7A245C" w:rsidRPr="00003545">
        <w:t xml:space="preserve">. </w:t>
      </w:r>
      <w:ins w:id="758" w:author="Daniel Stewart" w:date="2022-01-28T13:40:00Z">
        <w:r w:rsidR="00E43387">
          <w:t xml:space="preserve">Among these are </w:t>
        </w:r>
      </w:ins>
      <w:del w:id="759" w:author="Daniel Stewart" w:date="2022-01-28T13:40:00Z">
        <w:r w:rsidR="6E7A245C" w:rsidRPr="00003545" w:rsidDel="00E43387">
          <w:delText xml:space="preserve">This dataset includes </w:delText>
        </w:r>
      </w:del>
      <w:r w:rsidR="6E7A245C" w:rsidRPr="00003545">
        <w:t>5</w:t>
      </w:r>
      <w:r w:rsidR="5056B92E" w:rsidRPr="00003545">
        <w:t>1</w:t>
      </w:r>
      <w:r w:rsidR="6E7A245C" w:rsidRPr="00003545">
        <w:t xml:space="preserve"> </w:t>
      </w:r>
      <w:del w:id="760" w:author="Daniel Stewart" w:date="2022-01-28T13:40:00Z">
        <w:r w:rsidR="70192449" w:rsidRPr="00003545" w:rsidDel="00E43387">
          <w:delText>tidal m</w:delText>
        </w:r>
        <w:r w:rsidR="21F29E65" w:rsidRPr="00003545" w:rsidDel="00E43387">
          <w:delText>a</w:delText>
        </w:r>
        <w:r w:rsidR="70192449" w:rsidRPr="00003545" w:rsidDel="00E43387">
          <w:delText>rsh creation</w:delText>
        </w:r>
        <w:r w:rsidR="6E7A245C" w:rsidRPr="00003545" w:rsidDel="00E43387">
          <w:delText xml:space="preserve"> </w:delText>
        </w:r>
      </w:del>
      <w:r w:rsidR="6E7A245C" w:rsidRPr="00003545">
        <w:t xml:space="preserve">projects and 7 reference sites surveyed </w:t>
      </w:r>
      <w:del w:id="761" w:author="Daniel Stewart" w:date="2022-01-28T13:40:00Z">
        <w:r w:rsidR="6E7A245C" w:rsidRPr="00003545" w:rsidDel="00E43387">
          <w:delText>by Lievesley et al. (2016)</w:delText>
        </w:r>
        <w:r w:rsidR="42E80095" w:rsidRPr="00003545" w:rsidDel="00E43387">
          <w:delText xml:space="preserve"> </w:delText>
        </w:r>
      </w:del>
      <w:r w:rsidR="42E80095" w:rsidRPr="00003545">
        <w:t>in 2015</w:t>
      </w:r>
      <w:ins w:id="762" w:author="Daniel Stewart" w:date="2022-01-28T13:40:00Z">
        <w:r w:rsidR="00E43387">
          <w:t xml:space="preserve"> by </w:t>
        </w:r>
        <w:proofErr w:type="spellStart"/>
        <w:r w:rsidR="00E43387">
          <w:t>Lievesley</w:t>
        </w:r>
        <w:proofErr w:type="spellEnd"/>
        <w:r w:rsidR="00E43387">
          <w:t xml:space="preserve"> et al. (2016)</w:t>
        </w:r>
      </w:ins>
      <w:r w:rsidR="6E7A245C" w:rsidRPr="00003545">
        <w:t xml:space="preserve">, whose </w:t>
      </w:r>
      <w:ins w:id="763" w:author="Daniel Stewart" w:date="2022-01-28T13:51:00Z">
        <w:r w:rsidR="00AA0C27">
          <w:t>data</w:t>
        </w:r>
      </w:ins>
      <w:del w:id="764" w:author="Daniel Stewart" w:date="2022-01-28T13:51:00Z">
        <w:r w:rsidR="6E7A245C" w:rsidRPr="00003545" w:rsidDel="00AA0C27">
          <w:delText>work</w:delText>
        </w:r>
      </w:del>
      <w:r w:rsidR="6E7A245C" w:rsidRPr="00003545">
        <w:t xml:space="preserve"> we </w:t>
      </w:r>
      <w:ins w:id="765" w:author="Daniel Stewart" w:date="2022-01-28T13:51:00Z">
        <w:r w:rsidR="00AA0C27">
          <w:t xml:space="preserve">include and </w:t>
        </w:r>
      </w:ins>
      <w:r w:rsidR="6E7A245C" w:rsidRPr="00003545">
        <w:t xml:space="preserve">build upon with </w:t>
      </w:r>
      <w:r w:rsidR="1E2964F8" w:rsidRPr="00003545">
        <w:t xml:space="preserve">an additional </w:t>
      </w:r>
      <w:r w:rsidR="4BE59CDC" w:rsidRPr="00003545">
        <w:t>2</w:t>
      </w:r>
      <w:ins w:id="766" w:author="Daniel Stewart" w:date="2022-02-04T16:10:00Z">
        <w:r w:rsidR="001121BD">
          <w:t>7</w:t>
        </w:r>
      </w:ins>
      <w:del w:id="767" w:author="Daniel Stewart" w:date="2022-02-04T16:10:00Z">
        <w:r w:rsidR="5093A5A4" w:rsidRPr="00003545" w:rsidDel="001121BD">
          <w:delText>8</w:delText>
        </w:r>
      </w:del>
      <w:r w:rsidR="6E7A245C" w:rsidRPr="00003545">
        <w:t xml:space="preserve"> </w:t>
      </w:r>
      <w:del w:id="768" w:author="Daniel Stewart" w:date="2022-01-28T13:43:00Z">
        <w:r w:rsidR="49D63E80" w:rsidRPr="00003545" w:rsidDel="00BD2DF1">
          <w:delText>created marsh</w:delText>
        </w:r>
        <w:r w:rsidR="00664C7B" w:rsidRPr="00003545" w:rsidDel="00BD2DF1">
          <w:delText xml:space="preserve"> </w:delText>
        </w:r>
        <w:r w:rsidR="6E7A245C" w:rsidRPr="00003545" w:rsidDel="00BD2DF1">
          <w:delText>sites</w:delText>
        </w:r>
      </w:del>
      <w:ins w:id="769" w:author="Daniel Stewart" w:date="2022-01-28T13:43:00Z">
        <w:r w:rsidR="00BD2DF1">
          <w:t>projects</w:t>
        </w:r>
      </w:ins>
      <w:r w:rsidR="6E7A245C" w:rsidRPr="00003545">
        <w:t xml:space="preserve"> and </w:t>
      </w:r>
      <w:r w:rsidR="0071679A">
        <w:t>9</w:t>
      </w:r>
      <w:r w:rsidR="6E7A245C" w:rsidRPr="00003545">
        <w:t xml:space="preserve"> reference sites surveyed in summer 2021</w:t>
      </w:r>
      <w:ins w:id="770" w:author="Daniel Stewart" w:date="2022-01-28T13:41:00Z">
        <w:r w:rsidR="00E43387">
          <w:t xml:space="preserve">. </w:t>
        </w:r>
      </w:ins>
      <w:ins w:id="771" w:author="Daniel Stewart" w:date="2022-01-28T14:07:00Z">
        <w:r w:rsidR="00C54801">
          <w:t>Wetland r</w:t>
        </w:r>
      </w:ins>
      <w:ins w:id="772" w:author="Daniel Stewart" w:date="2022-01-28T13:52:00Z">
        <w:r w:rsidR="00AA0C27">
          <w:t xml:space="preserve">eference sites may vary </w:t>
        </w:r>
      </w:ins>
      <w:ins w:id="773" w:author="Daniel Stewart" w:date="2022-01-28T14:12:00Z">
        <w:r w:rsidR="00141B43">
          <w:t xml:space="preserve">selection criteria </w:t>
        </w:r>
      </w:ins>
      <w:ins w:id="774" w:author="Daniel Stewart" w:date="2022-01-28T13:52:00Z">
        <w:r w:rsidR="00AA0C27">
          <w:t xml:space="preserve">depending on </w:t>
        </w:r>
      </w:ins>
      <w:ins w:id="775" w:author="Daniel Stewart" w:date="2022-01-28T13:54:00Z">
        <w:r w:rsidR="00AA0C27">
          <w:t xml:space="preserve">study </w:t>
        </w:r>
      </w:ins>
      <w:ins w:id="776" w:author="Daniel Stewart" w:date="2022-01-28T13:52:00Z">
        <w:r w:rsidR="00AA0C27">
          <w:t>objectives</w:t>
        </w:r>
      </w:ins>
      <w:ins w:id="777" w:author="Daniel Stewart" w:date="2022-01-28T13:54:00Z">
        <w:r w:rsidR="00AA0C27">
          <w:t xml:space="preserve"> </w:t>
        </w:r>
      </w:ins>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ins w:id="778" w:author="Daniel Stewart" w:date="2022-01-28T13:52:00Z">
        <w:r w:rsidR="00AA0C27">
          <w:t xml:space="preserve">, </w:t>
        </w:r>
      </w:ins>
      <w:ins w:id="779" w:author="Daniel Stewart" w:date="2022-01-28T13:54:00Z">
        <w:r w:rsidR="00AA0C27">
          <w:t>and</w:t>
        </w:r>
      </w:ins>
      <w:ins w:id="780" w:author="Daniel Stewart" w:date="2022-01-28T13:41:00Z">
        <w:r w:rsidR="00E43387">
          <w:t xml:space="preserve"> </w:t>
        </w:r>
      </w:ins>
      <w:ins w:id="781" w:author="Daniel Stewart" w:date="2022-01-28T14:07:00Z">
        <w:r w:rsidR="00C54801">
          <w:t xml:space="preserve">for </w:t>
        </w:r>
      </w:ins>
      <w:ins w:id="782" w:author="Daniel Stewart" w:date="2022-01-28T13:41:00Z">
        <w:r w:rsidR="00E43387">
          <w:t>t</w:t>
        </w:r>
      </w:ins>
      <w:ins w:id="783" w:author="Daniel Stewart" w:date="2022-01-28T13:42:00Z">
        <w:r w:rsidR="00E43387">
          <w:t>he purposes of this report</w:t>
        </w:r>
      </w:ins>
      <w:ins w:id="784" w:author="Daniel Stewart" w:date="2022-01-28T13:52:00Z">
        <w:r w:rsidR="00AA0C27">
          <w:t xml:space="preserve"> we define</w:t>
        </w:r>
      </w:ins>
      <w:ins w:id="785" w:author="Daniel Stewart" w:date="2022-01-28T13:42:00Z">
        <w:r w:rsidR="00E43387">
          <w:t xml:space="preserve"> reference sites </w:t>
        </w:r>
      </w:ins>
      <w:ins w:id="786" w:author="Daniel Stewart" w:date="2022-01-28T13:44:00Z">
        <w:r w:rsidR="00BD2DF1">
          <w:t xml:space="preserve">as tidal marshes that </w:t>
        </w:r>
      </w:ins>
      <w:ins w:id="787" w:author="Daniel Stewart" w:date="2022-01-28T14:07:00Z">
        <w:r w:rsidR="00C54801">
          <w:t xml:space="preserve">to our knowledge </w:t>
        </w:r>
      </w:ins>
      <w:ins w:id="788" w:author="Daniel Stewart" w:date="2022-01-28T13:44:00Z">
        <w:r w:rsidR="00BD2DF1">
          <w:t xml:space="preserve">were not </w:t>
        </w:r>
      </w:ins>
      <w:ins w:id="789" w:author="Daniel Stewart" w:date="2022-01-28T14:08:00Z">
        <w:r w:rsidR="00C54801">
          <w:t>significantly disrupted</w:t>
        </w:r>
      </w:ins>
      <w:ins w:id="790" w:author="Daniel Stewart" w:date="2022-01-28T13:44:00Z">
        <w:r w:rsidR="00BD2DF1">
          <w:t xml:space="preserve"> </w:t>
        </w:r>
      </w:ins>
      <w:ins w:id="791" w:author="Daniel Stewart" w:date="2022-01-28T13:45:00Z">
        <w:r w:rsidR="00BD2DF1">
          <w:t>by human activity</w:t>
        </w:r>
        <w:r w:rsidR="00BD2DF1">
          <w:rPr>
            <w:lang w:val="en-US"/>
          </w:rPr>
          <w:t xml:space="preserve"> </w:t>
        </w:r>
      </w:ins>
      <w:ins w:id="792" w:author="Daniel Stewart" w:date="2022-01-28T13:53:00Z">
        <w:r w:rsidR="00AA0C27">
          <w:rPr>
            <w:lang w:val="en-US"/>
          </w:rPr>
          <w:t>in recent decades</w:t>
        </w:r>
      </w:ins>
      <w:ins w:id="793" w:author="Daniel Stewart" w:date="2022-01-28T14:08:00Z">
        <w:r w:rsidR="00C54801">
          <w:rPr>
            <w:lang w:val="en-US"/>
          </w:rPr>
          <w:t xml:space="preserve">, and </w:t>
        </w:r>
      </w:ins>
      <w:ins w:id="794" w:author="Daniel Stewart" w:date="2022-01-28T14:09:00Z">
        <w:r w:rsidR="00C54801">
          <w:rPr>
            <w:lang w:val="en-US"/>
          </w:rPr>
          <w:t xml:space="preserve">were </w:t>
        </w:r>
      </w:ins>
      <w:ins w:id="795" w:author="Daniel Stewart" w:date="2022-01-28T14:08:00Z">
        <w:r w:rsidR="00C54801">
          <w:rPr>
            <w:lang w:val="en-US"/>
          </w:rPr>
          <w:t xml:space="preserve">not </w:t>
        </w:r>
        <w:r w:rsidR="00C54801">
          <w:t xml:space="preserve">constructed </w:t>
        </w:r>
      </w:ins>
      <w:ins w:id="796" w:author="Daniel Stewart" w:date="2022-01-28T13:45:00Z">
        <w:r w:rsidR="00BD2DF1">
          <w:rPr>
            <w:lang w:val="en-US"/>
          </w:rPr>
          <w:t>(</w:t>
        </w:r>
      </w:ins>
      <w:del w:id="797" w:author="Daniel Stewart" w:date="2022-01-28T13:44:00Z">
        <w:r w:rsidR="00A200F2" w:rsidDel="00BD2DF1">
          <w:delText xml:space="preserve"> </w:delText>
        </w:r>
      </w:del>
      <w:del w:id="798" w:author="Daniel Stewart" w:date="2022-01-28T13:45:00Z">
        <w:r w:rsidR="00A200F2" w:rsidDel="00BD2DF1">
          <w:delText>(</w:delText>
        </w:r>
      </w:del>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proofErr w:type="spellStart"/>
      <w:r w:rsidR="12340B9D" w:rsidRPr="00003545">
        <w:t>Lie</w:t>
      </w:r>
      <w:r w:rsidR="6EFAFEDB" w:rsidRPr="00003545">
        <w:t>vesley</w:t>
      </w:r>
      <w:proofErr w:type="spellEnd"/>
      <w:r w:rsidR="6EFAFEDB" w:rsidRPr="00003545">
        <w:t xml:space="preserve"> et al. (2016) </w:t>
      </w:r>
      <w:r w:rsidR="00664C7B" w:rsidRPr="00003545">
        <w:t>to</w:t>
      </w:r>
      <w:r w:rsidR="6EFAFEDB" w:rsidRPr="00E14013">
        <w:t xml:space="preserve"> maintain consistency</w:t>
      </w:r>
      <w:r w:rsidR="3E250B2C" w:rsidRPr="00E14013">
        <w:t xml:space="preserve"> between datasets</w:t>
      </w:r>
      <w:ins w:id="799" w:author="Daniel Stewart" w:date="2022-01-28T14:09:00Z">
        <w:r w:rsidR="00C54801">
          <w:t>.</w:t>
        </w:r>
      </w:ins>
      <w:del w:id="800" w:author="Daniel Stewart" w:date="2022-01-28T14:09:00Z">
        <w:r w:rsidR="3E250B2C" w:rsidRPr="00E14013" w:rsidDel="00C54801">
          <w:delText>, thus increasing statistical power for</w:delText>
        </w:r>
        <w:r w:rsidR="2C748AD2" w:rsidRPr="43C0CAC4" w:rsidDel="00C54801">
          <w:delText xml:space="preserve"> later</w:delText>
        </w:r>
        <w:r w:rsidR="50FAC2BF" w:rsidRPr="00E14013" w:rsidDel="00C54801">
          <w:delText xml:space="preserve"> </w:delText>
        </w:r>
        <w:commentRangeStart w:id="801"/>
        <w:r w:rsidR="3E250B2C" w:rsidRPr="00E14013" w:rsidDel="00C54801">
          <w:delText>analyses</w:delText>
        </w:r>
        <w:commentRangeEnd w:id="801"/>
        <w:r w:rsidR="004C3AF3" w:rsidDel="00C54801">
          <w:rPr>
            <w:rStyle w:val="CommentReference"/>
          </w:rPr>
          <w:commentReference w:id="801"/>
        </w:r>
        <w:r w:rsidR="6EFAFEDB" w:rsidRPr="00E14013" w:rsidDel="00C54801">
          <w:delText>.</w:delText>
        </w:r>
      </w:del>
      <w:r w:rsidR="426731B3" w:rsidRPr="00E14013">
        <w:t xml:space="preserve"> </w:t>
      </w:r>
    </w:p>
    <w:p w14:paraId="53A24CD6" w14:textId="48C3687C" w:rsidR="00150116" w:rsidRDefault="6B6F9FB7" w:rsidP="005F4F92">
      <w:pPr>
        <w:rPr>
          <w:ins w:id="802" w:author="Daniel Stewart" w:date="2022-01-28T14:34:00Z"/>
        </w:rPr>
      </w:pPr>
      <w:r w:rsidRPr="43C0CAC4">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782C24">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ins w:id="803" w:author="Eric Balke" w:date="2022-01-12T17:26:00Z">
        <w:r w:rsidR="00F22BDB">
          <w:t>,</w:t>
        </w:r>
      </w:ins>
      <w:r w:rsidR="009D051B">
        <w:t xml:space="preserve"> </w:t>
      </w:r>
      <w:r w:rsidR="0073137B">
        <w:t xml:space="preserve">though </w:t>
      </w:r>
      <w:ins w:id="804" w:author="Daniel Stewart" w:date="2022-01-28T14:14:00Z">
        <w:r w:rsidR="00141B43">
          <w:t xml:space="preserve">occasionally fewer were sampled due to tide/time constraints, or </w:t>
        </w:r>
      </w:ins>
      <w:r w:rsidR="0073137B">
        <w:t>in</w:t>
      </w:r>
      <w:r w:rsidR="52C6F895" w:rsidRPr="43C0CAC4">
        <w:t xml:space="preserve"> cases</w:t>
      </w:r>
      <w:r w:rsidR="00FA77ED">
        <w:t xml:space="preserve"> where sites </w:t>
      </w:r>
      <w:r w:rsidR="003912D9">
        <w:lastRenderedPageBreak/>
        <w:t>were</w:t>
      </w:r>
      <w:r w:rsidR="00FA77ED">
        <w:t xml:space="preserve"> too small to contain the target number of plots</w:t>
      </w:r>
      <w:del w:id="805" w:author="Daniel Stewart" w:date="2022-01-28T14:15:00Z">
        <w:r w:rsidR="52C6F895" w:rsidRPr="43C0CAC4" w:rsidDel="00141B43">
          <w:delText>, sample size was reduced</w:delText>
        </w:r>
      </w:del>
      <w:r w:rsidR="52C6F895" w:rsidRPr="43C0CAC4">
        <w:t>.</w:t>
      </w:r>
      <w:ins w:id="806" w:author="Daniel Stewart" w:date="2022-01-28T14:13:00Z">
        <w:r w:rsidR="00141B43">
          <w:t xml:space="preserve"> </w:t>
        </w:r>
      </w:ins>
      <w:del w:id="807" w:author="Daniel Stewart" w:date="2022-01-28T14:14:00Z">
        <w:r w:rsidR="22E5F971" w:rsidRPr="43C0CAC4" w:rsidDel="00141B43">
          <w:delText xml:space="preserve"> </w:delText>
        </w:r>
      </w:del>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ins w:id="808" w:author="Daniel Stewart" w:date="2022-01-28T14:17:00Z">
        <w:r w:rsidR="001A240B">
          <w:t xml:space="preserve">aerial </w:t>
        </w:r>
      </w:ins>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cases where foliar cover of species overlapped significantly. </w:t>
      </w:r>
      <w:ins w:id="809" w:author="Daniel Stewart" w:date="2022-01-28T14:18:00Z">
        <w:r w:rsidR="001A240B">
          <w:t>Each species was then classified into one of four origin classes: native</w:t>
        </w:r>
      </w:ins>
      <w:ins w:id="810" w:author="Daniel Stewart" w:date="2022-01-28T14:19:00Z">
        <w:r w:rsidR="001A240B">
          <w:t xml:space="preserve">, </w:t>
        </w:r>
      </w:ins>
      <w:ins w:id="811" w:author="Daniel Stewart" w:date="2022-01-28T14:21:00Z">
        <w:r w:rsidR="001A240B">
          <w:t xml:space="preserve">introduced </w:t>
        </w:r>
      </w:ins>
      <w:ins w:id="812" w:author="Daniel Stewart" w:date="2022-01-28T14:19:00Z">
        <w:r w:rsidR="001A240B">
          <w:t xml:space="preserve">(invasive), </w:t>
        </w:r>
      </w:ins>
      <w:ins w:id="813" w:author="Daniel Stewart" w:date="2022-01-28T14:21:00Z">
        <w:r w:rsidR="001A240B">
          <w:t xml:space="preserve">introduced </w:t>
        </w:r>
      </w:ins>
      <w:ins w:id="814" w:author="Daniel Stewart" w:date="2022-01-28T14:19:00Z">
        <w:r w:rsidR="001A240B">
          <w:t xml:space="preserve">(non-invasive), and unknown. </w:t>
        </w:r>
      </w:ins>
      <w:del w:id="815" w:author="Daniel Stewart" w:date="2022-01-28T14:18:00Z">
        <w:r w:rsidR="00E54C71" w:rsidDel="001A240B">
          <w:delText>The o</w:delText>
        </w:r>
        <w:r w:rsidR="0FB38521" w:rsidRPr="43C0CAC4" w:rsidDel="001A240B">
          <w:delText>rigin</w:delText>
        </w:r>
        <w:r w:rsidR="7267D368" w:rsidRPr="43C0CAC4" w:rsidDel="001A240B">
          <w:delText xml:space="preserve"> class</w:delText>
        </w:r>
        <w:r w:rsidR="0FB38521" w:rsidRPr="43C0CAC4" w:rsidDel="001A240B">
          <w:delText xml:space="preserve"> </w:delText>
        </w:r>
        <w:r w:rsidR="0E2BF21A" w:rsidRPr="43C0CAC4" w:rsidDel="001A240B">
          <w:delText xml:space="preserve">of </w:delText>
        </w:r>
      </w:del>
      <w:del w:id="816" w:author="Daniel Stewart" w:date="2022-01-28T14:19:00Z">
        <w:r w:rsidR="0E2BF21A" w:rsidRPr="43C0CAC4" w:rsidDel="001A240B">
          <w:delText>each</w:delText>
        </w:r>
        <w:r w:rsidR="0FB38521" w:rsidRPr="43C0CAC4" w:rsidDel="001A240B">
          <w:delText xml:space="preserve"> species (</w:delText>
        </w:r>
      </w:del>
      <w:ins w:id="817" w:author="Eric Balke" w:date="2022-01-12T17:26:00Z">
        <w:del w:id="818" w:author="Daniel Stewart" w:date="2022-01-28T14:19:00Z">
          <w:r w:rsidR="00F22BDB" w:rsidDel="001A240B">
            <w:delText xml:space="preserve">i.e., </w:delText>
          </w:r>
        </w:del>
      </w:ins>
      <w:del w:id="819" w:author="Daniel Stewart" w:date="2022-01-28T14:19:00Z">
        <w:r w:rsidR="0FB38521" w:rsidRPr="43C0CAC4" w:rsidDel="001A240B">
          <w:delText xml:space="preserve">native, </w:delText>
        </w:r>
      </w:del>
      <w:del w:id="820" w:author="Daniel Stewart" w:date="2022-01-28T14:18:00Z">
        <w:r w:rsidR="0FB38521" w:rsidRPr="43C0CAC4" w:rsidDel="001A240B">
          <w:delText>exotic</w:delText>
        </w:r>
      </w:del>
      <w:del w:id="821" w:author="Daniel Stewart" w:date="2022-01-28T14:19:00Z">
        <w:r w:rsidR="0FB38521" w:rsidRPr="43C0CAC4" w:rsidDel="001A240B">
          <w:delText>, invasive,</w:delText>
        </w:r>
        <w:r w:rsidR="1F2B038F" w:rsidRPr="43C0CAC4" w:rsidDel="001A240B">
          <w:delText xml:space="preserve"> or</w:delText>
        </w:r>
        <w:r w:rsidR="0FB38521" w:rsidRPr="43C0CAC4" w:rsidDel="001A240B">
          <w:delText xml:space="preserve"> unknown) was</w:delText>
        </w:r>
        <w:r w:rsidR="00E54C71" w:rsidDel="001A240B">
          <w:delText xml:space="preserve"> also noted</w:delText>
        </w:r>
      </w:del>
      <w:ins w:id="822" w:author="Daniel Stewart" w:date="2022-01-28T14:23:00Z">
        <w:r w:rsidR="00B25FD7">
          <w:t xml:space="preserve">No </w:t>
        </w:r>
      </w:ins>
      <w:ins w:id="823" w:author="Daniel Stewart" w:date="2022-01-28T14:43:00Z">
        <w:r w:rsidR="00FF352F">
          <w:t xml:space="preserve">definitive </w:t>
        </w:r>
      </w:ins>
      <w:ins w:id="824" w:author="Daniel Stewart" w:date="2022-01-28T14:24:00Z">
        <w:r w:rsidR="00B25FD7">
          <w:t>invasive species</w:t>
        </w:r>
      </w:ins>
      <w:ins w:id="825" w:author="Daniel Stewart" w:date="2022-01-28T14:43:00Z">
        <w:r w:rsidR="00FF352F">
          <w:t xml:space="preserve"> list</w:t>
        </w:r>
      </w:ins>
      <w:ins w:id="826" w:author="Daniel Stewart" w:date="2022-01-28T14:24:00Z">
        <w:r w:rsidR="00B25FD7">
          <w:t xml:space="preserve"> exists for the FRE,</w:t>
        </w:r>
      </w:ins>
      <w:ins w:id="827" w:author="Daniel Stewart" w:date="2022-01-28T14:34:00Z">
        <w:r w:rsidR="001425FE">
          <w:t xml:space="preserve"> so we </w:t>
        </w:r>
      </w:ins>
      <w:ins w:id="828" w:author="Daniel Stewart" w:date="2022-01-28T14:43:00Z">
        <w:r w:rsidR="007C4C31">
          <w:t xml:space="preserve">classified </w:t>
        </w:r>
      </w:ins>
      <w:ins w:id="829" w:author="Daniel Stewart" w:date="2022-01-28T14:34:00Z">
        <w:r w:rsidR="001425FE">
          <w:t xml:space="preserve">species that (1) are listed as noxious weeds under the </w:t>
        </w:r>
        <w:r w:rsidR="001425FE">
          <w:rPr>
            <w:i/>
            <w:iCs/>
          </w:rPr>
          <w:t>Weed Control Act</w:t>
        </w:r>
        <w:r w:rsidR="001425FE">
          <w:t xml:space="preserve"> </w:t>
        </w:r>
      </w:ins>
      <w:ins w:id="830" w:author="Daniel Stewart" w:date="2022-01-28T14:35:00Z">
        <w:r w:rsidR="001425FE">
          <w:t>Regulation</w:t>
        </w:r>
      </w:ins>
      <w:ins w:id="831" w:author="Daniel Stewart" w:date="2022-01-28T14:37:00Z">
        <w:r w:rsidR="001425FE">
          <w:t xml:space="preserve"> and (2) </w:t>
        </w:r>
      </w:ins>
      <w:ins w:id="832" w:author="Daniel Stewart" w:date="2022-01-28T14:38:00Z">
        <w:r w:rsidR="00FF352F">
          <w:t>align with the prevailing definition of invasive species</w:t>
        </w:r>
      </w:ins>
      <w:ins w:id="833" w:author="Daniel Stewart" w:date="2022-01-28T14:45:00Z">
        <w:r w:rsidR="007C4C31" w:rsidRPr="00D96D53">
          <w:rPr>
            <w:rStyle w:val="FootnoteReference"/>
          </w:rPr>
          <w:footnoteReference w:id="3"/>
        </w:r>
      </w:ins>
      <w:ins w:id="841" w:author="Daniel Stewart" w:date="2022-01-28T14:38:00Z">
        <w:r w:rsidR="00FF352F">
          <w:t xml:space="preserve"> based on our professional </w:t>
        </w:r>
      </w:ins>
      <w:ins w:id="842" w:author="Daniel Stewart" w:date="2022-01-28T14:40:00Z">
        <w:r w:rsidR="00FF352F">
          <w:t>judgement</w:t>
        </w:r>
      </w:ins>
      <w:ins w:id="843" w:author="Daniel Stewart" w:date="2022-01-28T14:38:00Z">
        <w:r w:rsidR="00FF352F">
          <w:t>.</w:t>
        </w:r>
      </w:ins>
      <w:r w:rsidR="00051C86">
        <w:t xml:space="preserve"> </w:t>
      </w:r>
      <w:del w:id="844" w:author="Daniel Stewart" w:date="2022-01-28T14:19:00Z">
        <w:r w:rsidR="00E54C71" w:rsidDel="001A240B">
          <w:delText>.</w:delText>
        </w:r>
      </w:del>
      <w:del w:id="845" w:author="Daniel Stewart" w:date="2022-01-28T14:23:00Z">
        <w:r w:rsidR="00E54C71" w:rsidDel="00B25FD7">
          <w:delText xml:space="preserve"> </w:delText>
        </w:r>
      </w:del>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percentage of the total plant cover in a </w:t>
      </w:r>
      <w:r w:rsidR="00480B13">
        <w:t>plot and</w:t>
      </w:r>
      <w:r w:rsidR="00150116">
        <w:t xml:space="preserve"> </w:t>
      </w:r>
      <w:r w:rsidR="00150116" w:rsidRPr="43C0CAC4">
        <w:t>was used to account for seasonal bias</w:t>
      </w:r>
      <w:r w:rsidR="00150116">
        <w:t xml:space="preserve"> in our sampling</w:t>
      </w:r>
      <w:r w:rsidR="00150116" w:rsidRPr="43C0CAC4">
        <w:t>, and high variability of plant forms and densities in our study area.</w:t>
      </w:r>
    </w:p>
    <w:p w14:paraId="39E2F24D" w14:textId="4EDF16E3" w:rsidR="001425FE" w:rsidRDefault="001425FE" w:rsidP="005F4F92">
      <w:pPr>
        <w:rPr>
          <w:ins w:id="846" w:author="Daniel Stewart" w:date="2022-01-28T14:34:00Z"/>
        </w:rPr>
      </w:pPr>
    </w:p>
    <w:p w14:paraId="6752EC1F" w14:textId="7CE93C74" w:rsidR="559EFC6C" w:rsidRDefault="224ED4AE">
      <w:pPr>
        <w:widowControl w:val="0"/>
        <w:rPr>
          <w:ins w:id="847" w:author="Daniel Stewart" w:date="2022-01-28T14:29:00Z"/>
        </w:rPr>
        <w:pPrChange w:id="848" w:author="Daniel Stewart" w:date="2022-02-10T13:52:00Z">
          <w:pPr/>
        </w:pPrChange>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w:t>
      </w:r>
      <w:commentRangeStart w:id="849"/>
      <w:r w:rsidR="39599A98" w:rsidRPr="43C0CAC4">
        <w:t xml:space="preserve">(Garmin </w:t>
      </w:r>
      <w:proofErr w:type="spellStart"/>
      <w:r w:rsidR="39599A98" w:rsidRPr="43C0CAC4">
        <w:t>GPS</w:t>
      </w:r>
      <w:r w:rsidR="00EF78BA">
        <w:t>Map</w:t>
      </w:r>
      <w:proofErr w:type="spellEnd"/>
      <w:r w:rsidR="00EF78BA">
        <w:t>®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w:t>
      </w:r>
      <w:commentRangeEnd w:id="849"/>
      <w:r w:rsidR="00441232">
        <w:rPr>
          <w:rStyle w:val="CommentReference"/>
        </w:rPr>
        <w:commentReference w:id="849"/>
      </w:r>
      <w:r w:rsidR="2A7CAD78" w:rsidRPr="43C0CAC4">
        <w:t xml:space="preserve">Vegetated areas, unvegetated mudflats, and log debris accumulations within the intended marsh area were </w:t>
      </w:r>
      <w:r w:rsidR="134EFE68" w:rsidRPr="43C0CAC4">
        <w:t xml:space="preserve">also </w:t>
      </w:r>
      <w:r w:rsidR="2A7CAD78" w:rsidRPr="43C0CAC4">
        <w:t>mapped.</w:t>
      </w:r>
      <w:r w:rsidR="6B6C3D00" w:rsidRPr="43C0CAC4">
        <w:t xml:space="preserve"> W</w:t>
      </w:r>
      <w:r w:rsidR="310F2422" w:rsidRPr="43C0CAC4">
        <w:t>hile mapping</w:t>
      </w:r>
      <w:r w:rsidR="00EF78BA">
        <w:t xml:space="preserve">, </w:t>
      </w:r>
      <w:r w:rsidR="310F2422" w:rsidRPr="43C0CAC4">
        <w:t xml:space="preserve">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ins w:id="850" w:author="Eric Balke" w:date="2022-01-12T17:28:00Z">
        <w:r w:rsidR="00F22BDB">
          <w:t xml:space="preserve">i.e., </w:t>
        </w:r>
      </w:ins>
      <w:r w:rsidR="6B6C3D00" w:rsidRPr="43C0CAC4">
        <w:t xml:space="preserve">docks, log </w:t>
      </w:r>
      <w:r w:rsidR="00150116">
        <w:t xml:space="preserve">storage </w:t>
      </w:r>
      <w:r w:rsidR="6B6C3D00" w:rsidRPr="43C0CAC4">
        <w:t xml:space="preserve">booms) located immediately offshore. </w:t>
      </w:r>
    </w:p>
    <w:p w14:paraId="2BA3BE2B" w14:textId="77777777" w:rsidR="00E95C68" w:rsidRDefault="00E95C68">
      <w:pPr>
        <w:widowControl w:val="0"/>
        <w:pPrChange w:id="851" w:author="Daniel Stewart" w:date="2022-02-10T13:52:00Z">
          <w:pPr/>
        </w:pPrChange>
      </w:pPr>
    </w:p>
    <w:p w14:paraId="35B39C11" w14:textId="1F415493" w:rsidR="40FBF216" w:rsidRPr="00E24608" w:rsidRDefault="6B6C3D00">
      <w:pPr>
        <w:pStyle w:val="Heading2"/>
        <w:keepNext w:val="0"/>
        <w:keepLines w:val="0"/>
        <w:widowControl w:val="0"/>
        <w:pPrChange w:id="852" w:author="Daniel Stewart" w:date="2022-02-10T13:52:00Z">
          <w:pPr>
            <w:pStyle w:val="Heading2"/>
          </w:pPr>
        </w:pPrChange>
      </w:pPr>
      <w:bookmarkStart w:id="853" w:name="_Toc96090698"/>
      <w:r w:rsidRPr="00E24608">
        <w:t>Geospatial</w:t>
      </w:r>
      <w:r w:rsidR="0062E7C3" w:rsidRPr="00E24608">
        <w:t xml:space="preserve"> Data</w:t>
      </w:r>
      <w:bookmarkEnd w:id="853"/>
    </w:p>
    <w:p w14:paraId="186A5943" w14:textId="677744B3" w:rsidR="00AA5631" w:rsidDel="00E95C68" w:rsidRDefault="5E5D78FA">
      <w:pPr>
        <w:widowControl w:val="0"/>
        <w:rPr>
          <w:del w:id="854" w:author="Daniel Stewart" w:date="2022-01-28T14:29:00Z"/>
        </w:rPr>
        <w:pPrChange w:id="855" w:author="Daniel Stewart" w:date="2022-02-10T13:52:00Z">
          <w:pPr/>
        </w:pPrChange>
      </w:pPr>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commentRangeStart w:id="856"/>
      <w:commentRangeStart w:id="857"/>
      <w:commentRangeStart w:id="858"/>
      <w:r w:rsidR="4E61303D" w:rsidRPr="43C0CAC4">
        <w:t>Project</w:t>
      </w:r>
      <w:commentRangeEnd w:id="856"/>
      <w:r w:rsidR="001709E7">
        <w:rPr>
          <w:rStyle w:val="CommentReference"/>
        </w:rPr>
        <w:commentReference w:id="856"/>
      </w:r>
      <w:commentRangeEnd w:id="857"/>
      <w:r w:rsidR="00006D78">
        <w:rPr>
          <w:rStyle w:val="CommentReference"/>
        </w:rPr>
        <w:commentReference w:id="857"/>
      </w:r>
      <w:commentRangeEnd w:id="858"/>
      <w:r w:rsidR="00517B49">
        <w:rPr>
          <w:rStyle w:val="CommentReference"/>
        </w:rPr>
        <w:commentReference w:id="858"/>
      </w:r>
      <w:r w:rsidR="4E61303D" w:rsidRPr="43C0CAC4">
        <w:t xml:space="preserve"> area was calculated based on polygons mapped in the </w:t>
      </w:r>
      <w:r w:rsidR="00397775" w:rsidRPr="43C0CAC4">
        <w:t>field and</w:t>
      </w:r>
      <w:r w:rsidR="4E61303D" w:rsidRPr="43C0CAC4">
        <w:t xml:space="preserve"> was defined as the marsh boundary of a given project.</w:t>
      </w:r>
      <w:r w:rsidR="00E93629">
        <w:t xml:space="preserve"> </w:t>
      </w:r>
      <w:commentRangeStart w:id="859"/>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and obvious boundaries (e.g., rip-rap </w:t>
      </w:r>
      <w:r w:rsidR="008649E7">
        <w:t>perimeter</w:t>
      </w:r>
      <w:r w:rsidR="00C53476">
        <w:t xml:space="preserve">), </w:t>
      </w:r>
      <w:r w:rsidR="00050346">
        <w:t xml:space="preserve">and </w:t>
      </w:r>
      <w:del w:id="860" w:author="Eric Balke" w:date="2022-01-12T20:48:00Z">
        <w:r w:rsidR="00050346" w:rsidDel="008D47CF">
          <w:delText xml:space="preserve">so </w:delText>
        </w:r>
      </w:del>
      <w:ins w:id="861" w:author="Eric Balke" w:date="2022-01-12T20:48:00Z">
        <w:r w:rsidR="008D47CF">
          <w:t xml:space="preserve">thus we </w:t>
        </w:r>
      </w:ins>
      <w:r w:rsidR="00050346">
        <w:t>are confident in th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del w:id="862" w:author="Eric Balke" w:date="2022-01-12T20:49:00Z">
        <w:r w:rsidR="00D250E8" w:rsidDel="008D47CF">
          <w:delText>design, but</w:delText>
        </w:r>
      </w:del>
      <w:ins w:id="863" w:author="Eric Balke" w:date="2022-01-12T20:49:00Z">
        <w:r w:rsidR="008D47CF">
          <w:t>design but</w:t>
        </w:r>
      </w:ins>
      <w:r w:rsidR="00D250E8">
        <w:t xml:space="preserve"> were primarily absent of vegetation during 2015 </w:t>
      </w:r>
      <w:del w:id="864" w:author="Eric Balke" w:date="2022-01-12T20:49:00Z">
        <w:r w:rsidR="00D250E8" w:rsidDel="008D47CF">
          <w:delText xml:space="preserve">and </w:delText>
        </w:r>
      </w:del>
      <w:ins w:id="865" w:author="Eric Balke" w:date="2022-01-12T20:49:00Z">
        <w:r w:rsidR="008D47CF">
          <w:t xml:space="preserve">or </w:t>
        </w:r>
      </w:ins>
      <w:r w:rsidR="00D250E8">
        <w:t>2021 surveys</w:t>
      </w:r>
      <w:r w:rsidR="73A6D402" w:rsidRPr="43C0CAC4">
        <w:t xml:space="preserve"> (</w:t>
      </w:r>
      <w:ins w:id="866" w:author="Eric Balke" w:date="2022-01-12T20:53:00Z">
        <w:r w:rsidR="00030124">
          <w:t xml:space="preserve">see </w:t>
        </w:r>
      </w:ins>
      <w:r w:rsidR="008649E7">
        <w:t>inset right</w:t>
      </w:r>
      <w:r w:rsidR="00573E9B">
        <w:t xml:space="preserve"> p.10</w:t>
      </w:r>
      <w:r w:rsidR="008649E7">
        <w:t xml:space="preserve">; </w:t>
      </w:r>
      <w:r w:rsidR="73A6D402" w:rsidRPr="43C0CAC4">
        <w:t>Appendix</w:t>
      </w:r>
      <w:r w:rsidR="00150116">
        <w:t xml:space="preserve"> </w:t>
      </w:r>
      <w:r w:rsidR="0070003C">
        <w:t>B</w:t>
      </w:r>
      <w:r w:rsidR="73A6D402" w:rsidRPr="43C0CAC4">
        <w:t>)</w:t>
      </w:r>
      <w:r w:rsidR="3822B15B" w:rsidRPr="43C0CAC4">
        <w:t>.</w:t>
      </w:r>
      <w:r w:rsidR="46DDDCF5" w:rsidRPr="43C0CAC4">
        <w:t xml:space="preserve"> </w:t>
      </w:r>
      <w:commentRangeEnd w:id="859"/>
      <w:r w:rsidR="00884D94">
        <w:rPr>
          <w:rStyle w:val="CommentReference"/>
        </w:rPr>
        <w:commentReference w:id="859"/>
      </w:r>
      <w:commentRangeStart w:id="867"/>
      <w:commentRangeStart w:id="868"/>
      <w:commentRangeStart w:id="869"/>
      <w:r w:rsidR="4ADDA1E4" w:rsidRPr="43C0CAC4">
        <w:t>We calculated p</w:t>
      </w:r>
      <w:r w:rsidR="0847CAE1" w:rsidRPr="43C0CAC4">
        <w:t>ercent</w:t>
      </w:r>
      <w:r w:rsidR="006304DB">
        <w:t xml:space="preserve"> </w:t>
      </w:r>
      <w:r w:rsidR="0847CAE1" w:rsidRPr="43C0CAC4">
        <w:t xml:space="preserve">edge habitat </w:t>
      </w:r>
      <w:commentRangeEnd w:id="867"/>
      <w:r w:rsidR="006304DB">
        <w:rPr>
          <w:rStyle w:val="CommentReference"/>
        </w:rPr>
        <w:commentReference w:id="867"/>
      </w:r>
      <w:commentRangeEnd w:id="868"/>
      <w:r w:rsidR="006D2DE2">
        <w:rPr>
          <w:rStyle w:val="CommentReference"/>
        </w:rPr>
        <w:commentReference w:id="868"/>
      </w:r>
      <w:commentRangeEnd w:id="869"/>
      <w:r w:rsidR="00006D78">
        <w:rPr>
          <w:rStyle w:val="CommentReference"/>
        </w:rPr>
        <w:commentReference w:id="869"/>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t>
      </w:r>
      <w:r w:rsidR="5F53B855" w:rsidRPr="43C0CAC4">
        <w:lastRenderedPageBreak/>
        <w:t xml:space="preserve">which we then divided by the project area. </w:t>
      </w:r>
      <w:r w:rsidR="607DC48B" w:rsidRPr="43C0CAC4">
        <w:t>Each site was</w:t>
      </w:r>
      <w:r w:rsidR="41F995E6" w:rsidRPr="43C0CAC4">
        <w:t xml:space="preserve"> </w:t>
      </w:r>
      <w:r w:rsidR="607DC48B" w:rsidRPr="43C0CAC4">
        <w:t xml:space="preserve">assigned a distance from the </w:t>
      </w:r>
      <w:r w:rsidR="00573E9B">
        <w:rPr>
          <w:noProof/>
        </w:rPr>
        <mc:AlternateContent>
          <mc:Choice Requires="wps">
            <w:drawing>
              <wp:anchor distT="45720" distB="45720" distL="114300" distR="114300" simplePos="0" relativeHeight="251658247" behindDoc="0" locked="0" layoutInCell="1" allowOverlap="1" wp14:anchorId="1385AED8" wp14:editId="017A67F1">
                <wp:simplePos x="0" y="0"/>
                <wp:positionH relativeFrom="column">
                  <wp:posOffset>3131434</wp:posOffset>
                </wp:positionH>
                <wp:positionV relativeFrom="paragraph">
                  <wp:posOffset>0</wp:posOffset>
                </wp:positionV>
                <wp:extent cx="2585085" cy="51689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51689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58" name="Picture 43845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870" w:author="Daniel Stewart" w:date="2022-02-10T13:50:00Z">
                                  <w:rPr/>
                                </w:rPrChange>
                              </w:rPr>
                            </w:pPr>
                            <w:r w:rsidRPr="005F4F92">
                              <w:rPr>
                                <w:b/>
                                <w:bCs/>
                                <w:i/>
                                <w:iCs/>
                                <w:rPrChange w:id="871" w:author="Daniel Stewart" w:date="2022-02-10T13:50:00Z">
                                  <w:rPr/>
                                </w:rPrChange>
                              </w:rPr>
                              <w:t>Recession in Created Marshes</w:t>
                            </w:r>
                          </w:p>
                          <w:p w14:paraId="0452EB32" w14:textId="3FF66B2E" w:rsidR="008D47CF" w:rsidRPr="005F4F92" w:rsidRDefault="008D47CF">
                            <w:pPr>
                              <w:pStyle w:val="Inset"/>
                              <w:shd w:val="clear" w:color="auto" w:fill="FBE4D5" w:themeFill="accent2" w:themeFillTint="33"/>
                              <w:pPrChange w:id="872"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873" w:author="Eric Balke" w:date="2022-01-12T20:42:00Z">
                              <w:r w:rsidRPr="005F4F92" w:rsidDel="00517B49">
                                <w:delText xml:space="preserve">and </w:delText>
                              </w:r>
                            </w:del>
                            <w:ins w:id="874" w:author="Eric Balke" w:date="2022-01-12T20:42:00Z">
                              <w:r w:rsidRPr="005F4F92">
                                <w:t xml:space="preserve">or </w:t>
                              </w:r>
                            </w:ins>
                            <w:r w:rsidRPr="005F4F92">
                              <w:t>2021 surveys (</w:t>
                            </w:r>
                            <w:ins w:id="875" w:author="Eric Balke" w:date="2022-01-12T20:42:00Z">
                              <w:r w:rsidRPr="005F4F92">
                                <w:t xml:space="preserve">e.g., </w:t>
                              </w:r>
                            </w:ins>
                            <w:r w:rsidRPr="005F4F92">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6.55pt;margin-top:0;width:203.55pt;height:407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" fillcolor="#fbe4d5 [661]" strokeweight="1pt">
                <v:stroke joinstyle="round"/>
                <v:textbo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58" name="Picture 43845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884" w:author="Daniel Stewart" w:date="2022-02-10T13:50:00Z">
                            <w:rPr/>
                          </w:rPrChange>
                        </w:rPr>
                      </w:pPr>
                      <w:r w:rsidRPr="005F4F92">
                        <w:rPr>
                          <w:b/>
                          <w:bCs/>
                          <w:i/>
                          <w:iCs/>
                          <w:rPrChange w:id="885" w:author="Daniel Stewart" w:date="2022-02-10T13:50:00Z">
                            <w:rPr/>
                          </w:rPrChange>
                        </w:rPr>
                        <w:t>Recession in Created Marshes</w:t>
                      </w:r>
                    </w:p>
                    <w:p w14:paraId="0452EB32" w14:textId="3FF66B2E" w:rsidR="008D47CF" w:rsidRPr="005F4F92" w:rsidRDefault="008D47CF" w:rsidP="007F5BA4">
                      <w:pPr>
                        <w:pStyle w:val="Inset"/>
                        <w:shd w:val="clear" w:color="auto" w:fill="FBE4D5" w:themeFill="accent2" w:themeFillTint="33"/>
                        <w:pPrChange w:id="886"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887" w:author="Eric Balke" w:date="2022-01-12T20:42:00Z">
                        <w:r w:rsidRPr="005F4F92" w:rsidDel="00517B49">
                          <w:delText xml:space="preserve">and </w:delText>
                        </w:r>
                      </w:del>
                      <w:ins w:id="888" w:author="Eric Balke" w:date="2022-01-12T20:42:00Z">
                        <w:r w:rsidRPr="005F4F92">
                          <w:t xml:space="preserve">or </w:t>
                        </w:r>
                      </w:ins>
                      <w:r w:rsidRPr="005F4F92">
                        <w:t>2021 surveys (</w:t>
                      </w:r>
                      <w:ins w:id="889" w:author="Eric Balke" w:date="2022-01-12T20:42:00Z">
                        <w:r w:rsidRPr="005F4F92">
                          <w:t xml:space="preserve">e.g., </w:t>
                        </w:r>
                      </w:ins>
                      <w:r w:rsidRPr="005F4F92">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v:textbox>
                <w10:wrap type="square"/>
              </v:shape>
            </w:pict>
          </mc:Fallback>
        </mc:AlternateContent>
      </w:r>
      <w:r w:rsidR="607DC48B" w:rsidRPr="43C0CAC4">
        <w:t>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w:t>
      </w:r>
      <w:ins w:id="876" w:author="Eric Balke" w:date="2022-01-12T20:51:00Z">
        <w:r w:rsidR="008D47CF">
          <w:t xml:space="preserve">, </w:t>
        </w:r>
      </w:ins>
      <w:del w:id="877" w:author="Eric Balke" w:date="2022-01-12T20:50:00Z">
        <w:r w:rsidR="5E21202B" w:rsidRPr="43C0CAC4" w:rsidDel="008D47CF">
          <w:delText xml:space="preserve"> (</w:delText>
        </w:r>
      </w:del>
      <w:r w:rsidR="5E21202B" w:rsidRPr="43C0CAC4">
        <w:t>and therefore most influential</w:t>
      </w:r>
      <w:del w:id="878" w:author="Eric Balke" w:date="2022-01-12T20:50:00Z">
        <w:r w:rsidR="041AAF96" w:rsidRPr="43C0CAC4" w:rsidDel="008D47CF">
          <w:delText>)</w:delText>
        </w:r>
        <w:r w:rsidR="5E21202B" w:rsidRPr="43C0CAC4" w:rsidDel="008D47CF">
          <w:delText xml:space="preserve"> </w:delText>
        </w:r>
      </w:del>
      <w:ins w:id="879" w:author="Eric Balke" w:date="2022-01-12T20:50:00Z">
        <w:r w:rsidR="008D47CF">
          <w:t>,</w:t>
        </w:r>
        <w:r w:rsidR="008D47CF" w:rsidRPr="43C0CAC4">
          <w:t xml:space="preserve"> </w:t>
        </w:r>
      </w:ins>
      <w:r w:rsidR="5E21202B" w:rsidRPr="43C0CAC4">
        <w:t>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4E600EC1" w:rsidR="00704BAF" w:rsidRDefault="00704BAF">
      <w:pPr>
        <w:widowControl w:val="0"/>
        <w:rPr>
          <w:ins w:id="880" w:author="Daniel Stewart" w:date="2022-01-28T14:29:00Z"/>
        </w:rPr>
        <w:pPrChange w:id="881" w:author="Daniel Stewart" w:date="2022-02-10T13:52:00Z">
          <w:pPr/>
        </w:pPrChange>
      </w:pPr>
    </w:p>
    <w:p w14:paraId="5622DAD4" w14:textId="3228426B" w:rsidR="00E95C68" w:rsidRDefault="00E95C68" w:rsidP="00D95039"/>
    <w:p w14:paraId="752697A0" w14:textId="7AF94A98" w:rsidR="380D8E43" w:rsidRPr="004C769A" w:rsidRDefault="380D8E43" w:rsidP="00D95039">
      <w:pPr>
        <w:pStyle w:val="Heading2"/>
      </w:pPr>
      <w:bookmarkStart w:id="882" w:name="_Toc96090699"/>
      <w:r w:rsidRPr="004C769A">
        <w:t>Statistical Analysis</w:t>
      </w:r>
      <w:bookmarkEnd w:id="882"/>
    </w:p>
    <w:p w14:paraId="4A582B20" w14:textId="028CCA46" w:rsidR="72085109" w:rsidRPr="004C769A" w:rsidRDefault="5B7C73D5" w:rsidP="00D95039">
      <w:pPr>
        <w:pStyle w:val="Heading3"/>
      </w:pPr>
      <w:bookmarkStart w:id="883" w:name="_Toc96090700"/>
      <w:r w:rsidRPr="004C769A">
        <w:t>Marsh Recession</w:t>
      </w:r>
      <w:bookmarkEnd w:id="883"/>
    </w:p>
    <w:p w14:paraId="28BC6C5C" w14:textId="4AE0F98C" w:rsidR="23AAF22E" w:rsidRDefault="7283569B" w:rsidP="00D95039">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w:t>
      </w:r>
      <w:r w:rsidR="00704BAF">
        <w:t xml:space="preserve"> </w:t>
      </w:r>
      <w:r w:rsidR="4FA80115" w:rsidRPr="005B1331">
        <w:t>‘stats’ package in R;</w:t>
      </w:r>
      <w:r w:rsidR="00397775">
        <w:t xml:space="preserve"> </w:t>
      </w:r>
      <w:r w:rsidR="00397775">
        <w:fldChar w:fldCharType="begin"/>
      </w:r>
      <w:r w:rsidR="00B1111F">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00D250E8">
        <w:t>debris</w:t>
      </w:r>
      <w:r w:rsidR="1D280CB7" w:rsidRPr="005B1331">
        <w:t xml:space="preserve"> fenc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00653A87">
        <w:t>inland design (see inset left</w:t>
      </w:r>
      <w:r w:rsidR="0070003C">
        <w:t>, p.11</w:t>
      </w:r>
      <w:r w:rsidR="00BE6794">
        <w:t xml:space="preserve">; Appendix </w:t>
      </w:r>
      <w:r w:rsidR="0070003C">
        <w:t>C</w:t>
      </w:r>
      <w:r w:rsidR="00653A87">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r w:rsidR="00BE6794">
        <w:t xml:space="preserve">For a more detailed description of each model variable, see Appendix </w:t>
      </w:r>
      <w:r w:rsidR="0070003C">
        <w:t>D</w:t>
      </w:r>
      <w:r w:rsidR="00BE6794">
        <w:t>.</w:t>
      </w:r>
    </w:p>
    <w:p w14:paraId="21D7FF03" w14:textId="2E875EF2" w:rsidR="40FBF216" w:rsidRDefault="40FBF216" w:rsidP="00D95039"/>
    <w:bookmarkStart w:id="884" w:name="_Toc96090701"/>
    <w:p w14:paraId="02C1FD35" w14:textId="2F44C884" w:rsidR="21175539" w:rsidRPr="004C769A" w:rsidRDefault="00573E9B" w:rsidP="00D95039">
      <w:pPr>
        <w:pStyle w:val="Heading3"/>
      </w:pPr>
      <w:r>
        <w:rPr>
          <w:noProof/>
        </w:rPr>
        <w:lastRenderedPageBreak/>
        <mc:AlternateContent>
          <mc:Choice Requires="wps">
            <w:drawing>
              <wp:anchor distT="45720" distB="45720" distL="114300" distR="114300" simplePos="0" relativeHeight="251658278" behindDoc="0" locked="0" layoutInCell="1" allowOverlap="1" wp14:anchorId="29386DE5" wp14:editId="6A201BB8">
                <wp:simplePos x="0" y="0"/>
                <wp:positionH relativeFrom="margin">
                  <wp:posOffset>3577</wp:posOffset>
                </wp:positionH>
                <wp:positionV relativeFrom="paragraph">
                  <wp:posOffset>0</wp:posOffset>
                </wp:positionV>
                <wp:extent cx="2902585" cy="44577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457700"/>
                        </a:xfrm>
                        <a:prstGeom prst="rect">
                          <a:avLst/>
                        </a:prstGeom>
                        <a:solidFill>
                          <a:schemeClr val="accent1">
                            <a:lumMod val="20000"/>
                            <a:lumOff val="80000"/>
                          </a:schemeClr>
                        </a:solidFill>
                        <a:ln w="9525">
                          <a:solidFill>
                            <a:srgbClr val="000000"/>
                          </a:solidFill>
                          <a:miter lim="800000"/>
                          <a:headEnd/>
                          <a:tailEnd/>
                        </a:ln>
                      </wps:spPr>
                      <wps:txb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6" name="Picture 438458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2">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pPr>
                              <w:pStyle w:val="Inset"/>
                              <w:spacing w:line="360" w:lineRule="auto"/>
                              <w:rPr>
                                <w:b/>
                                <w:bCs/>
                                <w:i/>
                                <w:iCs/>
                                <w:rPrChange w:id="885" w:author="Daniel Stewart" w:date="2022-02-10T13:54:00Z">
                                  <w:rPr/>
                                </w:rPrChange>
                              </w:rPr>
                              <w:pPrChange w:id="886" w:author="Daniel Stewart" w:date="2022-02-10T13:53:00Z">
                                <w:pPr/>
                              </w:pPrChange>
                            </w:pPr>
                            <w:ins w:id="887" w:author="Daniel Stewart" w:date="2022-02-09T12:49:00Z">
                              <w:r w:rsidRPr="005F4F92">
                                <w:rPr>
                                  <w:b/>
                                  <w:bCs/>
                                  <w:i/>
                                  <w:iCs/>
                                  <w:sz w:val="22"/>
                                  <w:szCs w:val="22"/>
                                  <w:rPrChange w:id="888" w:author="Daniel Stewart" w:date="2022-02-10T13:54:00Z">
                                    <w:rPr/>
                                  </w:rPrChange>
                                </w:rPr>
                                <w:t xml:space="preserve">Closed </w:t>
                              </w:r>
                            </w:ins>
                            <w:ins w:id="889" w:author="Daniel Stewart" w:date="2022-01-28T14:29:00Z">
                              <w:r w:rsidR="00E95C68" w:rsidRPr="005F4F92">
                                <w:rPr>
                                  <w:b/>
                                  <w:bCs/>
                                  <w:i/>
                                  <w:iCs/>
                                  <w:sz w:val="22"/>
                                  <w:szCs w:val="22"/>
                                  <w:rPrChange w:id="890" w:author="Daniel Stewart" w:date="2022-02-10T13:54:00Z">
                                    <w:rPr/>
                                  </w:rPrChange>
                                </w:rPr>
                                <w:t>Embay</w:t>
                              </w:r>
                            </w:ins>
                            <w:ins w:id="891" w:author="Daniel Stewart" w:date="2022-02-09T12:49:00Z">
                              <w:r w:rsidRPr="005F4F92">
                                <w:rPr>
                                  <w:b/>
                                  <w:bCs/>
                                  <w:i/>
                                  <w:iCs/>
                                  <w:sz w:val="22"/>
                                  <w:szCs w:val="22"/>
                                  <w:rPrChange w:id="892" w:author="Daniel Stewart" w:date="2022-02-10T13:54:00Z">
                                    <w:rPr/>
                                  </w:rPrChange>
                                </w:rPr>
                                <w:t>ment</w:t>
                              </w:r>
                            </w:ins>
                            <w:ins w:id="893" w:author="Daniel Stewart" w:date="2022-01-28T14:29:00Z">
                              <w:r w:rsidR="00E95C68" w:rsidRPr="005F4F92">
                                <w:rPr>
                                  <w:b/>
                                  <w:bCs/>
                                  <w:i/>
                                  <w:iCs/>
                                  <w:sz w:val="22"/>
                                  <w:szCs w:val="22"/>
                                  <w:rPrChange w:id="894" w:author="Daniel Stewart" w:date="2022-02-10T13:54:00Z">
                                    <w:rPr/>
                                  </w:rPrChange>
                                </w:rPr>
                                <w:t xml:space="preserve"> </w:t>
                              </w:r>
                            </w:ins>
                            <w:del w:id="895" w:author="Daniel Stewart" w:date="2022-01-28T14:29:00Z">
                              <w:r w:rsidR="008D47CF" w:rsidRPr="005F4F92" w:rsidDel="00E95C68">
                                <w:rPr>
                                  <w:b/>
                                  <w:bCs/>
                                  <w:i/>
                                  <w:iCs/>
                                  <w:sz w:val="22"/>
                                  <w:szCs w:val="22"/>
                                  <w:rPrChange w:id="896" w:author="Daniel Stewart" w:date="2022-02-10T13:54:00Z">
                                    <w:rPr/>
                                  </w:rPrChange>
                                </w:rPr>
                                <w:delText xml:space="preserve">Inland </w:delText>
                              </w:r>
                            </w:del>
                            <w:r w:rsidR="008D47CF" w:rsidRPr="005F4F92">
                              <w:rPr>
                                <w:b/>
                                <w:bCs/>
                                <w:i/>
                                <w:iCs/>
                                <w:sz w:val="22"/>
                                <w:szCs w:val="22"/>
                                <w:rPrChange w:id="897" w:author="Daniel Stewart" w:date="2022-02-10T13:54:00Z">
                                  <w:rPr/>
                                </w:rPrChange>
                              </w:rPr>
                              <w:t>Designs</w:t>
                            </w:r>
                          </w:p>
                          <w:p w14:paraId="3EBB9DA2" w14:textId="3C06748C" w:rsidR="008D47CF" w:rsidRPr="0011244C" w:rsidRDefault="008D47CF">
                            <w:pPr>
                              <w:pStyle w:val="Inset"/>
                              <w:pPrChange w:id="898" w:author="Daniel Stewart" w:date="2022-02-10T13:53:00Z">
                                <w:pPr/>
                              </w:pPrChange>
                            </w:pPr>
                            <w:r>
                              <w:t xml:space="preserve">Sixteen of the 79 </w:t>
                            </w:r>
                            <w:ins w:id="899" w:author="Daniel Stewart" w:date="2022-02-09T12:49:00Z">
                              <w:r w:rsidR="001A0C3D">
                                <w:t>created tidal marshes</w:t>
                              </w:r>
                            </w:ins>
                            <w:del w:id="900" w:author="Daniel Stewart" w:date="2022-02-09T12:49:00Z">
                              <w:r w:rsidDel="001A0C3D">
                                <w:delText>compensation sites</w:delText>
                              </w:r>
                            </w:del>
                            <w:r>
                              <w:t xml:space="preserve"> included in this study were classified as “</w:t>
                            </w:r>
                            <w:ins w:id="901" w:author="Daniel Stewart" w:date="2022-02-09T12:49:00Z">
                              <w:r w:rsidR="001A0C3D">
                                <w:t>closed embayment</w:t>
                              </w:r>
                            </w:ins>
                            <w:del w:id="902" w:author="Daniel Stewart" w:date="2022-01-28T14:29:00Z">
                              <w:r w:rsidDel="00E95C68">
                                <w:delText>inland</w:delText>
                              </w:r>
                            </w:del>
                            <w:r>
                              <w:t xml:space="preserve">” designs. These projects are typically excavated behind dikes and are connected to the river via engineered drainage channels, such as the site pictured above (FREMP# 03-004, CPR# 9303-0041). Inland sites vary in size and shape </w:t>
                            </w:r>
                            <w:del w:id="903" w:author="Daniel Stewart" w:date="2022-01-28T14:29:00Z">
                              <w:r w:rsidDel="00E95C68">
                                <w:delText>from narrow channels and sloughs,</w:delText>
                              </w:r>
                            </w:del>
                            <w:ins w:id="904" w:author="Daniel Stewart" w:date="2022-01-28T14:29:00Z">
                              <w:r w:rsidR="00E95C68">
                                <w:t>from narrow channels and sloughs</w:t>
                              </w:r>
                            </w:ins>
                            <w:r>
                              <w:t xml:space="preserve"> to large lagoons</w:t>
                            </w:r>
                            <w:r w:rsidRPr="00A24308">
                              <w:t>.</w:t>
                            </w:r>
                            <w:r>
                              <w:t xml:space="preserve"> By design, inland sites have very little exposure to external stressors such as erosion and herbivory, but may suffer from other factors such as shading, ponding resulting from poor drainage, </w:t>
                            </w:r>
                            <w:ins w:id="905" w:author="Daniel Stewart" w:date="2022-02-09T12:50:00Z">
                              <w:r w:rsidR="001A0C3D">
                                <w:t xml:space="preserve">log debris </w:t>
                              </w:r>
                            </w:ins>
                            <w:r w:rsidR="0070003C">
                              <w:t>entrapment, and</w:t>
                            </w:r>
                            <w:r>
                              <w:t xml:space="preserve">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3pt;margin-top:0;width:228.55pt;height:351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" fillcolor="#d9e2f3 [660]">
                <v:textbo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6" name="Picture 438458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3">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rsidP="00C12748">
                      <w:pPr>
                        <w:pStyle w:val="Inset"/>
                        <w:spacing w:line="360" w:lineRule="auto"/>
                        <w:rPr>
                          <w:b/>
                          <w:bCs/>
                          <w:i/>
                          <w:iCs/>
                          <w:rPrChange w:id="920" w:author="Daniel Stewart" w:date="2022-02-10T13:54:00Z">
                            <w:rPr/>
                          </w:rPrChange>
                        </w:rPr>
                        <w:pPrChange w:id="921" w:author="Daniel Stewart" w:date="2022-02-10T13:53:00Z">
                          <w:pPr/>
                        </w:pPrChange>
                      </w:pPr>
                      <w:ins w:id="922" w:author="Daniel Stewart" w:date="2022-02-09T12:49:00Z">
                        <w:r w:rsidRPr="005F4F92">
                          <w:rPr>
                            <w:b/>
                            <w:bCs/>
                            <w:i/>
                            <w:iCs/>
                            <w:sz w:val="22"/>
                            <w:szCs w:val="22"/>
                            <w:rPrChange w:id="923" w:author="Daniel Stewart" w:date="2022-02-10T13:54:00Z">
                              <w:rPr/>
                            </w:rPrChange>
                          </w:rPr>
                          <w:t xml:space="preserve">Closed </w:t>
                        </w:r>
                      </w:ins>
                      <w:ins w:id="924" w:author="Daniel Stewart" w:date="2022-01-28T14:29:00Z">
                        <w:r w:rsidR="00E95C68" w:rsidRPr="005F4F92">
                          <w:rPr>
                            <w:b/>
                            <w:bCs/>
                            <w:i/>
                            <w:iCs/>
                            <w:sz w:val="22"/>
                            <w:szCs w:val="22"/>
                            <w:rPrChange w:id="925" w:author="Daniel Stewart" w:date="2022-02-10T13:54:00Z">
                              <w:rPr/>
                            </w:rPrChange>
                          </w:rPr>
                          <w:t>Embay</w:t>
                        </w:r>
                      </w:ins>
                      <w:ins w:id="926" w:author="Daniel Stewart" w:date="2022-02-09T12:49:00Z">
                        <w:r w:rsidRPr="005F4F92">
                          <w:rPr>
                            <w:b/>
                            <w:bCs/>
                            <w:i/>
                            <w:iCs/>
                            <w:sz w:val="22"/>
                            <w:szCs w:val="22"/>
                            <w:rPrChange w:id="927" w:author="Daniel Stewart" w:date="2022-02-10T13:54:00Z">
                              <w:rPr/>
                            </w:rPrChange>
                          </w:rPr>
                          <w:t>ment</w:t>
                        </w:r>
                      </w:ins>
                      <w:ins w:id="928" w:author="Daniel Stewart" w:date="2022-01-28T14:29:00Z">
                        <w:r w:rsidR="00E95C68" w:rsidRPr="005F4F92">
                          <w:rPr>
                            <w:b/>
                            <w:bCs/>
                            <w:i/>
                            <w:iCs/>
                            <w:sz w:val="22"/>
                            <w:szCs w:val="22"/>
                            <w:rPrChange w:id="929" w:author="Daniel Stewart" w:date="2022-02-10T13:54:00Z">
                              <w:rPr/>
                            </w:rPrChange>
                          </w:rPr>
                          <w:t xml:space="preserve"> </w:t>
                        </w:r>
                      </w:ins>
                      <w:del w:id="930" w:author="Daniel Stewart" w:date="2022-01-28T14:29:00Z">
                        <w:r w:rsidR="008D47CF" w:rsidRPr="005F4F92" w:rsidDel="00E95C68">
                          <w:rPr>
                            <w:b/>
                            <w:bCs/>
                            <w:i/>
                            <w:iCs/>
                            <w:sz w:val="22"/>
                            <w:szCs w:val="22"/>
                            <w:rPrChange w:id="931" w:author="Daniel Stewart" w:date="2022-02-10T13:54:00Z">
                              <w:rPr/>
                            </w:rPrChange>
                          </w:rPr>
                          <w:delText xml:space="preserve">Inland </w:delText>
                        </w:r>
                      </w:del>
                      <w:r w:rsidR="008D47CF" w:rsidRPr="005F4F92">
                        <w:rPr>
                          <w:b/>
                          <w:bCs/>
                          <w:i/>
                          <w:iCs/>
                          <w:sz w:val="22"/>
                          <w:szCs w:val="22"/>
                          <w:rPrChange w:id="932" w:author="Daniel Stewart" w:date="2022-02-10T13:54:00Z">
                            <w:rPr/>
                          </w:rPrChange>
                        </w:rPr>
                        <w:t>Designs</w:t>
                      </w:r>
                    </w:p>
                    <w:p w14:paraId="3EBB9DA2" w14:textId="3C06748C" w:rsidR="008D47CF" w:rsidRPr="0011244C" w:rsidRDefault="008D47CF">
                      <w:pPr>
                        <w:pStyle w:val="Inset"/>
                        <w:pPrChange w:id="933" w:author="Daniel Stewart" w:date="2022-02-10T13:53:00Z">
                          <w:pPr/>
                        </w:pPrChange>
                      </w:pPr>
                      <w:r>
                        <w:t xml:space="preserve">Sixteen of the 79 </w:t>
                      </w:r>
                      <w:ins w:id="934" w:author="Daniel Stewart" w:date="2022-02-09T12:49:00Z">
                        <w:r w:rsidR="001A0C3D">
                          <w:t>created tidal marshes</w:t>
                        </w:r>
                      </w:ins>
                      <w:del w:id="935" w:author="Daniel Stewart" w:date="2022-02-09T12:49:00Z">
                        <w:r w:rsidDel="001A0C3D">
                          <w:delText>compensation sites</w:delText>
                        </w:r>
                      </w:del>
                      <w:r>
                        <w:t xml:space="preserve"> included in this study were classified as “</w:t>
                      </w:r>
                      <w:ins w:id="936" w:author="Daniel Stewart" w:date="2022-02-09T12:49:00Z">
                        <w:r w:rsidR="001A0C3D">
                          <w:t>closed embayment</w:t>
                        </w:r>
                      </w:ins>
                      <w:del w:id="937" w:author="Daniel Stewart" w:date="2022-01-28T14:29:00Z">
                        <w:r w:rsidDel="00E95C68">
                          <w:delText>inland</w:delText>
                        </w:r>
                      </w:del>
                      <w:r>
                        <w:t xml:space="preserve">” designs. These projects are typically excavated behind dikes and are connected to the river via engineered drainage channels, such as the site pictured above (FREMP# 03-004, CPR# 9303-0041). Inland sites vary in size and shape </w:t>
                      </w:r>
                      <w:del w:id="938" w:author="Daniel Stewart" w:date="2022-01-28T14:29:00Z">
                        <w:r w:rsidDel="00E95C68">
                          <w:delText>from narrow channels and sloughs,</w:delText>
                        </w:r>
                      </w:del>
                      <w:ins w:id="939" w:author="Daniel Stewart" w:date="2022-01-28T14:29:00Z">
                        <w:r w:rsidR="00E95C68">
                          <w:t>from narrow channels and sloughs</w:t>
                        </w:r>
                      </w:ins>
                      <w:r>
                        <w:t xml:space="preserve"> to large lagoons</w:t>
                      </w:r>
                      <w:r w:rsidRPr="00A24308">
                        <w:t>.</w:t>
                      </w:r>
                      <w:r>
                        <w:t xml:space="preserve"> By design, inland sites have very little exposure to external stressors such as erosion and herbivory, but may suffer from other factors such as shading, ponding resulting from poor drainage, </w:t>
                      </w:r>
                      <w:ins w:id="940" w:author="Daniel Stewart" w:date="2022-02-09T12:50:00Z">
                        <w:r w:rsidR="001A0C3D">
                          <w:t xml:space="preserve">log debris </w:t>
                        </w:r>
                      </w:ins>
                      <w:r w:rsidR="0070003C">
                        <w:t>entrapment, and</w:t>
                      </w:r>
                      <w:r>
                        <w:t xml:space="preserve"> invasive species. </w:t>
                      </w:r>
                    </w:p>
                  </w:txbxContent>
                </v:textbox>
                <w10:wrap type="square" anchorx="margin"/>
              </v:shape>
            </w:pict>
          </mc:Fallback>
        </mc:AlternateContent>
      </w:r>
      <w:r w:rsidR="726178B9" w:rsidRPr="004C769A">
        <w:t>Native Dominance</w:t>
      </w:r>
      <w:bookmarkEnd w:id="884"/>
      <w:r w:rsidR="726178B9" w:rsidRPr="004C769A">
        <w:t xml:space="preserve"> </w:t>
      </w:r>
    </w:p>
    <w:p w14:paraId="41469A7B" w14:textId="7042FAC6" w:rsidR="559EFC6C" w:rsidRDefault="00737D07" w:rsidP="00D95039">
      <w:pPr>
        <w:rPr>
          <w:ins w:id="906" w:author="Daniel Stewart" w:date="2022-01-27T14:07:00Z"/>
        </w:rPr>
      </w:pPr>
      <w:ins w:id="907" w:author="Daniel Stewart" w:date="2022-01-28T14:30:00Z">
        <w:r>
          <w:rPr>
            <w:noProof/>
          </w:rPr>
          <mc:AlternateContent>
            <mc:Choice Requires="wps">
              <w:drawing>
                <wp:anchor distT="0" distB="0" distL="114300" distR="114300" simplePos="0" relativeHeight="251660368" behindDoc="0" locked="0" layoutInCell="1" allowOverlap="1" wp14:anchorId="3EE7C02F" wp14:editId="725A57DE">
                  <wp:simplePos x="0" y="0"/>
                  <wp:positionH relativeFrom="column">
                    <wp:posOffset>582930</wp:posOffset>
                  </wp:positionH>
                  <wp:positionV relativeFrom="paragraph">
                    <wp:posOffset>840740</wp:posOffset>
                  </wp:positionV>
                  <wp:extent cx="45085" cy="454025"/>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085" cy="45402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A926F58" id="_x0000_t32" coordsize="21600,21600" o:spt="32" o:oned="t" path="m,l21600,21600e" filled="f">
                  <v:path arrowok="t" fillok="f" o:connecttype="none"/>
                  <o:lock v:ext="edit" shapetype="t"/>
                </v:shapetype>
                <v:shape id="Straight Arrow Connector 5" o:spid="_x0000_s1026" type="#_x0000_t32" style="position:absolute;margin-left:45.9pt;margin-top:66.2pt;width:3.55pt;height:35.75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" strokecolor="white [3212]" strokeweight="1.5pt">
                  <v:stroke endarrow="block" joinstyle="miter"/>
                </v:shape>
              </w:pict>
            </mc:Fallback>
          </mc:AlternateContent>
        </w:r>
      </w:ins>
      <w:r>
        <w:rPr>
          <w:noProof/>
        </w:rPr>
        <mc:AlternateContent>
          <mc:Choice Requires="wps">
            <w:drawing>
              <wp:anchor distT="0" distB="0" distL="114300" distR="114300" simplePos="0" relativeHeight="251658280" behindDoc="0" locked="0" layoutInCell="1" allowOverlap="1" wp14:anchorId="7D1DA74C" wp14:editId="7AB70944">
                <wp:simplePos x="0" y="0"/>
                <wp:positionH relativeFrom="column">
                  <wp:posOffset>282575</wp:posOffset>
                </wp:positionH>
                <wp:positionV relativeFrom="paragraph">
                  <wp:posOffset>318135</wp:posOffset>
                </wp:positionV>
                <wp:extent cx="273050" cy="214630"/>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050" cy="21463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A9C486" id="Straight Arrow Connector 62" o:spid="_x0000_s1026" type="#_x0000_t32" style="position:absolute;margin-left:22.25pt;margin-top:25.05pt;width:21.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" strokecolor="white [3212]" strokeweight="1.5pt">
                <v:stroke endarrow="block" joinstyle="miter"/>
              </v:shape>
            </w:pict>
          </mc:Fallback>
        </mc:AlternateContent>
      </w:r>
      <w:r>
        <w:rPr>
          <w:noProof/>
        </w:rPr>
        <mc:AlternateContent>
          <mc:Choice Requires="wps">
            <w:drawing>
              <wp:anchor distT="0" distB="0" distL="114300" distR="114300" simplePos="0" relativeHeight="251658281" behindDoc="0" locked="0" layoutInCell="1" allowOverlap="1" wp14:anchorId="3BFBBE65" wp14:editId="549B6C00">
                <wp:simplePos x="0" y="0"/>
                <wp:positionH relativeFrom="column">
                  <wp:posOffset>341630</wp:posOffset>
                </wp:positionH>
                <wp:positionV relativeFrom="paragraph">
                  <wp:posOffset>1221105</wp:posOffset>
                </wp:positionV>
                <wp:extent cx="1275715" cy="2698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715" cy="269875"/>
                        </a:xfrm>
                        <a:prstGeom prst="rect">
                          <a:avLst/>
                        </a:prstGeom>
                        <a:noFill/>
                        <a:ln w="6350">
                          <a:noFill/>
                        </a:ln>
                      </wps:spPr>
                      <wps:txbx>
                        <w:txbxContent>
                          <w:p w14:paraId="3E4440C8" w14:textId="0B940396" w:rsidR="008D47CF" w:rsidRPr="00737D07" w:rsidRDefault="008D47CF" w:rsidP="00D95039">
                            <w:pPr>
                              <w:rPr>
                                <w:rFonts w:ascii="Arial" w:hAnsi="Arial" w:cs="Arial"/>
                                <w:color w:val="FFFFFF" w:themeColor="background1"/>
                                <w:lang w:val="en-US"/>
                                <w:rPrChange w:id="908" w:author="Daniel Stewart" w:date="2022-02-10T13:53:00Z">
                                  <w:rPr>
                                    <w:lang w:val="en-US"/>
                                  </w:rPr>
                                </w:rPrChange>
                              </w:rPr>
                            </w:pPr>
                            <w:r w:rsidRPr="00737D07">
                              <w:rPr>
                                <w:rFonts w:ascii="Arial" w:hAnsi="Arial" w:cs="Arial"/>
                                <w:color w:val="FFFFFF" w:themeColor="background1"/>
                                <w:lang w:val="en-US"/>
                                <w:rPrChange w:id="909" w:author="Daniel Stewart" w:date="2022-02-10T13:53:00Z">
                                  <w:rPr>
                                    <w:lang w:val="en-US"/>
                                  </w:rPr>
                                </w:rPrChange>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BFBBE65" id="_x0000_t202" coordsize="21600,21600" o:spt="202" path="m,l,21600r21600,l21600,xe">
                <v:stroke joinstyle="miter"/>
                <v:path gradientshapeok="t" o:connecttype="rect"/>
              </v:shapetype>
              <v:shape id="Text Box 63" o:spid="_x0000_s1029" type="#_x0000_t202" style="position:absolute;left:0;text-align:left;margin-left:26.9pt;margin-top:96.15pt;width:100.45pt;height:21.25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" filled="f" stroked="f" strokeweight=".5pt">
                <v:textbox>
                  <w:txbxContent>
                    <w:p w14:paraId="3E4440C8" w14:textId="0B940396" w:rsidR="008D47CF" w:rsidRPr="00737D07" w:rsidRDefault="008D47CF" w:rsidP="00D95039">
                      <w:pPr>
                        <w:rPr>
                          <w:rFonts w:ascii="Arial" w:hAnsi="Arial" w:cs="Arial"/>
                          <w:color w:val="FFFFFF" w:themeColor="background1"/>
                          <w:lang w:val="en-US"/>
                          <w:rPrChange w:id="910" w:author="Daniel Stewart" w:date="2022-02-10T13:53:00Z">
                            <w:rPr>
                              <w:lang w:val="en-US"/>
                            </w:rPr>
                          </w:rPrChange>
                        </w:rPr>
                      </w:pPr>
                      <w:r w:rsidRPr="00737D07">
                        <w:rPr>
                          <w:rFonts w:ascii="Arial" w:hAnsi="Arial" w:cs="Arial"/>
                          <w:color w:val="FFFFFF" w:themeColor="background1"/>
                          <w:lang w:val="en-US"/>
                          <w:rPrChange w:id="911" w:author="Daniel Stewart" w:date="2022-02-10T13:53:00Z">
                            <w:rPr>
                              <w:lang w:val="en-US"/>
                            </w:rPr>
                          </w:rPrChange>
                        </w:rPr>
                        <w:t>Outflow</w:t>
                      </w:r>
                    </w:p>
                  </w:txbxContent>
                </v:textbox>
              </v:shape>
            </w:pict>
          </mc:Fallback>
        </mc:AlternateContent>
      </w:r>
      <w:r>
        <w:rPr>
          <w:noProof/>
        </w:rPr>
        <mc:AlternateContent>
          <mc:Choice Requires="wps">
            <w:drawing>
              <wp:anchor distT="0" distB="0" distL="114300" distR="114300" simplePos="0" relativeHeight="251658282" behindDoc="0" locked="0" layoutInCell="1" allowOverlap="1" wp14:anchorId="1A6ACF1D" wp14:editId="7855E862">
                <wp:simplePos x="0" y="0"/>
                <wp:positionH relativeFrom="column">
                  <wp:posOffset>171450</wp:posOffset>
                </wp:positionH>
                <wp:positionV relativeFrom="paragraph">
                  <wp:posOffset>433705</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746BD4F" id="Freeform 144723458" o:spid="_x0000_s1026" style="position:absolute;margin-left:13.5pt;margin-top:34.15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&#13;&#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45795D12" w:rsidRPr="005B1331">
        <w:t>To determine wh</w:t>
      </w:r>
      <w:r w:rsidR="53FE9D3F" w:rsidRPr="005B1331">
        <w:t>ich</w:t>
      </w:r>
      <w:r w:rsidR="45795D12" w:rsidRPr="005B1331">
        <w:t xml:space="preserve"> </w:t>
      </w:r>
      <w:r w:rsidR="681DAEBC" w:rsidRPr="005B1331">
        <w:t>factors</w:t>
      </w:r>
      <w:r w:rsidR="45795D12"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w:t>
      </w:r>
      <w:r w:rsidR="002066E9">
        <w:t xml:space="preserve">enclosed embayment </w:t>
      </w:r>
      <w:r w:rsidR="15B68EE5" w:rsidRPr="3A5D7FCA">
        <w:t xml:space="preserve">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commentRangeStart w:id="912"/>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w:t>
      </w:r>
      <w:r w:rsidR="00DC0CE2">
        <w:t xml:space="preserve">on native dominance </w:t>
      </w:r>
      <w:r w:rsidR="2E38FA8A" w:rsidRPr="3A5D7FCA">
        <w:t>to be dependent on elevation.</w:t>
      </w:r>
      <w:commentRangeEnd w:id="912"/>
      <w:r w:rsidR="00441232">
        <w:rPr>
          <w:rStyle w:val="CommentReference"/>
        </w:rPr>
        <w:commentReference w:id="912"/>
      </w:r>
    </w:p>
    <w:p w14:paraId="6A95DAD2" w14:textId="3104EB62" w:rsidR="00AB2F4A" w:rsidDel="001A240B" w:rsidRDefault="00AB2F4A" w:rsidP="009F3333">
      <w:pPr>
        <w:rPr>
          <w:del w:id="913" w:author="Daniel Stewart" w:date="2022-01-28T14:20:00Z"/>
        </w:rPr>
      </w:pPr>
    </w:p>
    <w:p w14:paraId="5193294D" w14:textId="372A0F0E" w:rsidR="3A5D7FCA" w:rsidRDefault="3A5D7FCA" w:rsidP="00D95039"/>
    <w:p w14:paraId="61CA6268" w14:textId="1D76EF19" w:rsidR="40FBF216" w:rsidRPr="004C769A" w:rsidRDefault="71BFF630" w:rsidP="00D95039">
      <w:pPr>
        <w:pStyle w:val="Heading3"/>
      </w:pPr>
      <w:bookmarkStart w:id="914" w:name="_Toc96090702"/>
      <w:r w:rsidRPr="004C769A">
        <w:t>Species Richness</w:t>
      </w:r>
      <w:bookmarkEnd w:id="914"/>
      <w:r w:rsidRPr="004C769A">
        <w:t xml:space="preserve"> </w:t>
      </w:r>
    </w:p>
    <w:p w14:paraId="62EC43D3" w14:textId="4E9E0F87" w:rsidR="2BC3E884" w:rsidRDefault="2BC3E884" w:rsidP="00D95039">
      <w:r w:rsidRPr="3A5D7FCA">
        <w:t>We used linear mixed-effects models to investigate factors that influence native and non</w:t>
      </w:r>
      <w:del w:id="915" w:author="Eric Balke" w:date="2022-01-12T21:00:00Z">
        <w:r w:rsidRPr="3A5D7FCA" w:rsidDel="00030124">
          <w:delText>-</w:delText>
        </w:r>
      </w:del>
      <w:ins w:id="916" w:author="Eric Balke" w:date="2022-01-12T21:00:00Z">
        <w:r w:rsidR="00030124">
          <w:t>-</w:t>
        </w:r>
      </w:ins>
      <w:r w:rsidRPr="3A5D7FCA">
        <w:t>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20C67BAC" w14:textId="11E5621E" w:rsidR="00115753" w:rsidRDefault="00115753" w:rsidP="00D95039"/>
    <w:p w14:paraId="27F1CACD" w14:textId="77777777" w:rsidR="00115753" w:rsidRDefault="00115753" w:rsidP="00D95039"/>
    <w:p w14:paraId="01C14BEE" w14:textId="5C6D9BB5" w:rsidR="3A5D7FCA" w:rsidRDefault="3A5D7FCA" w:rsidP="00D95039"/>
    <w:p w14:paraId="5E543EC2" w14:textId="2F8D172A" w:rsidR="18D32BF1" w:rsidRDefault="18D32BF1" w:rsidP="00D95039">
      <w:r w:rsidRPr="3A5D7FCA">
        <w:lastRenderedPageBreak/>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B1111F">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 Edition","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00D7259D">
        <w:rPr>
          <w:i/>
          <w:iCs/>
        </w:rPr>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w:t>
      </w:r>
      <w:r w:rsidR="352A607A" w:rsidRPr="00D7259D">
        <w:rPr>
          <w:i/>
          <w:iCs/>
        </w:rPr>
        <w:t>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proofErr w:type="spellStart"/>
      <w:r w:rsidR="00397775" w:rsidRPr="00397775">
        <w:rPr>
          <w:lang w:val="en-GB"/>
        </w:rPr>
        <w:t>Bartoń</w:t>
      </w:r>
      <w:proofErr w:type="spellEnd"/>
      <w:r w:rsidR="00397775" w:rsidRPr="00397775">
        <w:rPr>
          <w:lang w:val="en-GB"/>
        </w:rPr>
        <w:t xml:space="preserve">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5A5F6AB7" w14:textId="49D75A50" w:rsidR="600A8E5D" w:rsidRDefault="1356C183" w:rsidP="00D95039">
      <w:pPr>
        <w:pStyle w:val="Heading1"/>
      </w:pPr>
      <w:bookmarkStart w:id="917" w:name="_Toc96090703"/>
      <w:r w:rsidRPr="004C769A">
        <w:t>Results</w:t>
      </w:r>
      <w:bookmarkEnd w:id="917"/>
    </w:p>
    <w:p w14:paraId="3EE7855E" w14:textId="126799A6" w:rsidR="2F809E8E" w:rsidRPr="004C769A" w:rsidRDefault="50068FF4" w:rsidP="00D95039">
      <w:pPr>
        <w:pStyle w:val="Heading2"/>
      </w:pPr>
      <w:bookmarkStart w:id="918" w:name="_Toc96090704"/>
      <w:r w:rsidRPr="004C769A">
        <w:t>Marsh Recession</w:t>
      </w:r>
      <w:bookmarkEnd w:id="918"/>
    </w:p>
    <w:p w14:paraId="195B1A46" w14:textId="6BDBF4DB" w:rsidR="40FBF216" w:rsidRDefault="18185D56" w:rsidP="00D95039">
      <w:pPr>
        <w:rPr>
          <w:ins w:id="919" w:author="Daniel Stewart" w:date="2022-02-04T12:46:00Z"/>
        </w:rPr>
      </w:pPr>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w:t>
      </w:r>
      <w:del w:id="920" w:author="Daniel Stewart" w:date="2022-02-04T12:25:00Z">
        <w:r w:rsidR="5822386B" w:rsidRPr="3A5D7FCA" w:rsidDel="00BC2ACF">
          <w:delText>9</w:delText>
        </w:r>
      </w:del>
      <w:ins w:id="921" w:author="Daniel Stewart" w:date="2022-02-04T12:25:00Z">
        <w:r w:rsidR="00BC2ACF">
          <w:t>8</w:t>
        </w:r>
      </w:ins>
      <w:r w:rsidR="2708C7C8" w:rsidRPr="3A5D7FCA">
        <w:t xml:space="preserve"> created tidal marshes</w:t>
      </w:r>
      <w:r w:rsidR="6ADC7BEA" w:rsidRPr="3A5D7FCA">
        <w:t>,</w:t>
      </w:r>
      <w:r w:rsidR="124BDB74" w:rsidRPr="3A5D7FCA">
        <w:t xml:space="preserve"> averaging </w:t>
      </w:r>
      <w:r w:rsidR="558EB86E" w:rsidRPr="3A5D7FCA">
        <w:t>1</w:t>
      </w:r>
      <w:ins w:id="922" w:author="Daniel Stewart" w:date="2022-02-04T09:32:00Z">
        <w:r w:rsidR="000A1142">
          <w:t>3</w:t>
        </w:r>
      </w:ins>
      <w:del w:id="923" w:author="Daniel Stewart" w:date="2022-02-04T09:29:00Z">
        <w:r w:rsidR="004102E8" w:rsidDel="00AB39E9">
          <w:delText>3</w:delText>
        </w:r>
      </w:del>
      <w:r w:rsidR="558EB86E" w:rsidRPr="3A5D7FCA">
        <w:t>.</w:t>
      </w:r>
      <w:ins w:id="924" w:author="Daniel Stewart" w:date="2022-02-08T08:21:00Z">
        <w:r w:rsidR="00573C15">
          <w:t>8</w:t>
        </w:r>
      </w:ins>
      <w:del w:id="925" w:author="Daniel Stewart" w:date="2022-02-04T09:32:00Z">
        <w:r w:rsidR="004102E8" w:rsidDel="000A1142">
          <w:delText>3</w:delText>
        </w:r>
      </w:del>
      <w:r w:rsidR="003E05A0">
        <w:t>%</w:t>
      </w:r>
      <w:r w:rsidR="008F4CA9">
        <w:t xml:space="preserve"> </w:t>
      </w:r>
      <w:r w:rsidR="00F60A7B">
        <w:t xml:space="preserve">(SD </w:t>
      </w:r>
      <w:r w:rsidR="008F4CA9">
        <w:t>= 2</w:t>
      </w:r>
      <w:del w:id="926" w:author="Daniel Stewart" w:date="2022-02-04T09:29:00Z">
        <w:r w:rsidR="005E6301" w:rsidDel="00AB39E9">
          <w:delText>2</w:delText>
        </w:r>
      </w:del>
      <w:ins w:id="927" w:author="Daniel Stewart" w:date="2022-02-04T09:32:00Z">
        <w:r w:rsidR="000A1142">
          <w:t>1</w:t>
        </w:r>
      </w:ins>
      <w:r w:rsidR="008F4CA9">
        <w:t>.</w:t>
      </w:r>
      <w:ins w:id="928" w:author="Daniel Stewart" w:date="2022-02-04T09:32:00Z">
        <w:r w:rsidR="000A1142">
          <w:t>7</w:t>
        </w:r>
      </w:ins>
      <w:del w:id="929" w:author="Daniel Stewart" w:date="2022-02-04T09:29:00Z">
        <w:r w:rsidR="005E6301" w:rsidDel="00AB39E9">
          <w:delText>5</w:delText>
        </w:r>
      </w:del>
      <w:r w:rsidR="008F4CA9">
        <w:t>%)</w:t>
      </w:r>
      <w:r w:rsidR="124BDB74" w:rsidRPr="3A5D7FCA">
        <w:t xml:space="preserve">. </w:t>
      </w:r>
      <w:r w:rsidR="53057E40" w:rsidRPr="3A5D7FCA">
        <w:t>T</w:t>
      </w:r>
      <w:r w:rsidR="5E47D572" w:rsidRPr="3A5D7FCA">
        <w:t xml:space="preserve">his equates to approximately </w:t>
      </w:r>
      <w:r w:rsidR="005E6301" w:rsidRPr="00C94549">
        <w:rPr>
          <w:color w:val="FF0000"/>
          <w:rPrChange w:id="930" w:author="Daniel Stewart" w:date="2022-02-08T08:33:00Z">
            <w:rPr/>
          </w:rPrChange>
        </w:rPr>
        <w:t>2</w:t>
      </w:r>
      <w:ins w:id="931" w:author="Daniel Stewart" w:date="2022-02-04T09:35:00Z">
        <w:r w:rsidR="000A1142" w:rsidRPr="00C94549">
          <w:rPr>
            <w:color w:val="FF0000"/>
            <w:rPrChange w:id="932" w:author="Daniel Stewart" w:date="2022-02-08T08:33:00Z">
              <w:rPr/>
            </w:rPrChange>
          </w:rPr>
          <w:t>3,</w:t>
        </w:r>
      </w:ins>
      <w:ins w:id="933" w:author="Daniel Stewart" w:date="2022-02-08T08:25:00Z">
        <w:r w:rsidR="00573C15" w:rsidRPr="00C94549">
          <w:rPr>
            <w:color w:val="FF0000"/>
            <w:rPrChange w:id="934" w:author="Daniel Stewart" w:date="2022-02-08T08:33:00Z">
              <w:rPr/>
            </w:rPrChange>
          </w:rPr>
          <w:t>676</w:t>
        </w:r>
      </w:ins>
      <w:del w:id="935" w:author="Daniel Stewart" w:date="2022-02-04T09:35:00Z">
        <w:r w:rsidR="005E6301" w:rsidRPr="00C94549" w:rsidDel="000A1142">
          <w:rPr>
            <w:color w:val="FF0000"/>
            <w:rPrChange w:id="936" w:author="Daniel Stewart" w:date="2022-02-08T08:33:00Z">
              <w:rPr/>
            </w:rPrChange>
          </w:rPr>
          <w:delText>2</w:delText>
        </w:r>
        <w:r w:rsidR="5E47D572" w:rsidRPr="00C94549" w:rsidDel="000A1142">
          <w:rPr>
            <w:color w:val="FF0000"/>
            <w:rPrChange w:id="937" w:author="Daniel Stewart" w:date="2022-02-08T08:33:00Z">
              <w:rPr/>
            </w:rPrChange>
          </w:rPr>
          <w:delText>,</w:delText>
        </w:r>
        <w:r w:rsidR="005E6301" w:rsidRPr="00C94549" w:rsidDel="000A1142">
          <w:rPr>
            <w:color w:val="FF0000"/>
            <w:rPrChange w:id="938" w:author="Daniel Stewart" w:date="2022-02-08T08:33:00Z">
              <w:rPr/>
            </w:rPrChange>
          </w:rPr>
          <w:delText>946</w:delText>
        </w:r>
      </w:del>
      <w:r w:rsidR="003F3051" w:rsidRPr="00C94549">
        <w:rPr>
          <w:color w:val="FF0000"/>
          <w:rPrChange w:id="939" w:author="Daniel Stewart" w:date="2022-02-08T08:33:00Z">
            <w:rPr/>
          </w:rPrChange>
        </w:rPr>
        <w:t xml:space="preserve"> m</w:t>
      </w:r>
      <w:r w:rsidR="003F3051" w:rsidRPr="00C94549">
        <w:rPr>
          <w:color w:val="FF0000"/>
          <w:vertAlign w:val="superscript"/>
          <w:rPrChange w:id="940" w:author="Daniel Stewart" w:date="2022-02-08T08:33:00Z">
            <w:rPr>
              <w:vertAlign w:val="superscript"/>
            </w:rPr>
          </w:rPrChange>
        </w:rPr>
        <w:t>2</w:t>
      </w:r>
      <w:r w:rsidR="5E47D572" w:rsidRPr="00C94549">
        <w:rPr>
          <w:color w:val="FF0000"/>
          <w:rPrChange w:id="941" w:author="Daniel Stewart" w:date="2022-02-08T08:33:00Z">
            <w:rPr/>
          </w:rPrChange>
        </w:rPr>
        <w:t xml:space="preserve"> </w:t>
      </w:r>
      <w:r w:rsidR="00235C84" w:rsidRPr="00C94549">
        <w:rPr>
          <w:color w:val="FF0000"/>
          <w:rPrChange w:id="942" w:author="Daniel Stewart" w:date="2022-02-08T08:33:00Z">
            <w:rPr/>
          </w:rPrChange>
        </w:rPr>
        <w:t>or 9.</w:t>
      </w:r>
      <w:ins w:id="943" w:author="Daniel Stewart" w:date="2022-02-08T08:27:00Z">
        <w:r w:rsidR="000046DD" w:rsidRPr="00C94549">
          <w:rPr>
            <w:color w:val="FF0000"/>
            <w:rPrChange w:id="944" w:author="Daniel Stewart" w:date="2022-02-08T08:33:00Z">
              <w:rPr/>
            </w:rPrChange>
          </w:rPr>
          <w:t>3</w:t>
        </w:r>
      </w:ins>
      <w:del w:id="945" w:author="Daniel Stewart" w:date="2022-02-04T09:37:00Z">
        <w:r w:rsidR="00235C84" w:rsidRPr="00C94549" w:rsidDel="000A1142">
          <w:rPr>
            <w:color w:val="FF0000"/>
            <w:rPrChange w:id="946" w:author="Daniel Stewart" w:date="2022-02-08T08:33:00Z">
              <w:rPr/>
            </w:rPrChange>
          </w:rPr>
          <w:delText>9</w:delText>
        </w:r>
      </w:del>
      <w:r w:rsidR="00235C84" w:rsidRPr="00C94549">
        <w:rPr>
          <w:color w:val="FF0000"/>
          <w:rPrChange w:id="947" w:author="Daniel Stewart" w:date="2022-02-08T08:33:00Z">
            <w:rPr/>
          </w:rPrChange>
        </w:rPr>
        <w:t xml:space="preserve">% </w:t>
      </w:r>
      <w:r w:rsidR="5E47D572" w:rsidRPr="3A5D7FCA">
        <w:t xml:space="preserve">of </w:t>
      </w:r>
      <w:r w:rsidR="004102E8">
        <w:t>the</w:t>
      </w:r>
      <w:r w:rsidR="003F3051">
        <w:t xml:space="preserve"> </w:t>
      </w:r>
      <w:r w:rsidR="004102E8" w:rsidRPr="00C94549">
        <w:rPr>
          <w:color w:val="FF0000"/>
          <w:rPrChange w:id="948" w:author="Daniel Stewart" w:date="2022-02-08T08:33:00Z">
            <w:rPr/>
          </w:rPrChange>
        </w:rPr>
        <w:t>2</w:t>
      </w:r>
      <w:del w:id="949" w:author="Daniel Stewart" w:date="2022-02-04T09:35:00Z">
        <w:r w:rsidR="004102E8" w:rsidRPr="00C94549" w:rsidDel="000A1142">
          <w:rPr>
            <w:color w:val="FF0000"/>
            <w:rPrChange w:id="950" w:author="Daniel Stewart" w:date="2022-02-08T08:33:00Z">
              <w:rPr/>
            </w:rPrChange>
          </w:rPr>
          <w:delText>3</w:delText>
        </w:r>
      </w:del>
      <w:del w:id="951" w:author="Daniel Stewart" w:date="2022-02-04T09:34:00Z">
        <w:r w:rsidR="004102E8" w:rsidRPr="00C94549" w:rsidDel="000A1142">
          <w:rPr>
            <w:color w:val="FF0000"/>
            <w:rPrChange w:id="952" w:author="Daniel Stewart" w:date="2022-02-08T08:33:00Z">
              <w:rPr/>
            </w:rPrChange>
          </w:rPr>
          <w:delText>1</w:delText>
        </w:r>
      </w:del>
      <w:ins w:id="953" w:author="Daniel Stewart" w:date="2022-02-04T09:35:00Z">
        <w:r w:rsidR="000A1142" w:rsidRPr="00C94549">
          <w:rPr>
            <w:color w:val="FF0000"/>
            <w:rPrChange w:id="954" w:author="Daniel Stewart" w:date="2022-02-08T08:33:00Z">
              <w:rPr/>
            </w:rPrChange>
          </w:rPr>
          <w:t>55</w:t>
        </w:r>
      </w:ins>
      <w:r w:rsidR="004102E8" w:rsidRPr="00C94549">
        <w:rPr>
          <w:color w:val="FF0000"/>
          <w:rPrChange w:id="955" w:author="Daniel Stewart" w:date="2022-02-08T08:33:00Z">
            <w:rPr/>
          </w:rPrChange>
        </w:rPr>
        <w:t>,</w:t>
      </w:r>
      <w:ins w:id="956" w:author="Daniel Stewart" w:date="2022-02-08T08:26:00Z">
        <w:r w:rsidR="000046DD" w:rsidRPr="00C94549">
          <w:rPr>
            <w:color w:val="FF0000"/>
            <w:rPrChange w:id="957" w:author="Daniel Stewart" w:date="2022-02-08T08:33:00Z">
              <w:rPr/>
            </w:rPrChange>
          </w:rPr>
          <w:t>541</w:t>
        </w:r>
      </w:ins>
      <w:del w:id="958" w:author="Daniel Stewart" w:date="2022-02-04T09:35:00Z">
        <w:r w:rsidR="004102E8" w:rsidRPr="00C94549" w:rsidDel="000A1142">
          <w:rPr>
            <w:color w:val="FF0000"/>
            <w:rPrChange w:id="959" w:author="Daniel Stewart" w:date="2022-02-08T08:33:00Z">
              <w:rPr/>
            </w:rPrChange>
          </w:rPr>
          <w:delText>092</w:delText>
        </w:r>
      </w:del>
      <w:r w:rsidR="004102E8" w:rsidRPr="00C94549">
        <w:rPr>
          <w:color w:val="FF0000"/>
          <w:rPrChange w:id="960" w:author="Daniel Stewart" w:date="2022-02-08T08:33:00Z">
            <w:rPr/>
          </w:rPrChange>
        </w:rPr>
        <w:t xml:space="preserve"> m</w:t>
      </w:r>
      <w:r w:rsidR="004102E8" w:rsidRPr="00C94549">
        <w:rPr>
          <w:color w:val="FF0000"/>
          <w:vertAlign w:val="superscript"/>
          <w:rPrChange w:id="961" w:author="Daniel Stewart" w:date="2022-02-08T08:33:00Z">
            <w:rPr>
              <w:vertAlign w:val="superscript"/>
            </w:rPr>
          </w:rPrChange>
        </w:rPr>
        <w:t>2</w:t>
      </w:r>
      <w:r w:rsidR="003F3051" w:rsidRPr="00C94549">
        <w:rPr>
          <w:color w:val="FF0000"/>
          <w:vertAlign w:val="superscript"/>
          <w:rPrChange w:id="962" w:author="Daniel Stewart" w:date="2022-02-08T08:33:00Z">
            <w:rPr>
              <w:vertAlign w:val="superscript"/>
            </w:rPr>
          </w:rPrChange>
        </w:rPr>
        <w:t xml:space="preserve"> </w:t>
      </w:r>
      <w:r w:rsidR="00C93E71" w:rsidRPr="0011244C">
        <w:t>of created tidal marsh</w:t>
      </w:r>
      <w:del w:id="963" w:author="Daniel Stewart" w:date="2022-02-08T08:26:00Z">
        <w:r w:rsidR="00C93E71" w:rsidRPr="0011244C" w:rsidDel="000046DD">
          <w:delText>es</w:delText>
        </w:r>
      </w:del>
      <w:r w:rsidR="00C93E71" w:rsidRPr="0011244C">
        <w:t xml:space="preserve"> sampled</w:t>
      </w:r>
      <w:r w:rsidR="004102E8">
        <w:t>.</w:t>
      </w:r>
      <w:r w:rsidR="649074F2" w:rsidRPr="3A5D7FCA">
        <w:t xml:space="preserve"> </w:t>
      </w:r>
      <w:r w:rsidR="62EEBDAE" w:rsidRPr="3A5D7FCA">
        <w:t>T</w:t>
      </w:r>
      <w:ins w:id="964" w:author="Daniel Stewart" w:date="2022-02-04T09:37:00Z">
        <w:r w:rsidR="000A1142">
          <w:t>wo</w:t>
        </w:r>
      </w:ins>
      <w:del w:id="965" w:author="Daniel Stewart" w:date="2022-02-04T09:37:00Z">
        <w:r w:rsidR="62EEBDAE" w:rsidRPr="3A5D7FCA" w:rsidDel="000A1142">
          <w:delText>hree</w:delText>
        </w:r>
      </w:del>
      <w:r w:rsidR="62EEBDAE" w:rsidRPr="3A5D7FCA">
        <w:t xml:space="preserve"> s</w:t>
      </w:r>
      <w:r w:rsidR="124BDB74" w:rsidRPr="3A5D7FCA">
        <w:t>ites</w:t>
      </w:r>
      <w:r w:rsidR="01ECA041" w:rsidRPr="3A5D7FCA">
        <w:t xml:space="preserve"> (</w:t>
      </w:r>
      <w:ins w:id="966" w:author="Daniel Stewart" w:date="2022-02-04T09:37:00Z">
        <w:r w:rsidR="00D80285">
          <w:t>3</w:t>
        </w:r>
      </w:ins>
      <w:del w:id="967" w:author="Daniel Stewart" w:date="2022-02-04T09:37:00Z">
        <w:r w:rsidR="0037023F" w:rsidDel="00D80285">
          <w:delText>4</w:delText>
        </w:r>
      </w:del>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ins w:id="968" w:author="Daniel Stewart" w:date="2022-02-04T09:38:00Z">
        <w:r w:rsidR="00D80285">
          <w:t>3</w:t>
        </w:r>
      </w:ins>
      <w:ins w:id="969" w:author="Daniel Stewart" w:date="2022-02-08T08:20:00Z">
        <w:r w:rsidR="00573C15">
          <w:t>8</w:t>
        </w:r>
      </w:ins>
      <w:del w:id="970" w:author="Daniel Stewart" w:date="2022-02-04T09:38:00Z">
        <w:r w:rsidR="005E6301" w:rsidDel="00D80285">
          <w:delText>4</w:delText>
        </w:r>
        <w:r w:rsidR="0037023F" w:rsidDel="00D80285">
          <w:delText>2</w:delText>
        </w:r>
      </w:del>
      <w:r w:rsidR="4B3AA2C0" w:rsidRPr="3A5D7FCA">
        <w:t xml:space="preserve"> </w:t>
      </w:r>
      <w:r w:rsidR="36CFABB8" w:rsidRPr="3A5D7FCA">
        <w:t>(</w:t>
      </w:r>
      <w:ins w:id="971" w:author="Daniel Stewart" w:date="2022-02-04T09:39:00Z">
        <w:r w:rsidR="00D80285">
          <w:t>49</w:t>
        </w:r>
      </w:ins>
      <w:del w:id="972" w:author="Daniel Stewart" w:date="2022-02-04T09:39:00Z">
        <w:r w:rsidR="005E6301" w:rsidDel="00D80285">
          <w:delText>5</w:delText>
        </w:r>
        <w:r w:rsidR="0037023F" w:rsidDel="00D80285">
          <w:delText>3</w:delText>
        </w:r>
      </w:del>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46.9 km), age (</w:t>
      </w:r>
      <w:ins w:id="973" w:author="Daniel Stewart" w:date="2022-02-04T09:41:00Z">
        <w:r w:rsidR="00D80285">
          <w:t>7</w:t>
        </w:r>
      </w:ins>
      <w:del w:id="974" w:author="Daniel Stewart" w:date="2022-02-04T09:41:00Z">
        <w:r w:rsidR="295699F1" w:rsidRPr="3A5D7FCA" w:rsidDel="00D80285">
          <w:delText>6</w:delText>
        </w:r>
      </w:del>
      <w:del w:id="975" w:author="Daniel Stewart" w:date="2022-02-04T12:47:00Z">
        <w:r w:rsidR="295699F1" w:rsidRPr="3A5D7FCA" w:rsidDel="006078F6">
          <w:delText xml:space="preserve"> </w:delText>
        </w:r>
      </w:del>
      <w:r w:rsidR="00B0151E">
        <w:t>–</w:t>
      </w:r>
      <w:ins w:id="976" w:author="Daniel Stewart" w:date="2022-02-04T09:41:00Z">
        <w:r w:rsidR="00D80285">
          <w:t>40</w:t>
        </w:r>
      </w:ins>
      <w:del w:id="977" w:author="Daniel Stewart" w:date="2022-02-04T09:41:00Z">
        <w:r w:rsidR="0037023F" w:rsidDel="00D80285">
          <w:delText>39</w:delText>
        </w:r>
      </w:del>
      <w:r w:rsidR="295699F1" w:rsidRPr="3A5D7FCA">
        <w:t xml:space="preserve"> years), size </w:t>
      </w:r>
      <w:r w:rsidR="46848FB5" w:rsidRPr="3A5D7FCA">
        <w:t>(20</w:t>
      </w:r>
      <w:del w:id="978" w:author="Daniel Stewart" w:date="2022-02-04T12:47:00Z">
        <w:r w:rsidR="40951341" w:rsidRPr="3A5D7FCA" w:rsidDel="006078F6">
          <w:delText xml:space="preserve"> </w:delText>
        </w:r>
      </w:del>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w:t>
      </w:r>
      <w:del w:id="979" w:author="Daniel Stewart" w:date="2022-02-04T12:47:00Z">
        <w:r w:rsidR="3CDE27AB" w:rsidRPr="3A5D7FCA" w:rsidDel="006078F6">
          <w:delText>1</w:delText>
        </w:r>
      </w:del>
      <w:r w:rsidR="00B0151E">
        <w:t>–</w:t>
      </w:r>
      <w:r w:rsidR="3CDE27AB" w:rsidRPr="3A5D7FCA">
        <w:t>2.</w:t>
      </w:r>
      <w:ins w:id="980" w:author="Daniel Stewart" w:date="2022-02-04T12:47:00Z">
        <w:r w:rsidR="006078F6">
          <w:t>2</w:t>
        </w:r>
      </w:ins>
      <w:del w:id="981" w:author="Daniel Stewart" w:date="2022-02-04T12:47:00Z">
        <w:r w:rsidR="3CDE27AB" w:rsidRPr="3A5D7FCA" w:rsidDel="006078F6">
          <w:delText>16</w:delText>
        </w:r>
      </w:del>
      <w:r w:rsidR="3CDE27AB" w:rsidRPr="3A5D7FCA">
        <w:t xml:space="preserve"> m) and </w:t>
      </w:r>
      <w:r w:rsidR="205D9B55" w:rsidRPr="3A5D7FCA">
        <w:t>proportion of</w:t>
      </w:r>
      <w:r w:rsidR="3CDE27AB" w:rsidRPr="3A5D7FCA">
        <w:t xml:space="preserve"> edge habitat </w:t>
      </w:r>
      <w:r w:rsidR="6CEF6892" w:rsidRPr="3A5D7FCA">
        <w:t>(0</w:t>
      </w:r>
      <w:r w:rsidR="66D19D7A" w:rsidRPr="3A5D7FCA">
        <w:t>.0</w:t>
      </w:r>
      <w:r w:rsidR="00B0151E">
        <w:t>–</w:t>
      </w:r>
      <w:ins w:id="982" w:author="Daniel Stewart" w:date="2022-02-07T16:08:00Z">
        <w:r w:rsidR="005F3282">
          <w:t>100</w:t>
        </w:r>
      </w:ins>
      <w:del w:id="983" w:author="Daniel Stewart" w:date="2022-02-07T16:08:00Z">
        <w:r w:rsidR="6CEF6892" w:rsidRPr="3A5D7FCA" w:rsidDel="005F3282">
          <w:delText>36.4</w:delText>
        </w:r>
      </w:del>
      <w:r w:rsidR="6CEF6892" w:rsidRPr="3A5D7FCA">
        <w:t>%</w:t>
      </w:r>
      <w:r w:rsidR="00B0151E">
        <w:t>; Fig. 2)</w:t>
      </w:r>
      <w:r w:rsidR="6CEF6892" w:rsidRPr="3A5D7FCA">
        <w:t>.</w:t>
      </w:r>
      <w:ins w:id="984" w:author="Daniel Stewart" w:date="2022-02-04T09:45:00Z">
        <w:r w:rsidR="00D74C54">
          <w:t xml:space="preserve"> Among categorical variables</w:t>
        </w:r>
      </w:ins>
      <w:ins w:id="985" w:author="Daniel Stewart" w:date="2022-02-04T12:26:00Z">
        <w:r w:rsidR="00481F8B">
          <w:t xml:space="preserve"> in the 78 </w:t>
        </w:r>
      </w:ins>
      <w:ins w:id="986" w:author="Daniel Stewart" w:date="2022-02-04T12:47:00Z">
        <w:r w:rsidR="006078F6">
          <w:t>sites, 9</w:t>
        </w:r>
      </w:ins>
      <w:ins w:id="987" w:author="Daniel Stewart" w:date="2022-02-04T12:25:00Z">
        <w:r w:rsidR="00BC2ACF">
          <w:t xml:space="preserve"> (</w:t>
        </w:r>
        <w:r w:rsidR="00481F8B">
          <w:t>12%)</w:t>
        </w:r>
      </w:ins>
      <w:ins w:id="988" w:author="Daniel Stewart" w:date="2022-02-04T09:45:00Z">
        <w:r w:rsidR="00D74C54">
          <w:t xml:space="preserve"> had a functional shear boom present, </w:t>
        </w:r>
      </w:ins>
      <w:ins w:id="989" w:author="Daniel Stewart" w:date="2022-02-04T12:26:00Z">
        <w:r w:rsidR="00481F8B">
          <w:t>25 (32%)</w:t>
        </w:r>
      </w:ins>
      <w:ins w:id="990" w:author="Daniel Stewart" w:date="2022-02-04T09:46:00Z">
        <w:r w:rsidR="00D74C54">
          <w:t xml:space="preserve"> had an offshore structure,</w:t>
        </w:r>
      </w:ins>
      <w:ins w:id="991" w:author="Daniel Stewart" w:date="2022-02-04T16:09:00Z">
        <w:r w:rsidR="00F8142C">
          <w:t xml:space="preserve"> </w:t>
        </w:r>
      </w:ins>
      <w:ins w:id="992" w:author="Daniel Stewart" w:date="2022-02-04T12:42:00Z">
        <w:r w:rsidR="00FE1C2E">
          <w:t>17 (</w:t>
        </w:r>
      </w:ins>
      <w:ins w:id="993" w:author="Daniel Stewart" w:date="2022-02-04T12:43:00Z">
        <w:r w:rsidR="00FE1C2E">
          <w:t>22%)</w:t>
        </w:r>
      </w:ins>
      <w:ins w:id="994" w:author="Daniel Stewart" w:date="2022-02-04T09:46:00Z">
        <w:r w:rsidR="00D74C54">
          <w:t xml:space="preserve"> </w:t>
        </w:r>
      </w:ins>
      <w:ins w:id="995" w:author="Daniel Stewart" w:date="2022-02-04T13:16:00Z">
        <w:r w:rsidR="00E32B90">
          <w:t>were in</w:t>
        </w:r>
      </w:ins>
      <w:ins w:id="996" w:author="Daniel Stewart" w:date="2022-02-04T09:46:00Z">
        <w:r w:rsidR="00D74C54">
          <w:t xml:space="preserve"> sloughs, </w:t>
        </w:r>
      </w:ins>
      <w:ins w:id="997" w:author="Daniel Stewart" w:date="2022-02-04T12:45:00Z">
        <w:r w:rsidR="00FE1C2E">
          <w:t>1</w:t>
        </w:r>
      </w:ins>
      <w:r w:rsidR="0000030A">
        <w:t>2</w:t>
      </w:r>
      <w:ins w:id="998" w:author="Daniel Stewart" w:date="2022-02-04T12:46:00Z">
        <w:r w:rsidR="00FE1C2E">
          <w:t xml:space="preserve"> (1</w:t>
        </w:r>
      </w:ins>
      <w:r w:rsidR="0000030A">
        <w:t>5</w:t>
      </w:r>
      <w:ins w:id="999" w:author="Daniel Stewart" w:date="2022-02-04T12:46:00Z">
        <w:r w:rsidR="00FE1C2E">
          <w:t>%)</w:t>
        </w:r>
      </w:ins>
      <w:ins w:id="1000" w:author="Daniel Stewart" w:date="2022-02-04T09:46:00Z">
        <w:r w:rsidR="00D74C54">
          <w:t xml:space="preserve"> were closed embayment</w:t>
        </w:r>
      </w:ins>
      <w:ins w:id="1001" w:author="Daniel Stewart" w:date="2022-02-04T12:48:00Z">
        <w:r w:rsidR="006078F6">
          <w:t>s</w:t>
        </w:r>
      </w:ins>
      <w:ins w:id="1002" w:author="Daniel Stewart" w:date="2022-02-04T09:46:00Z">
        <w:r w:rsidR="00D74C54">
          <w:t xml:space="preserve">, and </w:t>
        </w:r>
      </w:ins>
      <w:ins w:id="1003" w:author="Daniel Stewart" w:date="2022-02-04T12:46:00Z">
        <w:r w:rsidR="00FE1C2E">
          <w:t>35 (45%)</w:t>
        </w:r>
      </w:ins>
      <w:ins w:id="1004" w:author="Daniel Stewart" w:date="2022-02-04T09:46:00Z">
        <w:r w:rsidR="00D74C54">
          <w:t xml:space="preserve"> </w:t>
        </w:r>
      </w:ins>
      <w:proofErr w:type="gramStart"/>
      <w:ins w:id="1005" w:author="Daniel Stewart" w:date="2022-02-04T13:16:00Z">
        <w:r w:rsidR="00E32B90">
          <w:t>were</w:t>
        </w:r>
      </w:ins>
      <w:ins w:id="1006" w:author="Daniel Stewart" w:date="2022-02-08T09:22:00Z">
        <w:r w:rsidR="00646511">
          <w:t xml:space="preserve"> located</w:t>
        </w:r>
      </w:ins>
      <w:ins w:id="1007" w:author="Daniel Stewart" w:date="2022-02-04T13:16:00Z">
        <w:r w:rsidR="00E32B90">
          <w:t xml:space="preserve"> in</w:t>
        </w:r>
      </w:ins>
      <w:proofErr w:type="gramEnd"/>
      <w:ins w:id="1008" w:author="Daniel Stewart" w:date="2022-02-04T09:46:00Z">
        <w:r w:rsidR="00D74C54">
          <w:t xml:space="preserve"> the North Arm</w:t>
        </w:r>
      </w:ins>
      <w:ins w:id="1009" w:author="Daniel Stewart" w:date="2022-02-08T14:09:00Z">
        <w:r w:rsidR="00C31135">
          <w:t xml:space="preserve"> (see Appendix </w:t>
        </w:r>
        <w:r w:rsidR="00C31135" w:rsidRPr="00C31135">
          <w:rPr>
            <w:color w:val="FF0000"/>
            <w:rPrChange w:id="1010" w:author="Daniel Stewart" w:date="2022-02-08T14:09:00Z">
              <w:rPr/>
            </w:rPrChange>
          </w:rPr>
          <w:t>X</w:t>
        </w:r>
        <w:r w:rsidR="00C31135">
          <w:rPr>
            <w:color w:val="FF0000"/>
          </w:rPr>
          <w:t xml:space="preserve"> for summary statistics of these variables)</w:t>
        </w:r>
      </w:ins>
      <w:ins w:id="1011" w:author="Daniel Stewart" w:date="2022-02-04T09:46:00Z">
        <w:r w:rsidR="00D74C54">
          <w:t xml:space="preserve">. </w:t>
        </w:r>
      </w:ins>
    </w:p>
    <w:p w14:paraId="06A9288B" w14:textId="3F4AA65A" w:rsidR="00FE1C2E" w:rsidRDefault="00FE1C2E" w:rsidP="00D95039"/>
    <w:p w14:paraId="2A8CCEB8" w14:textId="01FDF344" w:rsidR="40FBF216" w:rsidRDefault="00115753" w:rsidP="009F3333">
      <w:pPr>
        <w:pStyle w:val="Caption"/>
      </w:pPr>
      <w:bookmarkStart w:id="1012" w:name="_Toc96090909"/>
      <w:r w:rsidRPr="00A24308">
        <w:rPr>
          <w:noProof/>
          <w:lang w:val="en-US"/>
        </w:rPr>
        <w:lastRenderedPageBreak/>
        <w:drawing>
          <wp:anchor distT="0" distB="0" distL="114300" distR="114300" simplePos="0" relativeHeight="251658277" behindDoc="0" locked="0" layoutInCell="1" allowOverlap="1" wp14:anchorId="5D7053C7" wp14:editId="2E8A493D">
            <wp:simplePos x="0" y="0"/>
            <wp:positionH relativeFrom="column">
              <wp:posOffset>-46355</wp:posOffset>
            </wp:positionH>
            <wp:positionV relativeFrom="paragraph">
              <wp:posOffset>537</wp:posOffset>
            </wp:positionV>
            <wp:extent cx="5666740" cy="6376035"/>
            <wp:effectExtent l="0" t="0" r="0"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24">
                      <a:extLst>
                        <a:ext uri="{28A0092B-C50C-407E-A947-70E740481C1C}">
                          <a14:useLocalDpi xmlns:a14="http://schemas.microsoft.com/office/drawing/2010/main" val="0"/>
                        </a:ext>
                      </a:extLst>
                    </a:blip>
                    <a:stretch>
                      <a:fillRect/>
                    </a:stretch>
                  </pic:blipFill>
                  <pic:spPr>
                    <a:xfrm>
                      <a:off x="0" y="0"/>
                      <a:ext cx="5666740" cy="6376035"/>
                    </a:xfrm>
                    <a:prstGeom prst="rect">
                      <a:avLst/>
                    </a:prstGeom>
                  </pic:spPr>
                </pic:pic>
              </a:graphicData>
            </a:graphic>
            <wp14:sizeRelH relativeFrom="page">
              <wp14:pctWidth>0</wp14:pctWidth>
            </wp14:sizeRelH>
            <wp14:sizeRelV relativeFrom="page">
              <wp14:pctHeight>0</wp14:pctHeight>
            </wp14:sizeRelV>
          </wp:anchor>
        </w:drawing>
      </w:r>
      <w:r w:rsidR="00397775" w:rsidRPr="00A24308">
        <w:t xml:space="preserve">Figure </w:t>
      </w:r>
      <w:r w:rsidR="00397775" w:rsidRPr="00A24308">
        <w:fldChar w:fldCharType="begin"/>
      </w:r>
      <w:r w:rsidR="00397775" w:rsidRPr="00A24308">
        <w:instrText>SEQ Figure \* ARABIC</w:instrText>
      </w:r>
      <w:r w:rsidR="00397775" w:rsidRPr="00A24308">
        <w:fldChar w:fldCharType="separate"/>
      </w:r>
      <w:r w:rsidR="007B387A">
        <w:rPr>
          <w:noProof/>
        </w:rPr>
        <w:t>2</w:t>
      </w:r>
      <w:r w:rsidR="00397775" w:rsidRPr="00A24308">
        <w:fldChar w:fldCharType="end"/>
      </w:r>
      <w:r w:rsidR="00397775" w:rsidRPr="00A24308">
        <w:t xml:space="preserve">. </w:t>
      </w:r>
      <w:r w:rsidR="00B0151E" w:rsidRPr="00A24308">
        <w:t>Scatter plots and b</w:t>
      </w:r>
      <w:r w:rsidR="00397775" w:rsidRPr="00A24308">
        <w:t>ox and whisker plots displaying the distribution of data for each covariate</w:t>
      </w:r>
      <w:r w:rsidR="00F077C2" w:rsidRPr="00A24308">
        <w:t xml:space="preserve"> used in the marsh recession model</w:t>
      </w:r>
      <w:r w:rsidR="00397775" w:rsidRPr="00A24308">
        <w:t xml:space="preserve">. </w:t>
      </w:r>
      <w:r w:rsidR="00F077C2" w:rsidRPr="00A24308">
        <w:t>Box and whisker m</w:t>
      </w:r>
      <w:r w:rsidR="00397775" w:rsidRPr="00A24308">
        <w:t>edian values are shown by the middle horizontal line of each box plot, separating the upper box (2</w:t>
      </w:r>
      <w:r w:rsidR="00397775" w:rsidRPr="00A24308">
        <w:rPr>
          <w:vertAlign w:val="superscript"/>
        </w:rPr>
        <w:t>nd</w:t>
      </w:r>
      <w:r w:rsidR="00397775" w:rsidRPr="00A24308">
        <w:t xml:space="preserve"> quartile) and lower box (3</w:t>
      </w:r>
      <w:r w:rsidR="00397775" w:rsidRPr="00A24308">
        <w:rPr>
          <w:vertAlign w:val="superscript"/>
        </w:rPr>
        <w:t>rd</w:t>
      </w:r>
      <w:r w:rsidR="00397775" w:rsidRPr="00A24308">
        <w:t xml:space="preserve"> quartile)</w:t>
      </w:r>
      <w:ins w:id="1013" w:author="Daniel Stewart" w:date="2022-02-04T09:25:00Z">
        <w:r w:rsidR="005444F3" w:rsidRPr="00A24308">
          <w:t>.</w:t>
        </w:r>
      </w:ins>
      <w:bookmarkEnd w:id="1012"/>
      <w:r w:rsidR="00397775" w:rsidRPr="00A24308">
        <w:t xml:space="preserve"> </w:t>
      </w:r>
      <w:del w:id="1014" w:author="Daniel Stewart" w:date="2022-02-04T09:25:00Z">
        <w:r w:rsidR="00397775" w:rsidRPr="00A24308" w:rsidDel="005444F3">
          <w:delText xml:space="preserve">Mean elevation and % edge habitat were entered as interacting terms, which we have visualized by showing the interactions relative to low (&lt; [mean </w:delText>
        </w:r>
        <w:r w:rsidR="00EC57B7" w:rsidRPr="00A24308" w:rsidDel="005444F3">
          <w:delText>–</w:delText>
        </w:r>
        <w:r w:rsidR="00397775" w:rsidRPr="00A24308" w:rsidDel="005444F3">
          <w:delText xml:space="preserve"> σ]), average (mean), and high (&gt; [mean + σ]) maximum elevation values (centre bottom).</w:delText>
        </w:r>
      </w:del>
    </w:p>
    <w:p w14:paraId="066A348C" w14:textId="77777777" w:rsidR="00115753" w:rsidRPr="00115753" w:rsidRDefault="00115753" w:rsidP="00115753"/>
    <w:p w14:paraId="3227CA74" w14:textId="70C568F9" w:rsidR="161A033F" w:rsidRDefault="00F077C2" w:rsidP="00D95039">
      <w:del w:id="1015" w:author="Daniel Stewart" w:date="2022-02-08T08:56:00Z">
        <w:r w:rsidDel="008C49EF">
          <w:delText>Results from our linear regression model indicate that s</w:delText>
        </w:r>
      </w:del>
      <w:ins w:id="1016" w:author="Daniel Stewart" w:date="2022-02-08T08:56:00Z">
        <w:r w:rsidR="008C49EF">
          <w:t>S</w:t>
        </w:r>
      </w:ins>
      <w:r w:rsidR="616E580E" w:rsidRPr="43C0CAC4">
        <w:t xml:space="preserve">ites </w:t>
      </w:r>
      <w:r w:rsidR="38BC1C0A" w:rsidRPr="43C0CAC4">
        <w:t>with</w:t>
      </w:r>
      <w:ins w:id="1017" w:author="Daniel Stewart" w:date="2022-02-04T13:20:00Z">
        <w:r w:rsidR="007C736E">
          <w:t xml:space="preserve"> </w:t>
        </w:r>
      </w:ins>
      <w:ins w:id="1018" w:author="Daniel Stewart" w:date="2022-02-08T09:01:00Z">
        <w:r w:rsidR="008C49EF">
          <w:t>higher</w:t>
        </w:r>
      </w:ins>
      <w:ins w:id="1019" w:author="Daniel Stewart" w:date="2022-02-04T13:20:00Z">
        <w:r w:rsidR="007C736E">
          <w:t xml:space="preserve"> elevations</w:t>
        </w:r>
      </w:ins>
      <w:ins w:id="1020" w:author="Daniel Stewart" w:date="2022-02-04T14:29:00Z">
        <w:r w:rsidR="00D24A41">
          <w:t xml:space="preserve"> were </w:t>
        </w:r>
      </w:ins>
      <w:ins w:id="1021" w:author="Daniel Stewart" w:date="2022-02-08T09:01:00Z">
        <w:r w:rsidR="008C49EF">
          <w:t>less</w:t>
        </w:r>
      </w:ins>
      <w:ins w:id="1022" w:author="Daniel Stewart" w:date="2022-02-04T14:29:00Z">
        <w:r w:rsidR="00D24A41">
          <w:t xml:space="preserve"> susceptible to </w:t>
        </w:r>
      </w:ins>
      <w:ins w:id="1023" w:author="Daniel Stewart" w:date="2022-02-08T08:56:00Z">
        <w:r w:rsidR="008C49EF">
          <w:t>recession</w:t>
        </w:r>
      </w:ins>
      <w:ins w:id="1024" w:author="Daniel Stewart" w:date="2022-02-08T14:20:00Z">
        <w:r w:rsidR="008B017D">
          <w:t xml:space="preserve"> (</w:t>
        </w:r>
        <w:r w:rsidR="008B017D">
          <w:rPr>
            <w:i/>
            <w:iCs/>
          </w:rPr>
          <w:t xml:space="preserve">p </w:t>
        </w:r>
        <w:r w:rsidR="008B017D">
          <w:t xml:space="preserve">&lt; </w:t>
        </w:r>
      </w:ins>
      <w:ins w:id="1025" w:author="Daniel Stewart" w:date="2022-02-08T14:21:00Z">
        <w:r w:rsidR="008B017D">
          <w:t>.001)</w:t>
        </w:r>
      </w:ins>
      <w:ins w:id="1026" w:author="Daniel Stewart" w:date="2022-02-04T14:29:00Z">
        <w:r w:rsidR="00D24A41">
          <w:t>, a</w:t>
        </w:r>
      </w:ins>
      <w:ins w:id="1027" w:author="Daniel Stewart" w:date="2022-02-08T09:05:00Z">
        <w:r w:rsidR="0080630F">
          <w:t>s recession declined by</w:t>
        </w:r>
      </w:ins>
      <w:ins w:id="1028" w:author="Daniel Stewart" w:date="2022-02-04T14:29:00Z">
        <w:r w:rsidR="00D24A41">
          <w:t xml:space="preserve"> 2</w:t>
        </w:r>
      </w:ins>
      <w:ins w:id="1029" w:author="Daniel Stewart" w:date="2022-02-07T19:30:00Z">
        <w:r w:rsidR="00E04097">
          <w:t>7</w:t>
        </w:r>
      </w:ins>
      <w:ins w:id="1030" w:author="Daniel Stewart" w:date="2022-02-04T14:29:00Z">
        <w:r w:rsidR="00D24A41">
          <w:t xml:space="preserve">% </w:t>
        </w:r>
      </w:ins>
      <w:ins w:id="1031" w:author="Daniel Stewart" w:date="2022-02-08T09:05:00Z">
        <w:r w:rsidR="0080630F">
          <w:t xml:space="preserve">on average </w:t>
        </w:r>
      </w:ins>
      <w:ins w:id="1032" w:author="Daniel Stewart" w:date="2022-02-04T14:30:00Z">
        <w:r w:rsidR="00D24A41">
          <w:t>for every metre gained in mean</w:t>
        </w:r>
      </w:ins>
      <w:ins w:id="1033" w:author="Daniel Stewart" w:date="2022-02-08T08:56:00Z">
        <w:r w:rsidR="008C49EF">
          <w:t xml:space="preserve"> site</w:t>
        </w:r>
      </w:ins>
      <w:ins w:id="1034" w:author="Daniel Stewart" w:date="2022-02-04T14:30:00Z">
        <w:r w:rsidR="00D24A41">
          <w:t xml:space="preserve"> elevation</w:t>
        </w:r>
      </w:ins>
      <w:ins w:id="1035" w:author="Daniel Stewart" w:date="2022-02-08T08:57:00Z">
        <w:r w:rsidR="008C49EF">
          <w:t xml:space="preserve"> (</w:t>
        </w:r>
      </w:ins>
      <w:ins w:id="1036" w:author="Daniel Stewart" w:date="2022-02-08T14:21:00Z">
        <w:r w:rsidR="008B017D" w:rsidRPr="43C0CAC4">
          <w:rPr>
            <w:i/>
            <w:iCs/>
          </w:rPr>
          <w:t>F</w:t>
        </w:r>
        <w:r w:rsidR="008B017D">
          <w:rPr>
            <w:i/>
            <w:iCs/>
          </w:rPr>
          <w:t xml:space="preserve"> </w:t>
        </w:r>
        <w:r w:rsidR="008B017D">
          <w:t>[10</w:t>
        </w:r>
        <w:r w:rsidR="008B017D" w:rsidRPr="43C0CAC4">
          <w:t>,67</w:t>
        </w:r>
        <w:r w:rsidR="008B017D">
          <w:t>]</w:t>
        </w:r>
        <w:r w:rsidR="008B017D" w:rsidRPr="43C0CAC4">
          <w:t xml:space="preserve"> = </w:t>
        </w:r>
        <w:r w:rsidR="008B017D">
          <w:t>3</w:t>
        </w:r>
        <w:r w:rsidR="008B017D" w:rsidRPr="43C0CAC4">
          <w:t>.09</w:t>
        </w:r>
        <w:r w:rsidR="008B017D">
          <w:t>2</w:t>
        </w:r>
        <w:r w:rsidR="008B017D" w:rsidRPr="43C0CAC4">
          <w:rPr>
            <w:i/>
            <w:iCs/>
          </w:rPr>
          <w:t xml:space="preserve">, </w:t>
        </w:r>
        <w:r w:rsidR="008B017D" w:rsidRPr="43C0CAC4">
          <w:t>adj.</w:t>
        </w:r>
        <w:r w:rsidR="008B017D" w:rsidRPr="43C0CAC4">
          <w:rPr>
            <w:i/>
            <w:iCs/>
          </w:rPr>
          <w:t xml:space="preserve"> R</w:t>
        </w:r>
        <w:r w:rsidR="008B017D" w:rsidRPr="43C0CAC4">
          <w:rPr>
            <w:i/>
            <w:iCs/>
            <w:vertAlign w:val="superscript"/>
          </w:rPr>
          <w:t>2</w:t>
        </w:r>
        <w:r w:rsidR="008B017D" w:rsidRPr="43C0CAC4">
          <w:rPr>
            <w:i/>
            <w:iCs/>
          </w:rPr>
          <w:t xml:space="preserve"> =</w:t>
        </w:r>
        <w:r w:rsidR="008B017D" w:rsidRPr="43C0CAC4">
          <w:t xml:space="preserve"> 0.</w:t>
        </w:r>
        <w:r w:rsidR="008B017D">
          <w:t>214</w:t>
        </w:r>
        <w:r w:rsidR="008B017D" w:rsidRPr="43C0CAC4">
          <w:t xml:space="preserve">, </w:t>
        </w:r>
        <w:r w:rsidR="008B017D" w:rsidRPr="43C0CAC4">
          <w:rPr>
            <w:i/>
            <w:iCs/>
          </w:rPr>
          <w:t>p</w:t>
        </w:r>
        <w:r w:rsidR="008B017D" w:rsidRPr="43C0CAC4">
          <w:t xml:space="preserve"> = .00</w:t>
        </w:r>
        <w:r w:rsidR="008B017D">
          <w:t>3; Fig. 3)</w:t>
        </w:r>
      </w:ins>
      <w:ins w:id="1037" w:author="Daniel Stewart" w:date="2022-02-08T08:59:00Z">
        <w:r w:rsidR="008C49EF">
          <w:t xml:space="preserve">. </w:t>
        </w:r>
      </w:ins>
      <w:ins w:id="1038" w:author="Daniel Stewart" w:date="2022-02-08T09:00:00Z">
        <w:r w:rsidR="008C49EF">
          <w:t xml:space="preserve">Recession </w:t>
        </w:r>
      </w:ins>
      <w:ins w:id="1039" w:author="Daniel Stewart" w:date="2022-02-08T09:05:00Z">
        <w:r w:rsidR="0080630F">
          <w:t xml:space="preserve">was positively correlated with </w:t>
        </w:r>
      </w:ins>
      <w:ins w:id="1040" w:author="Daniel Stewart" w:date="2022-02-08T09:00:00Z">
        <w:r w:rsidR="008C49EF">
          <w:t>distance upriver</w:t>
        </w:r>
      </w:ins>
      <w:ins w:id="1041" w:author="Daniel Stewart" w:date="2022-02-08T09:06:00Z">
        <w:r w:rsidR="0080630F">
          <w:t xml:space="preserve"> (</w:t>
        </w:r>
        <w:r w:rsidR="0080630F">
          <w:rPr>
            <w:i/>
            <w:iCs/>
          </w:rPr>
          <w:t>p</w:t>
        </w:r>
        <w:r w:rsidR="0080630F">
          <w:t xml:space="preserve"> = .002)</w:t>
        </w:r>
      </w:ins>
      <w:ins w:id="1042" w:author="Daniel Stewart" w:date="2022-02-08T09:00:00Z">
        <w:r w:rsidR="008C49EF">
          <w:t xml:space="preserve">, </w:t>
        </w:r>
      </w:ins>
      <w:ins w:id="1043" w:author="Daniel Stewart" w:date="2022-02-08T09:06:00Z">
        <w:r w:rsidR="0080630F">
          <w:t>averaging a</w:t>
        </w:r>
      </w:ins>
      <w:ins w:id="1044" w:author="Daniel Stewart" w:date="2022-02-08T09:00:00Z">
        <w:r w:rsidR="008C49EF">
          <w:t xml:space="preserve"> 1% </w:t>
        </w:r>
      </w:ins>
      <w:ins w:id="1045" w:author="Daniel Stewart" w:date="2022-02-08T09:06:00Z">
        <w:r w:rsidR="0080630F">
          <w:t xml:space="preserve">increase </w:t>
        </w:r>
      </w:ins>
      <w:ins w:id="1046" w:author="Daniel Stewart" w:date="2022-02-08T09:00:00Z">
        <w:r w:rsidR="008C49EF">
          <w:t xml:space="preserve">per kilometre upriver, </w:t>
        </w:r>
      </w:ins>
      <w:ins w:id="1047" w:author="Daniel Stewart" w:date="2022-02-08T09:01:00Z">
        <w:r w:rsidR="008C49EF">
          <w:t xml:space="preserve">and </w:t>
        </w:r>
      </w:ins>
      <w:ins w:id="1048" w:author="Daniel Stewart" w:date="2022-02-08T09:03:00Z">
        <w:r w:rsidR="0080630F">
          <w:t xml:space="preserve">sites in the North Arm </w:t>
        </w:r>
      </w:ins>
      <w:ins w:id="1049" w:author="Daniel Stewart" w:date="2022-02-08T09:07:00Z">
        <w:r w:rsidR="00EB5B24">
          <w:t>experienced</w:t>
        </w:r>
      </w:ins>
      <w:ins w:id="1050" w:author="Daniel Stewart" w:date="2022-02-08T09:03:00Z">
        <w:r w:rsidR="0080630F">
          <w:t xml:space="preserve"> 13% more reces</w:t>
        </w:r>
      </w:ins>
      <w:ins w:id="1051" w:author="Daniel Stewart" w:date="2022-02-08T09:07:00Z">
        <w:r w:rsidR="00EB5B24">
          <w:t>sion</w:t>
        </w:r>
      </w:ins>
      <w:ins w:id="1052" w:author="Daniel Stewart" w:date="2022-02-08T09:03:00Z">
        <w:r w:rsidR="0080630F">
          <w:t xml:space="preserve"> on average than sites in the Main Arm</w:t>
        </w:r>
      </w:ins>
      <w:ins w:id="1053" w:author="Daniel Stewart" w:date="2022-02-08T09:07:00Z">
        <w:r w:rsidR="00EB5B24">
          <w:t xml:space="preserve"> (</w:t>
        </w:r>
        <w:r w:rsidR="00EB5B24">
          <w:rPr>
            <w:i/>
            <w:iCs/>
          </w:rPr>
          <w:t>p</w:t>
        </w:r>
        <w:r w:rsidR="00EB5B24">
          <w:t xml:space="preserve"> = .017)</w:t>
        </w:r>
      </w:ins>
      <w:ins w:id="1054" w:author="Daniel Stewart" w:date="2022-02-08T09:03:00Z">
        <w:r w:rsidR="0080630F">
          <w:t xml:space="preserve">. </w:t>
        </w:r>
      </w:ins>
      <w:ins w:id="1055" w:author="Daniel Stewart" w:date="2022-02-08T09:09:00Z">
        <w:r w:rsidR="00EB5B24">
          <w:t xml:space="preserve">Though not </w:t>
        </w:r>
      </w:ins>
      <w:ins w:id="1056" w:author="Daniel Stewart" w:date="2022-02-08T09:13:00Z">
        <w:r w:rsidR="005E6156">
          <w:t xml:space="preserve">statistically </w:t>
        </w:r>
      </w:ins>
      <w:ins w:id="1057" w:author="Daniel Stewart" w:date="2022-02-08T09:09:00Z">
        <w:r w:rsidR="00EB5B24">
          <w:t>significant in their effect, there are indications that factors related to the protection of sites (</w:t>
        </w:r>
      </w:ins>
      <w:ins w:id="1058" w:author="Daniel Stewart" w:date="2022-02-08T09:13:00Z">
        <w:r w:rsidR="005E6156">
          <w:t xml:space="preserve">i.e., </w:t>
        </w:r>
      </w:ins>
      <w:ins w:id="1059" w:author="Daniel Stewart" w:date="2022-02-08T09:12:00Z">
        <w:r w:rsidR="00EB5B24">
          <w:t xml:space="preserve">located in a </w:t>
        </w:r>
      </w:ins>
      <w:ins w:id="1060" w:author="Daniel Stewart" w:date="2022-02-08T09:10:00Z">
        <w:r w:rsidR="00EB5B24">
          <w:t>slough, embayed design, shear boom</w:t>
        </w:r>
      </w:ins>
      <w:ins w:id="1061" w:author="Daniel Stewart" w:date="2022-02-08T09:12:00Z">
        <w:r w:rsidR="005E6156">
          <w:t xml:space="preserve"> present</w:t>
        </w:r>
      </w:ins>
      <w:ins w:id="1062" w:author="Daniel Stewart" w:date="2022-02-08T09:10:00Z">
        <w:r w:rsidR="00EB5B24">
          <w:t xml:space="preserve">, </w:t>
        </w:r>
        <w:r w:rsidR="00EB5B24">
          <w:lastRenderedPageBreak/>
          <w:t>offshore structure</w:t>
        </w:r>
      </w:ins>
      <w:ins w:id="1063" w:author="Daniel Stewart" w:date="2022-02-08T09:12:00Z">
        <w:r w:rsidR="005E6156">
          <w:t xml:space="preserve"> present</w:t>
        </w:r>
      </w:ins>
      <w:ins w:id="1064" w:author="Daniel Stewart" w:date="2022-02-08T09:10:00Z">
        <w:r w:rsidR="00EB5B24">
          <w:t xml:space="preserve">) </w:t>
        </w:r>
      </w:ins>
      <w:ins w:id="1065" w:author="Daniel Stewart" w:date="2022-02-08T09:12:00Z">
        <w:r w:rsidR="005E6156">
          <w:t xml:space="preserve">may </w:t>
        </w:r>
      </w:ins>
      <w:ins w:id="1066" w:author="Daniel Stewart" w:date="2022-02-08T09:13:00Z">
        <w:r w:rsidR="005E6156">
          <w:t>mitigate</w:t>
        </w:r>
      </w:ins>
      <w:ins w:id="1067" w:author="Daniel Stewart" w:date="2022-02-08T09:10:00Z">
        <w:r w:rsidR="00EB5B24">
          <w:t xml:space="preserve"> recession.</w:t>
        </w:r>
      </w:ins>
      <w:ins w:id="1068" w:author="Daniel Stewart" w:date="2022-02-08T09:13:00Z">
        <w:r w:rsidR="005E6156">
          <w:t xml:space="preserve"> </w:t>
        </w:r>
      </w:ins>
      <w:ins w:id="1069" w:author="Daniel Stewart" w:date="2022-02-08T09:14:00Z">
        <w:r w:rsidR="005E6156">
          <w:t>Project size, project age, and percent of edge habitat had no significant effect on recession</w:t>
        </w:r>
      </w:ins>
      <w:ins w:id="1070" w:author="Daniel Stewart" w:date="2022-02-08T14:07:00Z">
        <w:r w:rsidR="005F509B">
          <w:t xml:space="preserve"> (see Appendix </w:t>
        </w:r>
      </w:ins>
      <w:ins w:id="1071" w:author="Daniel Stewart" w:date="2022-02-08T14:24:00Z">
        <w:r w:rsidR="00A07387">
          <w:t>F</w:t>
        </w:r>
      </w:ins>
      <w:ins w:id="1072" w:author="Daniel Stewart" w:date="2022-02-08T14:07:00Z">
        <w:r w:rsidR="005F509B">
          <w:t xml:space="preserve"> and </w:t>
        </w:r>
      </w:ins>
      <w:ins w:id="1073" w:author="Daniel Stewart" w:date="2022-02-08T14:24:00Z">
        <w:r w:rsidR="00A07387">
          <w:t>G</w:t>
        </w:r>
      </w:ins>
      <w:ins w:id="1074" w:author="Daniel Stewart" w:date="2022-02-08T14:07:00Z">
        <w:r w:rsidR="005F509B">
          <w:t xml:space="preserve"> for model summary and visualizations)</w:t>
        </w:r>
      </w:ins>
      <w:ins w:id="1075" w:author="Daniel Stewart" w:date="2022-02-08T09:14:00Z">
        <w:r w:rsidR="005E6156">
          <w:t xml:space="preserve">. </w:t>
        </w:r>
      </w:ins>
      <w:del w:id="1076" w:author="Daniel Stewart" w:date="2022-02-08T09:11:00Z">
        <w:r w:rsidR="38BC1C0A" w:rsidRPr="43C0CAC4" w:rsidDel="00EB5B24">
          <w:delText xml:space="preserve"> protective</w:delText>
        </w:r>
        <w:r w:rsidR="09BF898A" w:rsidRPr="43C0CAC4" w:rsidDel="00EB5B24">
          <w:delText xml:space="preserve"> infrastructure, such as offshore structures (</w:delText>
        </w:r>
        <w:r w:rsidR="09BF898A" w:rsidRPr="43C0CAC4" w:rsidDel="00EB5B24">
          <w:rPr>
            <w:i/>
            <w:iCs/>
          </w:rPr>
          <w:delText xml:space="preserve">p </w:delText>
        </w:r>
        <w:r w:rsidR="09BF898A" w:rsidRPr="43C0CAC4" w:rsidDel="00EB5B24">
          <w:delText>= .01</w:delText>
        </w:r>
        <w:r w:rsidR="00351DCE" w:rsidDel="00EB5B24">
          <w:delText>7</w:delText>
        </w:r>
        <w:r w:rsidR="09BF898A" w:rsidRPr="43C0CAC4" w:rsidDel="00EB5B24">
          <w:delText>)</w:delText>
        </w:r>
        <w:r w:rsidR="1343C259" w:rsidRPr="43C0CAC4" w:rsidDel="00EB5B24">
          <w:delText xml:space="preserve">, and perhaps </w:delText>
        </w:r>
        <w:r w:rsidR="00C93E71" w:rsidDel="00EB5B24">
          <w:delText>debris</w:delText>
        </w:r>
        <w:r w:rsidR="1343C259" w:rsidRPr="43C0CAC4" w:rsidDel="00EB5B24">
          <w:delText xml:space="preserve"> fences (</w:delText>
        </w:r>
        <w:r w:rsidR="1343C259" w:rsidRPr="43C0CAC4" w:rsidDel="00EB5B24">
          <w:rPr>
            <w:i/>
            <w:iCs/>
          </w:rPr>
          <w:delText>p</w:delText>
        </w:r>
        <w:r w:rsidR="1343C259" w:rsidRPr="43C0CAC4" w:rsidDel="00EB5B24">
          <w:delText xml:space="preserve"> = .0</w:delText>
        </w:r>
        <w:r w:rsidR="00351DCE" w:rsidDel="00EB5B24">
          <w:delText>6</w:delText>
        </w:r>
        <w:r w:rsidR="00C93E71" w:rsidDel="00EB5B24">
          <w:delText>4</w:delText>
        </w:r>
        <w:r w:rsidR="1343C259" w:rsidRPr="43C0CAC4" w:rsidDel="00EB5B24">
          <w:delText>)</w:delText>
        </w:r>
        <w:r w:rsidR="7549DEF4" w:rsidRPr="43C0CAC4" w:rsidDel="00EB5B24">
          <w:delText>,</w:delText>
        </w:r>
        <w:r w:rsidR="65F971EF" w:rsidRPr="43C0CAC4" w:rsidDel="00EB5B24">
          <w:delText xml:space="preserve"> </w:delText>
        </w:r>
        <w:r w:rsidR="327593A0" w:rsidRPr="43C0CAC4" w:rsidDel="00EB5B24">
          <w:delText>a</w:delText>
        </w:r>
        <w:r w:rsidR="07A64728" w:rsidRPr="43C0CAC4" w:rsidDel="00EB5B24">
          <w:delText xml:space="preserve">ppeared to be more resilient to recession, </w:delText>
        </w:r>
        <w:r w:rsidR="32DFFE6E" w:rsidRPr="43C0CAC4" w:rsidDel="00EB5B24">
          <w:delText>averaging 1</w:delText>
        </w:r>
        <w:r w:rsidR="008752D7" w:rsidDel="00EB5B24">
          <w:delText>2</w:delText>
        </w:r>
        <w:r w:rsidR="32DFFE6E" w:rsidRPr="43C0CAC4" w:rsidDel="00EB5B24">
          <w:delText>.</w:delText>
        </w:r>
        <w:r w:rsidR="008752D7" w:rsidDel="00EB5B24">
          <w:delText>7</w:delText>
        </w:r>
        <w:r w:rsidR="327593A0" w:rsidRPr="43C0CAC4" w:rsidDel="00EB5B24">
          <w:delText xml:space="preserve">% and </w:delText>
        </w:r>
        <w:r w:rsidR="2334EB02" w:rsidRPr="43C0CAC4" w:rsidDel="00EB5B24">
          <w:delText>2</w:delText>
        </w:r>
        <w:r w:rsidR="008752D7" w:rsidDel="00EB5B24">
          <w:delText>6</w:delText>
        </w:r>
        <w:r w:rsidR="2334EB02" w:rsidRPr="43C0CAC4" w:rsidDel="00EB5B24">
          <w:delText>.</w:delText>
        </w:r>
        <w:r w:rsidR="008752D7" w:rsidDel="00EB5B24">
          <w:delText>0</w:delText>
        </w:r>
        <w:r w:rsidR="327593A0" w:rsidRPr="43C0CAC4" w:rsidDel="00EB5B24">
          <w:delText>%</w:delText>
        </w:r>
        <w:r w:rsidR="65F971EF" w:rsidRPr="43C0CAC4" w:rsidDel="00EB5B24">
          <w:delText xml:space="preserve"> </w:delText>
        </w:r>
        <w:r w:rsidR="6E4F69BC" w:rsidRPr="43C0CAC4" w:rsidDel="00EB5B24">
          <w:delText xml:space="preserve">less </w:delText>
        </w:r>
        <w:r w:rsidR="2FB7FECB" w:rsidRPr="43C0CAC4" w:rsidDel="00EB5B24">
          <w:delText>recessed marsh</w:delText>
        </w:r>
        <w:r w:rsidR="5F8B874D" w:rsidRPr="43C0CAC4" w:rsidDel="00EB5B24">
          <w:delText xml:space="preserve"> </w:delText>
        </w:r>
        <w:r w:rsidR="3EF41352" w:rsidRPr="43C0CAC4" w:rsidDel="00EB5B24">
          <w:delText>respectively</w:delText>
        </w:r>
        <w:r w:rsidDel="00EB5B24">
          <w:delText xml:space="preserve"> </w:delText>
        </w:r>
        <w:r w:rsidRPr="43C0CAC4" w:rsidDel="00EB5B24">
          <w:delText>(</w:delText>
        </w:r>
        <w:r w:rsidRPr="43C0CAC4" w:rsidDel="00EB5B24">
          <w:rPr>
            <w:i/>
            <w:iCs/>
          </w:rPr>
          <w:delText>F</w:delText>
        </w:r>
        <w:r w:rsidDel="00EB5B24">
          <w:rPr>
            <w:i/>
            <w:iCs/>
          </w:rPr>
          <w:delText xml:space="preserve"> </w:delText>
        </w:r>
        <w:r w:rsidRPr="43C0CAC4" w:rsidDel="00EB5B24">
          <w:delText>(1</w:delText>
        </w:r>
      </w:del>
      <w:del w:id="1077" w:author="Daniel Stewart" w:date="2022-02-07T15:37:00Z">
        <w:r w:rsidRPr="43C0CAC4" w:rsidDel="00C27F38">
          <w:delText>1</w:delText>
        </w:r>
      </w:del>
      <w:del w:id="1078" w:author="Daniel Stewart" w:date="2022-02-08T09:11:00Z">
        <w:r w:rsidRPr="43C0CAC4" w:rsidDel="00EB5B24">
          <w:delText xml:space="preserve">,67) = </w:delText>
        </w:r>
      </w:del>
      <w:del w:id="1079" w:author="Daniel Stewart" w:date="2022-02-07T15:37:00Z">
        <w:r w:rsidRPr="43C0CAC4" w:rsidDel="00C27F38">
          <w:delText>2</w:delText>
        </w:r>
      </w:del>
      <w:del w:id="1080" w:author="Daniel Stewart" w:date="2022-02-08T09:11:00Z">
        <w:r w:rsidRPr="43C0CAC4" w:rsidDel="00EB5B24">
          <w:delText>.</w:delText>
        </w:r>
      </w:del>
      <w:del w:id="1081" w:author="Daniel Stewart" w:date="2022-02-04T13:18:00Z">
        <w:r w:rsidR="00351DCE" w:rsidDel="00E32B90">
          <w:delText>7</w:delText>
        </w:r>
      </w:del>
      <w:del w:id="1082" w:author="Daniel Stewart" w:date="2022-02-07T15:37:00Z">
        <w:r w:rsidR="00351DCE" w:rsidDel="00C27F38">
          <w:delText>9</w:delText>
        </w:r>
      </w:del>
      <w:del w:id="1083" w:author="Daniel Stewart" w:date="2022-02-08T09:11:00Z">
        <w:r w:rsidRPr="43C0CAC4" w:rsidDel="00EB5B24">
          <w:rPr>
            <w:i/>
            <w:iCs/>
          </w:rPr>
          <w:delText xml:space="preserve">, </w:delText>
        </w:r>
        <w:r w:rsidRPr="43C0CAC4" w:rsidDel="00EB5B24">
          <w:delText>adj.</w:delText>
        </w:r>
        <w:r w:rsidRPr="43C0CAC4" w:rsidDel="00EB5B24">
          <w:rPr>
            <w:i/>
            <w:iCs/>
          </w:rPr>
          <w:delText xml:space="preserve"> R</w:delText>
        </w:r>
        <w:r w:rsidRPr="43C0CAC4" w:rsidDel="00EB5B24">
          <w:rPr>
            <w:i/>
            <w:iCs/>
            <w:vertAlign w:val="superscript"/>
          </w:rPr>
          <w:delText>2</w:delText>
        </w:r>
        <w:r w:rsidRPr="43C0CAC4" w:rsidDel="00EB5B24">
          <w:rPr>
            <w:i/>
            <w:iCs/>
          </w:rPr>
          <w:delText xml:space="preserve"> =</w:delText>
        </w:r>
        <w:r w:rsidRPr="43C0CAC4" w:rsidDel="00EB5B24">
          <w:delText xml:space="preserve"> 0.</w:delText>
        </w:r>
        <w:r w:rsidR="00351DCE" w:rsidDel="00EB5B24">
          <w:delText>2</w:delText>
        </w:r>
      </w:del>
      <w:del w:id="1084" w:author="Daniel Stewart" w:date="2022-02-04T13:18:00Z">
        <w:r w:rsidR="00351DCE" w:rsidDel="007C736E">
          <w:delText>02</w:delText>
        </w:r>
      </w:del>
      <w:del w:id="1085" w:author="Daniel Stewart" w:date="2022-02-08T09:11:00Z">
        <w:r w:rsidRPr="43C0CAC4" w:rsidDel="00EB5B24">
          <w:delText xml:space="preserve">, </w:delText>
        </w:r>
        <w:r w:rsidRPr="43C0CAC4" w:rsidDel="00EB5B24">
          <w:rPr>
            <w:i/>
            <w:iCs/>
          </w:rPr>
          <w:delText>p</w:delText>
        </w:r>
        <w:r w:rsidRPr="43C0CAC4" w:rsidDel="00EB5B24">
          <w:delText xml:space="preserve"> = .00</w:delText>
        </w:r>
      </w:del>
      <w:del w:id="1086" w:author="Daniel Stewart" w:date="2022-02-04T13:18:00Z">
        <w:r w:rsidR="00351DCE" w:rsidDel="007C736E">
          <w:delText>5</w:delText>
        </w:r>
      </w:del>
      <w:del w:id="1087" w:author="Daniel Stewart" w:date="2022-02-08T09:11:00Z">
        <w:r w:rsidDel="00EB5B24">
          <w:delText>; Fig. 3</w:delText>
        </w:r>
        <w:r w:rsidRPr="43C0CAC4" w:rsidDel="00EB5B24">
          <w:delText>)</w:delText>
        </w:r>
        <w:r w:rsidDel="00EB5B24">
          <w:delText xml:space="preserve">. </w:delText>
        </w:r>
        <w:r w:rsidR="1B68DC42" w:rsidRPr="43C0CAC4" w:rsidDel="00EB5B24">
          <w:delText xml:space="preserve">Conversely, </w:delText>
        </w:r>
        <w:r w:rsidDel="00EB5B24">
          <w:delText>percent</w:delText>
        </w:r>
        <w:r w:rsidR="636DA763" w:rsidRPr="43C0CAC4" w:rsidDel="00EB5B24">
          <w:delText xml:space="preserve"> recessed marsh was on average 1</w:delText>
        </w:r>
      </w:del>
      <w:del w:id="1088" w:author="Daniel Stewart" w:date="2022-02-04T14:29:00Z">
        <w:r w:rsidR="636DA763" w:rsidRPr="43C0CAC4" w:rsidDel="00D24A41">
          <w:delText>8</w:delText>
        </w:r>
      </w:del>
      <w:del w:id="1089" w:author="Daniel Stewart" w:date="2022-02-08T09:11:00Z">
        <w:r w:rsidR="636DA763" w:rsidRPr="43C0CAC4" w:rsidDel="00EB5B24">
          <w:delText>.</w:delText>
        </w:r>
      </w:del>
      <w:del w:id="1090" w:author="Daniel Stewart" w:date="2022-02-04T14:29:00Z">
        <w:r w:rsidR="008752D7" w:rsidDel="00D24A41">
          <w:delText>8</w:delText>
        </w:r>
      </w:del>
      <w:del w:id="1091" w:author="Daniel Stewart" w:date="2022-02-08T09:11:00Z">
        <w:r w:rsidR="636DA763" w:rsidRPr="43C0CAC4" w:rsidDel="00EB5B24">
          <w:delText xml:space="preserve">% higher in North Arm </w:delText>
        </w:r>
        <w:r w:rsidR="05EFD3BA" w:rsidRPr="43C0CAC4" w:rsidDel="00EB5B24">
          <w:delText>than South Arm sites</w:delText>
        </w:r>
        <w:r w:rsidR="1B68DC42" w:rsidRPr="43C0CAC4" w:rsidDel="00EB5B24">
          <w:delText xml:space="preserve"> </w:delText>
        </w:r>
        <w:r w:rsidR="09BF898A" w:rsidRPr="43C0CAC4" w:rsidDel="00EB5B24">
          <w:delText>(</w:delText>
        </w:r>
        <w:r w:rsidR="09BF898A" w:rsidRPr="43C0CAC4" w:rsidDel="00EB5B24">
          <w:rPr>
            <w:i/>
            <w:iCs/>
          </w:rPr>
          <w:delText>p</w:delText>
        </w:r>
        <w:r w:rsidR="09BF898A" w:rsidRPr="43C0CAC4" w:rsidDel="00EB5B24">
          <w:delText xml:space="preserve"> = .0</w:delText>
        </w:r>
      </w:del>
      <w:del w:id="1092" w:author="Daniel Stewart" w:date="2022-02-04T14:28:00Z">
        <w:r w:rsidR="09BF898A" w:rsidRPr="43C0CAC4" w:rsidDel="00D24A41">
          <w:delText>0</w:delText>
        </w:r>
      </w:del>
      <w:del w:id="1093" w:author="Daniel Stewart" w:date="2022-02-08T09:11:00Z">
        <w:r w:rsidR="09BF898A" w:rsidRPr="43C0CAC4" w:rsidDel="00EB5B24">
          <w:delText>1)</w:delText>
        </w:r>
        <w:r w:rsidR="5F07F244" w:rsidRPr="43C0CAC4" w:rsidDel="00EB5B24">
          <w:delText>.</w:delText>
        </w:r>
        <w:r w:rsidR="09BF898A" w:rsidRPr="43C0CAC4" w:rsidDel="00EB5B24">
          <w:delText xml:space="preserve"> Presence of a foreshore shear boom,</w:delText>
        </w:r>
        <w:r w:rsidR="5165747F" w:rsidRPr="43C0CAC4" w:rsidDel="00EB5B24">
          <w:delText xml:space="preserve"> inland basin designs, </w:delText>
        </w:r>
        <w:r w:rsidR="09BF898A" w:rsidRPr="43C0CAC4" w:rsidDel="00EB5B24">
          <w:delText>site age, and site size had no significant effect</w:delText>
        </w:r>
        <w:r w:rsidDel="00EB5B24">
          <w:delText xml:space="preserve"> on recession</w:delText>
        </w:r>
        <w:r w:rsidR="09BF898A" w:rsidRPr="43C0CAC4" w:rsidDel="00EB5B24">
          <w:delText>.</w:delText>
        </w:r>
      </w:del>
      <w:del w:id="1094" w:author="Daniel Stewart" w:date="2022-02-04T13:19:00Z">
        <w:r w:rsidR="09BF898A" w:rsidRPr="43C0CAC4" w:rsidDel="007C736E">
          <w:delText xml:space="preserve"> </w:delText>
        </w:r>
        <w:r w:rsidR="21F65A25" w:rsidRPr="43C0CAC4" w:rsidDel="007C736E">
          <w:delText>A</w:delText>
        </w:r>
        <w:r w:rsidR="0E187E00" w:rsidRPr="43C0CAC4" w:rsidDel="007C736E">
          <w:delText>s interacting terms</w:delText>
        </w:r>
        <w:r w:rsidDel="007C736E">
          <w:delText xml:space="preserve"> however</w:delText>
        </w:r>
        <w:r w:rsidR="55942ECB" w:rsidRPr="43C0CAC4" w:rsidDel="007C736E">
          <w:delText xml:space="preserve">, </w:delText>
        </w:r>
        <w:r w:rsidR="536E6EE1" w:rsidRPr="43C0CAC4" w:rsidDel="007C736E">
          <w:delText xml:space="preserve">mean </w:delText>
        </w:r>
        <w:r w:rsidR="55942ECB" w:rsidRPr="43C0CAC4" w:rsidDel="007C736E">
          <w:delText xml:space="preserve">elevation and percent </w:delText>
        </w:r>
        <w:r w:rsidR="55942ECB" w:rsidRPr="00397775" w:rsidDel="007C736E">
          <w:delText>edge habitat</w:delText>
        </w:r>
        <w:r w:rsidR="0E187E00" w:rsidRPr="00397775" w:rsidDel="007C736E">
          <w:delText xml:space="preserve"> had a significant effect on </w:delText>
        </w:r>
        <w:r w:rsidR="31DDBE67" w:rsidRPr="00397775" w:rsidDel="007C736E">
          <w:delText>marsh recession</w:delText>
        </w:r>
        <w:r w:rsidR="20BB5B6E" w:rsidRPr="00397775" w:rsidDel="007C736E">
          <w:delText>.</w:delText>
        </w:r>
        <w:r w:rsidR="0E187E00" w:rsidRPr="00397775" w:rsidDel="007C736E">
          <w:delText xml:space="preserve"> </w:delText>
        </w:r>
        <w:r w:rsidR="7C5FA4DA" w:rsidRPr="00397775" w:rsidDel="007C736E">
          <w:delText>This</w:delText>
        </w:r>
        <w:r w:rsidR="3A91B60D" w:rsidRPr="00397775" w:rsidDel="007C736E">
          <w:delText xml:space="preserve"> significant</w:delText>
        </w:r>
        <w:r w:rsidR="7C5FA4DA" w:rsidRPr="00397775" w:rsidDel="007C736E">
          <w:delText xml:space="preserve"> interaction indicates that</w:delText>
        </w:r>
        <w:r w:rsidR="60D1489E" w:rsidRPr="00397775" w:rsidDel="007C736E">
          <w:delText xml:space="preserve"> r</w:delText>
        </w:r>
        <w:r w:rsidR="7C5FA4DA" w:rsidRPr="00397775" w:rsidDel="007C736E">
          <w:delText>ecession increase</w:delText>
        </w:r>
        <w:r w:rsidR="2C9AE7CD" w:rsidRPr="00397775" w:rsidDel="007C736E">
          <w:delText>s</w:delText>
        </w:r>
        <w:r w:rsidR="7C5FA4DA" w:rsidRPr="00397775" w:rsidDel="007C736E">
          <w:delText xml:space="preserve"> </w:delText>
        </w:r>
        <w:r w:rsidR="58583B4C" w:rsidRPr="00397775" w:rsidDel="007C736E">
          <w:delText xml:space="preserve">most strongly </w:delText>
        </w:r>
        <w:r w:rsidR="453393AE" w:rsidRPr="00397775" w:rsidDel="007C736E">
          <w:delText>as</w:delText>
        </w:r>
        <w:r w:rsidR="7C5FA4DA" w:rsidRPr="00397775" w:rsidDel="007C736E">
          <w:delText xml:space="preserve"> </w:delText>
        </w:r>
        <w:r w:rsidR="5B5F30AA" w:rsidRPr="00397775" w:rsidDel="007C736E">
          <w:delText xml:space="preserve">percent </w:delText>
        </w:r>
        <w:r w:rsidR="7C5FA4DA" w:rsidRPr="00397775" w:rsidDel="007C736E">
          <w:delText xml:space="preserve">edge habitat </w:delText>
        </w:r>
        <w:r w:rsidR="7C91FE89" w:rsidRPr="00397775" w:rsidDel="007C736E">
          <w:delText>increase</w:delText>
        </w:r>
        <w:r w:rsidR="755193F5" w:rsidRPr="00397775" w:rsidDel="007C736E">
          <w:delText>s</w:delText>
        </w:r>
        <w:r w:rsidR="7C91FE89" w:rsidRPr="00397775" w:rsidDel="007C736E">
          <w:delText xml:space="preserve"> </w:delText>
        </w:r>
        <w:r w:rsidR="5F6B2B02" w:rsidRPr="00397775" w:rsidDel="007C736E">
          <w:delText xml:space="preserve">in low </w:delText>
        </w:r>
        <w:r w:rsidDel="007C736E">
          <w:delText xml:space="preserve">and average </w:delText>
        </w:r>
        <w:r w:rsidR="5F6B2B02" w:rsidRPr="00397775" w:rsidDel="007C736E">
          <w:delText>elevation conditions</w:delText>
        </w:r>
        <w:r w:rsidR="52479705" w:rsidRPr="00397775" w:rsidDel="007C736E">
          <w:delText xml:space="preserve">, with </w:delText>
        </w:r>
        <w:r w:rsidDel="007C736E">
          <w:delText>diminished</w:delText>
        </w:r>
        <w:r w:rsidR="52479705" w:rsidRPr="00397775" w:rsidDel="007C736E">
          <w:delText xml:space="preserve"> effects in higher elevations</w:delText>
        </w:r>
        <w:r w:rsidR="12783A8A" w:rsidRPr="00397775" w:rsidDel="007C736E">
          <w:delText xml:space="preserve"> (</w:delText>
        </w:r>
        <w:r w:rsidR="00351DCE" w:rsidRPr="00351DCE" w:rsidDel="007C736E">
          <w:rPr>
            <w:i/>
            <w:iCs/>
          </w:rPr>
          <w:delText>p</w:delText>
        </w:r>
        <w:r w:rsidR="00351DCE" w:rsidDel="007C736E">
          <w:delText xml:space="preserve"> = .002</w:delText>
        </w:r>
      </w:del>
      <w:del w:id="1095" w:author="Daniel Stewart" w:date="2022-02-08T09:11:00Z">
        <w:r w:rsidR="00351DCE" w:rsidDel="00EB5B24">
          <w:delText xml:space="preserve">; </w:delText>
        </w:r>
        <w:r w:rsidR="12783A8A" w:rsidRPr="00351DCE" w:rsidDel="00EB5B24">
          <w:delText>Fig</w:delText>
        </w:r>
        <w:r w:rsidDel="00EB5B24">
          <w:delText>. 2</w:delText>
        </w:r>
        <w:r w:rsidR="12783A8A" w:rsidRPr="00397775" w:rsidDel="00EB5B24">
          <w:delText>)</w:delText>
        </w:r>
        <w:r w:rsidR="7C5FA4DA" w:rsidRPr="00397775" w:rsidDel="00EB5B24">
          <w:delText>.</w:delText>
        </w:r>
      </w:del>
    </w:p>
    <w:p w14:paraId="69C78E01" w14:textId="7EFDA0C9" w:rsidR="00AA5631" w:rsidRDefault="00D96B81" w:rsidP="00D95039">
      <w:ins w:id="1096" w:author="Daniel Stewart" w:date="2022-02-14T08:03:00Z">
        <w:r>
          <w:rPr>
            <w:noProof/>
            <w:lang w:val="en-US"/>
          </w:rPr>
          <w:drawing>
            <wp:anchor distT="0" distB="0" distL="114300" distR="114300" simplePos="0" relativeHeight="251712592" behindDoc="0" locked="0" layoutInCell="1" allowOverlap="1" wp14:anchorId="3C43E17C" wp14:editId="173BD353">
              <wp:simplePos x="0" y="0"/>
              <wp:positionH relativeFrom="column">
                <wp:posOffset>-168829</wp:posOffset>
              </wp:positionH>
              <wp:positionV relativeFrom="paragraph">
                <wp:posOffset>300049</wp:posOffset>
              </wp:positionV>
              <wp:extent cx="2853690" cy="3374390"/>
              <wp:effectExtent l="0" t="0" r="3810" b="38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25">
                        <a:extLst>
                          <a:ext uri="{28A0092B-C50C-407E-A947-70E740481C1C}">
                            <a14:useLocalDpi xmlns:a14="http://schemas.microsoft.com/office/drawing/2010/main" val="0"/>
                          </a:ext>
                        </a:extLst>
                      </a:blip>
                      <a:stretch>
                        <a:fillRect/>
                      </a:stretch>
                    </pic:blipFill>
                    <pic:spPr>
                      <a:xfrm>
                        <a:off x="0" y="0"/>
                        <a:ext cx="2853690" cy="3374390"/>
                      </a:xfrm>
                      <a:prstGeom prst="rect">
                        <a:avLst/>
                      </a:prstGeom>
                    </pic:spPr>
                  </pic:pic>
                </a:graphicData>
              </a:graphic>
              <wp14:sizeRelH relativeFrom="page">
                <wp14:pctWidth>0</wp14:pctWidth>
              </wp14:sizeRelH>
              <wp14:sizeRelV relativeFrom="page">
                <wp14:pctHeight>0</wp14:pctHeight>
              </wp14:sizeRelV>
            </wp:anchor>
          </w:drawing>
        </w:r>
      </w:ins>
    </w:p>
    <w:p w14:paraId="210360F2" w14:textId="673609A8" w:rsidR="00397775" w:rsidRDefault="00EC6186" w:rsidP="00D95039">
      <w:ins w:id="1097" w:author="Daniel Stewart" w:date="2022-02-08T14:55:00Z">
        <w:r>
          <w:rPr>
            <w:noProof/>
          </w:rPr>
          <w:drawing>
            <wp:anchor distT="0" distB="0" distL="114300" distR="114300" simplePos="0" relativeHeight="251670608" behindDoc="0" locked="0" layoutInCell="1" allowOverlap="1" wp14:anchorId="24FBE396" wp14:editId="7FEEFAE7">
              <wp:simplePos x="0" y="0"/>
              <wp:positionH relativeFrom="column">
                <wp:posOffset>2687955</wp:posOffset>
              </wp:positionH>
              <wp:positionV relativeFrom="paragraph">
                <wp:posOffset>45183</wp:posOffset>
              </wp:positionV>
              <wp:extent cx="3018790" cy="3383915"/>
              <wp:effectExtent l="0" t="0" r="3810" b="0"/>
              <wp:wrapTopAndBottom/>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18790" cy="3383915"/>
                      </a:xfrm>
                      <a:prstGeom prst="rect">
                        <a:avLst/>
                      </a:prstGeom>
                    </pic:spPr>
                  </pic:pic>
                </a:graphicData>
              </a:graphic>
              <wp14:sizeRelH relativeFrom="page">
                <wp14:pctWidth>0</wp14:pctWidth>
              </wp14:sizeRelH>
              <wp14:sizeRelV relativeFrom="page">
                <wp14:pctHeight>0</wp14:pctHeight>
              </wp14:sizeRelV>
            </wp:anchor>
          </w:drawing>
        </w:r>
      </w:ins>
      <w:del w:id="1098" w:author="Daniel Stewart" w:date="2022-02-08T14:55:00Z">
        <w:r w:rsidR="00397775" w:rsidDel="00715344">
          <w:rPr>
            <w:noProof/>
            <w:lang w:val="en-US"/>
          </w:rPr>
          <w:drawing>
            <wp:inline distT="0" distB="0" distL="0" distR="0" wp14:anchorId="48AC6DA1" wp14:editId="1F1D6426">
              <wp:extent cx="2854248" cy="3199192"/>
              <wp:effectExtent l="0" t="0" r="3810" b="127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26">
                        <a:extLst>
                          <a:ext uri="{28A0092B-C50C-407E-A947-70E740481C1C}">
                            <a14:useLocalDpi xmlns:a14="http://schemas.microsoft.com/office/drawing/2010/main" val="0"/>
                          </a:ext>
                        </a:extLst>
                      </a:blip>
                      <a:stretch>
                        <a:fillRect/>
                      </a:stretch>
                    </pic:blipFill>
                    <pic:spPr>
                      <a:xfrm>
                        <a:off x="0" y="0"/>
                        <a:ext cx="2854248" cy="3199192"/>
                      </a:xfrm>
                      <a:prstGeom prst="rect">
                        <a:avLst/>
                      </a:prstGeom>
                    </pic:spPr>
                  </pic:pic>
                </a:graphicData>
              </a:graphic>
            </wp:inline>
          </w:drawing>
        </w:r>
      </w:del>
    </w:p>
    <w:p w14:paraId="19AAF597" w14:textId="3689C3E5" w:rsidR="00397775" w:rsidRDefault="00397775" w:rsidP="009F3333">
      <w:pPr>
        <w:pStyle w:val="Caption"/>
        <w:rPr>
          <w:ins w:id="1099" w:author="Daniel Stewart" w:date="2022-02-08T15:09:00Z"/>
        </w:rPr>
      </w:pPr>
      <w:bookmarkStart w:id="1100" w:name="_Toc96090910"/>
      <w:r w:rsidRPr="008206BC">
        <w:t xml:space="preserve">Figure </w:t>
      </w:r>
      <w:r w:rsidRPr="008206BC">
        <w:fldChar w:fldCharType="begin"/>
      </w:r>
      <w:r w:rsidRPr="008206BC">
        <w:instrText>SEQ Figure \* ARABIC</w:instrText>
      </w:r>
      <w:r w:rsidRPr="008206BC">
        <w:fldChar w:fldCharType="separate"/>
      </w:r>
      <w:r w:rsidR="007B387A">
        <w:rPr>
          <w:noProof/>
        </w:rPr>
        <w:t>3</w:t>
      </w:r>
      <w:r w:rsidRPr="008206BC">
        <w:fldChar w:fldCharType="end"/>
      </w:r>
      <w:r w:rsidRPr="008206BC">
        <w:t>.</w:t>
      </w:r>
      <w:ins w:id="1101" w:author="Daniel Stewart" w:date="2022-02-08T15:31:00Z">
        <w:r w:rsidR="009D2B41">
          <w:t xml:space="preserve"> C</w:t>
        </w:r>
      </w:ins>
      <w:del w:id="1102" w:author="Daniel Stewart" w:date="2022-02-08T15:31:00Z">
        <w:r w:rsidRPr="008206BC" w:rsidDel="009D2B41">
          <w:delText xml:space="preserve"> Model c</w:delText>
        </w:r>
      </w:del>
      <w:r w:rsidRPr="008206BC">
        <w:t xml:space="preserve">oefficients for fixed effects included in </w:t>
      </w:r>
      <w:ins w:id="1103" w:author="Daniel Stewart" w:date="2022-02-08T15:30:00Z">
        <w:r w:rsidR="009D2B41">
          <w:t xml:space="preserve">the site-based </w:t>
        </w:r>
      </w:ins>
      <w:r w:rsidR="00F077C2" w:rsidRPr="008206BC">
        <w:t xml:space="preserve">percent </w:t>
      </w:r>
      <w:r w:rsidRPr="008206BC">
        <w:t>recessed marsh</w:t>
      </w:r>
      <w:ins w:id="1104" w:author="Daniel Stewart" w:date="2022-02-08T15:31:00Z">
        <w:r w:rsidR="009D2B41">
          <w:t xml:space="preserve"> model</w:t>
        </w:r>
      </w:ins>
      <w:r w:rsidRPr="008206BC">
        <w:t xml:space="preserve"> (</w:t>
      </w:r>
      <w:r w:rsidR="00F077C2" w:rsidRPr="008206BC">
        <w:t>left</w:t>
      </w:r>
      <w:r w:rsidRPr="008206BC">
        <w:t>)</w:t>
      </w:r>
      <w:r w:rsidR="00F077C2" w:rsidRPr="008206BC">
        <w:t xml:space="preserve"> and</w:t>
      </w:r>
      <w:r w:rsidRPr="008206BC">
        <w:t xml:space="preserve"> </w:t>
      </w:r>
      <w:ins w:id="1105" w:author="Daniel Stewart" w:date="2022-02-08T15:31:00Z">
        <w:r w:rsidR="009D2B41">
          <w:t xml:space="preserve">plot-based </w:t>
        </w:r>
      </w:ins>
      <w:r w:rsidRPr="008206BC">
        <w:t xml:space="preserve">relative </w:t>
      </w:r>
      <w:r w:rsidR="00F077C2" w:rsidRPr="008206BC">
        <w:t xml:space="preserve">percent </w:t>
      </w:r>
      <w:r w:rsidRPr="008206BC">
        <w:t>cover native</w:t>
      </w:r>
      <w:ins w:id="1106" w:author="Daniel Stewart" w:date="2022-02-08T15:31:00Z">
        <w:r w:rsidR="009D2B41">
          <w:t xml:space="preserve"> model</w:t>
        </w:r>
      </w:ins>
      <w:r w:rsidRPr="008206BC">
        <w:t xml:space="preserve"> (</w:t>
      </w:r>
      <w:r w:rsidR="00F077C2" w:rsidRPr="008206BC">
        <w:t>right</w:t>
      </w:r>
      <w:r w:rsidRPr="008206BC">
        <w:t>)</w:t>
      </w:r>
      <w:del w:id="1107" w:author="Daniel Stewart" w:date="2022-02-08T15:31:00Z">
        <w:r w:rsidRPr="008206BC" w:rsidDel="009D2B41">
          <w:delText xml:space="preserve"> models</w:delText>
        </w:r>
      </w:del>
      <w:r w:rsidRPr="008206BC">
        <w: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100"/>
    </w:p>
    <w:p w14:paraId="67584840" w14:textId="5D4C8040" w:rsidR="00DC0CE2" w:rsidRPr="00DC0CE2" w:rsidDel="00A07387" w:rsidRDefault="00DC0CE2" w:rsidP="009F3333">
      <w:pPr>
        <w:pStyle w:val="Heading2"/>
        <w:rPr>
          <w:del w:id="1108" w:author="Daniel Stewart" w:date="2022-02-08T14:25:00Z"/>
        </w:rPr>
      </w:pPr>
      <w:bookmarkStart w:id="1109" w:name="_Toc96084865"/>
      <w:bookmarkStart w:id="1110" w:name="_Toc96085077"/>
      <w:bookmarkStart w:id="1111" w:name="_Toc96085168"/>
      <w:bookmarkStart w:id="1112" w:name="_Toc96085910"/>
      <w:bookmarkStart w:id="1113" w:name="_Toc96085972"/>
      <w:bookmarkStart w:id="1114" w:name="_Toc96086089"/>
      <w:bookmarkStart w:id="1115" w:name="_Toc96086498"/>
      <w:bookmarkStart w:id="1116" w:name="_Toc96086854"/>
      <w:bookmarkStart w:id="1117" w:name="_Toc96086977"/>
      <w:bookmarkStart w:id="1118" w:name="_Toc96087023"/>
      <w:bookmarkStart w:id="1119" w:name="_Toc96087068"/>
      <w:bookmarkStart w:id="1120" w:name="_Toc96087123"/>
      <w:bookmarkStart w:id="1121" w:name="_Toc96087203"/>
      <w:bookmarkStart w:id="1122" w:name="_Toc96087249"/>
      <w:bookmarkStart w:id="1123" w:name="_Toc96087298"/>
      <w:bookmarkStart w:id="1124" w:name="_Toc96087414"/>
      <w:bookmarkStart w:id="1125" w:name="_Toc96087477"/>
      <w:bookmarkStart w:id="1126" w:name="_Toc96087591"/>
      <w:bookmarkStart w:id="1127" w:name="_Toc96089249"/>
      <w:bookmarkStart w:id="1128" w:name="_Toc96089377"/>
      <w:bookmarkStart w:id="1129" w:name="_Toc96089529"/>
      <w:bookmarkStart w:id="1130" w:name="_Toc96089668"/>
      <w:bookmarkStart w:id="1131" w:name="_Toc96089725"/>
      <w:bookmarkStart w:id="1132" w:name="_Toc96089789"/>
      <w:bookmarkStart w:id="1133" w:name="_Toc96089924"/>
      <w:bookmarkStart w:id="1134" w:name="_Toc96089981"/>
      <w:bookmarkStart w:id="1135" w:name="_Toc96090078"/>
      <w:bookmarkStart w:id="1136" w:name="_Toc96090705"/>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p>
    <w:p w14:paraId="670891D3" w14:textId="176F3C5C" w:rsidR="600A8E5D" w:rsidRPr="004C769A" w:rsidRDefault="4882412D" w:rsidP="00D95039">
      <w:pPr>
        <w:pStyle w:val="Heading2"/>
      </w:pPr>
      <w:bookmarkStart w:id="1137" w:name="_Toc96090706"/>
      <w:r w:rsidRPr="004C769A">
        <w:t xml:space="preserve">Relative % Cover </w:t>
      </w:r>
      <w:r w:rsidR="00E24608" w:rsidRPr="004C769A">
        <w:t xml:space="preserve">of </w:t>
      </w:r>
      <w:r w:rsidR="3434965F" w:rsidRPr="004C769A">
        <w:t>Native</w:t>
      </w:r>
      <w:r w:rsidRPr="004C769A">
        <w:t xml:space="preserve"> Species in Created Marshes</w:t>
      </w:r>
      <w:bookmarkEnd w:id="1137"/>
    </w:p>
    <w:p w14:paraId="721AF5DA" w14:textId="3353C7D9" w:rsidR="600A8E5D" w:rsidRPr="00A24308" w:rsidRDefault="21999174" w:rsidP="00D95039">
      <w:pPr>
        <w:rPr>
          <w:rFonts w:eastAsia="Calibri"/>
          <w:rPrChange w:id="1138" w:author="Daniel Stewart" w:date="2022-02-09T12:24:00Z">
            <w:rPr>
              <w:rFonts w:ascii="Calibri" w:eastAsia="Calibri" w:hAnsi="Calibri" w:cs="Calibri"/>
            </w:rPr>
          </w:rPrChange>
        </w:rPr>
      </w:pPr>
      <w:r w:rsidRPr="00A24308">
        <w:t>A total of 12</w:t>
      </w:r>
      <w:ins w:id="1139" w:author="Daniel Stewart" w:date="2022-02-08T15:01:00Z">
        <w:r w:rsidR="00715344" w:rsidRPr="00A24308">
          <w:t>44</w:t>
        </w:r>
      </w:ins>
      <w:del w:id="1140" w:author="Daniel Stewart" w:date="2022-02-08T15:01:00Z">
        <w:r w:rsidR="00915CFF" w:rsidRPr="00A24308" w:rsidDel="00715344">
          <w:delText>70</w:delText>
        </w:r>
      </w:del>
      <w:r w:rsidRPr="00A24308">
        <w:t xml:space="preserve"> </w:t>
      </w:r>
      <w:r w:rsidR="6DA94D97" w:rsidRPr="00A24308">
        <w:t xml:space="preserve">vegetation </w:t>
      </w:r>
      <w:r w:rsidRPr="00A24308">
        <w:t>plots sampled in created marshes were included in this analysis,</w:t>
      </w:r>
      <w:r w:rsidR="4C0DB723" w:rsidRPr="00A24308">
        <w:t xml:space="preserve"> with </w:t>
      </w:r>
      <w:r w:rsidR="668A9E87" w:rsidRPr="00A24308">
        <w:t>8</w:t>
      </w:r>
      <w:r w:rsidR="00C178B4" w:rsidRPr="00A24308">
        <w:t>5</w:t>
      </w:r>
      <w:ins w:id="1141" w:author="Daniel Stewart" w:date="2022-02-08T15:07:00Z">
        <w:r w:rsidR="00395D87" w:rsidRPr="00A24308">
          <w:t>0</w:t>
        </w:r>
      </w:ins>
      <w:del w:id="1142" w:author="Daniel Stewart" w:date="2022-02-08T15:07:00Z">
        <w:r w:rsidR="00C178B4" w:rsidRPr="00A24308" w:rsidDel="00395D87">
          <w:delText>7</w:delText>
        </w:r>
      </w:del>
      <w:r w:rsidR="668A9E87" w:rsidRPr="00A24308">
        <w:t xml:space="preserve"> </w:t>
      </w:r>
      <w:r w:rsidR="1EBFEBED" w:rsidRPr="00A24308">
        <w:t xml:space="preserve">plots sampled </w:t>
      </w:r>
      <w:r w:rsidR="6063D8B3" w:rsidRPr="00A24308">
        <w:t>at</w:t>
      </w:r>
      <w:r w:rsidR="1EBFEBED" w:rsidRPr="00A24308">
        <w:t xml:space="preserve"> 51 sites</w:t>
      </w:r>
      <w:r w:rsidR="6EA4941D" w:rsidRPr="00A24308">
        <w:t xml:space="preserve"> in 2015</w:t>
      </w:r>
      <w:r w:rsidR="1EBFEBED" w:rsidRPr="00A24308">
        <w:t>, and</w:t>
      </w:r>
      <w:r w:rsidR="4C0DB723" w:rsidRPr="00A24308">
        <w:t xml:space="preserve"> </w:t>
      </w:r>
      <w:ins w:id="1143" w:author="Daniel Stewart" w:date="2022-02-08T15:07:00Z">
        <w:r w:rsidR="00395D87" w:rsidRPr="00A24308">
          <w:t>394</w:t>
        </w:r>
      </w:ins>
      <w:del w:id="1144" w:author="Daniel Stewart" w:date="2022-02-08T15:07:00Z">
        <w:r w:rsidR="4C0DB723" w:rsidRPr="00A24308" w:rsidDel="00395D87">
          <w:delText>4</w:delText>
        </w:r>
        <w:r w:rsidR="00C178B4" w:rsidRPr="00A24308" w:rsidDel="00395D87">
          <w:delText>13</w:delText>
        </w:r>
      </w:del>
      <w:r w:rsidR="4C0DB723" w:rsidRPr="00A24308">
        <w:t xml:space="preserve"> plots sampled</w:t>
      </w:r>
      <w:r w:rsidR="7CCE6F56" w:rsidRPr="00A24308">
        <w:t xml:space="preserve"> </w:t>
      </w:r>
      <w:r w:rsidR="7434E632" w:rsidRPr="00A24308">
        <w:t>at</w:t>
      </w:r>
      <w:r w:rsidR="7CCE6F56" w:rsidRPr="00A24308">
        <w:t xml:space="preserve"> </w:t>
      </w:r>
      <w:r w:rsidR="42CD203B" w:rsidRPr="00A24308">
        <w:t>2</w:t>
      </w:r>
      <w:ins w:id="1145" w:author="Daniel Stewart" w:date="2022-02-09T12:32:00Z">
        <w:r w:rsidR="00892620">
          <w:t>8</w:t>
        </w:r>
      </w:ins>
      <w:del w:id="1146" w:author="Daniel Stewart" w:date="2022-02-08T15:08:00Z">
        <w:r w:rsidR="42CD203B" w:rsidRPr="00A24308" w:rsidDel="00395D87">
          <w:delText>8</w:delText>
        </w:r>
      </w:del>
      <w:r w:rsidR="42CD203B" w:rsidRPr="00A24308">
        <w:t xml:space="preserve"> sites </w:t>
      </w:r>
      <w:r w:rsidR="6EB3038C" w:rsidRPr="00A24308">
        <w:t>in</w:t>
      </w:r>
      <w:r w:rsidR="518FF40E" w:rsidRPr="00A24308">
        <w:t xml:space="preserve"> </w:t>
      </w:r>
      <w:r w:rsidR="4C0DB723" w:rsidRPr="00A24308">
        <w:t>2021</w:t>
      </w:r>
      <w:r w:rsidR="00F077C2" w:rsidRPr="00A24308">
        <w:t xml:space="preserve"> (Fig.</w:t>
      </w:r>
      <w:r w:rsidR="00C178B4" w:rsidRPr="00A24308">
        <w:t xml:space="preserve"> </w:t>
      </w:r>
      <w:r w:rsidR="00F077C2" w:rsidRPr="00A24308">
        <w:t>4)</w:t>
      </w:r>
      <w:r w:rsidR="4C0DB723" w:rsidRPr="00A24308">
        <w:t>.</w:t>
      </w:r>
      <w:ins w:id="1147" w:author="Daniel Stewart" w:date="2022-02-08T15:02:00Z">
        <w:r w:rsidR="00395D87" w:rsidRPr="00A24308">
          <w:t xml:space="preserve"> No reference site plot data were included, as </w:t>
        </w:r>
      </w:ins>
      <w:ins w:id="1148" w:author="Daniel Stewart" w:date="2022-02-08T15:04:00Z">
        <w:r w:rsidR="00395D87" w:rsidRPr="00A24308">
          <w:t xml:space="preserve">we wanted to include project age </w:t>
        </w:r>
      </w:ins>
      <w:ins w:id="1149" w:author="Daniel Stewart" w:date="2022-02-08T15:18:00Z">
        <w:r w:rsidR="00753437" w:rsidRPr="00A24308">
          <w:t>as a variable</w:t>
        </w:r>
      </w:ins>
      <w:ins w:id="1150" w:author="Daniel Stewart" w:date="2022-02-08T15:04:00Z">
        <w:r w:rsidR="00395D87" w:rsidRPr="00A24308">
          <w:t xml:space="preserve">, which is specific to </w:t>
        </w:r>
      </w:ins>
      <w:ins w:id="1151" w:author="Daniel Stewart" w:date="2022-02-08T15:02:00Z">
        <w:r w:rsidR="00395D87" w:rsidRPr="00A24308">
          <w:t>created tidal marshes</w:t>
        </w:r>
      </w:ins>
      <w:ins w:id="1152" w:author="Daniel Stewart" w:date="2022-02-08T15:13:00Z">
        <w:r w:rsidR="008206BC" w:rsidRPr="00D96D53">
          <w:rPr>
            <w:rStyle w:val="FootnoteReference"/>
          </w:rPr>
          <w:footnoteReference w:id="4"/>
        </w:r>
      </w:ins>
      <w:ins w:id="1182" w:author="Daniel Stewart" w:date="2022-02-08T15:09:00Z">
        <w:r w:rsidR="00395D87" w:rsidRPr="00A24308">
          <w:t>.</w:t>
        </w:r>
      </w:ins>
      <w:r w:rsidR="6AD56545" w:rsidRPr="00A24308">
        <w:t xml:space="preserve"> </w:t>
      </w:r>
      <w:ins w:id="1183" w:author="Daniel Stewart" w:date="2022-02-08T15:36:00Z">
        <w:r w:rsidR="006B0158" w:rsidRPr="00A24308">
          <w:t xml:space="preserve">Numeric plot data </w:t>
        </w:r>
      </w:ins>
      <w:ins w:id="1184" w:author="Daniel Stewart" w:date="2022-02-08T16:11:00Z">
        <w:r w:rsidR="007D2C6B" w:rsidRPr="00A24308">
          <w:t>represent</w:t>
        </w:r>
      </w:ins>
      <w:ins w:id="1185" w:author="Daniel Stewart" w:date="2022-02-09T08:20:00Z">
        <w:r w:rsidR="00DA243B" w:rsidRPr="00A24308">
          <w:t>ed</w:t>
        </w:r>
      </w:ins>
      <w:ins w:id="1186" w:author="Daniel Stewart" w:date="2022-02-08T16:11:00Z">
        <w:r w:rsidR="007D2C6B" w:rsidRPr="00A24308">
          <w:t xml:space="preserve"> a </w:t>
        </w:r>
      </w:ins>
      <w:ins w:id="1187" w:author="Daniel Stewart" w:date="2022-02-09T08:20:00Z">
        <w:r w:rsidR="00DA243B" w:rsidRPr="00A24308">
          <w:t xml:space="preserve">wide </w:t>
        </w:r>
      </w:ins>
      <w:ins w:id="1188" w:author="Daniel Stewart" w:date="2022-02-08T16:12:00Z">
        <w:r w:rsidR="007D2C6B" w:rsidRPr="00A24308">
          <w:t>range of brackish and freshwater created</w:t>
        </w:r>
      </w:ins>
      <w:ins w:id="1189" w:author="Daniel Stewart" w:date="2022-02-08T16:11:00Z">
        <w:r w:rsidR="007D2C6B" w:rsidRPr="00A24308">
          <w:t xml:space="preserve"> tidal marsh conditions</w:t>
        </w:r>
      </w:ins>
      <w:ins w:id="1190" w:author="Daniel Stewart" w:date="2022-02-08T15:36:00Z">
        <w:r w:rsidR="006B0158" w:rsidRPr="00A24308">
          <w:t>: channel proximity (</w:t>
        </w:r>
      </w:ins>
      <w:ins w:id="1191" w:author="Daniel Stewart" w:date="2022-02-09T08:14:00Z">
        <w:r w:rsidR="00DA243B" w:rsidRPr="00A24308">
          <w:t>0 – 201 m</w:t>
        </w:r>
      </w:ins>
      <w:ins w:id="1192" w:author="Daniel Stewart" w:date="2022-02-08T15:36:00Z">
        <w:r w:rsidR="006B0158" w:rsidRPr="00A24308">
          <w:t>), project age</w:t>
        </w:r>
      </w:ins>
      <w:ins w:id="1193" w:author="Daniel Stewart" w:date="2022-02-09T08:15:00Z">
        <w:r w:rsidR="00DA243B" w:rsidRPr="00A24308">
          <w:t xml:space="preserve"> at time of sampling</w:t>
        </w:r>
      </w:ins>
      <w:ins w:id="1194" w:author="Daniel Stewart" w:date="2022-02-08T15:36:00Z">
        <w:r w:rsidR="006B0158" w:rsidRPr="00A24308">
          <w:t xml:space="preserve"> (</w:t>
        </w:r>
      </w:ins>
      <w:ins w:id="1195" w:author="Daniel Stewart" w:date="2022-02-09T08:17:00Z">
        <w:r w:rsidR="00DA243B" w:rsidRPr="00A24308">
          <w:t>2 – 37 years</w:t>
        </w:r>
      </w:ins>
      <w:ins w:id="1196" w:author="Daniel Stewart" w:date="2022-02-08T15:36:00Z">
        <w:r w:rsidR="006B0158" w:rsidRPr="00A24308">
          <w:t>), distance upriver (</w:t>
        </w:r>
      </w:ins>
      <w:ins w:id="1197" w:author="Daniel Stewart" w:date="2022-02-09T08:19:00Z">
        <w:r w:rsidR="00DA243B" w:rsidRPr="00A24308">
          <w:t>0.4</w:t>
        </w:r>
      </w:ins>
      <w:ins w:id="1198" w:author="Daniel Stewart" w:date="2022-02-09T08:20:00Z">
        <w:r w:rsidR="00DA243B" w:rsidRPr="00A24308">
          <w:t xml:space="preserve"> </w:t>
        </w:r>
      </w:ins>
      <w:ins w:id="1199" w:author="Daniel Stewart" w:date="2022-02-09T08:19:00Z">
        <w:r w:rsidR="00DA243B" w:rsidRPr="00A24308">
          <w:t>–</w:t>
        </w:r>
      </w:ins>
      <w:ins w:id="1200" w:author="Daniel Stewart" w:date="2022-02-09T08:20:00Z">
        <w:r w:rsidR="00DA243B" w:rsidRPr="00A24308">
          <w:t xml:space="preserve"> </w:t>
        </w:r>
      </w:ins>
      <w:ins w:id="1201" w:author="Daniel Stewart" w:date="2022-02-09T08:19:00Z">
        <w:r w:rsidR="00DA243B" w:rsidRPr="00A24308">
          <w:t>46.9 km</w:t>
        </w:r>
      </w:ins>
      <w:ins w:id="1202" w:author="Daniel Stewart" w:date="2022-02-08T15:36:00Z">
        <w:r w:rsidR="006B0158" w:rsidRPr="00A24308">
          <w:t>), elevation (</w:t>
        </w:r>
      </w:ins>
      <w:ins w:id="1203" w:author="Daniel Stewart" w:date="2022-02-09T08:21:00Z">
        <w:r w:rsidR="00DA243B" w:rsidRPr="00A24308">
          <w:t>-0.77 – 2.8</w:t>
        </w:r>
      </w:ins>
      <w:ins w:id="1204" w:author="Daniel Stewart" w:date="2022-02-09T08:22:00Z">
        <w:r w:rsidR="00DA243B" w:rsidRPr="00A24308">
          <w:t>0</w:t>
        </w:r>
      </w:ins>
      <w:ins w:id="1205" w:author="Daniel Stewart" w:date="2022-02-09T08:21:00Z">
        <w:r w:rsidR="00DA243B" w:rsidRPr="00A24308">
          <w:t xml:space="preserve"> m</w:t>
        </w:r>
      </w:ins>
      <w:ins w:id="1206" w:author="Daniel Stewart" w:date="2022-02-08T16:16:00Z">
        <w:r w:rsidR="001F2601" w:rsidRPr="00A24308">
          <w:t>;</w:t>
        </w:r>
      </w:ins>
      <w:ins w:id="1207" w:author="Daniel Stewart" w:date="2022-02-08T16:17:00Z">
        <w:r w:rsidR="001F2601" w:rsidRPr="00A24308">
          <w:t xml:space="preserve"> </w:t>
        </w:r>
      </w:ins>
      <w:ins w:id="1208" w:author="Daniel Stewart" w:date="2022-02-08T16:16:00Z">
        <w:r w:rsidR="001F2601" w:rsidRPr="00A24308">
          <w:t xml:space="preserve">see Appendix </w:t>
        </w:r>
        <w:r w:rsidR="001F2601" w:rsidRPr="00A24308">
          <w:rPr>
            <w:rPrChange w:id="1209" w:author="Daniel Stewart" w:date="2022-02-09T12:24:00Z">
              <w:rPr>
                <w:color w:val="FF0000"/>
              </w:rPr>
            </w:rPrChange>
          </w:rPr>
          <w:t xml:space="preserve">X for </w:t>
        </w:r>
      </w:ins>
      <w:ins w:id="1210" w:author="Daniel Stewart" w:date="2022-02-09T08:13:00Z">
        <w:r w:rsidR="00DA243B" w:rsidRPr="00A24308">
          <w:rPr>
            <w:rPrChange w:id="1211" w:author="Daniel Stewart" w:date="2022-02-09T12:24:00Z">
              <w:rPr>
                <w:color w:val="FF0000"/>
              </w:rPr>
            </w:rPrChange>
          </w:rPr>
          <w:t xml:space="preserve">detailed </w:t>
        </w:r>
      </w:ins>
      <w:ins w:id="1212" w:author="Daniel Stewart" w:date="2022-02-08T16:16:00Z">
        <w:r w:rsidR="001F2601" w:rsidRPr="00A24308">
          <w:rPr>
            <w:rPrChange w:id="1213" w:author="Daniel Stewart" w:date="2022-02-09T12:24:00Z">
              <w:rPr>
                <w:color w:val="FF0000"/>
              </w:rPr>
            </w:rPrChange>
          </w:rPr>
          <w:t>summary statistics)</w:t>
        </w:r>
      </w:ins>
      <w:ins w:id="1214" w:author="Daniel Stewart" w:date="2022-02-08T15:36:00Z">
        <w:r w:rsidR="006B0158" w:rsidRPr="00A24308">
          <w:t>. Among categorical variable</w:t>
        </w:r>
      </w:ins>
      <w:ins w:id="1215" w:author="Daniel Stewart" w:date="2022-02-09T09:17:00Z">
        <w:r w:rsidR="00DF08B4" w:rsidRPr="00A24308">
          <w:t>s</w:t>
        </w:r>
      </w:ins>
      <w:ins w:id="1216" w:author="Daniel Stewart" w:date="2022-02-08T15:36:00Z">
        <w:r w:rsidR="006B0158" w:rsidRPr="00A24308">
          <w:t xml:space="preserve">, </w:t>
        </w:r>
      </w:ins>
      <w:ins w:id="1217" w:author="Daniel Stewart" w:date="2022-02-09T08:26:00Z">
        <w:r w:rsidR="00411BFB" w:rsidRPr="00A24308">
          <w:t>524 (42</w:t>
        </w:r>
      </w:ins>
      <w:ins w:id="1218" w:author="Daniel Stewart" w:date="2022-02-09T08:27:00Z">
        <w:r w:rsidR="00411BFB" w:rsidRPr="00A24308">
          <w:t xml:space="preserve">%) </w:t>
        </w:r>
      </w:ins>
      <w:ins w:id="1219" w:author="Daniel Stewart" w:date="2022-02-09T09:17:00Z">
        <w:r w:rsidR="00DF08B4" w:rsidRPr="00A24308">
          <w:t xml:space="preserve">of plots </w:t>
        </w:r>
      </w:ins>
      <w:proofErr w:type="gramStart"/>
      <w:ins w:id="1220" w:author="Daniel Stewart" w:date="2022-02-08T16:12:00Z">
        <w:r w:rsidR="007D2C6B" w:rsidRPr="00A24308">
          <w:t>were located in</w:t>
        </w:r>
        <w:proofErr w:type="gramEnd"/>
        <w:r w:rsidR="007D2C6B" w:rsidRPr="00A24308">
          <w:t xml:space="preserve"> </w:t>
        </w:r>
      </w:ins>
      <w:ins w:id="1221" w:author="Daniel Stewart" w:date="2022-02-08T16:13:00Z">
        <w:r w:rsidR="007D2C6B" w:rsidRPr="00A24308">
          <w:t xml:space="preserve">the North Arm, and </w:t>
        </w:r>
      </w:ins>
      <w:ins w:id="1222" w:author="Daniel Stewart" w:date="2022-02-09T08:27:00Z">
        <w:r w:rsidR="00411BFB" w:rsidRPr="00A24308">
          <w:t>273</w:t>
        </w:r>
      </w:ins>
      <w:ins w:id="1223" w:author="Daniel Stewart" w:date="2022-02-09T08:28:00Z">
        <w:r w:rsidR="00411BFB" w:rsidRPr="00A24308">
          <w:t xml:space="preserve"> (22%)</w:t>
        </w:r>
      </w:ins>
      <w:ins w:id="1224" w:author="Daniel Stewart" w:date="2022-02-08T16:13:00Z">
        <w:r w:rsidR="007D2C6B" w:rsidRPr="00A24308">
          <w:t xml:space="preserve"> were located in closed embayments</w:t>
        </w:r>
      </w:ins>
      <w:ins w:id="1225" w:author="Daniel Stewart" w:date="2022-02-08T15:36:00Z">
        <w:r w:rsidR="006B0158" w:rsidRPr="00A24308">
          <w:t xml:space="preserve">. </w:t>
        </w:r>
      </w:ins>
      <w:r w:rsidR="6AD56545" w:rsidRPr="00A24308">
        <w:t>Sampling effort was similar among years</w:t>
      </w:r>
      <w:r w:rsidR="1008E38F" w:rsidRPr="00A24308">
        <w:t xml:space="preserve"> in created marshes</w:t>
      </w:r>
      <w:r w:rsidR="16C5C1E5" w:rsidRPr="00A24308">
        <w:t>, averaging 1</w:t>
      </w:r>
      <w:r w:rsidR="00C178B4" w:rsidRPr="00A24308">
        <w:t>6</w:t>
      </w:r>
      <w:r w:rsidR="16C5C1E5" w:rsidRPr="00A24308">
        <w:t>.</w:t>
      </w:r>
      <w:ins w:id="1226" w:author="Daniel Stewart" w:date="2022-02-08T15:23:00Z">
        <w:r w:rsidR="00A10381" w:rsidRPr="00A24308">
          <w:t>7</w:t>
        </w:r>
      </w:ins>
      <w:del w:id="1227" w:author="Daniel Stewart" w:date="2022-02-08T15:23:00Z">
        <w:r w:rsidR="00C178B4" w:rsidRPr="00A24308" w:rsidDel="00A10381">
          <w:delText>8</w:delText>
        </w:r>
      </w:del>
      <w:r w:rsidR="16C5C1E5" w:rsidRPr="00A24308">
        <w:t xml:space="preserve"> plots/site in 2015 and 1</w:t>
      </w:r>
      <w:r w:rsidR="00C178B4" w:rsidRPr="00A24308">
        <w:t>4</w:t>
      </w:r>
      <w:r w:rsidR="16C5C1E5" w:rsidRPr="00A24308">
        <w:t>.</w:t>
      </w:r>
      <w:ins w:id="1228" w:author="Daniel Stewart" w:date="2022-02-08T15:23:00Z">
        <w:r w:rsidR="00A10381" w:rsidRPr="00A24308">
          <w:t>6</w:t>
        </w:r>
      </w:ins>
      <w:del w:id="1229" w:author="Daniel Stewart" w:date="2022-02-08T15:23:00Z">
        <w:r w:rsidR="00C178B4" w:rsidRPr="00A24308" w:rsidDel="00A10381">
          <w:delText>8</w:delText>
        </w:r>
      </w:del>
      <w:r w:rsidR="00B32D2B" w:rsidRPr="00A24308">
        <w:t xml:space="preserve"> plots/site</w:t>
      </w:r>
      <w:r w:rsidR="16C5C1E5" w:rsidRPr="00A24308">
        <w:t xml:space="preserve"> in 2021.</w:t>
      </w:r>
      <w:r w:rsidRPr="00A24308">
        <w:t xml:space="preserve"> </w:t>
      </w:r>
      <w:r w:rsidR="7B01D53C" w:rsidRPr="00A24308">
        <w:t>Relative percent cover of native species ranged from 0</w:t>
      </w:r>
      <w:ins w:id="1230" w:author="Daniel Stewart" w:date="2022-02-09T08:28:00Z">
        <w:r w:rsidR="00CD35F4" w:rsidRPr="00A24308">
          <w:t xml:space="preserve"> </w:t>
        </w:r>
      </w:ins>
      <w:r w:rsidR="00F077C2" w:rsidRPr="00A24308">
        <w:t>–</w:t>
      </w:r>
      <w:ins w:id="1231" w:author="Daniel Stewart" w:date="2022-02-09T08:28:00Z">
        <w:r w:rsidR="00CD35F4" w:rsidRPr="00A24308">
          <w:t xml:space="preserve"> </w:t>
        </w:r>
      </w:ins>
      <w:r w:rsidR="7B01D53C" w:rsidRPr="00A24308">
        <w:t xml:space="preserve">100% </w:t>
      </w:r>
      <w:r w:rsidR="21DB7013" w:rsidRPr="00A24308">
        <w:t xml:space="preserve">in the </w:t>
      </w:r>
      <w:del w:id="1232" w:author="Daniel Stewart" w:date="2022-02-09T08:28:00Z">
        <w:r w:rsidR="341BB388" w:rsidRPr="00A24308" w:rsidDel="00CD35F4">
          <w:delText>created marsh</w:delText>
        </w:r>
        <w:r w:rsidR="21DB7013" w:rsidRPr="00A24308" w:rsidDel="00CD35F4">
          <w:delText xml:space="preserve"> </w:delText>
        </w:r>
      </w:del>
      <w:r w:rsidR="21DB7013" w:rsidRPr="00A24308">
        <w:t>sample plots, averaging</w:t>
      </w:r>
      <w:r w:rsidR="66EAEBB9" w:rsidRPr="00A24308">
        <w:t xml:space="preserve"> 60.</w:t>
      </w:r>
      <w:r w:rsidR="00C178B4" w:rsidRPr="00A24308">
        <w:t>2</w:t>
      </w:r>
      <w:r w:rsidR="00EC57B7" w:rsidRPr="00A24308">
        <w:t>%</w:t>
      </w:r>
      <w:r w:rsidR="66EAEBB9" w:rsidRPr="00A24308">
        <w:t xml:space="preserve"> </w:t>
      </w:r>
      <w:r w:rsidR="000E26D3" w:rsidRPr="00A24308">
        <w:t>(SD =</w:t>
      </w:r>
      <w:r w:rsidR="66EAEBB9" w:rsidRPr="00A24308">
        <w:t xml:space="preserve"> 35.8</w:t>
      </w:r>
      <w:r w:rsidR="000E26D3" w:rsidRPr="00A24308">
        <w:t>%)</w:t>
      </w:r>
      <w:r w:rsidR="76A40551" w:rsidRPr="00A24308">
        <w:t>.</w:t>
      </w:r>
      <w:ins w:id="1233" w:author="Daniel Stewart" w:date="2022-02-08T15:29:00Z">
        <w:r w:rsidR="009D2B41" w:rsidRPr="00A24308">
          <w:t xml:space="preserve"> </w:t>
        </w:r>
      </w:ins>
      <w:del w:id="1234" w:author="Daniel Stewart" w:date="2022-02-08T15:29:00Z">
        <w:r w:rsidR="67B838DB" w:rsidRPr="00A24308" w:rsidDel="009D2B41">
          <w:delText xml:space="preserve"> </w:delText>
        </w:r>
      </w:del>
    </w:p>
    <w:p w14:paraId="3EF62507" w14:textId="77777777" w:rsidR="00397775" w:rsidRDefault="7FCD6A39" w:rsidP="00D95039">
      <w:r>
        <w:rPr>
          <w:noProof/>
          <w:lang w:val="en-US"/>
        </w:rPr>
        <w:lastRenderedPageBreak/>
        <w:drawing>
          <wp:inline distT="0" distB="0" distL="0" distR="0" wp14:anchorId="6550FF46" wp14:editId="3BE3B559">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27">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7CC9A30C" w:rsidR="00AA5631" w:rsidRPr="00AA5631" w:rsidRDefault="00397775" w:rsidP="009F3333">
      <w:pPr>
        <w:pStyle w:val="Caption"/>
      </w:pPr>
      <w:bookmarkStart w:id="1235" w:name="_Toc96090911"/>
      <w:r>
        <w:t xml:space="preserve">Figure </w:t>
      </w:r>
      <w:r>
        <w:fldChar w:fldCharType="begin"/>
      </w:r>
      <w:r>
        <w:instrText>SEQ Figure \* ARABIC</w:instrText>
      </w:r>
      <w:r>
        <w:fldChar w:fldCharType="separate"/>
      </w:r>
      <w:r w:rsidR="007B387A">
        <w:rPr>
          <w:noProof/>
        </w:rPr>
        <w:t>4</w:t>
      </w:r>
      <w: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w:t>
      </w:r>
      <w:r w:rsidR="00074CAC">
        <w:t>/</w:t>
      </w:r>
      <w:r w:rsidR="00F077C2">
        <w:t>plot</w:t>
      </w:r>
      <w:r w:rsidR="00F077C2" w:rsidRPr="559EFC6C">
        <w:t xml:space="preserve">. </w:t>
      </w:r>
      <w:r w:rsidR="00F077C2">
        <w:t>Box and whisker m</w:t>
      </w:r>
      <w:r w:rsidR="00F077C2" w:rsidRPr="559EFC6C">
        <w:t>edian values are shown by the middle horizontal line of each box plot, separating the upper box (2nd quartile) and lower box (3rd quartile)</w:t>
      </w:r>
      <w:r w:rsidR="00115753">
        <w:t>. D</w:t>
      </w:r>
      <w:r w:rsidR="003522D6">
        <w:t xml:space="preserve">istance upriver </w:t>
      </w:r>
      <w:r w:rsidR="00115753">
        <w:t xml:space="preserve">(bottom left) and channel proximity (bottom centre) </w:t>
      </w:r>
      <w:r w:rsidR="00F077C2" w:rsidRPr="559EFC6C">
        <w:t xml:space="preserve">were </w:t>
      </w:r>
      <w:r w:rsidR="00115753">
        <w:t>included</w:t>
      </w:r>
      <w:r w:rsidR="00F077C2" w:rsidRPr="559EFC6C">
        <w:t xml:space="preserve">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w:t>
      </w:r>
      <w:bookmarkEnd w:id="1235"/>
    </w:p>
    <w:p w14:paraId="36C53552" w14:textId="77777777" w:rsidR="00115753" w:rsidRDefault="00115753" w:rsidP="00D95039"/>
    <w:p w14:paraId="1080E862" w14:textId="469B492B" w:rsidR="600A8E5D" w:rsidRDefault="001F2601" w:rsidP="00D95039">
      <w:ins w:id="1236" w:author="Daniel Stewart" w:date="2022-02-08T16:20:00Z">
        <w:r>
          <w:t>Distance upriver (</w:t>
        </w:r>
        <w:r>
          <w:rPr>
            <w:i/>
            <w:iCs/>
          </w:rPr>
          <w:t xml:space="preserve">p </w:t>
        </w:r>
      </w:ins>
      <w:ins w:id="1237" w:author="Daniel Stewart" w:date="2022-02-08T16:21:00Z">
        <w:r w:rsidRPr="001F2601">
          <w:rPr>
            <w:i/>
            <w:iCs/>
          </w:rPr>
          <w:t>=</w:t>
        </w:r>
      </w:ins>
      <w:ins w:id="1238" w:author="Daniel Stewart" w:date="2022-02-08T16:20:00Z">
        <w:r>
          <w:t xml:space="preserve"> .0</w:t>
        </w:r>
      </w:ins>
      <w:ins w:id="1239" w:author="Daniel Stewart" w:date="2022-02-08T16:22:00Z">
        <w:r>
          <w:t>18</w:t>
        </w:r>
      </w:ins>
      <w:ins w:id="1240" w:author="Daniel Stewart" w:date="2022-02-08T16:20:00Z">
        <w:r>
          <w:t>)</w:t>
        </w:r>
      </w:ins>
      <w:ins w:id="1241" w:author="Daniel Stewart" w:date="2022-02-08T16:22:00Z">
        <w:r>
          <w:t xml:space="preserve"> </w:t>
        </w:r>
        <w:r w:rsidR="002D72B5">
          <w:t>and closed embayments (</w:t>
        </w:r>
        <w:r w:rsidR="002D72B5">
          <w:rPr>
            <w:i/>
            <w:iCs/>
          </w:rPr>
          <w:t xml:space="preserve">p </w:t>
        </w:r>
        <w:r w:rsidR="002D72B5">
          <w:t xml:space="preserve">= .019) were found </w:t>
        </w:r>
      </w:ins>
      <w:ins w:id="1242" w:author="Daniel Stewart" w:date="2022-02-09T09:23:00Z">
        <w:r w:rsidR="00F60B48">
          <w:t>to negatively affect</w:t>
        </w:r>
      </w:ins>
      <w:ins w:id="1243" w:author="Daniel Stewart" w:date="2022-02-08T16:22:00Z">
        <w:r w:rsidR="002D72B5">
          <w:t xml:space="preserve"> n</w:t>
        </w:r>
      </w:ins>
      <w:ins w:id="1244" w:author="Daniel Stewart" w:date="2022-02-08T16:23:00Z">
        <w:r w:rsidR="002D72B5">
          <w:t>ative dominanc</w:t>
        </w:r>
      </w:ins>
      <w:ins w:id="1245" w:author="Daniel Stewart" w:date="2022-02-09T09:20:00Z">
        <w:r w:rsidR="00F60B48">
          <w:t>e</w:t>
        </w:r>
      </w:ins>
      <w:ins w:id="1246" w:author="Daniel Stewart" w:date="2022-02-08T16:23:00Z">
        <w:r w:rsidR="002D72B5">
          <w:t xml:space="preserve">, </w:t>
        </w:r>
      </w:ins>
      <w:ins w:id="1247" w:author="Daniel Stewart" w:date="2022-02-09T09:25:00Z">
        <w:r w:rsidR="00F60B48">
          <w:t>as</w:t>
        </w:r>
      </w:ins>
      <w:ins w:id="1248" w:author="Daniel Stewart" w:date="2022-02-08T16:23:00Z">
        <w:r w:rsidR="002D72B5" w:rsidRPr="3A5D7FCA">
          <w:t xml:space="preserve"> plots averag</w:t>
        </w:r>
      </w:ins>
      <w:ins w:id="1249" w:author="Daniel Stewart" w:date="2022-02-09T09:25:00Z">
        <w:r w:rsidR="00F60B48">
          <w:t>ed</w:t>
        </w:r>
      </w:ins>
      <w:ins w:id="1250" w:author="Daniel Stewart" w:date="2022-02-08T16:23:00Z">
        <w:r w:rsidR="002D72B5" w:rsidRPr="3A5D7FCA">
          <w:t xml:space="preserve"> </w:t>
        </w:r>
      </w:ins>
      <w:ins w:id="1251" w:author="Daniel Stewart" w:date="2022-02-09T09:26:00Z">
        <w:r w:rsidR="00F60B48">
          <w:t xml:space="preserve">a decrease of </w:t>
        </w:r>
      </w:ins>
      <w:ins w:id="1252" w:author="Daniel Stewart" w:date="2022-02-08T16:23:00Z">
        <w:r w:rsidR="002D72B5">
          <w:t>over</w:t>
        </w:r>
        <w:r w:rsidR="002D72B5" w:rsidRPr="3A5D7FCA">
          <w:t xml:space="preserve"> 1% per kilometer </w:t>
        </w:r>
      </w:ins>
      <w:ins w:id="1253" w:author="Daniel Stewart" w:date="2022-02-09T09:42:00Z">
        <w:r w:rsidR="002702E4" w:rsidRPr="3A5D7FCA">
          <w:t>upriver and</w:t>
        </w:r>
      </w:ins>
      <w:ins w:id="1254" w:author="Daniel Stewart" w:date="2022-02-09T09:26:00Z">
        <w:r w:rsidR="00F12E81">
          <w:t xml:space="preserve"> were on average </w:t>
        </w:r>
      </w:ins>
      <w:ins w:id="1255" w:author="Daniel Stewart" w:date="2022-02-08T16:23:00Z">
        <w:r w:rsidR="002D72B5" w:rsidRPr="3A5D7FCA">
          <w:t>1</w:t>
        </w:r>
      </w:ins>
      <w:ins w:id="1256" w:author="Daniel Stewart" w:date="2022-02-08T16:24:00Z">
        <w:r w:rsidR="002D72B5">
          <w:t>6</w:t>
        </w:r>
      </w:ins>
      <w:ins w:id="1257" w:author="Daniel Stewart" w:date="2022-02-08T16:23:00Z">
        <w:r w:rsidR="002D72B5" w:rsidRPr="3A5D7FCA">
          <w:t xml:space="preserve">% </w:t>
        </w:r>
      </w:ins>
      <w:ins w:id="1258" w:author="Daniel Stewart" w:date="2022-02-09T09:26:00Z">
        <w:r w:rsidR="00F12E81">
          <w:t xml:space="preserve">lower </w:t>
        </w:r>
      </w:ins>
      <w:ins w:id="1259" w:author="Daniel Stewart" w:date="2022-02-08T16:23:00Z">
        <w:r w:rsidR="002D72B5" w:rsidRPr="3A5D7FCA">
          <w:t xml:space="preserve">in </w:t>
        </w:r>
      </w:ins>
      <w:ins w:id="1260" w:author="Daniel Stewart" w:date="2022-02-09T09:25:00Z">
        <w:r w:rsidR="00F60B48">
          <w:t>closed embayments</w:t>
        </w:r>
      </w:ins>
      <w:ins w:id="1261" w:author="Daniel Stewart" w:date="2022-02-09T09:26:00Z">
        <w:r w:rsidR="00F12E81">
          <w:t xml:space="preserve"> than non-embayed marshes</w:t>
        </w:r>
      </w:ins>
      <w:ins w:id="1262" w:author="Daniel Stewart" w:date="2022-02-09T09:25:00Z">
        <w:r w:rsidR="00F60B48">
          <w:t xml:space="preserve"> </w:t>
        </w:r>
      </w:ins>
      <w:ins w:id="1263" w:author="Daniel Stewart" w:date="2022-02-08T16:25:00Z">
        <w:r w:rsidR="002D72B5" w:rsidRPr="3A5D7FCA">
          <w:t xml:space="preserve">(marginal </w:t>
        </w:r>
        <w:r w:rsidR="002D72B5" w:rsidRPr="3A5D7FCA">
          <w:rPr>
            <w:i/>
            <w:iCs/>
          </w:rPr>
          <w:t>R</w:t>
        </w:r>
        <w:r w:rsidR="002D72B5" w:rsidRPr="3A5D7FCA">
          <w:rPr>
            <w:vertAlign w:val="superscript"/>
          </w:rPr>
          <w:t xml:space="preserve">2 </w:t>
        </w:r>
        <w:r w:rsidR="002D72B5" w:rsidRPr="3A5D7FCA">
          <w:t>= 0.0</w:t>
        </w:r>
      </w:ins>
      <w:ins w:id="1264" w:author="Daniel Stewart" w:date="2022-02-09T09:21:00Z">
        <w:r w:rsidR="00F60B48">
          <w:t>83</w:t>
        </w:r>
      </w:ins>
      <w:ins w:id="1265" w:author="Daniel Stewart" w:date="2022-02-08T16:25:00Z">
        <w:r w:rsidR="002D72B5" w:rsidRPr="3A5D7FCA">
          <w:t xml:space="preserve">, conditional </w:t>
        </w:r>
        <w:r w:rsidR="002D72B5" w:rsidRPr="3A5D7FCA">
          <w:rPr>
            <w:i/>
            <w:iCs/>
          </w:rPr>
          <w:t>R</w:t>
        </w:r>
        <w:r w:rsidR="002D72B5" w:rsidRPr="3A5D7FCA">
          <w:rPr>
            <w:vertAlign w:val="superscript"/>
          </w:rPr>
          <w:t>2</w:t>
        </w:r>
        <w:r w:rsidR="002D72B5" w:rsidRPr="3A5D7FCA">
          <w:t>= 0.4</w:t>
        </w:r>
      </w:ins>
      <w:ins w:id="1266" w:author="Daniel Stewart" w:date="2022-02-09T09:20:00Z">
        <w:r w:rsidR="00F60B48">
          <w:t>2</w:t>
        </w:r>
      </w:ins>
      <w:ins w:id="1267" w:author="Daniel Stewart" w:date="2022-02-08T16:25:00Z">
        <w:r w:rsidR="002D72B5">
          <w:t>; Fig. 3)</w:t>
        </w:r>
      </w:ins>
      <w:ins w:id="1268" w:author="Daniel Stewart" w:date="2022-02-08T16:23:00Z">
        <w:r w:rsidR="002D72B5">
          <w:t xml:space="preserve">. </w:t>
        </w:r>
      </w:ins>
      <w:del w:id="1269" w:author="Daniel Stewart" w:date="2022-02-08T16:24:00Z">
        <w:r w:rsidR="29EBDC8C" w:rsidRPr="3A5D7FCA" w:rsidDel="002D72B5">
          <w:delText xml:space="preserve">Among model main effects, </w:delText>
        </w:r>
      </w:del>
      <w:del w:id="1270" w:author="Daniel Stewart" w:date="2022-02-08T16:20:00Z">
        <w:r w:rsidR="29EBDC8C" w:rsidRPr="3A5D7FCA" w:rsidDel="001F2601">
          <w:delText xml:space="preserve">only </w:delText>
        </w:r>
      </w:del>
      <w:del w:id="1271" w:author="Daniel Stewart" w:date="2022-02-08T16:18:00Z">
        <w:r w:rsidR="33F2FFD1" w:rsidRPr="3A5D7FCA" w:rsidDel="001F2601">
          <w:delText>channel proximity</w:delText>
        </w:r>
      </w:del>
      <w:del w:id="1272" w:author="Daniel Stewart" w:date="2022-02-08T16:20:00Z">
        <w:r w:rsidR="29EBDC8C" w:rsidRPr="3A5D7FCA" w:rsidDel="001F2601">
          <w:delText xml:space="preserve"> (</w:delText>
        </w:r>
        <w:r w:rsidR="29EBDC8C" w:rsidRPr="3A5D7FCA" w:rsidDel="001F2601">
          <w:rPr>
            <w:i/>
            <w:iCs/>
          </w:rPr>
          <w:delText>p</w:delText>
        </w:r>
        <w:r w:rsidR="29EBDC8C" w:rsidRPr="3A5D7FCA" w:rsidDel="001F2601">
          <w:delText xml:space="preserve"> = .0</w:delText>
        </w:r>
      </w:del>
      <w:del w:id="1273" w:author="Daniel Stewart" w:date="2022-02-08T16:19:00Z">
        <w:r w:rsidR="29EBDC8C" w:rsidRPr="3A5D7FCA" w:rsidDel="001F2601">
          <w:delText>3</w:delText>
        </w:r>
        <w:r w:rsidR="00D7012B" w:rsidDel="001F2601">
          <w:delText>2</w:delText>
        </w:r>
      </w:del>
      <w:del w:id="1274" w:author="Daniel Stewart" w:date="2022-02-08T16:20:00Z">
        <w:r w:rsidR="29EBDC8C" w:rsidRPr="3A5D7FCA" w:rsidDel="001F2601">
          <w:delText>) had a significant</w:delText>
        </w:r>
        <w:r w:rsidR="12D8655B" w:rsidRPr="3A5D7FCA" w:rsidDel="001F2601">
          <w:delText xml:space="preserve"> positive</w:delText>
        </w:r>
        <w:r w:rsidR="29EBDC8C" w:rsidRPr="3A5D7FCA" w:rsidDel="001F2601">
          <w:delText xml:space="preserve"> effect</w:delText>
        </w:r>
        <w:r w:rsidR="3C5A6400" w:rsidRPr="3A5D7FCA" w:rsidDel="001F2601">
          <w:delText xml:space="preserve"> on native dominance</w:delText>
        </w:r>
        <w:r w:rsidR="35C621B1" w:rsidRPr="3A5D7FCA" w:rsidDel="001F2601">
          <w:delText xml:space="preserve"> </w:delText>
        </w:r>
      </w:del>
      <w:del w:id="1275" w:author="Daniel Stewart" w:date="2022-02-08T16:25:00Z">
        <w:r w:rsidR="35C621B1" w:rsidRPr="3A5D7FCA" w:rsidDel="002D72B5">
          <w:delText xml:space="preserve">(marginal </w:delText>
        </w:r>
        <w:r w:rsidR="35C621B1" w:rsidRPr="3A5D7FCA" w:rsidDel="002D72B5">
          <w:rPr>
            <w:i/>
            <w:iCs/>
          </w:rPr>
          <w:delText>R</w:delText>
        </w:r>
        <w:r w:rsidR="35C621B1" w:rsidRPr="3A5D7FCA" w:rsidDel="002D72B5">
          <w:rPr>
            <w:vertAlign w:val="superscript"/>
          </w:rPr>
          <w:delText xml:space="preserve">2 </w:delText>
        </w:r>
        <w:r w:rsidR="35C621B1" w:rsidRPr="3A5D7FCA" w:rsidDel="002D72B5">
          <w:delText>= 0.0</w:delText>
        </w:r>
        <w:r w:rsidR="00B32D2B" w:rsidDel="002D72B5">
          <w:delText>7</w:delText>
        </w:r>
        <w:r w:rsidR="00555CFD" w:rsidDel="002D72B5">
          <w:delText>1</w:delText>
        </w:r>
        <w:r w:rsidR="35C621B1" w:rsidRPr="3A5D7FCA" w:rsidDel="002D72B5">
          <w:delText xml:space="preserve">, conditional </w:delText>
        </w:r>
        <w:r w:rsidR="35C621B1" w:rsidRPr="3A5D7FCA" w:rsidDel="002D72B5">
          <w:rPr>
            <w:i/>
            <w:iCs/>
          </w:rPr>
          <w:delText>R</w:delText>
        </w:r>
        <w:r w:rsidR="35C621B1" w:rsidRPr="3A5D7FCA" w:rsidDel="002D72B5">
          <w:rPr>
            <w:vertAlign w:val="superscript"/>
          </w:rPr>
          <w:delText>2</w:delText>
        </w:r>
        <w:r w:rsidR="35C621B1" w:rsidRPr="3A5D7FCA" w:rsidDel="002D72B5">
          <w:delText>= 0.4</w:delText>
        </w:r>
        <w:r w:rsidR="00555CFD" w:rsidDel="002D72B5">
          <w:delText>1</w:delText>
        </w:r>
        <w:r w:rsidR="003522D6" w:rsidDel="002D72B5">
          <w:delText>; Fig. 3</w:delText>
        </w:r>
        <w:r w:rsidR="35C621B1" w:rsidRPr="3A5D7FCA" w:rsidDel="002D72B5">
          <w:delText>).</w:delText>
        </w:r>
        <w:r w:rsidR="36B2FB8C" w:rsidRPr="3A5D7FCA" w:rsidDel="002D72B5">
          <w:delText xml:space="preserve"> </w:delText>
        </w:r>
      </w:del>
      <w:r w:rsidR="36B2FB8C" w:rsidRPr="3A5D7FCA">
        <w:t xml:space="preserve">The significant interaction between </w:t>
      </w:r>
      <w:del w:id="1276" w:author="Daniel Stewart" w:date="2022-02-09T09:27:00Z">
        <w:r w:rsidR="36B2FB8C" w:rsidRPr="3A5D7FCA" w:rsidDel="00F12E81">
          <w:delText xml:space="preserve">channel proximity and </w:delText>
        </w:r>
      </w:del>
      <w:r w:rsidR="36B2FB8C" w:rsidRPr="3A5D7FCA">
        <w:t xml:space="preserve">elevation </w:t>
      </w:r>
      <w:ins w:id="1277" w:author="Daniel Stewart" w:date="2022-02-09T09:27:00Z">
        <w:r w:rsidR="00F12E81">
          <w:t xml:space="preserve">and channel proximity </w:t>
        </w:r>
      </w:ins>
      <w:r w:rsidR="36B2FB8C" w:rsidRPr="3A5D7FCA">
        <w:t>suggest</w:t>
      </w:r>
      <w:r w:rsidR="49D15540" w:rsidRPr="3A5D7FCA">
        <w:t>s</w:t>
      </w:r>
      <w:r w:rsidR="36B2FB8C" w:rsidRPr="3A5D7FCA">
        <w:t xml:space="preserve"> that </w:t>
      </w:r>
      <w:ins w:id="1278" w:author="Daniel Stewart" w:date="2022-02-09T09:41:00Z">
        <w:r w:rsidR="006D785F">
          <w:t xml:space="preserve">mid to high elevation </w:t>
        </w:r>
      </w:ins>
      <w:ins w:id="1279" w:author="Daniel Stewart" w:date="2022-02-09T09:39:00Z">
        <w:r w:rsidR="006D785F">
          <w:t>plots</w:t>
        </w:r>
      </w:ins>
      <w:del w:id="1280" w:author="Daniel Stewart" w:date="2022-02-09T09:41:00Z">
        <w:r w:rsidR="36B2FB8C" w:rsidRPr="3A5D7FCA" w:rsidDel="006D785F">
          <w:delText>mid to high elevation marshes</w:delText>
        </w:r>
      </w:del>
      <w:r w:rsidR="36B2FB8C" w:rsidRPr="3A5D7FCA">
        <w:t xml:space="preserve"> generally experience </w:t>
      </w:r>
      <w:del w:id="1281" w:author="Daniel Stewart" w:date="2022-02-09T09:33:00Z">
        <w:r w:rsidR="270ECA23" w:rsidRPr="3A5D7FCA" w:rsidDel="00BB1438">
          <w:delText xml:space="preserve">more significant </w:delText>
        </w:r>
      </w:del>
      <w:ins w:id="1282" w:author="Daniel Stewart" w:date="2022-02-09T09:39:00Z">
        <w:r w:rsidR="006D785F">
          <w:t>steeper declines</w:t>
        </w:r>
      </w:ins>
      <w:del w:id="1283" w:author="Daniel Stewart" w:date="2022-02-09T09:39:00Z">
        <w:r w:rsidR="36B2FB8C" w:rsidRPr="3A5D7FCA" w:rsidDel="006D785F">
          <w:delText>declines</w:delText>
        </w:r>
      </w:del>
      <w:r w:rsidR="36B2FB8C" w:rsidRPr="3A5D7FCA">
        <w:t xml:space="preserve"> in native dominance wi</w:t>
      </w:r>
      <w:ins w:id="1284" w:author="Daniel Stewart" w:date="2022-02-09T09:40:00Z">
        <w:r w:rsidR="006D785F">
          <w:t xml:space="preserve">th </w:t>
        </w:r>
      </w:ins>
      <w:del w:id="1285" w:author="Daniel Stewart" w:date="2022-02-09T09:40:00Z">
        <w:r w:rsidR="36B2FB8C" w:rsidRPr="3A5D7FCA" w:rsidDel="006D785F">
          <w:delText xml:space="preserve">th </w:delText>
        </w:r>
      </w:del>
      <w:r w:rsidR="36B2FB8C" w:rsidRPr="3A5D7FCA">
        <w:t xml:space="preserve">distance </w:t>
      </w:r>
      <w:r w:rsidR="11EC65A5" w:rsidRPr="3A5D7FCA">
        <w:t>from channel</w:t>
      </w:r>
      <w:r w:rsidR="57DAEF7A" w:rsidRPr="3A5D7FCA">
        <w:t>s</w:t>
      </w:r>
      <w:r w:rsidR="2006FBD8" w:rsidRPr="3A5D7FCA">
        <w:t xml:space="preserve"> </w:t>
      </w:r>
      <w:ins w:id="1286" w:author="Daniel Stewart" w:date="2022-02-09T09:40:00Z">
        <w:r w:rsidR="006D785F">
          <w:t xml:space="preserve">than low elevation plots </w:t>
        </w:r>
      </w:ins>
      <w:r w:rsidR="2006FBD8" w:rsidRPr="3A5D7FCA">
        <w:t>(</w:t>
      </w:r>
      <w:r w:rsidR="00D7012B" w:rsidRPr="00D7012B">
        <w:rPr>
          <w:i/>
          <w:iCs/>
        </w:rPr>
        <w:t>p</w:t>
      </w:r>
      <w:r w:rsidR="00D7012B">
        <w:t xml:space="preserve"> = .0</w:t>
      </w:r>
      <w:ins w:id="1287" w:author="Daniel Stewart" w:date="2022-02-09T09:28:00Z">
        <w:r w:rsidR="00F12E81">
          <w:t>18</w:t>
        </w:r>
      </w:ins>
      <w:del w:id="1288" w:author="Daniel Stewart" w:date="2022-02-09T09:28:00Z">
        <w:r w:rsidR="00D7012B" w:rsidDel="00F12E81">
          <w:delText>0</w:delText>
        </w:r>
        <w:r w:rsidR="00555CFD" w:rsidDel="00F12E81">
          <w:delText>2</w:delText>
        </w:r>
      </w:del>
      <w:r w:rsidR="00D7012B">
        <w:t xml:space="preserve">; </w:t>
      </w:r>
      <w:r w:rsidR="003522D6" w:rsidRPr="00D7012B">
        <w:t>Fig</w:t>
      </w:r>
      <w:r w:rsidR="003522D6">
        <w:t>. 4</w:t>
      </w:r>
      <w:r w:rsidR="2006FBD8" w:rsidRPr="3A5D7FCA">
        <w:t>)</w:t>
      </w:r>
      <w:r w:rsidR="11009B37" w:rsidRPr="3A5D7FCA">
        <w:t xml:space="preserve">. </w:t>
      </w:r>
      <w:del w:id="1289" w:author="Daniel Stewart" w:date="2022-02-09T09:29:00Z">
        <w:r w:rsidR="402DC15D" w:rsidRPr="3A5D7FCA" w:rsidDel="00F12E81">
          <w:delText xml:space="preserve">Distance upriver </w:delText>
        </w:r>
        <w:r w:rsidR="00D7012B" w:rsidDel="00F12E81">
          <w:delText>(</w:delText>
        </w:r>
        <w:r w:rsidR="00D7012B" w:rsidDel="00F12E81">
          <w:rPr>
            <w:i/>
            <w:iCs/>
          </w:rPr>
          <w:delText xml:space="preserve">p </w:delText>
        </w:r>
        <w:r w:rsidR="00D7012B" w:rsidDel="00F12E81">
          <w:delText xml:space="preserve">= .027) </w:delText>
        </w:r>
        <w:r w:rsidR="0AB486A2" w:rsidRPr="3A5D7FCA" w:rsidDel="00F12E81">
          <w:delText>and plots located in inland basins</w:delText>
        </w:r>
        <w:r w:rsidR="00D7012B" w:rsidDel="00F12E81">
          <w:delText xml:space="preserve"> (</w:delText>
        </w:r>
        <w:r w:rsidR="00D7012B" w:rsidDel="00F12E81">
          <w:rPr>
            <w:i/>
            <w:iCs/>
          </w:rPr>
          <w:delText>p</w:delText>
        </w:r>
        <w:r w:rsidR="00D7012B" w:rsidDel="00F12E81">
          <w:delText xml:space="preserve"> = .04</w:delText>
        </w:r>
        <w:r w:rsidR="00555CFD" w:rsidDel="00F12E81">
          <w:delText>4</w:delText>
        </w:r>
        <w:r w:rsidR="00D7012B" w:rsidDel="00F12E81">
          <w:delText>)</w:delText>
        </w:r>
        <w:r w:rsidR="0AB486A2" w:rsidRPr="3A5D7FCA" w:rsidDel="00F12E81">
          <w:delText xml:space="preserve"> had more substantial negative effects</w:delText>
        </w:r>
        <w:r w:rsidR="0FA8AB85" w:rsidRPr="3A5D7FCA" w:rsidDel="00F12E81">
          <w:delText>,</w:delText>
        </w:r>
        <w:r w:rsidR="0AB486A2" w:rsidRPr="3A5D7FCA" w:rsidDel="00F12E81">
          <w:delText xml:space="preserve"> </w:delText>
        </w:r>
      </w:del>
      <w:del w:id="1290" w:author="Daniel Stewart" w:date="2022-02-08T16:23:00Z">
        <w:r w:rsidR="0AB486A2" w:rsidRPr="3A5D7FCA" w:rsidDel="002D72B5">
          <w:delText xml:space="preserve">with </w:delText>
        </w:r>
        <w:r w:rsidR="79E2554D" w:rsidRPr="3A5D7FCA" w:rsidDel="002D72B5">
          <w:delText>plots</w:delText>
        </w:r>
        <w:r w:rsidR="0AB486A2" w:rsidRPr="3A5D7FCA" w:rsidDel="002D72B5">
          <w:delText xml:space="preserve"> averaging declines of nearly </w:delText>
        </w:r>
        <w:r w:rsidR="71EFC3EC" w:rsidRPr="3A5D7FCA" w:rsidDel="002D72B5">
          <w:delText>1% per kilometer upriver, and 14% in inland basins.</w:delText>
        </w:r>
        <w:r w:rsidR="12443E84" w:rsidRPr="3A5D7FCA" w:rsidDel="002D72B5">
          <w:delText xml:space="preserve"> </w:delText>
        </w:r>
      </w:del>
      <w:r w:rsidR="152DFDC2" w:rsidRPr="3A5D7FCA">
        <w:t xml:space="preserve">Project age, </w:t>
      </w:r>
      <w:r w:rsidR="4E350B3E" w:rsidRPr="3A5D7FCA">
        <w:t>r</w:t>
      </w:r>
      <w:r w:rsidR="29EBDC8C"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w:t>
      </w:r>
      <w:r w:rsidR="49C31C26" w:rsidRPr="3A5D7FCA">
        <w:lastRenderedPageBreak/>
        <w:t>indications that low elevation</w:t>
      </w:r>
      <w:ins w:id="1291" w:author="Daniel Stewart" w:date="2022-02-09T09:42:00Z">
        <w:r w:rsidR="002702E4">
          <w:t xml:space="preserve"> </w:t>
        </w:r>
      </w:ins>
      <w:del w:id="1292" w:author="Daniel Stewart" w:date="2022-02-09T09:42:00Z">
        <w:r w:rsidR="49C31C26" w:rsidRPr="3A5D7FCA" w:rsidDel="002702E4">
          <w:delText xml:space="preserve"> marshes</w:delText>
        </w:r>
        <w:r w:rsidR="00B32D2B" w:rsidDel="002702E4">
          <w:delText xml:space="preserve"> </w:delText>
        </w:r>
      </w:del>
      <w:ins w:id="1293" w:author="Daniel Stewart" w:date="2022-02-09T09:42:00Z">
        <w:r w:rsidR="002702E4">
          <w:t xml:space="preserve">plots </w:t>
        </w:r>
      </w:ins>
      <w:r w:rsidR="00B32D2B">
        <w:t>may</w:t>
      </w:r>
      <w:r w:rsidR="49C31C26" w:rsidRPr="3A5D7FCA">
        <w:t xml:space="preserve"> experience greater declines in native dominance with distance upriver than mid to high elevation</w:t>
      </w:r>
      <w:del w:id="1294" w:author="Daniel Stewart" w:date="2022-02-09T09:42:00Z">
        <w:r w:rsidR="49C31C26" w:rsidRPr="3A5D7FCA" w:rsidDel="002702E4">
          <w:delText xml:space="preserve"> </w:delText>
        </w:r>
      </w:del>
      <w:ins w:id="1295" w:author="Daniel Stewart" w:date="2022-02-09T09:42:00Z">
        <w:r w:rsidR="002702E4">
          <w:t xml:space="preserve"> plots</w:t>
        </w:r>
      </w:ins>
      <w:del w:id="1296" w:author="Daniel Stewart" w:date="2022-02-09T09:42:00Z">
        <w:r w:rsidR="49C31C26" w:rsidRPr="3A5D7FCA" w:rsidDel="002702E4">
          <w:delText>marshes</w:delText>
        </w:r>
      </w:del>
      <w:r w:rsidR="49C31C26" w:rsidRPr="3A5D7FCA">
        <w:t>.</w:t>
      </w:r>
    </w:p>
    <w:p w14:paraId="4E52C598" w14:textId="77777777" w:rsidR="00115753" w:rsidRDefault="00115753" w:rsidP="00D95039"/>
    <w:p w14:paraId="764A735E" w14:textId="66C749DB" w:rsidR="3A5D7FCA" w:rsidDel="00252975" w:rsidRDefault="3A5D7FCA" w:rsidP="00D95039">
      <w:pPr>
        <w:rPr>
          <w:del w:id="1297" w:author="Daniel Stewart" w:date="2022-02-10T14:13:00Z"/>
        </w:rPr>
      </w:pPr>
      <w:bookmarkStart w:id="1298" w:name="_Toc96084867"/>
      <w:bookmarkStart w:id="1299" w:name="_Toc96085079"/>
      <w:bookmarkStart w:id="1300" w:name="_Toc96085170"/>
      <w:bookmarkStart w:id="1301" w:name="_Toc96085912"/>
      <w:bookmarkStart w:id="1302" w:name="_Toc96085974"/>
      <w:bookmarkStart w:id="1303" w:name="_Toc96086091"/>
      <w:bookmarkStart w:id="1304" w:name="_Toc96086500"/>
      <w:bookmarkStart w:id="1305" w:name="_Toc96086856"/>
      <w:bookmarkStart w:id="1306" w:name="_Toc96086979"/>
      <w:bookmarkStart w:id="1307" w:name="_Toc96087025"/>
      <w:bookmarkStart w:id="1308" w:name="_Toc96087070"/>
      <w:bookmarkStart w:id="1309" w:name="_Toc96087125"/>
      <w:bookmarkStart w:id="1310" w:name="_Toc96087205"/>
      <w:bookmarkStart w:id="1311" w:name="_Toc96087251"/>
      <w:bookmarkStart w:id="1312" w:name="_Toc96087300"/>
      <w:bookmarkStart w:id="1313" w:name="_Toc96087416"/>
      <w:bookmarkStart w:id="1314" w:name="_Toc96087479"/>
      <w:bookmarkStart w:id="1315" w:name="_Toc96087593"/>
      <w:bookmarkStart w:id="1316" w:name="_Toc96089251"/>
      <w:bookmarkStart w:id="1317" w:name="_Toc96089379"/>
      <w:bookmarkStart w:id="1318" w:name="_Toc96089531"/>
      <w:bookmarkStart w:id="1319" w:name="_Toc96089670"/>
      <w:bookmarkStart w:id="1320" w:name="_Toc96089727"/>
      <w:bookmarkStart w:id="1321" w:name="_Toc96089791"/>
      <w:bookmarkStart w:id="1322" w:name="_Toc96089926"/>
      <w:bookmarkStart w:id="1323" w:name="_Toc96089983"/>
      <w:bookmarkStart w:id="1324" w:name="_Toc96090080"/>
      <w:bookmarkStart w:id="1325" w:name="_Toc9609070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p>
    <w:p w14:paraId="2BD5C035" w14:textId="40FCFA97" w:rsidR="600A8E5D" w:rsidRPr="004C769A" w:rsidRDefault="2C7672EC" w:rsidP="00D95039">
      <w:pPr>
        <w:pStyle w:val="Heading2"/>
      </w:pPr>
      <w:bookmarkStart w:id="1326" w:name="_Toc96090708"/>
      <w:r w:rsidRPr="004C769A">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bookmarkEnd w:id="1326"/>
    </w:p>
    <w:p w14:paraId="10460AF3" w14:textId="523A530C" w:rsidR="003746AA" w:rsidRDefault="769A0334" w:rsidP="00D95039">
      <w:pPr>
        <w:rPr>
          <w:ins w:id="1327" w:author="Daniel Stewart" w:date="2022-02-09T13:28:00Z"/>
        </w:rPr>
      </w:pPr>
      <w:r w:rsidRPr="005B1331">
        <w:t xml:space="preserve">A total of </w:t>
      </w:r>
      <w:r w:rsidR="15F72E70" w:rsidRPr="005B1331">
        <w:t>17</w:t>
      </w:r>
      <w:ins w:id="1328" w:author="Daniel Stewart" w:date="2022-02-09T13:07:00Z">
        <w:r w:rsidR="002F123E">
          <w:t>16</w:t>
        </w:r>
      </w:ins>
      <w:del w:id="1329" w:author="Daniel Stewart" w:date="2022-02-09T13:07:00Z">
        <w:r w:rsidR="0071679A" w:rsidDel="002F123E">
          <w:delText>40</w:delText>
        </w:r>
      </w:del>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ins w:id="1330" w:author="Daniel Stewart" w:date="2022-02-09T12:32:00Z">
        <w:r w:rsidR="00892620">
          <w:t>44</w:t>
        </w:r>
      </w:ins>
      <w:del w:id="1331" w:author="Daniel Stewart" w:date="2022-02-09T12:32:00Z">
        <w:r w:rsidR="00B32D2B" w:rsidDel="00892620">
          <w:delText>70</w:delText>
        </w:r>
      </w:del>
      <w:r w:rsidR="2617484C" w:rsidRPr="005B1331">
        <w:t xml:space="preserve"> originating from </w:t>
      </w:r>
      <w:r w:rsidR="04027C61" w:rsidRPr="005B1331">
        <w:t>79</w:t>
      </w:r>
      <w:r w:rsidR="2617484C" w:rsidRPr="005B1331">
        <w:t xml:space="preserve"> created marshes</w:t>
      </w:r>
      <w:r w:rsidR="00B32D2B">
        <w:t xml:space="preserve"> (see 3.2 for more details)</w:t>
      </w:r>
      <w:ins w:id="1332" w:author="Daniel Stewart" w:date="2022-02-09T12:31:00Z">
        <w:r w:rsidR="00B31E18">
          <w:t>. The remaining</w:t>
        </w:r>
      </w:ins>
      <w:del w:id="1333" w:author="Daniel Stewart" w:date="2022-02-09T12:31:00Z">
        <w:r w:rsidR="2617484C" w:rsidRPr="005B1331" w:rsidDel="00B31E18">
          <w:delText>, and</w:delText>
        </w:r>
      </w:del>
      <w:r w:rsidR="2617484C" w:rsidRPr="005B1331">
        <w:t xml:space="preserve"> 47</w:t>
      </w:r>
      <w:ins w:id="1334" w:author="Daniel Stewart" w:date="2022-02-09T12:35:00Z">
        <w:r w:rsidR="00892620">
          <w:t>2</w:t>
        </w:r>
      </w:ins>
      <w:del w:id="1335" w:author="Daniel Stewart" w:date="2022-02-09T12:35:00Z">
        <w:r w:rsidR="2617484C" w:rsidRPr="005B1331" w:rsidDel="00892620">
          <w:delText>0</w:delText>
        </w:r>
      </w:del>
      <w:ins w:id="1336" w:author="Daniel Stewart" w:date="2022-02-09T12:31:00Z">
        <w:r w:rsidR="00892620">
          <w:t xml:space="preserve"> </w:t>
        </w:r>
      </w:ins>
      <w:ins w:id="1337" w:author="Daniel Stewart" w:date="2022-02-09T12:32:00Z">
        <w:r w:rsidR="00892620">
          <w:t xml:space="preserve">originated from 16 </w:t>
        </w:r>
      </w:ins>
      <w:del w:id="1338" w:author="Daniel Stewart" w:date="2022-02-09T12:31:00Z">
        <w:r w:rsidR="2617484C" w:rsidRPr="005B1331" w:rsidDel="00892620">
          <w:delText xml:space="preserve"> from</w:delText>
        </w:r>
      </w:del>
      <w:del w:id="1339" w:author="Daniel Stewart" w:date="2022-02-09T12:32:00Z">
        <w:r w:rsidR="2617484C" w:rsidRPr="005B1331" w:rsidDel="00892620">
          <w:delText xml:space="preserve"> </w:delText>
        </w:r>
        <w:r w:rsidR="3C553CFA" w:rsidRPr="005B1331" w:rsidDel="00892620">
          <w:delText xml:space="preserve">16 </w:delText>
        </w:r>
      </w:del>
      <w:r w:rsidR="2617484C" w:rsidRPr="005B1331">
        <w:t>reference marshes</w:t>
      </w:r>
      <w:ins w:id="1340" w:author="Daniel Stewart" w:date="2022-02-09T12:41:00Z">
        <w:r w:rsidR="00060D60">
          <w:t xml:space="preserve">, with </w:t>
        </w:r>
      </w:ins>
      <w:ins w:id="1341" w:author="Daniel Stewart" w:date="2022-02-09T12:46:00Z">
        <w:r w:rsidR="00E80E0A">
          <w:t>292</w:t>
        </w:r>
      </w:ins>
      <w:ins w:id="1342" w:author="Daniel Stewart" w:date="2022-02-09T12:41:00Z">
        <w:r w:rsidR="00060D60">
          <w:t xml:space="preserve"> sampled in 2015 and </w:t>
        </w:r>
      </w:ins>
      <w:ins w:id="1343" w:author="Daniel Stewart" w:date="2022-02-09T12:46:00Z">
        <w:r w:rsidR="00E80E0A">
          <w:t>180</w:t>
        </w:r>
      </w:ins>
      <w:ins w:id="1344" w:author="Daniel Stewart" w:date="2022-02-09T12:41:00Z">
        <w:r w:rsidR="00060D60">
          <w:t xml:space="preserve"> sampled in 2021</w:t>
        </w:r>
      </w:ins>
      <w:r w:rsidR="00AA5631">
        <w:t xml:space="preserve"> (Fig</w:t>
      </w:r>
      <w:ins w:id="1345" w:author="Daniel Stewart" w:date="2022-02-09T12:36:00Z">
        <w:r w:rsidR="00892620">
          <w:t>s</w:t>
        </w:r>
      </w:ins>
      <w:r w:rsidR="00AA5631">
        <w:t>.</w:t>
      </w:r>
      <w:ins w:id="1346" w:author="Daniel Stewart" w:date="2022-02-09T12:36:00Z">
        <w:r w:rsidR="00892620">
          <w:t xml:space="preserve"> 2,</w:t>
        </w:r>
      </w:ins>
      <w:del w:id="1347" w:author="Daniel Stewart" w:date="2022-02-09T12:36:00Z">
        <w:r w:rsidR="00AA5631" w:rsidDel="00892620">
          <w:delText xml:space="preserve"> </w:delText>
        </w:r>
      </w:del>
      <w:r w:rsidR="00AA5631">
        <w:t>5)</w:t>
      </w:r>
      <w:r w:rsidR="7377992F" w:rsidRPr="005B1331">
        <w:t>.</w:t>
      </w:r>
      <w:r w:rsidR="3D6E60D0" w:rsidRPr="005B1331">
        <w:t xml:space="preserve"> </w:t>
      </w:r>
      <w:del w:id="1348" w:author="Daniel Stewart" w:date="2022-02-09T12:51:00Z">
        <w:r w:rsidR="64853C5F" w:rsidRPr="005B1331" w:rsidDel="001A0C3D">
          <w:delText xml:space="preserve">Sampling effort was similar in </w:delText>
        </w:r>
      </w:del>
      <w:del w:id="1349" w:author="Daniel Stewart" w:date="2022-02-09T12:47:00Z">
        <w:r w:rsidR="64853C5F" w:rsidRPr="005B1331" w:rsidDel="001A0C3D">
          <w:delText>compensation</w:delText>
        </w:r>
      </w:del>
      <w:del w:id="1350" w:author="Daniel Stewart" w:date="2022-02-09T12:51:00Z">
        <w:r w:rsidR="64853C5F" w:rsidRPr="005B1331" w:rsidDel="001A0C3D">
          <w:delText xml:space="preserve"> sites between years, however r</w:delText>
        </w:r>
      </w:del>
      <w:ins w:id="1351" w:author="Daniel Stewart" w:date="2022-02-09T12:51:00Z">
        <w:r w:rsidR="001A0C3D">
          <w:t>R</w:t>
        </w:r>
      </w:ins>
      <w:r w:rsidR="64853C5F" w:rsidRPr="005B1331">
        <w:t>eference sites were sampled with greater intensity in 2015</w:t>
      </w:r>
      <w:ins w:id="1352" w:author="Daniel Stewart" w:date="2022-02-09T12:51:00Z">
        <w:r w:rsidR="001A0C3D">
          <w:t xml:space="preserve"> than 2021</w:t>
        </w:r>
      </w:ins>
      <w:r w:rsidR="64853C5F" w:rsidRPr="005B1331">
        <w:t xml:space="preserve">, averaging </w:t>
      </w:r>
      <w:r w:rsidR="0071679A">
        <w:t>4</w:t>
      </w:r>
      <w:ins w:id="1353" w:author="Daniel Stewart" w:date="2022-02-09T12:52:00Z">
        <w:r w:rsidR="008E4DFB">
          <w:t>2</w:t>
        </w:r>
      </w:ins>
      <w:del w:id="1354" w:author="Daniel Stewart" w:date="2022-02-09T12:52:00Z">
        <w:r w:rsidR="0071679A" w:rsidDel="001A0C3D">
          <w:delText>2</w:delText>
        </w:r>
        <w:r w:rsidR="420AC6DC" w:rsidRPr="005B1331" w:rsidDel="008E4DFB">
          <w:delText>.</w:delText>
        </w:r>
        <w:r w:rsidR="420AC6DC" w:rsidRPr="005B1331" w:rsidDel="001A0C3D">
          <w:delText>0</w:delText>
        </w:r>
      </w:del>
      <w:r w:rsidR="64853C5F" w:rsidRPr="005B1331">
        <w:t xml:space="preserve"> plots</w:t>
      </w:r>
      <w:ins w:id="1355" w:author="Daniel Stewart" w:date="2022-02-09T12:52:00Z">
        <w:r w:rsidR="008E4DFB">
          <w:t>/site</w:t>
        </w:r>
      </w:ins>
      <w:del w:id="1356" w:author="Daniel Stewart" w:date="2022-02-09T12:52:00Z">
        <w:r w:rsidR="00854586" w:rsidDel="008E4DFB">
          <w:delText xml:space="preserve"> in 7 site</w:delText>
        </w:r>
      </w:del>
      <w:r w:rsidR="00854586">
        <w:t>s</w:t>
      </w:r>
      <w:ins w:id="1357" w:author="Daniel Stewart" w:date="2022-02-09T12:53:00Z">
        <w:r w:rsidR="008E4DFB">
          <w:t xml:space="preserve"> across 7 sites</w:t>
        </w:r>
      </w:ins>
      <w:r w:rsidR="00854586">
        <w:t>,</w:t>
      </w:r>
      <w:r w:rsidR="64853C5F" w:rsidRPr="005B1331">
        <w:t xml:space="preserve"> versus </w:t>
      </w:r>
      <w:ins w:id="1358" w:author="Daniel Stewart" w:date="2022-02-09T12:53:00Z">
        <w:r w:rsidR="008E4DFB">
          <w:t>20.0 plots/site</w:t>
        </w:r>
      </w:ins>
      <w:del w:id="1359" w:author="Daniel Stewart" w:date="2022-02-09T12:53:00Z">
        <w:r w:rsidR="6F099043" w:rsidRPr="005B1331" w:rsidDel="008E4DFB">
          <w:delText>1</w:delText>
        </w:r>
        <w:r w:rsidR="0071679A" w:rsidDel="008E4DFB">
          <w:delText>9</w:delText>
        </w:r>
        <w:r w:rsidR="6F099043" w:rsidRPr="005B1331" w:rsidDel="008E4DFB">
          <w:delText>.</w:delText>
        </w:r>
        <w:r w:rsidR="0071679A" w:rsidDel="008E4DFB">
          <w:delText>6</w:delText>
        </w:r>
        <w:r w:rsidR="64853C5F" w:rsidRPr="005B1331" w:rsidDel="008E4DFB">
          <w:delText xml:space="preserve"> plots</w:delText>
        </w:r>
      </w:del>
      <w:r w:rsidR="00854586">
        <w:t xml:space="preserve"> </w:t>
      </w:r>
      <w:ins w:id="1360" w:author="Daniel Stewart" w:date="2022-02-09T12:53:00Z">
        <w:r w:rsidR="008E4DFB">
          <w:t xml:space="preserve">across 9 </w:t>
        </w:r>
      </w:ins>
      <w:del w:id="1361" w:author="Daniel Stewart" w:date="2022-02-09T12:53:00Z">
        <w:r w:rsidR="00854586" w:rsidDel="008E4DFB">
          <w:delText xml:space="preserve">in 9 </w:delText>
        </w:r>
      </w:del>
      <w:r w:rsidR="00854586">
        <w:t>s</w:t>
      </w:r>
      <w:r w:rsidR="64853C5F" w:rsidRPr="005B1331">
        <w:t>ite</w:t>
      </w:r>
      <w:r w:rsidR="00854586">
        <w:t>s</w:t>
      </w:r>
      <w:r w:rsidR="64853C5F" w:rsidRPr="005B1331">
        <w:t xml:space="preserve"> in 2021.</w:t>
      </w:r>
      <w:r w:rsidR="15F72E70" w:rsidRPr="005B1331">
        <w:t xml:space="preserve"> </w:t>
      </w:r>
      <w:ins w:id="1362" w:author="Daniel Stewart" w:date="2022-02-09T12:55:00Z">
        <w:r w:rsidR="008E4DFB" w:rsidRPr="00A24308">
          <w:t xml:space="preserve">Numeric plot data </w:t>
        </w:r>
      </w:ins>
      <w:ins w:id="1363" w:author="Daniel Stewart" w:date="2022-02-09T12:59:00Z">
        <w:r w:rsidR="008E4DFB">
          <w:t>encompassed</w:t>
        </w:r>
      </w:ins>
      <w:ins w:id="1364" w:author="Daniel Stewart" w:date="2022-02-09T12:55:00Z">
        <w:r w:rsidR="008E4DFB" w:rsidRPr="00A24308">
          <w:t xml:space="preserve"> a wide range of marsh conditions: channel proximity (0 – 201 m), distance upriver (0.4 – 46.9 km), elevation (-0.77 – 2.80 m; see Appendix </w:t>
        </w:r>
        <w:r w:rsidR="008E4DFB" w:rsidRPr="002E0D0D">
          <w:t>X for detailed summary statistics)</w:t>
        </w:r>
        <w:r w:rsidR="008E4DFB" w:rsidRPr="00A24308">
          <w:t xml:space="preserve">. Among categorical variables, </w:t>
        </w:r>
      </w:ins>
      <w:ins w:id="1365" w:author="Daniel Stewart" w:date="2022-02-09T13:06:00Z">
        <w:r w:rsidR="002F123E">
          <w:t>651</w:t>
        </w:r>
      </w:ins>
      <w:ins w:id="1366" w:author="Daniel Stewart" w:date="2022-02-09T12:55:00Z">
        <w:r w:rsidR="008E4DFB" w:rsidRPr="00A24308">
          <w:t xml:space="preserve"> (</w:t>
        </w:r>
      </w:ins>
      <w:ins w:id="1367" w:author="Daniel Stewart" w:date="2022-02-09T13:08:00Z">
        <w:r w:rsidR="002F123E">
          <w:t>38</w:t>
        </w:r>
      </w:ins>
      <w:ins w:id="1368" w:author="Daniel Stewart" w:date="2022-02-09T12:55:00Z">
        <w:r w:rsidR="008E4DFB" w:rsidRPr="00A24308">
          <w:t xml:space="preserve">%) of plots </w:t>
        </w:r>
        <w:proofErr w:type="gramStart"/>
        <w:r w:rsidR="008E4DFB" w:rsidRPr="00A24308">
          <w:t>were located in</w:t>
        </w:r>
        <w:proofErr w:type="gramEnd"/>
        <w:r w:rsidR="008E4DFB" w:rsidRPr="00A24308">
          <w:t xml:space="preserve"> the North Arm, </w:t>
        </w:r>
      </w:ins>
      <w:ins w:id="1369" w:author="Daniel Stewart" w:date="2022-02-09T13:08:00Z">
        <w:r w:rsidR="002F123E">
          <w:t xml:space="preserve">472 (28%) occurred in reference marshes, </w:t>
        </w:r>
      </w:ins>
      <w:ins w:id="1370" w:author="Daniel Stewart" w:date="2022-02-09T12:55:00Z">
        <w:r w:rsidR="008E4DFB" w:rsidRPr="00A24308">
          <w:t>and 273 (</w:t>
        </w:r>
      </w:ins>
      <w:ins w:id="1371" w:author="Daniel Stewart" w:date="2022-02-09T13:10:00Z">
        <w:r w:rsidR="002F123E">
          <w:t>16</w:t>
        </w:r>
      </w:ins>
      <w:ins w:id="1372" w:author="Daniel Stewart" w:date="2022-02-09T12:55:00Z">
        <w:r w:rsidR="008E4DFB" w:rsidRPr="00A24308">
          <w:t>%) were located in closed embayments.</w:t>
        </w:r>
      </w:ins>
    </w:p>
    <w:p w14:paraId="37D282FB" w14:textId="77777777" w:rsidR="003746AA" w:rsidRDefault="003746AA" w:rsidP="00D95039">
      <w:pPr>
        <w:rPr>
          <w:ins w:id="1373" w:author="Daniel Stewart" w:date="2022-02-09T13:28:00Z"/>
        </w:rPr>
      </w:pPr>
    </w:p>
    <w:p w14:paraId="25C674E7" w14:textId="36C78312" w:rsidR="00CA40B1" w:rsidDel="004B08D8" w:rsidRDefault="008E4DFB" w:rsidP="009F3333">
      <w:pPr>
        <w:rPr>
          <w:del w:id="1374" w:author="Daniel Stewart" w:date="2022-02-09T16:46:00Z"/>
        </w:rPr>
      </w:pPr>
      <w:ins w:id="1375" w:author="Daniel Stewart" w:date="2022-02-09T12:55:00Z">
        <w:r w:rsidRPr="00A24308">
          <w:t xml:space="preserve"> </w:t>
        </w:r>
      </w:ins>
      <w:r w:rsidR="34AE82F4" w:rsidRPr="005B1331">
        <w:t>Native richness ranged from 0</w:t>
      </w:r>
      <w:r w:rsidR="0071679A">
        <w:t>–</w:t>
      </w:r>
      <w:r w:rsidR="34AE82F4" w:rsidRPr="005B1331">
        <w:t>13 species</w:t>
      </w:r>
      <w:ins w:id="1376" w:author="Daniel Stewart" w:date="2022-02-09T15:27:00Z">
        <w:r w:rsidR="002B1A91">
          <w:t>/plot</w:t>
        </w:r>
      </w:ins>
      <w:del w:id="1377" w:author="Daniel Stewart" w:date="2022-02-09T15:27:00Z">
        <w:r w:rsidR="5F16ED13" w:rsidRPr="005B1331" w:rsidDel="002B1A91">
          <w:delText>/plot</w:delText>
        </w:r>
      </w:del>
      <w:r w:rsidR="23ECEC17" w:rsidRPr="005B1331">
        <w:t>,</w:t>
      </w:r>
      <w:r w:rsidR="082ABEA8" w:rsidRPr="005B1331">
        <w:t xml:space="preserve"> averaging 3.</w:t>
      </w:r>
      <w:ins w:id="1378" w:author="Daniel Stewart" w:date="2022-02-09T13:27:00Z">
        <w:r w:rsidR="003746AA">
          <w:t>7</w:t>
        </w:r>
      </w:ins>
      <w:del w:id="1379" w:author="Daniel Stewart" w:date="2022-02-09T13:27:00Z">
        <w:r w:rsidR="77C495D1" w:rsidRPr="005B1331" w:rsidDel="003746AA">
          <w:delText>6</w:delText>
        </w:r>
      </w:del>
      <w:r w:rsidR="00976373">
        <w:t xml:space="preserve"> species/plot</w:t>
      </w:r>
      <w:r w:rsidR="77C495D1" w:rsidRPr="005B1331">
        <w:t xml:space="preserve"> </w:t>
      </w:r>
      <w:r w:rsidR="00F65639">
        <w:t xml:space="preserve">(SD = </w:t>
      </w:r>
      <w:r w:rsidR="721E4511" w:rsidRPr="005B1331">
        <w:t>2.4</w:t>
      </w:r>
      <w:r w:rsidR="00F65639">
        <w:t>)</w:t>
      </w:r>
      <w:r w:rsidR="5B0AF3BE" w:rsidRPr="005B1331">
        <w:t>.</w:t>
      </w:r>
      <w:ins w:id="1380" w:author="Daniel Stewart" w:date="2022-02-09T15:31:00Z">
        <w:r w:rsidR="002B1A91">
          <w:t xml:space="preserve"> A total of </w:t>
        </w:r>
      </w:ins>
      <w:ins w:id="1381" w:author="Daniel Stewart" w:date="2022-02-09T15:39:00Z">
        <w:r w:rsidR="00981875">
          <w:t>1</w:t>
        </w:r>
      </w:ins>
      <w:ins w:id="1382" w:author="Daniel Stewart" w:date="2022-02-09T16:28:00Z">
        <w:r w:rsidR="00305A4B">
          <w:t>0</w:t>
        </w:r>
      </w:ins>
      <w:ins w:id="1383" w:author="Daniel Stewart" w:date="2022-02-09T16:32:00Z">
        <w:r w:rsidR="00251431">
          <w:t>7</w:t>
        </w:r>
      </w:ins>
      <w:ins w:id="1384" w:author="Daniel Stewart" w:date="2022-02-09T15:31:00Z">
        <w:r w:rsidR="002B1A91">
          <w:t xml:space="preserve"> native </w:t>
        </w:r>
      </w:ins>
      <w:ins w:id="1385" w:author="Daniel Stewart" w:date="2022-02-09T15:39:00Z">
        <w:r w:rsidR="00981875">
          <w:t xml:space="preserve">plant </w:t>
        </w:r>
      </w:ins>
      <w:ins w:id="1386" w:author="Daniel Stewart" w:date="2022-02-09T15:31:00Z">
        <w:r w:rsidR="002B1A91">
          <w:t xml:space="preserve">species were observed in plots, including </w:t>
        </w:r>
      </w:ins>
      <w:ins w:id="1387" w:author="Daniel Stewart" w:date="2022-02-09T15:39:00Z">
        <w:r w:rsidR="00981875">
          <w:t xml:space="preserve">at-risk </w:t>
        </w:r>
        <w:r w:rsidR="00981875">
          <w:rPr>
            <w:i/>
            <w:iCs/>
          </w:rPr>
          <w:t xml:space="preserve">S. </w:t>
        </w:r>
        <w:proofErr w:type="spellStart"/>
        <w:r w:rsidR="00981875">
          <w:rPr>
            <w:i/>
            <w:iCs/>
          </w:rPr>
          <w:t>hendersonii</w:t>
        </w:r>
      </w:ins>
      <w:proofErr w:type="spellEnd"/>
      <w:ins w:id="1388" w:author="Daniel Stewart" w:date="2022-02-09T16:29:00Z">
        <w:r w:rsidR="00305A4B">
          <w:rPr>
            <w:i/>
            <w:iCs/>
          </w:rPr>
          <w:t xml:space="preserve"> </w:t>
        </w:r>
        <w:r w:rsidR="00305A4B">
          <w:t xml:space="preserve">and </w:t>
        </w:r>
        <w:r w:rsidR="00305A4B">
          <w:rPr>
            <w:i/>
            <w:iCs/>
          </w:rPr>
          <w:t>Acorus americanus</w:t>
        </w:r>
      </w:ins>
      <w:ins w:id="1389" w:author="Daniel Stewart" w:date="2022-02-09T15:39:00Z">
        <w:r w:rsidR="00981875">
          <w:rPr>
            <w:i/>
            <w:iCs/>
          </w:rPr>
          <w:t xml:space="preserve"> </w:t>
        </w:r>
        <w:r w:rsidR="00981875" w:rsidRPr="00981875">
          <w:rPr>
            <w:rPrChange w:id="1390" w:author="Daniel Stewart" w:date="2022-02-09T15:40:00Z">
              <w:rPr>
                <w:i/>
                <w:iCs/>
              </w:rPr>
            </w:rPrChange>
          </w:rPr>
          <w:t>(</w:t>
        </w:r>
      </w:ins>
      <w:ins w:id="1391" w:author="Daniel Stewart" w:date="2022-02-09T15:40:00Z">
        <w:r w:rsidR="00981875">
          <w:t xml:space="preserve">see </w:t>
        </w:r>
        <w:r w:rsidR="00981875" w:rsidRPr="00981875">
          <w:rPr>
            <w:color w:val="000000" w:themeColor="text1"/>
            <w:rPrChange w:id="1392" w:author="Daniel Stewart" w:date="2022-02-09T15:40:00Z">
              <w:rPr/>
            </w:rPrChange>
          </w:rPr>
          <w:t xml:space="preserve">Appendix </w:t>
        </w:r>
        <w:r w:rsidR="00981875" w:rsidRPr="00251431">
          <w:rPr>
            <w:color w:val="FF0000"/>
            <w:rPrChange w:id="1393" w:author="Daniel Stewart" w:date="2022-02-09T16:35:00Z">
              <w:rPr/>
            </w:rPrChange>
          </w:rPr>
          <w:t>X</w:t>
        </w:r>
        <w:r w:rsidR="00981875" w:rsidRPr="00981875">
          <w:rPr>
            <w:color w:val="000000" w:themeColor="text1"/>
            <w:rPrChange w:id="1394" w:author="Daniel Stewart" w:date="2022-02-09T15:40:00Z">
              <w:rPr>
                <w:color w:val="FF0000"/>
              </w:rPr>
            </w:rPrChange>
          </w:rPr>
          <w:t xml:space="preserve"> for </w:t>
        </w:r>
        <w:r w:rsidR="00981875">
          <w:rPr>
            <w:color w:val="000000" w:themeColor="text1"/>
          </w:rPr>
          <w:t>comprehensive list</w:t>
        </w:r>
        <w:r w:rsidR="00981875" w:rsidRPr="00981875">
          <w:rPr>
            <w:color w:val="000000" w:themeColor="text1"/>
            <w:rPrChange w:id="1395" w:author="Daniel Stewart" w:date="2022-02-09T15:40:00Z">
              <w:rPr>
                <w:color w:val="FF0000"/>
              </w:rPr>
            </w:rPrChange>
          </w:rPr>
          <w:t>)</w:t>
        </w:r>
      </w:ins>
      <w:ins w:id="1396" w:author="Daniel Stewart" w:date="2022-02-09T15:39:00Z">
        <w:r w:rsidR="00981875" w:rsidRPr="00981875">
          <w:rPr>
            <w:color w:val="000000" w:themeColor="text1"/>
            <w:rPrChange w:id="1397" w:author="Daniel Stewart" w:date="2022-02-09T15:40:00Z">
              <w:rPr/>
            </w:rPrChange>
          </w:rPr>
          <w:t xml:space="preserve">. </w:t>
        </w:r>
      </w:ins>
      <w:del w:id="1398" w:author="Daniel Stewart" w:date="2022-02-09T15:39:00Z">
        <w:r w:rsidR="5B0AF3BE" w:rsidRPr="005B1331" w:rsidDel="00981875">
          <w:delText xml:space="preserve"> </w:delText>
        </w:r>
      </w:del>
      <w:r w:rsidR="00CA40B1" w:rsidRPr="005B1331">
        <w:t>Elevation (</w:t>
      </w:r>
      <w:r w:rsidR="00CA40B1" w:rsidRPr="005B1331">
        <w:rPr>
          <w:i/>
          <w:iCs/>
        </w:rPr>
        <w:t>p</w:t>
      </w:r>
      <w:r w:rsidR="00CA40B1" w:rsidRPr="005B1331">
        <w:t xml:space="preserve"> &lt;.001)</w:t>
      </w:r>
      <w:ins w:id="1399" w:author="Daniel Stewart" w:date="2022-02-09T16:36:00Z">
        <w:r w:rsidR="00251431">
          <w:t xml:space="preserve"> and</w:t>
        </w:r>
      </w:ins>
      <w:del w:id="1400" w:author="Daniel Stewart" w:date="2022-02-09T16:36:00Z">
        <w:r w:rsidR="00CA40B1" w:rsidDel="00251431">
          <w:delText>,</w:delText>
        </w:r>
      </w:del>
      <w:r w:rsidR="00CA40B1">
        <w:t xml:space="preserve"> </w:t>
      </w:r>
      <w:r w:rsidR="00CA40B1" w:rsidRPr="005B1331">
        <w:t>distance upriver (</w:t>
      </w:r>
      <w:r w:rsidR="00CA40B1" w:rsidRPr="005B1331">
        <w:rPr>
          <w:i/>
          <w:iCs/>
        </w:rPr>
        <w:t xml:space="preserve">p = </w:t>
      </w:r>
      <w:r w:rsidR="00CA40B1" w:rsidRPr="005B1331">
        <w:t>.02</w:t>
      </w:r>
      <w:r w:rsidR="00CA40B1">
        <w:t>8</w:t>
      </w:r>
      <w:ins w:id="1401" w:author="Daniel Stewart" w:date="2022-02-09T16:36:00Z">
        <w:r w:rsidR="00251431">
          <w:t>)</w:t>
        </w:r>
      </w:ins>
      <w:del w:id="1402" w:author="Daniel Stewart" w:date="2022-02-09T16:36:00Z">
        <w:r w:rsidR="00CA40B1" w:rsidRPr="005B1331" w:rsidDel="00251431">
          <w:delText>)</w:delText>
        </w:r>
        <w:r w:rsidR="00CA40B1" w:rsidDel="00251431">
          <w:delText>, and channel proximity</w:delText>
        </w:r>
      </w:del>
      <w:r w:rsidR="00CA40B1">
        <w:t xml:space="preserve"> </w:t>
      </w:r>
      <w:r w:rsidR="00CA40B1" w:rsidRPr="005B1331">
        <w:t>had significant positive effects on native richness, with an average increase of 0.</w:t>
      </w:r>
      <w:ins w:id="1403" w:author="Daniel Stewart" w:date="2022-02-09T16:36:00Z">
        <w:r w:rsidR="00C86E50">
          <w:t>9</w:t>
        </w:r>
      </w:ins>
      <w:del w:id="1404" w:author="Daniel Stewart" w:date="2022-02-09T16:36:00Z">
        <w:r w:rsidR="00CA40B1" w:rsidRPr="005B1331" w:rsidDel="00C86E50">
          <w:delText>8</w:delText>
        </w:r>
      </w:del>
      <w:r w:rsidR="00CA40B1" w:rsidRPr="005B1331">
        <w:t xml:space="preserve"> native species/plot with each met</w:t>
      </w:r>
      <w:del w:id="1405" w:author="Daniel Stewart" w:date="2022-02-09T16:36:00Z">
        <w:r w:rsidR="00CA40B1" w:rsidRPr="005B1331" w:rsidDel="00C86E50">
          <w:delText>e</w:delText>
        </w:r>
      </w:del>
      <w:r w:rsidR="00CA40B1" w:rsidRPr="005B1331">
        <w:t>r</w:t>
      </w:r>
      <w:ins w:id="1406" w:author="Daniel Stewart" w:date="2022-02-09T16:36:00Z">
        <w:r w:rsidR="00C86E50">
          <w:t>e</w:t>
        </w:r>
      </w:ins>
      <w:r w:rsidR="00CA40B1" w:rsidRPr="005B1331">
        <w:t xml:space="preserve"> </w:t>
      </w:r>
      <w:ins w:id="1407" w:author="Daniel Stewart" w:date="2022-02-09T16:36:00Z">
        <w:r w:rsidR="00C86E50">
          <w:t xml:space="preserve">of </w:t>
        </w:r>
      </w:ins>
      <w:r w:rsidR="00CA40B1" w:rsidRPr="005B1331">
        <w:t>elevation</w:t>
      </w:r>
      <w:ins w:id="1408" w:author="Daniel Stewart" w:date="2022-02-09T16:36:00Z">
        <w:r w:rsidR="00C86E50">
          <w:t xml:space="preserve"> g</w:t>
        </w:r>
      </w:ins>
      <w:ins w:id="1409" w:author="Daniel Stewart" w:date="2022-02-09T16:37:00Z">
        <w:r w:rsidR="00C86E50">
          <w:t>ained</w:t>
        </w:r>
      </w:ins>
      <w:r w:rsidR="00CA40B1" w:rsidRPr="005B1331">
        <w:t xml:space="preserve">, </w:t>
      </w:r>
      <w:ins w:id="1410" w:author="Daniel Stewart" w:date="2022-02-09T16:39:00Z">
        <w:r w:rsidR="00C86E50">
          <w:t xml:space="preserve">and </w:t>
        </w:r>
      </w:ins>
      <w:r w:rsidR="00B959EA">
        <w:t>0</w:t>
      </w:r>
      <w:r w:rsidR="00CA40B1" w:rsidRPr="005B1331">
        <w:t>.</w:t>
      </w:r>
      <w:del w:id="1411" w:author="Daniel Stewart" w:date="2022-02-09T16:39:00Z">
        <w:r w:rsidR="00CA40B1" w:rsidRPr="005B1331" w:rsidDel="00C86E50">
          <w:delText>06</w:delText>
        </w:r>
      </w:del>
      <w:ins w:id="1412" w:author="Daniel Stewart" w:date="2022-02-09T16:39:00Z">
        <w:r w:rsidR="00C86E50">
          <w:t>1</w:t>
        </w:r>
      </w:ins>
      <w:r w:rsidR="00CA40B1" w:rsidRPr="005B1331">
        <w:t xml:space="preserve"> native species/plot with each kilometer upriver</w:t>
      </w:r>
      <w:ins w:id="1413" w:author="Daniel Stewart" w:date="2022-02-09T16:37:00Z">
        <w:r w:rsidR="00C86E50">
          <w:t xml:space="preserve"> </w:t>
        </w:r>
      </w:ins>
      <w:del w:id="1414" w:author="Daniel Stewart" w:date="2022-02-09T16:37:00Z">
        <w:r w:rsidR="00CA40B1" w:rsidDel="00C86E50">
          <w:delText xml:space="preserve">, and </w:delText>
        </w:r>
        <w:r w:rsidR="00B959EA" w:rsidDel="00C86E50">
          <w:delText>0</w:delText>
        </w:r>
        <w:r w:rsidR="00CA40B1" w:rsidDel="00C86E50">
          <w:delText>.01 species/plot per meter distance from channel</w:delText>
        </w:r>
        <w:r w:rsidR="00CA40B1" w:rsidRPr="005B1331" w:rsidDel="00C86E50">
          <w:delText xml:space="preserve"> </w:delText>
        </w:r>
      </w:del>
      <w:r w:rsidR="00CA40B1" w:rsidRPr="005B1331">
        <w:t xml:space="preserve">(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w:t>
      </w:r>
      <w:ins w:id="1415" w:author="Daniel Stewart" w:date="2022-02-09T16:38:00Z">
        <w:r w:rsidR="00C86E50">
          <w:t>081</w:t>
        </w:r>
      </w:ins>
      <w:del w:id="1416" w:author="Daniel Stewart" w:date="2022-02-09T16:38:00Z">
        <w:r w:rsidR="00CA40B1" w:rsidRPr="005B1331" w:rsidDel="00C86E50">
          <w:delText>6</w:delText>
        </w:r>
        <w:r w:rsidR="00CA40B1" w:rsidDel="00C86E50">
          <w:delText>41</w:delText>
        </w:r>
      </w:del>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w:t>
      </w:r>
      <w:ins w:id="1417" w:author="Daniel Stewart" w:date="2022-02-09T16:38:00Z">
        <w:r w:rsidR="00C86E50">
          <w:t>21</w:t>
        </w:r>
      </w:ins>
      <w:del w:id="1418" w:author="Daniel Stewart" w:date="2022-02-09T16:38:00Z">
        <w:r w:rsidR="00CA40B1" w:rsidRPr="005B1331" w:rsidDel="00C86E50">
          <w:delText>4</w:delText>
        </w:r>
        <w:r w:rsidR="00CA40B1" w:rsidDel="00C86E50">
          <w:delText>4</w:delText>
        </w:r>
      </w:del>
      <w:r w:rsidR="00CA40B1">
        <w:t>; Fig. 6</w:t>
      </w:r>
      <w:r w:rsidR="00CA40B1" w:rsidRPr="005B1331">
        <w:t xml:space="preserve">). </w:t>
      </w:r>
      <w:ins w:id="1419" w:author="Daniel Stewart" w:date="2022-02-09T16:40:00Z">
        <w:r w:rsidR="00C86E50">
          <w:t xml:space="preserve">Plots located in </w:t>
        </w:r>
      </w:ins>
      <w:ins w:id="1420" w:author="Daniel Stewart" w:date="2022-02-09T16:41:00Z">
        <w:r w:rsidR="00C86E50">
          <w:t xml:space="preserve">closed </w:t>
        </w:r>
      </w:ins>
      <w:ins w:id="1421" w:author="Daniel Stewart" w:date="2022-02-09T16:40:00Z">
        <w:r w:rsidR="00C86E50">
          <w:t>embay</w:t>
        </w:r>
      </w:ins>
      <w:ins w:id="1422" w:author="Daniel Stewart" w:date="2022-02-09T16:41:00Z">
        <w:r w:rsidR="00C86E50">
          <w:t>ment</w:t>
        </w:r>
      </w:ins>
      <w:ins w:id="1423" w:author="Daniel Stewart" w:date="2022-02-09T16:40:00Z">
        <w:r w:rsidR="00C86E50">
          <w:t xml:space="preserve"> marshes on average</w:t>
        </w:r>
      </w:ins>
      <w:ins w:id="1424" w:author="Daniel Stewart" w:date="2022-02-09T16:41:00Z">
        <w:r w:rsidR="00C86E50">
          <w:t xml:space="preserve"> contained </w:t>
        </w:r>
      </w:ins>
      <w:ins w:id="1425" w:author="Daniel Stewart" w:date="2022-02-09T16:40:00Z">
        <w:r w:rsidR="00C86E50">
          <w:t>1.45</w:t>
        </w:r>
      </w:ins>
      <w:ins w:id="1426" w:author="Daniel Stewart" w:date="2022-02-09T16:41:00Z">
        <w:r w:rsidR="00C86E50">
          <w:t xml:space="preserve"> fewer native species/plot than non-embayed marshes </w:t>
        </w:r>
        <w:r w:rsidR="00C86E50" w:rsidRPr="005B1331">
          <w:t>(</w:t>
        </w:r>
        <w:r w:rsidR="00C86E50" w:rsidRPr="005B1331">
          <w:rPr>
            <w:i/>
            <w:iCs/>
          </w:rPr>
          <w:t>p</w:t>
        </w:r>
        <w:r w:rsidR="00C86E50" w:rsidRPr="005B1331">
          <w:t xml:space="preserve"> &lt;.001)</w:t>
        </w:r>
        <w:r w:rsidR="00C86E50">
          <w:t>.</w:t>
        </w:r>
      </w:ins>
      <w:ins w:id="1427" w:author="Daniel Stewart" w:date="2022-02-09T16:42:00Z">
        <w:r w:rsidR="00C86E50">
          <w:t xml:space="preserve"> </w:t>
        </w:r>
      </w:ins>
      <w:ins w:id="1428" w:author="Daniel Stewart" w:date="2022-02-09T16:47:00Z">
        <w:r w:rsidR="004B08D8">
          <w:t>The placement of a plot within a r</w:t>
        </w:r>
      </w:ins>
      <w:ins w:id="1429" w:author="Daniel Stewart" w:date="2022-02-09T16:43:00Z">
        <w:r w:rsidR="004B08D8">
          <w:t>eference site</w:t>
        </w:r>
      </w:ins>
      <w:ins w:id="1430" w:author="Daniel Stewart" w:date="2022-02-09T16:47:00Z">
        <w:r w:rsidR="004B08D8">
          <w:t xml:space="preserve"> had no significant effect on</w:t>
        </w:r>
      </w:ins>
      <w:ins w:id="1431" w:author="Daniel Stewart" w:date="2022-02-09T16:48:00Z">
        <w:r w:rsidR="004B08D8">
          <w:t xml:space="preserve"> native richness, nor did </w:t>
        </w:r>
      </w:ins>
      <w:del w:id="1432" w:author="Daniel Stewart" w:date="2022-02-09T16:42:00Z">
        <w:r w:rsidR="00CA40B1" w:rsidRPr="005B1331" w:rsidDel="00C86E50">
          <w:delText xml:space="preserve">The placement of a plot in a reference </w:delText>
        </w:r>
      </w:del>
      <w:del w:id="1433" w:author="Daniel Stewart" w:date="2022-02-09T16:43:00Z">
        <w:r w:rsidR="00CA40B1" w:rsidRPr="005B1331" w:rsidDel="004B08D8">
          <w:delText>site had no significant effect</w:delText>
        </w:r>
      </w:del>
      <w:del w:id="1434" w:author="Daniel Stewart" w:date="2022-02-09T16:48:00Z">
        <w:r w:rsidR="00CA40B1" w:rsidRPr="005B1331" w:rsidDel="004B08D8">
          <w:delText>,</w:delText>
        </w:r>
      </w:del>
      <w:del w:id="1435" w:author="Daniel Stewart" w:date="2022-02-09T16:44:00Z">
        <w:r w:rsidR="00CA40B1" w:rsidRPr="005B1331" w:rsidDel="004B08D8">
          <w:delText xml:space="preserve"> nor did</w:delText>
        </w:r>
      </w:del>
      <w:del w:id="1436" w:author="Daniel Stewart" w:date="2022-02-09T16:45:00Z">
        <w:r w:rsidR="00CA40B1" w:rsidRPr="005B1331" w:rsidDel="004B08D8">
          <w:delText xml:space="preserve"> </w:delText>
        </w:r>
      </w:del>
      <w:r w:rsidR="00CA40B1" w:rsidRPr="005B1331">
        <w:t>river arm</w:t>
      </w:r>
      <w:ins w:id="1437" w:author="Daniel Stewart" w:date="2022-02-09T16:39:00Z">
        <w:r w:rsidR="00C86E50">
          <w:t>, channel proximity,</w:t>
        </w:r>
      </w:ins>
      <w:r w:rsidR="00CA40B1" w:rsidRPr="005B1331">
        <w:t xml:space="preserve"> or </w:t>
      </w:r>
      <w:ins w:id="1438" w:author="Daniel Stewart" w:date="2022-02-09T16:45:00Z">
        <w:r w:rsidR="004B08D8">
          <w:t>in an</w:t>
        </w:r>
      </w:ins>
      <w:del w:id="1439" w:author="Daniel Stewart" w:date="2022-02-09T16:45:00Z">
        <w:r w:rsidR="00CA40B1" w:rsidDel="004B08D8">
          <w:delText>an</w:delText>
        </w:r>
      </w:del>
      <w:r w:rsidR="00CA40B1">
        <w:t xml:space="preserve"> interaction between distance upriver and elevation.</w:t>
      </w:r>
    </w:p>
    <w:p w14:paraId="04CDCA99" w14:textId="0E88564D" w:rsidR="600A8E5D" w:rsidDel="004B08D8" w:rsidRDefault="600A8E5D" w:rsidP="009F3333">
      <w:pPr>
        <w:rPr>
          <w:del w:id="1440" w:author="Daniel Stewart" w:date="2022-02-09T16:46:00Z"/>
        </w:rPr>
      </w:pPr>
    </w:p>
    <w:p w14:paraId="2AE3C34F" w14:textId="4BCE672D" w:rsidR="00AA5631" w:rsidDel="005F4F92" w:rsidRDefault="00AA5631" w:rsidP="00D95039">
      <w:pPr>
        <w:rPr>
          <w:del w:id="1441" w:author="Daniel Stewart" w:date="2022-02-10T13:54:00Z"/>
        </w:rPr>
      </w:pPr>
    </w:p>
    <w:p w14:paraId="0C9DDFE2" w14:textId="09835127" w:rsidR="00AA5631" w:rsidDel="005F4F92" w:rsidRDefault="00AA5631" w:rsidP="00D95039">
      <w:pPr>
        <w:rPr>
          <w:del w:id="1442" w:author="Daniel Stewart" w:date="2022-02-10T13:54:00Z"/>
        </w:rPr>
      </w:pPr>
    </w:p>
    <w:p w14:paraId="6F10CB1B" w14:textId="74875B99" w:rsidR="00AA5631" w:rsidDel="005F4F92" w:rsidRDefault="00AA5631" w:rsidP="00D95039">
      <w:pPr>
        <w:rPr>
          <w:del w:id="1443" w:author="Daniel Stewart" w:date="2022-02-10T13:54:00Z"/>
        </w:rPr>
      </w:pPr>
    </w:p>
    <w:p w14:paraId="046322E1" w14:textId="4F3687A2" w:rsidR="00AA5631" w:rsidDel="005F4F92" w:rsidRDefault="00AA5631" w:rsidP="00D95039">
      <w:pPr>
        <w:rPr>
          <w:del w:id="1444" w:author="Daniel Stewart" w:date="2022-02-10T13:54:00Z"/>
        </w:rPr>
      </w:pPr>
    </w:p>
    <w:p w14:paraId="088303A0" w14:textId="4E39B942" w:rsidR="00AA5631" w:rsidDel="005F4F92" w:rsidRDefault="00AA5631" w:rsidP="00D95039">
      <w:pPr>
        <w:rPr>
          <w:del w:id="1445" w:author="Daniel Stewart" w:date="2022-02-10T13:54:00Z"/>
        </w:rPr>
      </w:pPr>
    </w:p>
    <w:p w14:paraId="0F8F2A3B" w14:textId="1784F451" w:rsidR="00AA5631" w:rsidDel="005F4F92" w:rsidRDefault="00AA5631" w:rsidP="00D95039">
      <w:pPr>
        <w:rPr>
          <w:del w:id="1446" w:author="Daniel Stewart" w:date="2022-02-10T13:54:00Z"/>
        </w:rPr>
      </w:pPr>
    </w:p>
    <w:p w14:paraId="504C2211" w14:textId="629D8B02" w:rsidR="00AA5631" w:rsidDel="005F4F92" w:rsidRDefault="00AA5631" w:rsidP="00D95039">
      <w:pPr>
        <w:rPr>
          <w:del w:id="1447" w:author="Daniel Stewart" w:date="2022-02-10T13:54:00Z"/>
        </w:rPr>
      </w:pPr>
    </w:p>
    <w:p w14:paraId="588D40E8" w14:textId="23F39934" w:rsidR="00AA5631" w:rsidRDefault="00AA5631" w:rsidP="00D95039"/>
    <w:p w14:paraId="53492340" w14:textId="32C1E782" w:rsidR="00AA5631" w:rsidDel="008E4DFB" w:rsidRDefault="00AA5631" w:rsidP="009F3333">
      <w:pPr>
        <w:rPr>
          <w:del w:id="1448" w:author="Daniel Stewart" w:date="2022-02-09T12:57:00Z"/>
        </w:rPr>
      </w:pPr>
    </w:p>
    <w:p w14:paraId="48F2D880" w14:textId="223FCCE3" w:rsidR="00AA5631" w:rsidDel="008E4DFB" w:rsidRDefault="00AA5631" w:rsidP="009F3333">
      <w:pPr>
        <w:rPr>
          <w:del w:id="1449" w:author="Daniel Stewart" w:date="2022-02-09T12:57:00Z"/>
        </w:rPr>
      </w:pPr>
    </w:p>
    <w:p w14:paraId="0BBC0970" w14:textId="4A25B038" w:rsidR="00AA5631" w:rsidDel="008E4DFB" w:rsidRDefault="00AA5631" w:rsidP="009F3333">
      <w:pPr>
        <w:rPr>
          <w:del w:id="1450" w:author="Daniel Stewart" w:date="2022-02-09T12:57:00Z"/>
        </w:rPr>
      </w:pPr>
    </w:p>
    <w:p w14:paraId="18D1D365" w14:textId="1BAC0029" w:rsidR="00AA5631" w:rsidDel="008E4DFB" w:rsidRDefault="00AA5631" w:rsidP="009F3333">
      <w:pPr>
        <w:rPr>
          <w:del w:id="1451" w:author="Daniel Stewart" w:date="2022-02-09T12:57:00Z"/>
        </w:rPr>
      </w:pPr>
    </w:p>
    <w:p w14:paraId="68572DD8" w14:textId="1ABBB28B" w:rsidR="00AA5631" w:rsidRDefault="00AA5631" w:rsidP="00D95039"/>
    <w:p w14:paraId="2DBD381E" w14:textId="4F1EA486" w:rsidR="00AA5631" w:rsidRDefault="00AA5631" w:rsidP="00D95039"/>
    <w:p w14:paraId="659A8969" w14:textId="448B87FB" w:rsidR="00AA5631" w:rsidRDefault="00AA5631" w:rsidP="00D95039"/>
    <w:p w14:paraId="37EC8672" w14:textId="07EE8A3A" w:rsidR="00AA5631" w:rsidRDefault="00AA5631" w:rsidP="00D95039"/>
    <w:p w14:paraId="65397922" w14:textId="6045286F" w:rsidR="00AA5631" w:rsidRDefault="00AA5631" w:rsidP="00D95039"/>
    <w:p w14:paraId="582D1851" w14:textId="550ACE24" w:rsidR="00AA5631" w:rsidRDefault="00AA5631" w:rsidP="00D95039"/>
    <w:p w14:paraId="1A931871" w14:textId="181D66F8" w:rsidR="00AA5631" w:rsidRDefault="00AA5631" w:rsidP="00D95039"/>
    <w:p w14:paraId="3B03E93F" w14:textId="2B315AB0" w:rsidR="00AA5631" w:rsidRDefault="00AA5631" w:rsidP="00D95039"/>
    <w:p w14:paraId="1F70DEBE" w14:textId="481DD978" w:rsidR="00AA5631" w:rsidRDefault="00AA5631" w:rsidP="00D95039"/>
    <w:p w14:paraId="3C2C9E25" w14:textId="6E627811" w:rsidR="00AA5631" w:rsidRDefault="00AA5631" w:rsidP="00D95039"/>
    <w:p w14:paraId="52A508A7" w14:textId="2049DED6" w:rsidR="00AA5631" w:rsidRDefault="00AA5631" w:rsidP="00D95039"/>
    <w:p w14:paraId="4CF68E5C" w14:textId="29C0385D" w:rsidR="00AA5631" w:rsidRDefault="00AA5631" w:rsidP="00D95039"/>
    <w:p w14:paraId="4E3F1290" w14:textId="59517E0E" w:rsidR="00AA5631" w:rsidRDefault="00AA5631" w:rsidP="00D95039"/>
    <w:p w14:paraId="265DC6DD" w14:textId="76A2D5B6" w:rsidR="00AA5631" w:rsidRDefault="00AA5631" w:rsidP="00D95039"/>
    <w:p w14:paraId="5FEDA79E" w14:textId="2A53B4EA" w:rsidR="00AA5631" w:rsidDel="00252975" w:rsidRDefault="00074CAC" w:rsidP="00D95039">
      <w:pPr>
        <w:rPr>
          <w:del w:id="1452" w:author="Daniel Stewart" w:date="2022-02-10T14:14:00Z"/>
        </w:rPr>
      </w:pPr>
      <w:r>
        <w:rPr>
          <w:noProof/>
        </w:rPr>
        <w:lastRenderedPageBreak/>
        <w:drawing>
          <wp:anchor distT="0" distB="0" distL="114300" distR="114300" simplePos="0" relativeHeight="251720784" behindDoc="0" locked="0" layoutInCell="1" allowOverlap="1" wp14:anchorId="69132DA6" wp14:editId="3E9FC7F8">
            <wp:simplePos x="0" y="0"/>
            <wp:positionH relativeFrom="column">
              <wp:posOffset>2582122</wp:posOffset>
            </wp:positionH>
            <wp:positionV relativeFrom="paragraph">
              <wp:posOffset>6982460</wp:posOffset>
            </wp:positionV>
            <wp:extent cx="685800" cy="779145"/>
            <wp:effectExtent l="0" t="0" r="0" b="0"/>
            <wp:wrapTopAndBottom/>
            <wp:docPr id="438458060" name="Picture 4384580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0" name="Picture 438458060" descr="Chart, waterfall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5800" cy="779145"/>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44" behindDoc="1" locked="0" layoutInCell="1" allowOverlap="1" wp14:anchorId="19333DC8" wp14:editId="533055C3">
            <wp:simplePos x="0" y="0"/>
            <wp:positionH relativeFrom="column">
              <wp:posOffset>458568</wp:posOffset>
            </wp:positionH>
            <wp:positionV relativeFrom="paragraph">
              <wp:posOffset>0</wp:posOffset>
            </wp:positionV>
            <wp:extent cx="2165985" cy="8204200"/>
            <wp:effectExtent l="0" t="0" r="5715"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rotWithShape="1">
                    <a:blip r:embed="rId29">
                      <a:extLst>
                        <a:ext uri="{28A0092B-C50C-407E-A947-70E740481C1C}">
                          <a14:useLocalDpi xmlns:a14="http://schemas.microsoft.com/office/drawing/2010/main" val="0"/>
                        </a:ext>
                      </a:extLst>
                    </a:blip>
                    <a:srcRect r="47187"/>
                    <a:stretch/>
                  </pic:blipFill>
                  <pic:spPr bwMode="auto">
                    <a:xfrm>
                      <a:off x="0" y="0"/>
                      <a:ext cx="216598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9760" behindDoc="1" locked="0" layoutInCell="1" allowOverlap="1" wp14:anchorId="69CF8063" wp14:editId="735E7F82">
            <wp:simplePos x="0" y="0"/>
            <wp:positionH relativeFrom="column">
              <wp:posOffset>3092499</wp:posOffset>
            </wp:positionH>
            <wp:positionV relativeFrom="paragraph">
              <wp:posOffset>0</wp:posOffset>
            </wp:positionV>
            <wp:extent cx="2047875" cy="8204200"/>
            <wp:effectExtent l="0" t="0" r="0" b="0"/>
            <wp:wrapTopAndBottom/>
            <wp:docPr id="438458059" name="Picture 438458059"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9" name="Picture 438458059" descr="Diagram, timeline&#10;&#10;Description automatically generated"/>
                    <pic:cNvPicPr/>
                  </pic:nvPicPr>
                  <pic:blipFill rotWithShape="1">
                    <a:blip r:embed="rId29">
                      <a:extLst>
                        <a:ext uri="{28A0092B-C50C-407E-A947-70E740481C1C}">
                          <a14:useLocalDpi xmlns:a14="http://schemas.microsoft.com/office/drawing/2010/main" val="0"/>
                        </a:ext>
                      </a:extLst>
                    </a:blip>
                    <a:srcRect l="50069"/>
                    <a:stretch/>
                  </pic:blipFill>
                  <pic:spPr bwMode="auto">
                    <a:xfrm>
                      <a:off x="0" y="0"/>
                      <a:ext cx="2047875" cy="820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6F7AF5" w14:textId="5B17F511" w:rsidR="00AA5631" w:rsidRDefault="00D9618F" w:rsidP="00D95039">
      <w:ins w:id="1453" w:author="Daniel Stewart" w:date="2022-02-09T15:07:00Z">
        <w:r>
          <w:rPr>
            <w:noProof/>
          </w:rPr>
          <mc:AlternateContent>
            <mc:Choice Requires="wps">
              <w:drawing>
                <wp:anchor distT="0" distB="0" distL="114300" distR="114300" simplePos="0" relativeHeight="251679824" behindDoc="0" locked="0" layoutInCell="1" allowOverlap="1" wp14:anchorId="5C2059CE" wp14:editId="3B907E12">
                  <wp:simplePos x="0" y="0"/>
                  <wp:positionH relativeFrom="column">
                    <wp:posOffset>50800</wp:posOffset>
                  </wp:positionH>
                  <wp:positionV relativeFrom="paragraph">
                    <wp:posOffset>8196580</wp:posOffset>
                  </wp:positionV>
                  <wp:extent cx="5867400" cy="66357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867400" cy="663575"/>
                          </a:xfrm>
                          <a:prstGeom prst="rect">
                            <a:avLst/>
                          </a:prstGeom>
                          <a:solidFill>
                            <a:prstClr val="white"/>
                          </a:solidFill>
                          <a:ln>
                            <a:noFill/>
                          </a:ln>
                        </wps:spPr>
                        <wps:txbx>
                          <w:txbxContent>
                            <w:p w14:paraId="1E152CA3" w14:textId="5E712224" w:rsidR="007B387A" w:rsidRDefault="007B387A" w:rsidP="009F3333">
                              <w:pPr>
                                <w:pStyle w:val="Caption"/>
                                <w:rPr>
                                  <w:ins w:id="1454" w:author="Daniel Stewart" w:date="2022-02-09T15:07:00Z"/>
                                </w:rPr>
                              </w:pPr>
                              <w:bookmarkStart w:id="1455" w:name="_Toc96090912"/>
                              <w:ins w:id="1456" w:author="Daniel Stewart" w:date="2022-02-09T15:07:00Z">
                                <w:r>
                                  <w:t xml:space="preserve">Figure </w:t>
                                </w:r>
                                <w:r>
                                  <w:fldChar w:fldCharType="begin"/>
                                </w:r>
                                <w:r>
                                  <w:instrText xml:space="preserve"> SEQ Figure \* ARABIC </w:instrText>
                                </w:r>
                              </w:ins>
                              <w:r>
                                <w:fldChar w:fldCharType="separate"/>
                              </w:r>
                              <w:ins w:id="1457" w:author="Daniel Stewart" w:date="2022-02-09T15:07:00Z">
                                <w:r>
                                  <w:rPr>
                                    <w:noProof/>
                                  </w:rPr>
                                  <w:t>5</w:t>
                                </w:r>
                                <w:r>
                                  <w:fldChar w:fldCharType="end"/>
                                </w:r>
                                <w:r>
                                  <w:t>.</w:t>
                                </w:r>
                                <w:r w:rsidRPr="00397775">
                                  <w:t xml:space="preserve"> </w:t>
                                </w:r>
                                <w:r>
                                  <w:t>Scatter plots and b</w:t>
                                </w:r>
                                <w:r w:rsidRPr="559EFC6C">
                                  <w:t>ox and whisker plots displaying the distribution of data for each covariate</w:t>
                                </w:r>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458" w:author="Daniel Stewart" w:date="2022-02-09T15:07:00Z">
                                <w:r>
                                  <w:t xml:space="preserve">istance upriver </w:t>
                                </w:r>
                                <w:r w:rsidRPr="559EFC6C">
                                  <w:t>w</w:t>
                                </w:r>
                              </w:ins>
                              <w:r w:rsidR="00074CAC">
                                <w:t xml:space="preserve">as included </w:t>
                              </w:r>
                              <w:ins w:id="1459" w:author="Daniel Stewart" w:date="2022-02-09T15:07:00Z">
                                <w:r w:rsidRPr="559EFC6C">
                                  <w:t xml:space="preserve">as </w:t>
                                </w:r>
                              </w:ins>
                              <w:r w:rsidR="00074CAC">
                                <w:t xml:space="preserve">an </w:t>
                              </w:r>
                              <w:ins w:id="1460" w:author="Daniel Stewart" w:date="2022-02-09T15:07:00Z">
                                <w:r w:rsidRPr="559EFC6C">
                                  <w:t>interacti</w:t>
                                </w:r>
                              </w:ins>
                              <w:r w:rsidR="00074CAC">
                                <w:t>on</w:t>
                              </w:r>
                              <w:ins w:id="1461" w:author="Daniel Stewart" w:date="2022-02-09T15:07:00Z">
                                <w:r w:rsidRPr="559EFC6C">
                                  <w:t xml:space="preserve"> term</w:t>
                                </w:r>
                                <w:r>
                                  <w:t xml:space="preserve"> with elevation</w:t>
                                </w:r>
                              </w:ins>
                              <w:r w:rsidR="00074CAC">
                                <w:t xml:space="preserve"> in both models (bottom row)</w:t>
                              </w:r>
                              <w:ins w:id="1462"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455"/>
                              </w:ins>
                            </w:p>
                            <w:p w14:paraId="27DC6594" w14:textId="2D5E2828" w:rsidR="007B387A" w:rsidRPr="00204277" w:rsidRDefault="007B387A" w:rsidP="009F3333">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059CE" id="Text Box 1" o:spid="_x0000_s1031" type="#_x0000_t202" style="position:absolute;left:0;text-align:left;margin-left:4pt;margin-top:645.4pt;width:462pt;height:52.25pt;z-index:25167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" stroked="f">
                  <v:textbox inset="0,0,0,0">
                    <w:txbxContent>
                      <w:p w14:paraId="1E152CA3" w14:textId="5E712224" w:rsidR="007B387A" w:rsidRDefault="007B387A" w:rsidP="009F3333">
                        <w:pPr>
                          <w:pStyle w:val="Caption"/>
                          <w:rPr>
                            <w:ins w:id="1498" w:author="Daniel Stewart" w:date="2022-02-09T15:07:00Z"/>
                          </w:rPr>
                        </w:pPr>
                        <w:bookmarkStart w:id="1499" w:name="_Toc96090912"/>
                        <w:ins w:id="1500" w:author="Daniel Stewart" w:date="2022-02-09T15:07:00Z">
                          <w:r>
                            <w:t xml:space="preserve">Figure </w:t>
                          </w:r>
                          <w:r>
                            <w:fldChar w:fldCharType="begin"/>
                          </w:r>
                          <w:r>
                            <w:instrText xml:space="preserve"> SEQ Figure \* ARABIC </w:instrText>
                          </w:r>
                        </w:ins>
                        <w:r>
                          <w:fldChar w:fldCharType="separate"/>
                        </w:r>
                        <w:ins w:id="1501" w:author="Daniel Stewart" w:date="2022-02-09T15:07:00Z">
                          <w:r>
                            <w:rPr>
                              <w:noProof/>
                            </w:rPr>
                            <w:t>5</w:t>
                          </w:r>
                          <w:r>
                            <w:fldChar w:fldCharType="end"/>
                          </w:r>
                          <w:r>
                            <w:t>.</w:t>
                          </w:r>
                          <w:r w:rsidRPr="00397775">
                            <w:t xml:space="preserve"> </w:t>
                          </w:r>
                          <w:r>
                            <w:t>Scatter plots and b</w:t>
                          </w:r>
                          <w:r w:rsidRPr="559EFC6C">
                            <w:t>ox and whisker plots displaying the distribution of data for each covariate</w:t>
                          </w:r>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502" w:author="Daniel Stewart" w:date="2022-02-09T15:07:00Z">
                          <w:r>
                            <w:t xml:space="preserve">istance upriver </w:t>
                          </w:r>
                          <w:r w:rsidRPr="559EFC6C">
                            <w:t>w</w:t>
                          </w:r>
                        </w:ins>
                        <w:r w:rsidR="00074CAC">
                          <w:t xml:space="preserve">as included </w:t>
                        </w:r>
                        <w:ins w:id="1503" w:author="Daniel Stewart" w:date="2022-02-09T15:07:00Z">
                          <w:r w:rsidRPr="559EFC6C">
                            <w:t xml:space="preserve">as </w:t>
                          </w:r>
                        </w:ins>
                        <w:r w:rsidR="00074CAC">
                          <w:t xml:space="preserve">an </w:t>
                        </w:r>
                        <w:ins w:id="1504" w:author="Daniel Stewart" w:date="2022-02-09T15:07:00Z">
                          <w:r w:rsidRPr="559EFC6C">
                            <w:t>interacti</w:t>
                          </w:r>
                        </w:ins>
                        <w:r w:rsidR="00074CAC">
                          <w:t>on</w:t>
                        </w:r>
                        <w:ins w:id="1505" w:author="Daniel Stewart" w:date="2022-02-09T15:07:00Z">
                          <w:r w:rsidRPr="559EFC6C">
                            <w:t xml:space="preserve"> term</w:t>
                          </w:r>
                          <w:r>
                            <w:t xml:space="preserve"> with elevation</w:t>
                          </w:r>
                        </w:ins>
                        <w:r w:rsidR="00074CAC">
                          <w:t xml:space="preserve"> in both models (bottom row)</w:t>
                        </w:r>
                        <w:ins w:id="1506"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499"/>
                        </w:ins>
                      </w:p>
                      <w:p w14:paraId="27DC6594" w14:textId="2D5E2828" w:rsidR="007B387A" w:rsidRPr="00204277" w:rsidRDefault="007B387A" w:rsidP="009F3333">
                        <w:pPr>
                          <w:pStyle w:val="Caption"/>
                          <w:rPr>
                            <w:noProof/>
                            <w:lang w:val="en-US"/>
                          </w:rPr>
                        </w:pPr>
                      </w:p>
                    </w:txbxContent>
                  </v:textbox>
                  <w10:wrap type="topAndBottom"/>
                </v:shape>
              </w:pict>
            </mc:Fallback>
          </mc:AlternateContent>
        </w:r>
      </w:ins>
    </w:p>
    <w:p w14:paraId="258551DD" w14:textId="004320F3" w:rsidR="600A8E5D" w:rsidDel="00D9618F" w:rsidRDefault="00397775">
      <w:pPr>
        <w:rPr>
          <w:del w:id="1463" w:author="Daniel Stewart" w:date="2022-02-09T15:11:00Z"/>
        </w:rPr>
        <w:pPrChange w:id="1464" w:author="Daniel Stewart" w:date="2022-02-10T11:31:00Z">
          <w:pPr>
            <w:pStyle w:val="Caption"/>
          </w:pPr>
        </w:pPrChange>
      </w:pPr>
      <w:del w:id="1465" w:author="Daniel Stewart" w:date="2022-02-09T15:11:00Z">
        <w:r w:rsidDel="00D9618F">
          <w:lastRenderedPageBreak/>
          <w:delText xml:space="preserve">Figure </w:delText>
        </w:r>
        <w:r w:rsidDel="00D9618F">
          <w:rPr>
            <w:color w:val="44546A" w:themeColor="text2"/>
            <w:sz w:val="18"/>
            <w:szCs w:val="18"/>
          </w:rPr>
          <w:fldChar w:fldCharType="begin"/>
        </w:r>
        <w:r w:rsidDel="00D9618F">
          <w:delInstrText>SEQ Figure \* ARABIC</w:delInstrText>
        </w:r>
        <w:r w:rsidDel="00D9618F">
          <w:rPr>
            <w:color w:val="44546A" w:themeColor="text2"/>
            <w:sz w:val="18"/>
            <w:szCs w:val="18"/>
          </w:rPr>
          <w:fldChar w:fldCharType="separate"/>
        </w:r>
      </w:del>
      <w:del w:id="1466" w:author="Daniel Stewart" w:date="2022-02-09T15:07:00Z">
        <w:r w:rsidR="006567E1" w:rsidDel="007B387A">
          <w:rPr>
            <w:noProof/>
          </w:rPr>
          <w:delText>5</w:delText>
        </w:r>
      </w:del>
      <w:del w:id="1467" w:author="Daniel Stewart" w:date="2022-02-09T15:11:00Z">
        <w:r w:rsidDel="00D9618F">
          <w:rPr>
            <w:color w:val="44546A" w:themeColor="text2"/>
            <w:sz w:val="18"/>
            <w:szCs w:val="18"/>
          </w:rPr>
          <w:fldChar w:fldCharType="end"/>
        </w:r>
        <w:r w:rsidDel="00D9618F">
          <w:delText>.</w:delText>
        </w:r>
        <w:r w:rsidRPr="00397775" w:rsidDel="00D9618F">
          <w:delText xml:space="preserve"> </w:delText>
        </w:r>
        <w:r w:rsidR="00AA5631" w:rsidDel="00D9618F">
          <w:delText>Scatter plots and b</w:delText>
        </w:r>
        <w:r w:rsidR="00AA5631" w:rsidRPr="559EFC6C" w:rsidDel="00D9618F">
          <w:delText>ox and whisker plots displaying the distribution of data for each covariate</w:delText>
        </w:r>
        <w:r w:rsidR="00AA5631" w:rsidDel="00D9618F">
          <w:delText xml:space="preserve"> used to model native richness/plot (left) and non-native richness/plot (right)</w:delText>
        </w:r>
        <w:r w:rsidR="00AA5631" w:rsidRPr="559EFC6C" w:rsidDel="00D9618F">
          <w:delText xml:space="preserve">. </w:delText>
        </w:r>
        <w:r w:rsidR="00AA5631" w:rsidDel="00D9618F">
          <w:delText>Box and whisker m</w:delText>
        </w:r>
        <w:r w:rsidR="00AA5631" w:rsidRPr="559EFC6C" w:rsidDel="00D9618F">
          <w:delText xml:space="preserve">edian values are shown by the middle horizontal line of each box plot, separating the upper box (2nd quartile) and lower box (3rd quartile) </w:delText>
        </w:r>
        <w:r w:rsidR="00AA5631" w:rsidDel="00D9618F">
          <w:delText xml:space="preserve">Percent </w:delText>
        </w:r>
        <w:r w:rsidR="00AA5631" w:rsidRPr="559EFC6C" w:rsidDel="00D9618F">
          <w:delText xml:space="preserve">edge habitat </w:delText>
        </w:r>
        <w:r w:rsidR="00AA5631" w:rsidDel="00D9618F">
          <w:delText xml:space="preserve">and distance upriver </w:delText>
        </w:r>
        <w:r w:rsidR="00AA5631" w:rsidRPr="559EFC6C" w:rsidDel="00D9618F">
          <w:delText>were entered as interacting terms</w:delText>
        </w:r>
        <w:r w:rsidR="00AA5631" w:rsidDel="00D9618F">
          <w:delText xml:space="preserve"> with elevation</w:delText>
        </w:r>
        <w:r w:rsidR="00AA5631" w:rsidRPr="559EFC6C" w:rsidDel="00D9618F">
          <w:delText xml:space="preserve">, which we have visualized by showing the interactions relative to low (&lt; [mean - </w:delText>
        </w:r>
        <w:r w:rsidR="00AA5631" w:rsidDel="00D9618F">
          <w:delText>σ])</w:delText>
        </w:r>
        <w:r w:rsidR="00AA5631" w:rsidRPr="559EFC6C" w:rsidDel="00D9618F">
          <w:delText xml:space="preserve">, average (mean), and high (&gt; [mean + </w:delText>
        </w:r>
        <w:r w:rsidR="00AA5631" w:rsidDel="00D9618F">
          <w:delText>σ]</w:delText>
        </w:r>
        <w:r w:rsidR="00AA5631" w:rsidRPr="559EFC6C" w:rsidDel="00D9618F">
          <w:delText>) maximum elevation values (centre bottom).</w:delText>
        </w:r>
      </w:del>
    </w:p>
    <w:p w14:paraId="35A012FB" w14:textId="230CE5A2" w:rsidR="00252975" w:rsidRDefault="05F114BC" w:rsidP="00D95039">
      <w:pPr>
        <w:rPr>
          <w:ins w:id="1468" w:author="Daniel Stewart" w:date="2022-02-10T14:35:00Z"/>
        </w:rPr>
      </w:pPr>
      <w:r w:rsidRPr="43C0CAC4">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ins w:id="1469" w:author="Daniel Stewart" w:date="2022-02-09T16:49:00Z">
        <w:r w:rsidR="004B08D8">
          <w:t xml:space="preserve">A total of 74 non-native plant species were observed in plots. </w:t>
        </w:r>
      </w:ins>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w:t>
      </w:r>
      <w:ins w:id="1470" w:author="Daniel Stewart" w:date="2022-02-10T14:22:00Z">
        <w:r w:rsidR="005777DB">
          <w:t xml:space="preserve">positively </w:t>
        </w:r>
      </w:ins>
      <w:r w:rsidR="08C8BD7D" w:rsidRPr="43C0CAC4">
        <w:t>correlated with elevation (</w:t>
      </w:r>
      <w:r w:rsidR="08C8BD7D" w:rsidRPr="43C0CAC4">
        <w:rPr>
          <w:i/>
          <w:iCs/>
        </w:rPr>
        <w:t>p</w:t>
      </w:r>
      <w:r w:rsidR="08C8BD7D" w:rsidRPr="43C0CAC4">
        <w:t xml:space="preserve"> &lt;</w:t>
      </w:r>
      <w:r w:rsidR="00AA5631">
        <w:t xml:space="preserve"> </w:t>
      </w:r>
      <w:r w:rsidR="08C8BD7D" w:rsidRPr="43C0CAC4">
        <w:t>.001)</w:t>
      </w:r>
      <w:ins w:id="1471" w:author="Daniel Stewart" w:date="2022-02-10T14:15:00Z">
        <w:r w:rsidR="00252975">
          <w:t xml:space="preserve"> and </w:t>
        </w:r>
      </w:ins>
      <w:del w:id="1472" w:author="Daniel Stewart" w:date="2022-02-10T14:15:00Z">
        <w:r w:rsidR="00CA40B1" w:rsidDel="00252975">
          <w:delText xml:space="preserve">, </w:delText>
        </w:r>
      </w:del>
      <w:r w:rsidR="08C8BD7D" w:rsidRPr="43C0CAC4">
        <w:t xml:space="preserve">distance upriver </w:t>
      </w:r>
      <w:r w:rsidR="6A783D7A" w:rsidRPr="43C0CAC4">
        <w:t>(</w:t>
      </w:r>
      <w:r w:rsidR="6A783D7A" w:rsidRPr="43C0CAC4">
        <w:rPr>
          <w:i/>
          <w:iCs/>
        </w:rPr>
        <w:t>p</w:t>
      </w:r>
      <w:r w:rsidR="6A783D7A" w:rsidRPr="43C0CAC4">
        <w:t xml:space="preserve"> &lt;.001</w:t>
      </w:r>
      <w:ins w:id="1473" w:author="Daniel Stewart" w:date="2022-02-10T14:29:00Z">
        <w:r w:rsidR="009857EE">
          <w:t xml:space="preserve">; </w:t>
        </w:r>
        <w:r w:rsidR="009857EE" w:rsidRPr="43C0CAC4">
          <w:t xml:space="preserve">marginal </w:t>
        </w:r>
        <w:r w:rsidR="009857EE" w:rsidRPr="43C0CAC4">
          <w:rPr>
            <w:i/>
            <w:iCs/>
          </w:rPr>
          <w:t>R</w:t>
        </w:r>
        <w:r w:rsidR="009857EE" w:rsidRPr="43C0CAC4">
          <w:rPr>
            <w:vertAlign w:val="superscript"/>
          </w:rPr>
          <w:t xml:space="preserve">2 </w:t>
        </w:r>
        <w:r w:rsidR="009857EE" w:rsidRPr="43C0CAC4">
          <w:t>= 0.1</w:t>
        </w:r>
        <w:r w:rsidR="009857EE">
          <w:t>80</w:t>
        </w:r>
        <w:r w:rsidR="009857EE" w:rsidRPr="43C0CAC4">
          <w:t xml:space="preserve">, conditional </w:t>
        </w:r>
        <w:r w:rsidR="009857EE" w:rsidRPr="43C0CAC4">
          <w:rPr>
            <w:i/>
            <w:iCs/>
          </w:rPr>
          <w:t>R</w:t>
        </w:r>
        <w:r w:rsidR="009857EE" w:rsidRPr="43C0CAC4">
          <w:rPr>
            <w:vertAlign w:val="superscript"/>
          </w:rPr>
          <w:t xml:space="preserve">2 </w:t>
        </w:r>
        <w:r w:rsidR="009857EE" w:rsidRPr="43C0CAC4">
          <w:t>= 0.5</w:t>
        </w:r>
        <w:r w:rsidR="009857EE">
          <w:t>06</w:t>
        </w:r>
      </w:ins>
      <w:ins w:id="1474" w:author="Daniel Stewart" w:date="2022-02-10T14:31:00Z">
        <w:r w:rsidR="009857EE">
          <w:t>; Fig. 6</w:t>
        </w:r>
      </w:ins>
      <w:ins w:id="1475" w:author="Daniel Stewart" w:date="2022-02-10T14:29:00Z">
        <w:r w:rsidR="009857EE">
          <w:t>)</w:t>
        </w:r>
      </w:ins>
      <w:ins w:id="1476" w:author="Daniel Stewart" w:date="2022-02-10T14:26:00Z">
        <w:r w:rsidR="005777DB">
          <w:t>. A</w:t>
        </w:r>
      </w:ins>
      <w:ins w:id="1477" w:author="Daniel Stewart" w:date="2022-02-10T14:24:00Z">
        <w:r w:rsidR="005777DB">
          <w:t xml:space="preserve"> significant interaction between the</w:t>
        </w:r>
      </w:ins>
      <w:ins w:id="1478" w:author="Daniel Stewart" w:date="2022-02-10T14:45:00Z">
        <w:r w:rsidR="00E81B1B">
          <w:t>se</w:t>
        </w:r>
      </w:ins>
      <w:ins w:id="1479" w:author="Daniel Stewart" w:date="2022-02-10T14:24:00Z">
        <w:r w:rsidR="005777DB">
          <w:t xml:space="preserve"> variables </w:t>
        </w:r>
      </w:ins>
      <w:ins w:id="1480" w:author="Daniel Stewart" w:date="2022-02-10T14:25:00Z">
        <w:r w:rsidR="005777DB">
          <w:t>(</w:t>
        </w:r>
        <w:r w:rsidR="005777DB">
          <w:rPr>
            <w:i/>
            <w:iCs/>
          </w:rPr>
          <w:t>p</w:t>
        </w:r>
        <w:r w:rsidR="005777DB">
          <w:t xml:space="preserve"> &lt; .001) </w:t>
        </w:r>
      </w:ins>
      <w:ins w:id="1481" w:author="Daniel Stewart" w:date="2022-02-10T14:26:00Z">
        <w:r w:rsidR="005777DB">
          <w:t xml:space="preserve">suggests </w:t>
        </w:r>
        <w:r w:rsidR="005777DB" w:rsidRPr="43C0CAC4">
          <w:t xml:space="preserve">that the effects of distance upriver on </w:t>
        </w:r>
      </w:ins>
      <w:ins w:id="1482" w:author="Daniel Stewart" w:date="2022-02-10T14:29:00Z">
        <w:r w:rsidR="009857EE" w:rsidRPr="43C0CAC4">
          <w:t>non</w:t>
        </w:r>
        <w:r w:rsidR="009857EE">
          <w:t>-</w:t>
        </w:r>
        <w:r w:rsidR="009857EE" w:rsidRPr="43C0CAC4">
          <w:t>native</w:t>
        </w:r>
      </w:ins>
      <w:ins w:id="1483" w:author="Daniel Stewart" w:date="2022-02-10T14:26:00Z">
        <w:r w:rsidR="005777DB" w:rsidRPr="43C0CAC4">
          <w:t xml:space="preserve"> </w:t>
        </w:r>
      </w:ins>
      <w:ins w:id="1484" w:author="Daniel Stewart" w:date="2022-02-10T14:27:00Z">
        <w:r w:rsidR="009857EE">
          <w:t>richness</w:t>
        </w:r>
      </w:ins>
      <w:ins w:id="1485" w:author="Daniel Stewart" w:date="2022-02-10T14:26:00Z">
        <w:r w:rsidR="005777DB" w:rsidRPr="43C0CAC4">
          <w:t xml:space="preserve"> is dependent on</w:t>
        </w:r>
      </w:ins>
      <w:ins w:id="1486" w:author="Daniel Stewart" w:date="2022-02-10T14:27:00Z">
        <w:r w:rsidR="005777DB">
          <w:t xml:space="preserve"> </w:t>
        </w:r>
      </w:ins>
      <w:ins w:id="1487" w:author="Daniel Stewart" w:date="2022-02-10T14:26:00Z">
        <w:r w:rsidR="005777DB" w:rsidRPr="43C0CAC4">
          <w:t>elevation.</w:t>
        </w:r>
      </w:ins>
      <w:ins w:id="1488" w:author="Daniel Stewart" w:date="2022-02-10T14:27:00Z">
        <w:r w:rsidR="009857EE" w:rsidRPr="009857EE">
          <w:t xml:space="preserve"> </w:t>
        </w:r>
        <w:r w:rsidR="009857EE" w:rsidRPr="43C0CAC4">
          <w:t xml:space="preserve">Average and low elevation </w:t>
        </w:r>
      </w:ins>
      <w:ins w:id="1489" w:author="Daniel Stewart" w:date="2022-02-10T14:30:00Z">
        <w:r w:rsidR="009857EE">
          <w:t>plots</w:t>
        </w:r>
      </w:ins>
      <w:ins w:id="1490" w:author="Daniel Stewart" w:date="2022-02-10T14:27:00Z">
        <w:r w:rsidR="009857EE" w:rsidRPr="43C0CAC4">
          <w:t xml:space="preserve"> appear to increase in richness with distance upriver, whereas high elevation </w:t>
        </w:r>
      </w:ins>
      <w:ins w:id="1491" w:author="Daniel Stewart" w:date="2022-02-10T14:30:00Z">
        <w:r w:rsidR="009857EE">
          <w:t>plots</w:t>
        </w:r>
      </w:ins>
      <w:ins w:id="1492" w:author="Daniel Stewart" w:date="2022-02-10T14:27:00Z">
        <w:r w:rsidR="009857EE" w:rsidRPr="43C0CAC4">
          <w:t xml:space="preserve"> experience minimal change</w:t>
        </w:r>
        <w:r w:rsidR="009857EE">
          <w:t xml:space="preserve"> (</w:t>
        </w:r>
      </w:ins>
      <w:ins w:id="1493" w:author="Daniel Stewart" w:date="2022-02-10T14:31:00Z">
        <w:r w:rsidR="009857EE">
          <w:t xml:space="preserve">see </w:t>
        </w:r>
      </w:ins>
      <w:ins w:id="1494" w:author="Daniel Stewart" w:date="2022-02-10T14:27:00Z">
        <w:r w:rsidR="009857EE">
          <w:t xml:space="preserve">Fig. </w:t>
        </w:r>
      </w:ins>
      <w:ins w:id="1495" w:author="Daniel Stewart" w:date="2022-02-10T14:28:00Z">
        <w:r w:rsidR="009857EE">
          <w:t>5</w:t>
        </w:r>
      </w:ins>
      <w:ins w:id="1496" w:author="Daniel Stewart" w:date="2022-02-10T14:31:00Z">
        <w:r w:rsidR="009857EE">
          <w:t xml:space="preserve"> for visualized interactions</w:t>
        </w:r>
      </w:ins>
      <w:ins w:id="1497" w:author="Daniel Stewart" w:date="2022-02-10T14:28:00Z">
        <w:r w:rsidR="009857EE">
          <w:t>)</w:t>
        </w:r>
      </w:ins>
      <w:ins w:id="1498" w:author="Daniel Stewart" w:date="2022-02-10T14:27:00Z">
        <w:r w:rsidR="009857EE" w:rsidRPr="43C0CAC4">
          <w:t>.</w:t>
        </w:r>
      </w:ins>
      <w:ins w:id="1499" w:author="Daniel Stewart" w:date="2022-02-10T14:28:00Z">
        <w:r w:rsidR="009857EE">
          <w:t xml:space="preserve"> </w:t>
        </w:r>
      </w:ins>
      <w:del w:id="1500" w:author="Daniel Stewart" w:date="2022-02-10T14:24:00Z">
        <w:r w:rsidR="6A783D7A" w:rsidRPr="43C0CAC4" w:rsidDel="005777DB">
          <w:delText xml:space="preserve">), </w:delText>
        </w:r>
      </w:del>
      <w:ins w:id="1501" w:author="Daniel Stewart" w:date="2022-02-10T14:22:00Z">
        <w:r w:rsidR="005777DB">
          <w:t>Channel proximity was also positively correl</w:t>
        </w:r>
      </w:ins>
      <w:ins w:id="1502" w:author="Daniel Stewart" w:date="2022-02-10T14:23:00Z">
        <w:r w:rsidR="005777DB">
          <w:t>ated</w:t>
        </w:r>
      </w:ins>
      <w:ins w:id="1503" w:author="Daniel Stewart" w:date="2022-02-10T14:28:00Z">
        <w:r w:rsidR="009857EE">
          <w:t xml:space="preserve"> with non-native richness</w:t>
        </w:r>
      </w:ins>
      <w:ins w:id="1504" w:author="Daniel Stewart" w:date="2022-02-10T14:23:00Z">
        <w:r w:rsidR="005777DB">
          <w:t xml:space="preserve">, with an average increase of </w:t>
        </w:r>
      </w:ins>
      <w:ins w:id="1505" w:author="Daniel Stewart" w:date="2022-02-10T14:28:00Z">
        <w:r w:rsidR="009857EE">
          <w:t xml:space="preserve">1 </w:t>
        </w:r>
      </w:ins>
      <w:ins w:id="1506" w:author="Daniel Stewart" w:date="2022-02-10T14:23:00Z">
        <w:r w:rsidR="005777DB">
          <w:t xml:space="preserve">non-native species/plot per 100 </w:t>
        </w:r>
      </w:ins>
      <w:ins w:id="1507" w:author="Daniel Stewart" w:date="2022-02-10T14:28:00Z">
        <w:r w:rsidR="009857EE">
          <w:t>m</w:t>
        </w:r>
      </w:ins>
      <w:ins w:id="1508" w:author="Daniel Stewart" w:date="2022-02-10T14:29:00Z">
        <w:r w:rsidR="009857EE">
          <w:t xml:space="preserve"> distance from </w:t>
        </w:r>
      </w:ins>
      <w:ins w:id="1509" w:author="Daniel Stewart" w:date="2022-02-10T14:46:00Z">
        <w:r w:rsidR="00E81B1B">
          <w:t xml:space="preserve">the nearest </w:t>
        </w:r>
      </w:ins>
      <w:ins w:id="1510" w:author="Daniel Stewart" w:date="2022-02-10T14:29:00Z">
        <w:r w:rsidR="009857EE">
          <w:t>channel</w:t>
        </w:r>
      </w:ins>
      <w:ins w:id="1511" w:author="Daniel Stewart" w:date="2022-02-10T14:46:00Z">
        <w:r w:rsidR="00E81B1B">
          <w:t xml:space="preserve"> (</w:t>
        </w:r>
        <w:r w:rsidR="00E81B1B">
          <w:rPr>
            <w:i/>
            <w:iCs/>
          </w:rPr>
          <w:t>p</w:t>
        </w:r>
        <w:r w:rsidR="00E81B1B">
          <w:t xml:space="preserve"> = .024)</w:t>
        </w:r>
      </w:ins>
      <w:ins w:id="1512" w:author="Daniel Stewart" w:date="2022-02-10T14:28:00Z">
        <w:r w:rsidR="009857EE">
          <w:t>.</w:t>
        </w:r>
      </w:ins>
      <w:ins w:id="1513" w:author="Daniel Stewart" w:date="2022-02-10T14:32:00Z">
        <w:r w:rsidR="009857EE">
          <w:t xml:space="preserve"> Unlike native richness, </w:t>
        </w:r>
        <w:r w:rsidR="00CC05D4">
          <w:t>the placement of plots in closed embayments did not</w:t>
        </w:r>
      </w:ins>
      <w:ins w:id="1514" w:author="Daniel Stewart" w:date="2022-02-10T14:33:00Z">
        <w:r w:rsidR="00CC05D4">
          <w:t xml:space="preserve"> have a significant adverse effect on non-native richness, though there are indications that </w:t>
        </w:r>
      </w:ins>
      <w:ins w:id="1515" w:author="Daniel Stewart" w:date="2022-02-10T14:34:00Z">
        <w:r w:rsidR="00CC05D4">
          <w:t xml:space="preserve">plots located in </w:t>
        </w:r>
      </w:ins>
      <w:r w:rsidR="00074CAC">
        <w:t>embayments,</w:t>
      </w:r>
      <w:ins w:id="1516" w:author="Daniel Stewart" w:date="2022-02-10T14:34:00Z">
        <w:r w:rsidR="00CC05D4">
          <w:t xml:space="preserve"> and </w:t>
        </w:r>
      </w:ins>
      <w:ins w:id="1517" w:author="Daniel Stewart" w:date="2022-02-10T14:33:00Z">
        <w:r w:rsidR="00CC05D4">
          <w:t xml:space="preserve">reference sites </w:t>
        </w:r>
      </w:ins>
      <w:ins w:id="1518" w:author="Daniel Stewart" w:date="2022-02-10T14:35:00Z">
        <w:r w:rsidR="00CC05D4">
          <w:t>may be</w:t>
        </w:r>
      </w:ins>
      <w:ins w:id="1519" w:author="Daniel Stewart" w:date="2022-02-10T14:33:00Z">
        <w:r w:rsidR="00CC05D4">
          <w:t xml:space="preserve"> </w:t>
        </w:r>
      </w:ins>
      <w:ins w:id="1520" w:author="Daniel Stewart" w:date="2022-02-10T14:35:00Z">
        <w:r w:rsidR="00CC05D4">
          <w:t xml:space="preserve">prone to lower </w:t>
        </w:r>
      </w:ins>
      <w:ins w:id="1521" w:author="Daniel Stewart" w:date="2022-02-10T14:34:00Z">
        <w:r w:rsidR="00CC05D4">
          <w:t xml:space="preserve">non-native </w:t>
        </w:r>
      </w:ins>
      <w:ins w:id="1522" w:author="Daniel Stewart" w:date="2022-02-10T14:33:00Z">
        <w:r w:rsidR="00CC05D4">
          <w:t>richness</w:t>
        </w:r>
      </w:ins>
      <w:ins w:id="1523" w:author="Daniel Stewart" w:date="2022-02-10T14:47:00Z">
        <w:r w:rsidR="00E81B1B">
          <w:t xml:space="preserve"> than </w:t>
        </w:r>
      </w:ins>
      <w:ins w:id="1524" w:author="Daniel Stewart" w:date="2022-02-10T14:48:00Z">
        <w:r w:rsidR="00E81B1B">
          <w:t xml:space="preserve">those of </w:t>
        </w:r>
      </w:ins>
      <w:ins w:id="1525" w:author="Daniel Stewart" w:date="2022-02-10T14:47:00Z">
        <w:r w:rsidR="00E81B1B">
          <w:t>non-embayed sites and tidal marsh creation projects</w:t>
        </w:r>
      </w:ins>
      <w:ins w:id="1526" w:author="Daniel Stewart" w:date="2022-02-10T14:33:00Z">
        <w:r w:rsidR="00CC05D4">
          <w:t xml:space="preserve">. </w:t>
        </w:r>
      </w:ins>
    </w:p>
    <w:p w14:paraId="05F763EA" w14:textId="77777777" w:rsidR="00CC05D4" w:rsidRDefault="00CC05D4" w:rsidP="00D95039">
      <w:pPr>
        <w:rPr>
          <w:ins w:id="1527" w:author="Daniel Stewart" w:date="2022-02-10T14:33:00Z"/>
        </w:rPr>
      </w:pPr>
    </w:p>
    <w:p w14:paraId="3AAC5460" w14:textId="579D9437" w:rsidR="600A8E5D" w:rsidDel="00CC05D4" w:rsidRDefault="00CA40B1" w:rsidP="00D95039">
      <w:pPr>
        <w:rPr>
          <w:del w:id="1528" w:author="Daniel Stewart" w:date="2022-02-10T14:35:00Z"/>
        </w:rPr>
      </w:pPr>
      <w:del w:id="1529" w:author="Daniel Stewart" w:date="2022-02-10T14:15:00Z">
        <w:r w:rsidDel="00252975">
          <w:delText>and</w:delText>
        </w:r>
      </w:del>
      <w:del w:id="1530" w:author="Daniel Stewart" w:date="2022-02-10T14:30:00Z">
        <w:r w:rsidDel="009857EE">
          <w:delText xml:space="preserve"> </w:delText>
        </w:r>
        <w:r w:rsidR="6A783D7A" w:rsidRPr="43C0CAC4" w:rsidDel="009857EE">
          <w:delText>proximity to channel (</w:delText>
        </w:r>
        <w:r w:rsidR="6A783D7A" w:rsidRPr="43C0CAC4" w:rsidDel="009857EE">
          <w:rPr>
            <w:i/>
            <w:iCs/>
          </w:rPr>
          <w:delText>p</w:delText>
        </w:r>
        <w:r w:rsidR="6A783D7A" w:rsidRPr="43C0CAC4" w:rsidDel="009857EE">
          <w:delText xml:space="preserve"> = .0</w:delText>
        </w:r>
      </w:del>
      <w:del w:id="1531" w:author="Daniel Stewart" w:date="2022-02-10T14:16:00Z">
        <w:r w:rsidR="6A783D7A" w:rsidRPr="43C0CAC4" w:rsidDel="00252975">
          <w:delText>0</w:delText>
        </w:r>
        <w:r w:rsidDel="00252975">
          <w:delText>7</w:delText>
        </w:r>
      </w:del>
      <w:del w:id="1532" w:author="Daniel Stewart" w:date="2022-02-10T14:30:00Z">
        <w:r w:rsidR="3A6C5A8E" w:rsidRPr="43C0CAC4" w:rsidDel="009857EE">
          <w:delText xml:space="preserve">; </w:delText>
        </w:r>
        <w:r w:rsidR="4E1D9DE6" w:rsidRPr="43C0CAC4" w:rsidDel="009857EE">
          <w:delText xml:space="preserve">marginal </w:delText>
        </w:r>
        <w:r w:rsidR="4E1D9DE6" w:rsidRPr="43C0CAC4" w:rsidDel="009857EE">
          <w:rPr>
            <w:i/>
            <w:iCs/>
          </w:rPr>
          <w:delText>R</w:delText>
        </w:r>
        <w:r w:rsidR="4E1D9DE6" w:rsidRPr="43C0CAC4" w:rsidDel="009857EE">
          <w:rPr>
            <w:vertAlign w:val="superscript"/>
          </w:rPr>
          <w:delText xml:space="preserve">2 </w:delText>
        </w:r>
        <w:r w:rsidR="4E1D9DE6" w:rsidRPr="43C0CAC4" w:rsidDel="009857EE">
          <w:delText>= 0.1</w:delText>
        </w:r>
      </w:del>
      <w:del w:id="1533" w:author="Daniel Stewart" w:date="2022-02-10T14:16:00Z">
        <w:r w:rsidR="3ECAA3DA" w:rsidRPr="43C0CAC4" w:rsidDel="00252975">
          <w:delText>6</w:delText>
        </w:r>
        <w:r w:rsidDel="00252975">
          <w:delText>4</w:delText>
        </w:r>
      </w:del>
      <w:del w:id="1534" w:author="Daniel Stewart" w:date="2022-02-10T14:30:00Z">
        <w:r w:rsidR="4E1D9DE6" w:rsidRPr="43C0CAC4" w:rsidDel="009857EE">
          <w:delText xml:space="preserve">, </w:delText>
        </w:r>
        <w:r w:rsidR="3A6C5A8E" w:rsidRPr="43C0CAC4" w:rsidDel="009857EE">
          <w:delText xml:space="preserve">conditional </w:delText>
        </w:r>
        <w:r w:rsidR="3A6C5A8E" w:rsidRPr="43C0CAC4" w:rsidDel="009857EE">
          <w:rPr>
            <w:i/>
            <w:iCs/>
          </w:rPr>
          <w:delText>R</w:delText>
        </w:r>
        <w:r w:rsidR="3A6C5A8E" w:rsidRPr="43C0CAC4" w:rsidDel="009857EE">
          <w:rPr>
            <w:vertAlign w:val="superscript"/>
          </w:rPr>
          <w:delText xml:space="preserve">2 </w:delText>
        </w:r>
        <w:r w:rsidR="3A6C5A8E" w:rsidRPr="43C0CAC4" w:rsidDel="009857EE">
          <w:delText>= 0.5</w:delText>
        </w:r>
      </w:del>
      <w:del w:id="1535" w:author="Daniel Stewart" w:date="2022-02-10T14:16:00Z">
        <w:r w:rsidR="325DC692" w:rsidRPr="43C0CAC4" w:rsidDel="00252975">
          <w:delText>2</w:delText>
        </w:r>
        <w:r w:rsidDel="00252975">
          <w:delText>2</w:delText>
        </w:r>
      </w:del>
      <w:del w:id="1536" w:author="Daniel Stewart" w:date="2022-02-10T14:30:00Z">
        <w:r w:rsidR="00AA5631" w:rsidDel="009857EE">
          <w:delText>; Fig. 6</w:delText>
        </w:r>
        <w:r w:rsidR="6A783D7A" w:rsidRPr="43C0CAC4" w:rsidDel="009857EE">
          <w:delText>).</w:delText>
        </w:r>
        <w:r w:rsidR="2D670475" w:rsidRPr="43C0CAC4" w:rsidDel="009857EE">
          <w:delText xml:space="preserve"> </w:delText>
        </w:r>
      </w:del>
      <w:del w:id="1537" w:author="Daniel Stewart" w:date="2022-02-10T14:35:00Z">
        <w:r w:rsidR="2B83A72F" w:rsidRPr="43C0CAC4" w:rsidDel="00CC05D4">
          <w:delText xml:space="preserve">The placement of plots in </w:delText>
        </w:r>
        <w:r w:rsidR="6278B557" w:rsidRPr="43C0CAC4" w:rsidDel="00CC05D4">
          <w:delText xml:space="preserve">inland basins, </w:delText>
        </w:r>
        <w:r w:rsidR="2B83A72F" w:rsidRPr="43C0CAC4" w:rsidDel="00CC05D4">
          <w:delText xml:space="preserve">the North Arm or in reference sites had no significant effect on non-native richness, though there are indications that </w:delText>
        </w:r>
        <w:r w:rsidR="38F70E60" w:rsidRPr="43C0CAC4" w:rsidDel="00CC05D4">
          <w:delText xml:space="preserve">plots in </w:delText>
        </w:r>
        <w:r w:rsidR="2B83A72F" w:rsidRPr="43C0CAC4" w:rsidDel="00CC05D4">
          <w:delText xml:space="preserve">reference sites </w:delText>
        </w:r>
        <w:r w:rsidR="4EA60349" w:rsidRPr="43C0CAC4" w:rsidDel="00CC05D4">
          <w:delText>may be prone to lower non-native richness than</w:delText>
        </w:r>
        <w:r w:rsidR="6D2CED1E" w:rsidRPr="43C0CAC4" w:rsidDel="00CC05D4">
          <w:delText xml:space="preserve"> those of</w:delText>
        </w:r>
        <w:r w:rsidR="4EA60349" w:rsidRPr="43C0CAC4" w:rsidDel="00CC05D4">
          <w:delText xml:space="preserve"> created marshes (</w:delText>
        </w:r>
        <w:r w:rsidR="4EA60349" w:rsidRPr="43C0CAC4" w:rsidDel="00CC05D4">
          <w:rPr>
            <w:i/>
            <w:iCs/>
          </w:rPr>
          <w:delText>p</w:delText>
        </w:r>
        <w:r w:rsidR="4EA60349" w:rsidRPr="43C0CAC4" w:rsidDel="00CC05D4">
          <w:delText xml:space="preserve"> = .</w:delText>
        </w:r>
        <w:r w:rsidR="62A1CDD4" w:rsidRPr="43C0CAC4" w:rsidDel="00CC05D4">
          <w:delText>0</w:delText>
        </w:r>
        <w:r w:rsidR="00BA6133" w:rsidDel="00CC05D4">
          <w:delText>84</w:delText>
        </w:r>
        <w:r w:rsidR="4EA60349" w:rsidRPr="43C0CAC4" w:rsidDel="00CC05D4">
          <w:delText xml:space="preserve">). </w:delText>
        </w:r>
      </w:del>
      <w:del w:id="1538" w:author="Daniel Stewart" w:date="2022-02-10T14:31:00Z">
        <w:r w:rsidR="2D670475" w:rsidRPr="43C0CAC4" w:rsidDel="009857EE">
          <w:delText>A significant interaction was found between distance upriver and elevation (</w:delText>
        </w:r>
        <w:r w:rsidR="2D670475" w:rsidRPr="43C0CAC4" w:rsidDel="009857EE">
          <w:rPr>
            <w:i/>
            <w:iCs/>
          </w:rPr>
          <w:delText>p</w:delText>
        </w:r>
        <w:r w:rsidR="2D670475" w:rsidRPr="43C0CAC4" w:rsidDel="009857EE">
          <w:delText xml:space="preserve"> </w:delText>
        </w:r>
        <w:r w:rsidR="05A3255B" w:rsidRPr="43C0CAC4" w:rsidDel="009857EE">
          <w:delText>=</w:delText>
        </w:r>
        <w:r w:rsidR="2D670475" w:rsidRPr="43C0CAC4" w:rsidDel="009857EE">
          <w:delText xml:space="preserve"> </w:delText>
        </w:r>
        <w:r w:rsidR="42FDFFA2" w:rsidRPr="43C0CAC4" w:rsidDel="009857EE">
          <w:delText>.</w:delText>
        </w:r>
        <w:r w:rsidR="6E7946A9" w:rsidRPr="43C0CAC4" w:rsidDel="009857EE">
          <w:delText>00</w:delText>
        </w:r>
        <w:r w:rsidR="6FF3A309" w:rsidRPr="43C0CAC4" w:rsidDel="009857EE">
          <w:delText>2</w:delText>
        </w:r>
        <w:r w:rsidR="6E7946A9" w:rsidRPr="43C0CAC4" w:rsidDel="009857EE">
          <w:delText>)</w:delText>
        </w:r>
        <w:r w:rsidR="0DAF2528" w:rsidRPr="43C0CAC4" w:rsidDel="009857EE">
          <w:delText xml:space="preserve">, indicating that the effects of </w:delText>
        </w:r>
        <w:r w:rsidR="1B8F0F76" w:rsidRPr="43C0CAC4" w:rsidDel="009857EE">
          <w:delText xml:space="preserve">distance upriver on non-native diversity is dependent on elevation. </w:delText>
        </w:r>
        <w:r w:rsidR="28745869" w:rsidRPr="43C0CAC4" w:rsidDel="009857EE">
          <w:delText>A</w:delText>
        </w:r>
        <w:r w:rsidR="3559BAFD" w:rsidRPr="43C0CAC4" w:rsidDel="009857EE">
          <w:delText>verage and low elevation marshes</w:delText>
        </w:r>
        <w:r w:rsidR="3F92E7DD" w:rsidRPr="43C0CAC4" w:rsidDel="009857EE">
          <w:delText xml:space="preserve"> appear to</w:delText>
        </w:r>
        <w:r w:rsidR="3559BAFD" w:rsidRPr="43C0CAC4" w:rsidDel="009857EE">
          <w:delText xml:space="preserve"> increase in richness with distance upriver, whereas high elevation marshes </w:delText>
        </w:r>
        <w:r w:rsidR="40D1EB7B" w:rsidRPr="43C0CAC4" w:rsidDel="009857EE">
          <w:delText>experience minimal change</w:delText>
        </w:r>
        <w:r w:rsidR="3559BAFD" w:rsidRPr="43C0CAC4" w:rsidDel="009857EE">
          <w:delText>.</w:delText>
        </w:r>
        <w:r w:rsidR="6E7547E3" w:rsidRPr="43C0CAC4" w:rsidDel="009857EE">
          <w:delText xml:space="preserve"> </w:delText>
        </w:r>
      </w:del>
      <w:del w:id="1539" w:author="Daniel Stewart" w:date="2022-02-10T14:35:00Z">
        <w:r w:rsidR="6E7547E3" w:rsidRPr="43C0CAC4" w:rsidDel="00CC05D4">
          <w:delText>Though not statistically significant, similar trends were observed with the native richness model</w:delText>
        </w:r>
        <w:r w:rsidR="4672C171" w:rsidRPr="43C0CAC4" w:rsidDel="00CC05D4">
          <w:delText xml:space="preserve"> (</w:delText>
        </w:r>
        <w:r w:rsidR="00AA5631" w:rsidDel="00CC05D4">
          <w:delText>see Fig. 5 for all visualized interactions</w:delText>
        </w:r>
        <w:r w:rsidR="4672C171" w:rsidRPr="43C0CAC4" w:rsidDel="00CC05D4">
          <w:delText>)</w:delText>
        </w:r>
        <w:r w:rsidR="6E7547E3" w:rsidRPr="43C0CAC4" w:rsidDel="00CC05D4">
          <w:delText>.</w:delText>
        </w:r>
      </w:del>
    </w:p>
    <w:p w14:paraId="4B419C20" w14:textId="5957D392" w:rsidR="600A8E5D" w:rsidDel="00CC05D4" w:rsidRDefault="600A8E5D" w:rsidP="00D95039">
      <w:pPr>
        <w:rPr>
          <w:del w:id="1540" w:author="Daniel Stewart" w:date="2022-02-10T14:35:00Z"/>
        </w:rPr>
      </w:pPr>
    </w:p>
    <w:p w14:paraId="3299F8F8" w14:textId="01318626" w:rsidR="00397775" w:rsidRDefault="00832D9D" w:rsidP="00D95039">
      <w:ins w:id="1541" w:author="Daniel Stewart" w:date="2022-02-09T15:19:00Z">
        <w:r>
          <w:rPr>
            <w:noProof/>
            <w:lang w:val="en-US"/>
          </w:rPr>
          <w:drawing>
            <wp:inline distT="0" distB="0" distL="0" distR="0" wp14:anchorId="63F41C92" wp14:editId="26F8F2CB">
              <wp:extent cx="2852601" cy="3373200"/>
              <wp:effectExtent l="0" t="0" r="5080" b="508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852601" cy="3373200"/>
                      </a:xfrm>
                      <a:prstGeom prst="rect">
                        <a:avLst/>
                      </a:prstGeom>
                    </pic:spPr>
                  </pic:pic>
                </a:graphicData>
              </a:graphic>
            </wp:inline>
          </w:drawing>
        </w:r>
      </w:ins>
      <w:r w:rsidR="3A5D7FCA">
        <w:rPr>
          <w:noProof/>
          <w:lang w:val="en-US"/>
        </w:rPr>
        <w:drawing>
          <wp:inline distT="0" distB="0" distL="0" distR="0" wp14:anchorId="23CADF24" wp14:editId="733B9489">
            <wp:extent cx="2852600" cy="3373200"/>
            <wp:effectExtent l="0" t="0" r="508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31">
                      <a:extLst>
                        <a:ext uri="{28A0092B-C50C-407E-A947-70E740481C1C}">
                          <a14:useLocalDpi xmlns:a14="http://schemas.microsoft.com/office/drawing/2010/main" val="0"/>
                        </a:ext>
                      </a:extLst>
                    </a:blip>
                    <a:stretch>
                      <a:fillRect/>
                    </a:stretch>
                  </pic:blipFill>
                  <pic:spPr>
                    <a:xfrm>
                      <a:off x="0" y="0"/>
                      <a:ext cx="2852600" cy="3373200"/>
                    </a:xfrm>
                    <a:prstGeom prst="rect">
                      <a:avLst/>
                    </a:prstGeom>
                  </pic:spPr>
                </pic:pic>
              </a:graphicData>
            </a:graphic>
          </wp:inline>
        </w:drawing>
      </w:r>
      <w:del w:id="1542" w:author="Daniel Stewart" w:date="2022-02-09T15:18:00Z">
        <w:r w:rsidR="00397775" w:rsidDel="00832D9D">
          <w:rPr>
            <w:noProof/>
            <w:lang w:val="en-US"/>
          </w:rPr>
          <w:drawing>
            <wp:inline distT="0" distB="0" distL="0" distR="0" wp14:anchorId="03BA8063" wp14:editId="18552F53">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32">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del>
    </w:p>
    <w:p w14:paraId="57F12034" w14:textId="14AF4B3D" w:rsidR="00397775" w:rsidRDefault="00397775" w:rsidP="009F3333">
      <w:pPr>
        <w:pStyle w:val="Caption"/>
      </w:pPr>
      <w:bookmarkStart w:id="1543" w:name="_Toc96090913"/>
      <w:r>
        <w:t xml:space="preserve">Figure </w:t>
      </w:r>
      <w:r>
        <w:fldChar w:fldCharType="begin"/>
      </w:r>
      <w:r>
        <w:instrText>SEQ Figure \* ARABIC</w:instrText>
      </w:r>
      <w:r>
        <w:fldChar w:fldCharType="separate"/>
      </w:r>
      <w:ins w:id="1544" w:author="Daniel Stewart" w:date="2022-02-09T16:37:00Z">
        <w:r w:rsidR="00C86E50">
          <w:rPr>
            <w:noProof/>
          </w:rPr>
          <w:t>6</w:t>
        </w:r>
      </w:ins>
      <w:del w:id="1545" w:author="Daniel Stewart" w:date="2022-02-09T15:07:00Z">
        <w:r w:rsidR="006567E1" w:rsidDel="007B387A">
          <w:rPr>
            <w:noProof/>
          </w:rPr>
          <w:delText>6</w:delText>
        </w:r>
      </w:del>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543"/>
    </w:p>
    <w:p w14:paraId="0C603AF4" w14:textId="577FC691" w:rsidR="600A8E5D" w:rsidRPr="004C769A" w:rsidRDefault="6E490991" w:rsidP="00D95039">
      <w:pPr>
        <w:pStyle w:val="Heading1"/>
      </w:pPr>
      <w:bookmarkStart w:id="1546" w:name="_Toc96090709"/>
      <w:commentRangeStart w:id="1547"/>
      <w:r w:rsidRPr="004C769A">
        <w:t>Discussion</w:t>
      </w:r>
      <w:commentRangeEnd w:id="1547"/>
      <w:r w:rsidR="00AB39E9">
        <w:rPr>
          <w:rStyle w:val="CommentReference"/>
          <w:rFonts w:eastAsiaTheme="minorHAnsi"/>
          <w:b w:val="0"/>
          <w:bCs w:val="0"/>
          <w:color w:val="auto"/>
        </w:rPr>
        <w:commentReference w:id="1547"/>
      </w:r>
      <w:bookmarkEnd w:id="1546"/>
    </w:p>
    <w:p w14:paraId="724C74C3" w14:textId="343A8578" w:rsidR="4600F354" w:rsidRPr="004C769A" w:rsidRDefault="75CA79F2" w:rsidP="00D95039">
      <w:pPr>
        <w:pStyle w:val="Heading2"/>
      </w:pPr>
      <w:bookmarkStart w:id="1548" w:name="_Toc96090710"/>
      <w:r w:rsidRPr="004C769A">
        <w:t>Marsh Recession</w:t>
      </w:r>
      <w:r w:rsidR="20AA8BA2" w:rsidRPr="004C769A">
        <w:t xml:space="preserve"> </w:t>
      </w:r>
      <w:ins w:id="1549" w:author="Daniel Stewart" w:date="2022-02-11T12:03:00Z">
        <w:r w:rsidR="00450588">
          <w:t xml:space="preserve">Mechanisms &amp; </w:t>
        </w:r>
      </w:ins>
      <w:r w:rsidR="20AA8BA2" w:rsidRPr="004C769A">
        <w:t>Mitigation Strategies</w:t>
      </w:r>
      <w:bookmarkEnd w:id="1548"/>
    </w:p>
    <w:p w14:paraId="4E755EF6" w14:textId="66249FD2" w:rsidR="4600F354" w:rsidRDefault="7F18F4F0" w:rsidP="00D9503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ins w:id="1550" w:author="Daniel Stewart" w:date="2022-02-10T14:51:00Z">
        <w:r w:rsidR="00E81B1B">
          <w:t>40</w:t>
        </w:r>
      </w:ins>
      <w:del w:id="1551" w:author="Daniel Stewart" w:date="2022-02-10T14:50:00Z">
        <w:r w:rsidR="3FC07E7F" w:rsidRPr="43C0CAC4" w:rsidDel="00E81B1B">
          <w:delText>39</w:delText>
        </w:r>
      </w:del>
      <w:del w:id="1552" w:author="Daniel Stewart" w:date="2022-02-10T14:51:00Z">
        <w:r w:rsidR="3FC07E7F" w:rsidRPr="43C0CAC4" w:rsidDel="00E81B1B">
          <w:delText>%</w:delText>
        </w:r>
      </w:del>
      <w:ins w:id="1553" w:author="Daniel Stewart" w:date="2022-02-10T14:51:00Z">
        <w:r w:rsidR="00E81B1B">
          <w:t xml:space="preserve"> (51%)</w:t>
        </w:r>
      </w:ins>
      <w:r w:rsidR="3FC07E7F" w:rsidRPr="43C0CAC4">
        <w:t xml:space="preserve"> of</w:t>
      </w:r>
      <w:ins w:id="1554" w:author="Daniel Stewart" w:date="2022-02-10T14:50:00Z">
        <w:r w:rsidR="00E81B1B">
          <w:t xml:space="preserve"> the 78 projects</w:t>
        </w:r>
      </w:ins>
      <w:del w:id="1555" w:author="Daniel Stewart" w:date="2022-02-10T14:50:00Z">
        <w:r w:rsidR="3FC07E7F" w:rsidRPr="43C0CAC4" w:rsidDel="00E81B1B">
          <w:delText xml:space="preserve"> </w:delText>
        </w:r>
        <w:r w:rsidR="7CF298DF" w:rsidRPr="43C0CAC4" w:rsidDel="00E81B1B">
          <w:delText>projects</w:delText>
        </w:r>
      </w:del>
      <w:r w:rsidR="5B9A781C" w:rsidRPr="43C0CAC4">
        <w:t xml:space="preserve"> </w:t>
      </w:r>
      <w:r w:rsidR="401BD191" w:rsidRPr="43C0CAC4">
        <w:t xml:space="preserve">included </w:t>
      </w:r>
      <w:r w:rsidR="09A708F0" w:rsidRPr="43C0CAC4">
        <w:t>in this study</w:t>
      </w:r>
      <w:r w:rsidR="6220B96D" w:rsidRPr="43C0CAC4">
        <w:t xml:space="preserve">, and representing about </w:t>
      </w:r>
      <w:ins w:id="1556" w:author="Daniel Stewart" w:date="2022-02-10T14:50:00Z">
        <w:r w:rsidR="00E81B1B" w:rsidRPr="008D4DC8">
          <w:rPr>
            <w:color w:val="FF0000"/>
          </w:rPr>
          <w:t>23,676 m</w:t>
        </w:r>
        <w:r w:rsidR="00E81B1B" w:rsidRPr="008D4DC8">
          <w:rPr>
            <w:color w:val="FF0000"/>
            <w:vertAlign w:val="superscript"/>
          </w:rPr>
          <w:t>2</w:t>
        </w:r>
        <w:r w:rsidR="00E81B1B" w:rsidRPr="008D4DC8">
          <w:rPr>
            <w:color w:val="FF0000"/>
          </w:rPr>
          <w:t xml:space="preserve"> </w:t>
        </w:r>
      </w:ins>
      <w:del w:id="1557" w:author="Daniel Stewart" w:date="2022-02-10T14:50:00Z">
        <w:r w:rsidR="00D53AFF" w:rsidDel="00E81B1B">
          <w:delText>22</w:delText>
        </w:r>
        <w:r w:rsidR="00D53AFF" w:rsidRPr="3A5D7FCA" w:rsidDel="00E81B1B">
          <w:delText>,</w:delText>
        </w:r>
        <w:r w:rsidR="00D53AFF" w:rsidDel="00E81B1B">
          <w:delText>946 m</w:delText>
        </w:r>
        <w:r w:rsidR="00D53AFF" w:rsidRPr="00F13652" w:rsidDel="00E81B1B">
          <w:rPr>
            <w:vertAlign w:val="superscript"/>
          </w:rPr>
          <w:delText>2</w:delText>
        </w:r>
      </w:del>
      <w:del w:id="1558" w:author="Daniel Stewart" w:date="2022-02-10T14:51:00Z">
        <w:r w:rsidR="00D53AFF" w:rsidRPr="3A5D7FCA" w:rsidDel="00E81B1B">
          <w:delText xml:space="preserve"> </w:delText>
        </w:r>
      </w:del>
      <w:r w:rsidR="6220B96D" w:rsidRPr="43C0CAC4">
        <w:t xml:space="preserve">of </w:t>
      </w:r>
      <w:r w:rsidR="48991AEC" w:rsidRPr="43C0CAC4">
        <w:t xml:space="preserve">total </w:t>
      </w:r>
      <w:r w:rsidR="004518DD">
        <w:t>recessed marsh</w:t>
      </w:r>
      <w:ins w:id="1559" w:author="Daniel Stewart" w:date="2022-02-10T14:52:00Z">
        <w:r w:rsidR="00E81B1B">
          <w:t xml:space="preserve">. </w:t>
        </w:r>
      </w:ins>
      <w:del w:id="1560" w:author="Daniel Stewart" w:date="2022-02-10T14:52:00Z">
        <w:r w:rsidR="004518DD" w:rsidDel="00E81B1B">
          <w:delText xml:space="preserve"> </w:delText>
        </w:r>
        <w:r w:rsidR="005A5989" w:rsidDel="00E81B1B">
          <w:delText>(</w:delText>
        </w:r>
        <w:r w:rsidR="00F72422" w:rsidDel="00E81B1B">
          <w:delText>s</w:delText>
        </w:r>
        <w:r w:rsidR="005A5989" w:rsidDel="00E81B1B">
          <w:delText>ee Appendix</w:delText>
        </w:r>
      </w:del>
      <w:ins w:id="1561" w:author="Eric Balke" w:date="2022-01-12T21:17:00Z">
        <w:del w:id="1562" w:author="Daniel Stewart" w:date="2022-02-10T14:52:00Z">
          <w:r w:rsidR="00884D94" w:rsidDel="00E81B1B">
            <w:delText xml:space="preserve"> </w:delText>
          </w:r>
        </w:del>
      </w:ins>
      <w:del w:id="1563" w:author="Daniel Stewart" w:date="2022-02-10T14:52:00Z">
        <w:r w:rsidR="00F72422" w:rsidDel="00E81B1B">
          <w:delText>B</w:delText>
        </w:r>
        <w:r w:rsidR="005A5989" w:rsidDel="00E81B1B">
          <w:delText xml:space="preserve">A for </w:delText>
        </w:r>
        <w:r w:rsidR="00F72422" w:rsidDel="00E81B1B">
          <w:delText>examples</w:delText>
        </w:r>
      </w:del>
      <w:ins w:id="1564" w:author="Eric Balke" w:date="2022-01-12T21:17:00Z">
        <w:del w:id="1565" w:author="Daniel Stewart" w:date="2022-02-10T14:52:00Z">
          <w:r w:rsidR="00884D94" w:rsidDel="00E81B1B">
            <w:delText xml:space="preserve">). </w:delText>
          </w:r>
        </w:del>
      </w:ins>
      <w:r w:rsidR="68FBFD1E" w:rsidRPr="43C0CAC4">
        <w:t xml:space="preserve">Similar to recession </w:t>
      </w:r>
      <w:r w:rsidR="5062CDD0" w:rsidRPr="43C0CAC4">
        <w:t>occurring</w:t>
      </w:r>
      <w:r w:rsidR="68FBFD1E" w:rsidRPr="43C0CAC4">
        <w:t xml:space="preserve"> in the natural marshes of the </w:t>
      </w:r>
      <w:ins w:id="1566" w:author="Daniel Stewart" w:date="2022-02-10T14:54:00Z">
        <w:r w:rsidR="00E81B1B">
          <w:t>delta front</w:t>
        </w:r>
      </w:ins>
      <w:del w:id="1567" w:author="Daniel Stewart" w:date="2022-02-10T14:53:00Z">
        <w:r w:rsidR="68FBFD1E" w:rsidRPr="43C0CAC4" w:rsidDel="00E81B1B">
          <w:delText>outer estuary</w:delText>
        </w:r>
      </w:del>
      <w:r w:rsidR="68FBFD1E" w:rsidRPr="43C0CAC4">
        <w:t xml:space="preserve">,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ins w:id="1568" w:author="Daniel Stewart" w:date="2022-02-14T09:50:00Z">
        <w:r w:rsidR="00F21E60">
          <w:t xml:space="preserve"> </w:t>
        </w:r>
        <w:r w:rsidR="00F21E60">
          <w:lastRenderedPageBreak/>
          <w:t>and sediment loss</w:t>
        </w:r>
      </w:ins>
      <w:r w:rsidR="00397775">
        <w:t xml:space="preserve"> </w:t>
      </w:r>
      <w:r w:rsidR="00397775">
        <w:fldChar w:fldCharType="begin"/>
      </w:r>
      <w:r w:rsidR="00782C24">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age":"1-108","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ins w:id="1569" w:author="Daniel Stewart" w:date="2022-02-10T15:20:00Z">
        <w:r w:rsidR="004943B6">
          <w:t>Example</w:t>
        </w:r>
        <w:r w:rsidR="00C57925">
          <w:t xml:space="preserve"> </w:t>
        </w:r>
      </w:ins>
      <w:ins w:id="1570" w:author="Daniel Stewart" w:date="2022-02-10T15:11:00Z">
        <w:r w:rsidR="002E4654">
          <w:t>factors include</w:t>
        </w:r>
      </w:ins>
      <w:del w:id="1571" w:author="Daniel Stewart" w:date="2022-02-10T15:11:00Z">
        <w:r w:rsidR="14346D15" w:rsidRPr="43C0CAC4" w:rsidDel="002E4654">
          <w:delText>W</w:delText>
        </w:r>
      </w:del>
      <w:del w:id="1572" w:author="Daniel Stewart" w:date="2022-02-10T15:13:00Z">
        <w:r w:rsidR="185EE9CA" w:rsidRPr="43C0CAC4" w:rsidDel="002E4654">
          <w:delText>ave</w:delText>
        </w:r>
      </w:del>
      <w:r w:rsidR="281B02C0" w:rsidRPr="43C0CAC4">
        <w:t xml:space="preserve"> </w:t>
      </w:r>
      <w:r w:rsidR="2AA7495F" w:rsidRPr="43C0CAC4">
        <w:t>erosion</w:t>
      </w:r>
      <w:ins w:id="1573" w:author="Daniel Stewart" w:date="2022-02-10T15:13:00Z">
        <w:r w:rsidR="002E4654">
          <w:t xml:space="preserve"> from </w:t>
        </w:r>
      </w:ins>
      <w:ins w:id="1574" w:author="Daniel Stewart" w:date="2022-02-14T09:50:00Z">
        <w:r w:rsidR="00F21E60">
          <w:t>vessel</w:t>
        </w:r>
      </w:ins>
      <w:ins w:id="1575" w:author="Daniel Stewart" w:date="2022-02-10T15:13:00Z">
        <w:r w:rsidR="002E4654">
          <w:t xml:space="preserve"> wake and </w:t>
        </w:r>
        <w:r w:rsidR="004943B6">
          <w:t>river processes</w:t>
        </w:r>
      </w:ins>
      <w:r w:rsidR="2AA7495F" w:rsidRPr="43C0CAC4">
        <w:t xml:space="preserve">, </w:t>
      </w:r>
      <w:ins w:id="1576" w:author="Daniel Stewart" w:date="2022-02-14T09:55:00Z">
        <w:r w:rsidR="0034191A">
          <w:t>sediment deficiency,</w:t>
        </w:r>
      </w:ins>
      <w:ins w:id="1577" w:author="Daniel Stewart" w:date="2022-02-14T09:56:00Z">
        <w:r w:rsidR="0034191A">
          <w:t xml:space="preserve"> </w:t>
        </w:r>
      </w:ins>
      <w:ins w:id="1578" w:author="Daniel Stewart" w:date="2022-02-10T15:53:00Z">
        <w:r w:rsidR="00AD426F">
          <w:t xml:space="preserve">poor project design and implementation, </w:t>
        </w:r>
      </w:ins>
      <w:r w:rsidR="2AA7495F" w:rsidRPr="43C0CAC4">
        <w:t xml:space="preserve">herbivory by </w:t>
      </w:r>
      <w:ins w:id="1579" w:author="Daniel Stewart" w:date="2022-02-10T15:14:00Z">
        <w:r w:rsidR="004943B6">
          <w:t xml:space="preserve">invasive </w:t>
        </w:r>
      </w:ins>
      <w:r w:rsidR="2AA7495F" w:rsidRPr="43C0CAC4">
        <w:t>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del w:id="1580" w:author="Daniel Stewart" w:date="2022-02-10T15:16:00Z">
        <w:r w:rsidR="341CBD86" w:rsidRPr="43C0CAC4" w:rsidDel="004943B6">
          <w:delText>altered sediment</w:delText>
        </w:r>
      </w:del>
      <w:del w:id="1581" w:author="Daniel Stewart" w:date="2022-02-10T15:22:00Z">
        <w:r w:rsidR="432C946D" w:rsidRPr="43C0CAC4" w:rsidDel="00C57925">
          <w:delText xml:space="preserve"> </w:delText>
        </w:r>
        <w:r w:rsidR="341CBD86" w:rsidRPr="43C0CAC4" w:rsidDel="00C57925">
          <w:delText xml:space="preserve">processes, </w:delText>
        </w:r>
      </w:del>
      <w:r w:rsidR="4F8D0E58" w:rsidRPr="43C0CAC4">
        <w:t>sea</w:t>
      </w:r>
      <w:ins w:id="1582" w:author="Eric Balke" w:date="2022-01-12T16:30:00Z">
        <w:r w:rsidR="005F5681">
          <w:t>-</w:t>
        </w:r>
      </w:ins>
      <w:del w:id="1583" w:author="Eric Balke" w:date="2022-01-12T16:30:00Z">
        <w:r w:rsidR="4F8D0E58" w:rsidRPr="43C0CAC4" w:rsidDel="005F5681">
          <w:delText xml:space="preserve"> </w:delText>
        </w:r>
      </w:del>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del w:id="1584" w:author="Daniel Stewart" w:date="2022-02-10T15:11:00Z">
        <w:r w:rsidR="110475C2" w:rsidRPr="43C0CAC4" w:rsidDel="002E4654">
          <w:delText xml:space="preserve"> are </w:delText>
        </w:r>
      </w:del>
      <w:del w:id="1585" w:author="Daniel Stewart" w:date="2022-02-10T15:07:00Z">
        <w:r w:rsidR="597D6E19" w:rsidRPr="43C0CAC4" w:rsidDel="002E4654">
          <w:delText>all</w:delText>
        </w:r>
      </w:del>
      <w:del w:id="1586" w:author="Daniel Stewart" w:date="2022-02-10T15:11:00Z">
        <w:r w:rsidR="597D6E19" w:rsidRPr="43C0CAC4" w:rsidDel="002E4654">
          <w:delText xml:space="preserve"> </w:delText>
        </w:r>
        <w:r w:rsidR="346C25E8" w:rsidRPr="43C0CAC4" w:rsidDel="002E4654">
          <w:delText>possible</w:delText>
        </w:r>
        <w:r w:rsidR="36F9B112" w:rsidRPr="43C0CAC4" w:rsidDel="002E4654">
          <w:delText xml:space="preserve"> causes</w:delText>
        </w:r>
      </w:del>
      <w:ins w:id="1587" w:author="Daniel Stewart" w:date="2022-02-10T15:21:00Z">
        <w:r w:rsidR="00C57925">
          <w:t>.</w:t>
        </w:r>
      </w:ins>
      <w:del w:id="1588" w:author="Daniel Stewart" w:date="2022-02-10T15:20:00Z">
        <w:r w:rsidR="346C25E8" w:rsidRPr="43C0CAC4" w:rsidDel="00C57925">
          <w:delText>,</w:delText>
        </w:r>
      </w:del>
      <w:del w:id="1589" w:author="Daniel Stewart" w:date="2022-02-10T15:21:00Z">
        <w:r w:rsidR="4DEEA6A8" w:rsidRPr="43C0CAC4" w:rsidDel="00C57925">
          <w:delText xml:space="preserve"> and </w:delText>
        </w:r>
      </w:del>
      <w:ins w:id="1590" w:author="Daniel Stewart" w:date="2022-02-10T15:21:00Z">
        <w:r w:rsidR="00C57925">
          <w:t xml:space="preserve"> </w:t>
        </w:r>
      </w:ins>
      <w:del w:id="1591" w:author="Daniel Stewart" w:date="2022-02-10T15:21:00Z">
        <w:r w:rsidR="4DEEA6A8" w:rsidRPr="43C0CAC4" w:rsidDel="00C57925">
          <w:delText>warrant further investigation</w:delText>
        </w:r>
        <w:r w:rsidR="2AA7495F" w:rsidRPr="43C0CAC4" w:rsidDel="00C57925">
          <w:delText>.</w:delText>
        </w:r>
      </w:del>
    </w:p>
    <w:p w14:paraId="7B8B1756" w14:textId="497DECEF" w:rsidR="6C1B43F5" w:rsidRDefault="6C1B43F5" w:rsidP="00D95039"/>
    <w:p w14:paraId="440DAACB" w14:textId="63435878" w:rsidR="004F3F9B" w:rsidRDefault="00C57925" w:rsidP="002743AF">
      <w:ins w:id="1592" w:author="Daniel Stewart" w:date="2022-02-10T15:24:00Z">
        <w:r>
          <w:t>Results of our marsh recession model suggest</w:t>
        </w:r>
      </w:ins>
      <w:ins w:id="1593" w:author="Daniel Stewart" w:date="2022-02-10T15:26:00Z">
        <w:r w:rsidR="00345EFD">
          <w:t xml:space="preserve"> </w:t>
        </w:r>
      </w:ins>
      <w:ins w:id="1594" w:author="Daniel Stewart" w:date="2022-02-10T15:24:00Z">
        <w:r>
          <w:t xml:space="preserve">that </w:t>
        </w:r>
      </w:ins>
      <w:ins w:id="1595" w:author="Daniel Stewart" w:date="2022-02-10T15:30:00Z">
        <w:r w:rsidR="00345EFD">
          <w:t>projects</w:t>
        </w:r>
      </w:ins>
      <w:ins w:id="1596" w:author="Daniel Stewart" w:date="2022-02-10T15:50:00Z">
        <w:r w:rsidR="00AD426F">
          <w:t xml:space="preserve"> protected from erosional </w:t>
        </w:r>
      </w:ins>
      <w:ins w:id="1597" w:author="Daniel Stewart" w:date="2022-02-10T15:51:00Z">
        <w:r w:rsidR="00AD426F">
          <w:t>processes</w:t>
        </w:r>
      </w:ins>
      <w:ins w:id="1598" w:author="Daniel Stewart" w:date="2022-02-10T15:50:00Z">
        <w:r w:rsidR="00AD426F">
          <w:t xml:space="preserve"> are</w:t>
        </w:r>
      </w:ins>
      <w:ins w:id="1599" w:author="Daniel Stewart" w:date="2022-02-10T15:28:00Z">
        <w:r w:rsidR="00345EFD">
          <w:t xml:space="preserve"> </w:t>
        </w:r>
      </w:ins>
      <w:ins w:id="1600" w:author="Daniel Stewart" w:date="2022-02-10T15:29:00Z">
        <w:r w:rsidR="00345EFD">
          <w:t xml:space="preserve">likely to </w:t>
        </w:r>
      </w:ins>
      <w:ins w:id="1601" w:author="Daniel Stewart" w:date="2022-02-10T15:27:00Z">
        <w:r w:rsidR="00345EFD">
          <w:t>experience less recession</w:t>
        </w:r>
      </w:ins>
      <w:ins w:id="1602" w:author="Daniel Stewart" w:date="2022-02-14T09:16:00Z">
        <w:r w:rsidR="002A790B">
          <w:t xml:space="preserve"> than exposed sites</w:t>
        </w:r>
      </w:ins>
      <w:ins w:id="1603" w:author="Daniel Stewart" w:date="2022-02-10T15:51:00Z">
        <w:r w:rsidR="00AD426F">
          <w:t>. P</w:t>
        </w:r>
      </w:ins>
      <w:ins w:id="1604" w:author="Daniel Stewart" w:date="2022-02-10T15:25:00Z">
        <w:r w:rsidR="00345EFD">
          <w:t xml:space="preserve">lacement of sites in a slough, closed embayment designs, </w:t>
        </w:r>
      </w:ins>
      <w:ins w:id="1605" w:author="Daniel Stewart" w:date="2022-02-10T15:30:00Z">
        <w:r w:rsidR="00345EFD">
          <w:t>and</w:t>
        </w:r>
      </w:ins>
      <w:ins w:id="1606" w:author="Daniel Stewart" w:date="2022-02-10T15:51:00Z">
        <w:r w:rsidR="00AD426F">
          <w:t xml:space="preserve"> foreshore</w:t>
        </w:r>
      </w:ins>
      <w:ins w:id="1607" w:author="Daniel Stewart" w:date="2022-02-10T15:30:00Z">
        <w:r w:rsidR="00345EFD">
          <w:t xml:space="preserve"> protection through use of </w:t>
        </w:r>
      </w:ins>
      <w:ins w:id="1608" w:author="Daniel Stewart" w:date="2022-02-10T15:26:00Z">
        <w:r w:rsidR="00345EFD">
          <w:t xml:space="preserve">sheer booms and other </w:t>
        </w:r>
      </w:ins>
      <w:ins w:id="1609" w:author="Daniel Stewart" w:date="2022-02-10T15:39:00Z">
        <w:r w:rsidR="004D4E80">
          <w:t xml:space="preserve">offshore </w:t>
        </w:r>
      </w:ins>
      <w:ins w:id="1610" w:author="Daniel Stewart" w:date="2022-02-10T15:26:00Z">
        <w:r w:rsidR="00345EFD">
          <w:t xml:space="preserve">structures were all negatively correlated with </w:t>
        </w:r>
      </w:ins>
      <w:ins w:id="1611" w:author="Daniel Stewart" w:date="2022-02-14T09:26:00Z">
        <w:r w:rsidR="002C10D0">
          <w:t xml:space="preserve">marsh </w:t>
        </w:r>
      </w:ins>
      <w:r w:rsidR="00654E0D">
        <w:t>recession</w:t>
      </w:r>
      <w:r w:rsidR="00C80726">
        <w:t xml:space="preserve"> to varying degrees</w:t>
      </w:r>
      <w:ins w:id="1612" w:author="Daniel Stewart" w:date="2022-02-14T09:26:00Z">
        <w:r w:rsidR="002C10D0">
          <w:t xml:space="preserve"> </w:t>
        </w:r>
      </w:ins>
      <w:ins w:id="1613" w:author="Daniel Stewart" w:date="2022-02-10T15:46:00Z">
        <w:r w:rsidR="009B35AB">
          <w:t>(Appendix G</w:t>
        </w:r>
      </w:ins>
      <w:ins w:id="1614" w:author="Daniel Stewart" w:date="2022-02-14T11:59:00Z">
        <w:r w:rsidR="00286D03">
          <w:t>)</w:t>
        </w:r>
      </w:ins>
      <w:del w:id="1615" w:author="Daniel Stewart" w:date="2022-02-14T11:59:00Z">
        <w:r w:rsidR="00C35325" w:rsidDel="00286D03">
          <w:fldChar w:fldCharType="begin"/>
        </w:r>
        <w:r w:rsidR="00C35325" w:rsidDel="00286D03">
          <w:delInstrText xml:space="preserve"> ADDIN ZOTERO_ITEM CSL_CITATION {"citationID":"GOU31XgP","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delInstrText>
        </w:r>
        <w:r w:rsidR="00C35325" w:rsidDel="00286D03">
          <w:fldChar w:fldCharType="separate"/>
        </w:r>
        <w:r w:rsidR="00C35325" w:rsidDel="00286D03">
          <w:rPr>
            <w:noProof/>
          </w:rPr>
          <w:delText>(Kistritz et al. 1992)</w:delText>
        </w:r>
        <w:r w:rsidR="00C35325" w:rsidDel="00286D03">
          <w:fldChar w:fldCharType="end"/>
        </w:r>
      </w:del>
      <w:ins w:id="1616" w:author="Daniel Stewart" w:date="2022-02-10T15:26:00Z">
        <w:r w:rsidR="00345EFD">
          <w:t>.</w:t>
        </w:r>
      </w:ins>
      <w:del w:id="1617" w:author="Daniel Stewart" w:date="2022-02-10T15:27:00Z">
        <w:r w:rsidR="1E9C7696" w:rsidRPr="001C1CAE" w:rsidDel="00345EFD">
          <w:delText>O</w:delText>
        </w:r>
        <w:r w:rsidR="09A708F0" w:rsidRPr="001C1CAE" w:rsidDel="00345EFD">
          <w:delText>ffshore structures</w:delText>
        </w:r>
        <w:r w:rsidR="685886D7" w:rsidRPr="001C1CAE" w:rsidDel="00345EFD">
          <w:delText xml:space="preserve">, which included </w:delText>
        </w:r>
        <w:r w:rsidR="09A708F0" w:rsidRPr="001C1CAE" w:rsidDel="00345EFD">
          <w:delText xml:space="preserve">log </w:delText>
        </w:r>
        <w:r w:rsidR="2BB2B20D" w:rsidRPr="001C1CAE" w:rsidDel="00345EFD">
          <w:delText xml:space="preserve">storage </w:delText>
        </w:r>
        <w:r w:rsidR="09A708F0" w:rsidRPr="001C1CAE" w:rsidDel="00345EFD">
          <w:delText xml:space="preserve">booms and </w:delText>
        </w:r>
        <w:r w:rsidR="5D722E6F" w:rsidRPr="001C1CAE" w:rsidDel="00345EFD">
          <w:delText>dock</w:delText>
        </w:r>
        <w:r w:rsidR="09A708F0" w:rsidRPr="001C1CAE" w:rsidDel="00345EFD">
          <w:delText xml:space="preserve"> structures</w:delText>
        </w:r>
        <w:r w:rsidR="7838D08E" w:rsidRPr="001C1CAE" w:rsidDel="00345EFD">
          <w:delText>,</w:delText>
        </w:r>
        <w:r w:rsidR="09A708F0" w:rsidRPr="001C1CAE" w:rsidDel="00345EFD">
          <w:delText xml:space="preserve"> were negati</w:delText>
        </w:r>
        <w:r w:rsidR="05794AC5" w:rsidRPr="001C1CAE" w:rsidDel="00345EFD">
          <w:delText>vely correlated with recession,</w:delText>
        </w:r>
      </w:del>
      <w:ins w:id="1618" w:author="Daniel Stewart" w:date="2022-02-14T08:11:00Z">
        <w:r w:rsidR="00155167">
          <w:t xml:space="preserve"> Natural riverine processes may be a factor behind these erosional losses</w:t>
        </w:r>
      </w:ins>
      <w:ins w:id="1619" w:author="Daniel Stewart" w:date="2022-02-14T12:07:00Z">
        <w:r w:rsidR="002743AF">
          <w:t xml:space="preserve"> </w:t>
        </w:r>
      </w:ins>
      <w:r w:rsidR="002743AF">
        <w:fldChar w:fldCharType="begin"/>
      </w:r>
      <w:r w:rsidR="00782C24">
        <w:instrText xml:space="preserve"> ADDIN ZOTERO_ITEM CSL_CITATION {"citationID":"MDfvoQwj","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743AF">
        <w:fldChar w:fldCharType="separate"/>
      </w:r>
      <w:r w:rsidR="002743AF">
        <w:rPr>
          <w:noProof/>
        </w:rPr>
        <w:t>(Kistritz et al. 1992)</w:t>
      </w:r>
      <w:r w:rsidR="002743AF">
        <w:fldChar w:fldCharType="end"/>
      </w:r>
      <w:ins w:id="1620" w:author="Daniel Stewart" w:date="2022-02-14T08:11:00Z">
        <w:r w:rsidR="00155167">
          <w:t>, but also</w:t>
        </w:r>
      </w:ins>
      <w:del w:id="1621" w:author="Daniel Stewart" w:date="2022-02-14T08:11:00Z">
        <w:r w:rsidR="05794AC5" w:rsidRPr="43C0CAC4" w:rsidDel="00155167">
          <w:delText xml:space="preserve"> </w:delText>
        </w:r>
      </w:del>
      <w:ins w:id="1622" w:author="Daniel Stewart" w:date="2022-02-14T08:11:00Z">
        <w:r w:rsidR="00155167">
          <w:t xml:space="preserve"> </w:t>
        </w:r>
      </w:ins>
      <w:ins w:id="1623" w:author="Daniel Stewart" w:date="2022-02-10T16:19:00Z">
        <w:r w:rsidR="00C21CC0">
          <w:t>vessel</w:t>
        </w:r>
      </w:ins>
      <w:ins w:id="1624" w:author="Daniel Stewart" w:date="2022-02-10T15:58:00Z">
        <w:r w:rsidR="00610DDE">
          <w:t xml:space="preserve"> wake, </w:t>
        </w:r>
      </w:ins>
      <w:ins w:id="1625" w:author="Daniel Stewart" w:date="2022-02-14T08:22:00Z">
        <w:r w:rsidR="006B385A">
          <w:t xml:space="preserve">which </w:t>
        </w:r>
      </w:ins>
      <w:ins w:id="1626" w:author="Daniel Stewart" w:date="2022-02-14T08:36:00Z">
        <w:r w:rsidR="00C77D5A">
          <w:t xml:space="preserve">to our knowledge </w:t>
        </w:r>
      </w:ins>
      <w:ins w:id="1627" w:author="Daniel Stewart" w:date="2022-02-14T08:22:00Z">
        <w:r w:rsidR="006B385A">
          <w:t xml:space="preserve">has yet to be </w:t>
        </w:r>
      </w:ins>
      <w:ins w:id="1628" w:author="Daniel Stewart" w:date="2022-02-14T11:54:00Z">
        <w:r w:rsidR="00E96954">
          <w:t>assessed</w:t>
        </w:r>
      </w:ins>
      <w:ins w:id="1629" w:author="Daniel Stewart" w:date="2022-02-14T08:22:00Z">
        <w:r w:rsidR="006B385A">
          <w:t xml:space="preserve"> in the FRE but is known to be a driver behind erosion and </w:t>
        </w:r>
      </w:ins>
      <w:ins w:id="1630" w:author="Daniel Stewart" w:date="2022-02-14T10:17:00Z">
        <w:r w:rsidR="0088336C">
          <w:t xml:space="preserve">marsh </w:t>
        </w:r>
      </w:ins>
      <w:ins w:id="1631" w:author="Daniel Stewart" w:date="2022-02-14T08:22:00Z">
        <w:r w:rsidR="006B385A">
          <w:t>recession in other</w:t>
        </w:r>
      </w:ins>
      <w:ins w:id="1632" w:author="Daniel Stewart" w:date="2022-02-14T08:24:00Z">
        <w:r w:rsidR="006B385A">
          <w:t xml:space="preserve"> </w:t>
        </w:r>
      </w:ins>
      <w:ins w:id="1633" w:author="Daniel Stewart" w:date="2022-02-14T10:23:00Z">
        <w:r w:rsidR="00743D27">
          <w:t xml:space="preserve">coastal regions </w:t>
        </w:r>
      </w:ins>
      <w:r w:rsidR="006B385A">
        <w:fldChar w:fldCharType="begin"/>
      </w:r>
      <w:r w:rsidR="00782C24">
        <w:instrText xml:space="preserve"> ADDIN ZOTERO_ITEM CSL_CITATION {"citationID":"2Aqlgb3l","properties":{"formattedCitation":"(Nanson et al. 1994; Houser 2010; Bilkovic et al. 2017, 2019; El Safty &amp; Marsooli 2020)","plainCitation":"(Nanson et al. 1994; Houser 2010; Bilkovic et al. 2017, 2019; El Safty &amp; Marsooli 2020)","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6,"uris":["http://zotero.org/users/6112721/items/YXG6S5LY"],"uri":["http://zotero.org/users/6112721/items/YXG6S5LY"],"itemData":{"id":2006,"type":"article-journal","abstract":"Erosion of a salt marsh at Fort Pulaski National Monument threatens a pier of historical significance along the North Channel of the Savannah River, the main shipping channel for the Port of Savannah, Georgia. The erosion was initiated by the alongshore and onshore migration of a supratidal oyster shell ridge that exposed a marsh scarp that is susceptible to lateral retreat in response to both wind-generated and vessel-generated waves undercutting the upper-marsh surface. An instrumented field study was completed between October 2007 and February 2008 to examine the relative importance of wind-generated and vessel-generated waves to the retreat of the scarp by 0.21 m along the instrumented transect. On average, there were 14 sailings by container ships per day and up to twice as many sailings by pilot boats ferrying the harbor pilots to container ships offshore, but only those vessels that sailed within 1 m of the high-tide water level had waves capable of reaching the scarp. The vessel-generated waves accounted for ~5% of the cumulative wave energy over the study, but because of their larger height and longer period, they accounted for almost 25% of the cumulative wave force. It is the locally generated wind waves that account for most of the wave force acting on the exposed scarp and which are largely responsible for the observed retreat. Waves generated during both frontal and tropical storms tend to be associated with storm tides that maintain water levels at or near the elevation of the scarp for several days. Now that the shell ridge has largely migrated past the site and the areas of greater retreat historically are protected by a wedge of sand, it is argued that an increase in vessel traffic and/or the use of larger, post-Panamax ships will not significantly accelerate the retreat of the marsh.","container-title":"Journal of Coastal Research","ISSN":"0749-0208","issue":"2","note":"publisher: Coastal Education &amp; Research Foundation, Inc.","page":"230-240","source":"JSTOR","title":"Relative Importance of Vessel-Generated and Wind Waves to Salt Marsh Erosion in a Restricted Fetch Environment","volume":"26","author":[{"family":"Houser","given":"Chris"}],"issued":{"date-parts":[["2010"]]}}},{"id":2025,"uris":["http://zotero.org/users/6112721/items/JGFX9A9N"],"uri":["http://zotero.org/users/6112721/items/JGFX9A9N"],"itemData":{"id":2025,"type":"report","event-place":"Edgewater, MD","language":"en","number":"STAC Publication 17-002","page":"1-68","publisher-place":"Edgewater, MD","source":"Zotero","title":"Review of boat wake wave impacts on shoreline erosion and potential solutions for the Chesapeake Bay","author":[{"family":"Bilkovic","given":"D. M."},{"family":"Mitchell","given":"M."},{"family":"Davis","given":"J."},{"family":"Andrews","given":"E."},{"family":"King","given":"A/"},{"family":"Mason","given":"Pamela"},{"family":"Herman","given":"Julie"},{"family":"Tahvildari","given":"Navid"},{"family":"Davis","given":"Jana"}],"issued":{"date-parts":[["2017"]]}}},{"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schema":"https://github.com/citation-style-language/schema/raw/master/csl-citation.json"} </w:instrText>
      </w:r>
      <w:r w:rsidR="006B385A">
        <w:fldChar w:fldCharType="separate"/>
      </w:r>
      <w:r w:rsidR="00C80726">
        <w:rPr>
          <w:noProof/>
        </w:rPr>
        <w:t>(Nanson et al. 1994; Houser 2010; Bilkovic et al. 2017, 2019; El Safty &amp; Marsooli 2020)</w:t>
      </w:r>
      <w:r w:rsidR="006B385A">
        <w:fldChar w:fldCharType="end"/>
      </w:r>
      <w:ins w:id="1634" w:author="Daniel Stewart" w:date="2022-02-14T08:22:00Z">
        <w:r w:rsidR="006B385A">
          <w:t xml:space="preserve">. </w:t>
        </w:r>
      </w:ins>
      <w:r w:rsidR="004F3F9B">
        <w:t xml:space="preserve">The </w:t>
      </w:r>
      <w:r w:rsidR="00C80726">
        <w:t>erosional effects</w:t>
      </w:r>
      <w:r w:rsidR="004F3F9B">
        <w:t xml:space="preserve"> of boat wake is not a new proposition to the FRE, as it has </w:t>
      </w:r>
      <w:ins w:id="1635" w:author="Daniel Stewart" w:date="2022-02-14T11:55:00Z">
        <w:r w:rsidR="004F3F9B">
          <w:t xml:space="preserve">been </w:t>
        </w:r>
      </w:ins>
      <w:r w:rsidR="004F3F9B">
        <w:t xml:space="preserve">already </w:t>
      </w:r>
      <w:ins w:id="1636" w:author="Daniel Stewart" w:date="2022-02-14T11:55:00Z">
        <w:r w:rsidR="004F3F9B">
          <w:t xml:space="preserve">noted as a threat to some projects in the FRE, and has motivated the installation of protective offshore log booms </w:t>
        </w:r>
        <w:r w:rsidR="004F3F9B">
          <w:fldChar w:fldCharType="begin"/>
        </w:r>
      </w:ins>
      <w:r w:rsidR="00782C24">
        <w:instrText xml:space="preserve"> ADDIN ZOTERO_ITEM CSL_CITATION {"citationID":"JBzBuSAI","properties":{"formattedCitation":"(Kistritz et al. 1992; Adams &amp; Williams 2004)","plainCitation":"(Kistritz et al. 1992; Adams &amp; Williams 2004)","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ins w:id="1637" w:author="Daniel Stewart" w:date="2022-02-14T11:55:00Z">
        <w:r w:rsidR="004F3F9B">
          <w:fldChar w:fldCharType="separate"/>
        </w:r>
        <w:r w:rsidR="004F3F9B">
          <w:rPr>
            <w:noProof/>
          </w:rPr>
          <w:t>(Kistritz et al. 1992; Adams &amp; Williams 2004)</w:t>
        </w:r>
        <w:r w:rsidR="004F3F9B">
          <w:fldChar w:fldCharType="end"/>
        </w:r>
        <w:r w:rsidR="004F3F9B">
          <w:t xml:space="preserve"> and the strategic planting of the densely-rhizomatous </w:t>
        </w:r>
        <w:r w:rsidR="004F3F9B">
          <w:rPr>
            <w:i/>
            <w:iCs/>
          </w:rPr>
          <w:t>Juncus balticus</w:t>
        </w:r>
        <w:r w:rsidR="004F3F9B">
          <w:t xml:space="preserve"> along the leading edge of </w:t>
        </w:r>
      </w:ins>
      <w:ins w:id="1638" w:author="Daniel Stewart" w:date="2022-02-14T11:56:00Z">
        <w:r w:rsidR="004F3F9B">
          <w:t>at least one project</w:t>
        </w:r>
      </w:ins>
      <w:ins w:id="1639" w:author="Daniel Stewart" w:date="2022-02-14T11:55:00Z">
        <w:r w:rsidR="004F3F9B">
          <w:t xml:space="preserve"> (G. Williams, personal communication, December 2021).</w:t>
        </w:r>
        <w:r w:rsidR="004F3F9B" w:rsidRPr="005B3327">
          <w:t xml:space="preserve"> </w:t>
        </w:r>
      </w:ins>
    </w:p>
    <w:p w14:paraId="6069E27D" w14:textId="77777777" w:rsidR="004F3F9B" w:rsidRDefault="004F3F9B" w:rsidP="002743AF"/>
    <w:p w14:paraId="4AAE1EF3" w14:textId="70AC5D64" w:rsidR="002A2E0F" w:rsidRDefault="00E96954" w:rsidP="00D95039">
      <w:ins w:id="1640" w:author="Daniel Stewart" w:date="2022-02-14T11:54:00Z">
        <w:r w:rsidRPr="43C0CAC4">
          <w:t xml:space="preserve">Further evidence of wake impacts may be the </w:t>
        </w:r>
        <w:r>
          <w:t xml:space="preserve">significant </w:t>
        </w:r>
        <w:r w:rsidRPr="43C0CAC4">
          <w:t xml:space="preserve">difference </w:t>
        </w:r>
        <w:r>
          <w:t xml:space="preserve">in recession observed </w:t>
        </w:r>
        <w:r w:rsidRPr="43C0CAC4">
          <w:t xml:space="preserve">between </w:t>
        </w:r>
      </w:ins>
      <w:r w:rsidR="00C72CB7">
        <w:t xml:space="preserve">the </w:t>
      </w:r>
      <w:ins w:id="1641" w:author="Daniel Stewart" w:date="2022-02-14T11:54:00Z">
        <w:r w:rsidRPr="43C0CAC4">
          <w:t xml:space="preserve">Main Arm and North Arm, with North Arm </w:t>
        </w:r>
      </w:ins>
      <w:r w:rsidR="00BF3641">
        <w:t>projects</w:t>
      </w:r>
      <w:ins w:id="1642" w:author="Daniel Stewart" w:date="2022-02-14T11:54:00Z">
        <w:r w:rsidRPr="43C0CAC4">
          <w:t xml:space="preserve"> averaging 1</w:t>
        </w:r>
        <w:r>
          <w:t>3</w:t>
        </w:r>
        <w:r w:rsidRPr="43C0CAC4">
          <w:t>% more recessed area per site.</w:t>
        </w:r>
        <w:r>
          <w:t xml:space="preserve"> Boat wake energy is primarily influenced by channel morphology (depth, width) and vessel characteristics (</w:t>
        </w:r>
      </w:ins>
      <w:r w:rsidR="002743AF">
        <w:t xml:space="preserve">frequency, </w:t>
      </w:r>
      <w:ins w:id="1643" w:author="Daniel Stewart" w:date="2022-02-14T11:54:00Z">
        <w:r>
          <w:t xml:space="preserve">length, depth, speed), which differ between river arms </w:t>
        </w:r>
        <w:r>
          <w:fldChar w:fldCharType="begin"/>
        </w:r>
      </w:ins>
      <w:r w:rsidR="00782C24">
        <w:instrText xml:space="preserve"> ADDIN ZOTERO_ITEM CSL_CITATION {"citationID":"lMou64Qj","properties":{"formattedCitation":"(Bilkovic et al. 2019; El Safty &amp; Marsooli 2020; Glamore n.d.)","plainCitation":"(Bilkovic et al. 2019; El Safty &amp; Marsooli 2020; Glamore n.d.)","dontUpdate":true,"noteIndex":0},"citationItems":[{"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id":2023,"uris":["http://zotero.org/users/6112721/items/VELPH6XB"],"uri":["http://zotero.org/users/6112721/items/VELPH6XB"],"itemData":{"id":2023,"type":"paper-conference","abstract":"The generation, propagation, attenuation and forces related to boat generated wake waves are currently being investigated due to increasing concerns regarding their impact on coastal and inland waterways. To ensure that these concerns are objectively addressed, a Decision Support Tool (DST) to assist in waterway management has been developed. The DST is based on standardised field measurements of boat wake waves, which have been specifically developed for this field of study, local wind wave energy calculations, and an assessment of the waterway’s erosion potential. Importantly, the tool incorporates both individual and cumulative wave energy calculations and a field methodology for assessing the erosion potential of a selected site. An interactive spreadsheet has been developed to assist in applying the DST at selected sites. Field testing of the DST has assisted in refining and validating the assessment methods. The DST can be easily adapted to assess the impact of boat wake waves in a variety of waterways and can be expanded to include additional vessels. While there is currently a large demand for this type of decision support tool in coastal and inland waterways, no alternative comprehensive method currently exist.","event":"International Conference on Coastal and Port Engineering in Developing Countries","language":"en","page":"1-20","source":"Zotero","title":"A decision support tool for assessing the impact of boat wake waves on inland waterways","author":[{"family":"Glamore","given":"William C."}],"issued":{"date-parts":[["2008"]]}}}],"schema":"https://github.com/citation-style-language/schema/raw/master/csl-citation.json"} </w:instrText>
      </w:r>
      <w:ins w:id="1644" w:author="Daniel Stewart" w:date="2022-02-14T11:54:00Z">
        <w:r>
          <w:fldChar w:fldCharType="separate"/>
        </w:r>
      </w:ins>
      <w:r w:rsidR="004F3F9B">
        <w:rPr>
          <w:noProof/>
        </w:rPr>
        <w:t>(Glamore 2008; Bilkovic et al. 2019; El Safty &amp; Marsooli 2020)</w:t>
      </w:r>
      <w:ins w:id="1645" w:author="Daniel Stewart" w:date="2022-02-14T11:54:00Z">
        <w:r>
          <w:fldChar w:fldCharType="end"/>
        </w:r>
        <w:r>
          <w:t xml:space="preserve">. Based on morphology the North Arm appears to be more vulnerable to wake impacts, as it is both shallower and narrower than the Main Arm, allowing </w:t>
        </w:r>
      </w:ins>
      <w:r w:rsidR="00C72CB7">
        <w:t xml:space="preserve">less </w:t>
      </w:r>
      <w:ins w:id="1646" w:author="Daniel Stewart" w:date="2022-02-14T11:54:00Z">
        <w:r>
          <w:t>distance</w:t>
        </w:r>
        <w:r w:rsidRPr="43C0CAC4">
          <w:t xml:space="preserve"> for wave energy to dissipate before reaching the shore</w:t>
        </w:r>
        <w:r>
          <w:t xml:space="preserve"> </w:t>
        </w:r>
        <w:r>
          <w:fldChar w:fldCharType="begin"/>
        </w:r>
      </w:ins>
      <w:r w:rsidR="00183A0E">
        <w:instrText xml:space="preserve"> ADDIN ZOTERO_ITEM CSL_CITATION {"citationID":"N0IenIl3","properties":{"formattedCitation":"(Nanson et al. 1994; Bilkovic et al. 2019)","plainCitation":"(Nanson et al. 1994; Bilkovic et al. 2019)","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schema":"https://github.com/citation-style-language/schema/raw/master/csl-citation.json"} </w:instrText>
      </w:r>
      <w:ins w:id="1647" w:author="Daniel Stewart" w:date="2022-02-14T11:54:00Z">
        <w:r>
          <w:fldChar w:fldCharType="separate"/>
        </w:r>
      </w:ins>
      <w:r w:rsidR="00183A0E">
        <w:rPr>
          <w:noProof/>
        </w:rPr>
        <w:t>(Nanson et al. 1994; Bilkovic et al. 2019)</w:t>
      </w:r>
      <w:ins w:id="1648" w:author="Daniel Stewart" w:date="2022-02-14T11:54:00Z">
        <w:r>
          <w:fldChar w:fldCharType="end"/>
        </w:r>
        <w:r w:rsidRPr="43C0CAC4">
          <w:t>.</w:t>
        </w:r>
      </w:ins>
      <w:r w:rsidR="002B0BB2">
        <w:t xml:space="preserve"> </w:t>
      </w:r>
      <w:r w:rsidR="005746B4">
        <w:t>As for vessel characteristics, t</w:t>
      </w:r>
      <w:r w:rsidR="00117FAE">
        <w:t xml:space="preserve">he </w:t>
      </w:r>
      <w:ins w:id="1649" w:author="Daniel Stewart" w:date="2022-02-14T11:54:00Z">
        <w:r>
          <w:t xml:space="preserve">Main Arm </w:t>
        </w:r>
      </w:ins>
      <w:r w:rsidR="00642871">
        <w:t xml:space="preserve">downstream of the </w:t>
      </w:r>
      <w:proofErr w:type="spellStart"/>
      <w:r w:rsidR="00642871">
        <w:t>Pattullo</w:t>
      </w:r>
      <w:proofErr w:type="spellEnd"/>
      <w:r w:rsidR="00642871">
        <w:t xml:space="preserve"> Bridge </w:t>
      </w:r>
      <w:r w:rsidR="002743AF">
        <w:t xml:space="preserve">is </w:t>
      </w:r>
      <w:r w:rsidR="00642871">
        <w:t xml:space="preserve">designated and maintained </w:t>
      </w:r>
      <w:r w:rsidR="002743AF">
        <w:t xml:space="preserve">as a </w:t>
      </w:r>
      <w:r w:rsidR="00642871">
        <w:t>deep-sea</w:t>
      </w:r>
      <w:r w:rsidR="002743AF">
        <w:t xml:space="preserve"> </w:t>
      </w:r>
      <w:r w:rsidR="00642871">
        <w:t>s</w:t>
      </w:r>
      <w:r w:rsidR="002743AF">
        <w:t xml:space="preserve">hipping </w:t>
      </w:r>
      <w:r w:rsidR="00642871">
        <w:t>c</w:t>
      </w:r>
      <w:r w:rsidR="002743AF">
        <w:t>hannel</w:t>
      </w:r>
      <w:r w:rsidR="00642871">
        <w:t xml:space="preserve">, supporting </w:t>
      </w:r>
      <w:r w:rsidR="00C72CB7">
        <w:t xml:space="preserve">both small and large boats, including </w:t>
      </w:r>
      <w:r w:rsidR="00D6028C">
        <w:t xml:space="preserve">ocean-going </w:t>
      </w:r>
      <w:r w:rsidR="00787F89">
        <w:t>container ships</w:t>
      </w:r>
      <w:r w:rsidR="00C72CB7">
        <w:t xml:space="preserve"> and</w:t>
      </w:r>
      <w:r w:rsidR="00787F89">
        <w:t xml:space="preserve"> automobile carriers</w:t>
      </w:r>
      <w:r w:rsidR="00C72CB7">
        <w:t>. T</w:t>
      </w:r>
      <w:r w:rsidR="00642871">
        <w:t>he</w:t>
      </w:r>
      <w:ins w:id="1650" w:author="Daniel Stewart" w:date="2022-02-14T11:54:00Z">
        <w:r>
          <w:t xml:space="preserve"> North Arm</w:t>
        </w:r>
      </w:ins>
      <w:r w:rsidR="00C72CB7">
        <w:t xml:space="preserve"> differs in being</w:t>
      </w:r>
      <w:r w:rsidR="00642871">
        <w:t xml:space="preserve"> designated as a </w:t>
      </w:r>
      <w:r w:rsidR="00642871" w:rsidRPr="005746B4">
        <w:rPr>
          <w:i/>
          <w:iCs/>
        </w:rPr>
        <w:t>domestic</w:t>
      </w:r>
      <w:r w:rsidR="00642871">
        <w:t xml:space="preserve"> navigational channel,</w:t>
      </w:r>
      <w:ins w:id="1651" w:author="Daniel Stewart" w:date="2022-02-14T11:54:00Z">
        <w:r>
          <w:t xml:space="preserve"> support</w:t>
        </w:r>
      </w:ins>
      <w:r w:rsidR="00642871">
        <w:t>ing</w:t>
      </w:r>
      <w:ins w:id="1652" w:author="Daniel Stewart" w:date="2022-02-14T11:54:00Z">
        <w:r>
          <w:t xml:space="preserve"> small and mid-sized </w:t>
        </w:r>
      </w:ins>
      <w:r w:rsidR="00654E0D">
        <w:t xml:space="preserve">boats </w:t>
      </w:r>
      <w:r w:rsidR="00642871">
        <w:t>such as</w:t>
      </w:r>
      <w:ins w:id="1653" w:author="Daniel Stewart" w:date="2022-02-14T11:54:00Z">
        <w:r>
          <w:t xml:space="preserve"> tugs</w:t>
        </w:r>
      </w:ins>
      <w:r w:rsidR="00642871">
        <w:t>, barges,</w:t>
      </w:r>
      <w:ins w:id="1654" w:author="Daniel Stewart" w:date="2022-02-14T11:54:00Z">
        <w:r>
          <w:t xml:space="preserve"> and</w:t>
        </w:r>
      </w:ins>
      <w:r w:rsidR="00654E0D">
        <w:t xml:space="preserve"> pleasure crafts</w:t>
      </w:r>
      <w:r w:rsidR="00C72CB7">
        <w:t xml:space="preserve"> </w:t>
      </w:r>
      <w:r w:rsidR="005746B4">
        <w:t xml:space="preserve">that are possibly </w:t>
      </w:r>
      <w:r w:rsidR="00514C84">
        <w:t xml:space="preserve">in greater densities </w:t>
      </w:r>
      <w:r w:rsidR="00F86CAA">
        <w:t>than the Main Arm</w:t>
      </w:r>
      <w:ins w:id="1655" w:author="Daniel Stewart" w:date="2022-02-14T11:54:00Z">
        <w:r>
          <w:t>.</w:t>
        </w:r>
      </w:ins>
      <w:r w:rsidR="00117FAE">
        <w:t xml:space="preserve"> </w:t>
      </w:r>
      <w:r w:rsidR="00514C84">
        <w:t>Currently t</w:t>
      </w:r>
      <w:r w:rsidR="00F86CAA">
        <w:t xml:space="preserve">he </w:t>
      </w:r>
      <w:r w:rsidR="00BF3641">
        <w:t>differences</w:t>
      </w:r>
      <w:r w:rsidR="00F86CAA">
        <w:t xml:space="preserve"> in type,</w:t>
      </w:r>
      <w:r w:rsidR="00BF3641">
        <w:t xml:space="preserve"> </w:t>
      </w:r>
      <w:r w:rsidR="00C80726">
        <w:t>frequenc</w:t>
      </w:r>
      <w:r w:rsidR="00BF3641">
        <w:t>y</w:t>
      </w:r>
      <w:r w:rsidR="00C80726">
        <w:t xml:space="preserve"> and </w:t>
      </w:r>
      <w:r w:rsidR="00F86CAA">
        <w:t>even</w:t>
      </w:r>
      <w:r w:rsidR="004131EB">
        <w:t xml:space="preserve"> </w:t>
      </w:r>
      <w:r w:rsidR="00C80726">
        <w:t xml:space="preserve">speed </w:t>
      </w:r>
      <w:r w:rsidR="00BF3641">
        <w:t xml:space="preserve">of vessels </w:t>
      </w:r>
      <w:r w:rsidR="004131EB">
        <w:t xml:space="preserve">between </w:t>
      </w:r>
      <w:r w:rsidR="00514C84">
        <w:t xml:space="preserve">river </w:t>
      </w:r>
      <w:r w:rsidR="004131EB">
        <w:t xml:space="preserve">arms </w:t>
      </w:r>
      <w:r w:rsidR="00F23007">
        <w:t xml:space="preserve">remains poorly understood, but may, in addition to </w:t>
      </w:r>
      <w:r w:rsidR="005746B4">
        <w:t xml:space="preserve">the above </w:t>
      </w:r>
      <w:r w:rsidR="00F23007">
        <w:t xml:space="preserve">morphological </w:t>
      </w:r>
      <w:r w:rsidR="00514C84">
        <w:t>characteristics</w:t>
      </w:r>
      <w:r w:rsidR="00F23007">
        <w:t xml:space="preserve">, </w:t>
      </w:r>
      <w:r w:rsidR="008D3A0C">
        <w:t xml:space="preserve">be a </w:t>
      </w:r>
      <w:r w:rsidR="00514C84">
        <w:t xml:space="preserve">contributing </w:t>
      </w:r>
      <w:r w:rsidR="008D3A0C">
        <w:t xml:space="preserve">factor </w:t>
      </w:r>
      <w:r w:rsidR="00514C84">
        <w:t xml:space="preserve">to marsh recession. </w:t>
      </w:r>
    </w:p>
    <w:p w14:paraId="5C11BBF3" w14:textId="77777777" w:rsidR="004131EB" w:rsidRDefault="004131EB" w:rsidP="00D95039"/>
    <w:p w14:paraId="0ED12235" w14:textId="61166950" w:rsidR="559EFC6C" w:rsidRDefault="006F6F8D" w:rsidP="00D95039">
      <w:r>
        <w:t xml:space="preserve">In addition to erosion, the negative correlation between </w:t>
      </w:r>
      <w:r w:rsidR="00C4626E">
        <w:t xml:space="preserve">closed embayments </w:t>
      </w:r>
      <w:r>
        <w:t xml:space="preserve">and recessed marsh </w:t>
      </w:r>
      <w:r w:rsidR="00D851A4">
        <w:t>may also point to herbivory by Canada Geese as a contributing factor</w:t>
      </w:r>
      <w:r w:rsidR="00C4626E">
        <w:t xml:space="preserve"> </w:t>
      </w:r>
      <w:r w:rsidR="007F23E4">
        <w:t>(Appendix G)</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B1111F">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w:t>
      </w:r>
      <w:r w:rsidR="00EE5015">
        <w:t>other pacific northwest</w:t>
      </w:r>
      <w:r w:rsidR="5237CFB5" w:rsidRPr="43C0CAC4">
        <w:t xml:space="preserve"> estuaries</w:t>
      </w:r>
      <w:r w:rsidR="15527FC4" w:rsidRPr="43C0CAC4">
        <w:t xml:space="preserve"> </w:t>
      </w:r>
      <w:r w:rsidR="00397775">
        <w:fldChar w:fldCharType="begin"/>
      </w:r>
      <w:r w:rsidR="00782C24">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lt;i&gt;Branta canadensis&lt;/i&gt; (Canada Geese) on the fitness of &lt;i&gt;Carex lyngbyei&lt;/i&gt;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lt;i&gt;Branta canadensis&lt;/i&gt;)?","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 xml:space="preserve">(Crandell </w:t>
      </w:r>
      <w:r w:rsidR="00397775">
        <w:rPr>
          <w:noProof/>
        </w:rPr>
        <w:lastRenderedPageBreak/>
        <w:t>2001; Dawe et al. 2015)</w:t>
      </w:r>
      <w:r w:rsidR="00397775">
        <w:fldChar w:fldCharType="end"/>
      </w:r>
      <w:r w:rsidR="5237CFB5" w:rsidRPr="43C0CAC4">
        <w:t>.</w:t>
      </w:r>
      <w:r w:rsidR="02D1A89A" w:rsidRPr="43C0CAC4">
        <w:t xml:space="preserve"> </w:t>
      </w:r>
      <w:r w:rsidR="43C0CAC4" w:rsidRPr="43C0CAC4">
        <w:t>Herbivory was noted in more than half of the</w:t>
      </w:r>
      <w:r w:rsidR="007F23E4">
        <w:t xml:space="preserve"> 7</w:t>
      </w:r>
      <w:r w:rsidR="00E03635">
        <w:t>6</w:t>
      </w:r>
      <w:r w:rsidR="42874C54" w:rsidRPr="43C0CAC4">
        <w:t xml:space="preserve"> </w:t>
      </w:r>
      <w:r w:rsidR="43C0CAC4" w:rsidRPr="43C0CAC4">
        <w:t>created marshes</w:t>
      </w:r>
      <w:r w:rsidR="00E03635">
        <w:t xml:space="preserve"> that were </w:t>
      </w:r>
      <w:r w:rsidR="43C0CAC4" w:rsidRPr="43C0CAC4">
        <w:t>visited in this study</w:t>
      </w:r>
      <w:r w:rsidR="00E03635">
        <w:t xml:space="preserve"> (two were excluded because they </w:t>
      </w:r>
      <w:r w:rsidR="00E340C6">
        <w:t xml:space="preserve">were </w:t>
      </w:r>
      <w:r w:rsidR="00E03635">
        <w:t>unvegetated and cause was uncertain)</w:t>
      </w:r>
      <w:r w:rsidR="43C0CAC4" w:rsidRPr="43C0CAC4">
        <w:t xml:space="preserve">, with high </w:t>
      </w:r>
      <w:r w:rsidR="4DF2B5A6" w:rsidRPr="43C0CAC4">
        <w:t>(</w:t>
      </w:r>
      <w:ins w:id="1656" w:author="Eric Balke" w:date="2022-01-12T21:25:00Z">
        <w:r w:rsidR="00E42824">
          <w:t xml:space="preserve">i.e., </w:t>
        </w:r>
      </w:ins>
      <w:r w:rsidR="4DF2B5A6" w:rsidRPr="43C0CAC4">
        <w:t xml:space="preserve">community altering) </w:t>
      </w:r>
      <w:r w:rsidR="11F5CCF8" w:rsidRPr="43C0CAC4">
        <w:t>impacts</w:t>
      </w:r>
      <w:r w:rsidR="43C0CAC4" w:rsidRPr="43C0CAC4">
        <w:t xml:space="preserve"> observed in </w:t>
      </w:r>
      <w:r w:rsidR="00E03635">
        <w:t>11 (14</w:t>
      </w:r>
      <w:r w:rsidR="43C0CAC4" w:rsidRPr="43C0CAC4">
        <w:t>%</w:t>
      </w:r>
      <w:r w:rsidR="00E03635">
        <w:t>)</w:t>
      </w:r>
      <w:r w:rsidR="43C0CAC4" w:rsidRPr="43C0CAC4">
        <w:t>, moderate</w:t>
      </w:r>
      <w:r w:rsidR="770853E9" w:rsidRPr="43C0CAC4">
        <w:t xml:space="preserve"> (</w:t>
      </w:r>
      <w:ins w:id="1657" w:author="Eric Balke" w:date="2022-01-12T21:26:00Z">
        <w:r w:rsidR="00E42824">
          <w:t xml:space="preserve">i.e., </w:t>
        </w:r>
      </w:ins>
      <w:r w:rsidR="7DD88C2E" w:rsidRPr="43C0CAC4">
        <w:t>widespread</w:t>
      </w:r>
      <w:r w:rsidR="770853E9" w:rsidRPr="43C0CAC4">
        <w:t xml:space="preserve"> clipping)</w:t>
      </w:r>
      <w:r w:rsidR="43C0CAC4" w:rsidRPr="43C0CAC4">
        <w:t xml:space="preserve"> in </w:t>
      </w:r>
      <w:r w:rsidR="003E6E2B">
        <w:t>30 (39</w:t>
      </w:r>
      <w:r w:rsidR="43C0CAC4" w:rsidRPr="43C0CAC4">
        <w:t>%</w:t>
      </w:r>
      <w:r w:rsidR="003E6E2B">
        <w:t>)</w:t>
      </w:r>
      <w:r w:rsidR="43C0CAC4" w:rsidRPr="43C0CAC4">
        <w:t xml:space="preserve">, </w:t>
      </w:r>
      <w:r w:rsidR="69A845AC" w:rsidRPr="43C0CAC4">
        <w:t xml:space="preserve">and </w:t>
      </w:r>
      <w:r w:rsidR="43C0CAC4" w:rsidRPr="43C0CAC4">
        <w:t>low</w:t>
      </w:r>
      <w:r w:rsidR="06310474" w:rsidRPr="43C0CAC4">
        <w:t xml:space="preserve"> (</w:t>
      </w:r>
      <w:ins w:id="1658" w:author="Eric Balke" w:date="2022-01-12T21:26:00Z">
        <w:r w:rsidR="00E42824">
          <w:t xml:space="preserve">i.e., </w:t>
        </w:r>
      </w:ins>
      <w:r w:rsidR="06310474" w:rsidRPr="43C0CAC4">
        <w:t>occasional clipping)</w:t>
      </w:r>
      <w:r w:rsidR="43C0CAC4" w:rsidRPr="43C0CAC4">
        <w:t xml:space="preserve"> in </w:t>
      </w:r>
      <w:r w:rsidR="003E6E2B">
        <w:t>18 (</w:t>
      </w:r>
      <w:r w:rsidR="43C0CAC4" w:rsidRPr="43C0CAC4">
        <w:t>24%</w:t>
      </w:r>
      <w:r w:rsidR="003E6E2B">
        <w:t>)</w:t>
      </w:r>
      <w:r w:rsidR="43C0CAC4" w:rsidRPr="43C0CAC4">
        <w:t xml:space="preserve"> of sites</w:t>
      </w:r>
      <w:r w:rsidR="7AB9DD4D" w:rsidRPr="43C0CAC4">
        <w:t xml:space="preserve"> (Fig.</w:t>
      </w:r>
      <w:r w:rsidR="00F8589F">
        <w:t xml:space="preserve"> 7</w:t>
      </w:r>
      <w:r w:rsidR="7AB9DD4D" w:rsidRPr="43C0CAC4">
        <w:t>)</w:t>
      </w:r>
      <w:r w:rsidR="43C0CAC4" w:rsidRPr="43C0CAC4">
        <w:t xml:space="preserve">. </w:t>
      </w:r>
      <w:r w:rsidR="3EF38563" w:rsidRPr="000915E4">
        <w:t>I</w:t>
      </w:r>
      <w:r w:rsidR="5A2F0B3D" w:rsidRPr="000915E4">
        <w:t>nland</w:t>
      </w:r>
      <w:r w:rsidR="2B7E4011" w:rsidRPr="000915E4">
        <w:t xml:space="preserve"> marsh designs may offer a</w:t>
      </w:r>
      <w:r w:rsidR="007F23E4">
        <w:t xml:space="preserve"> strategy </w:t>
      </w:r>
      <w:r w:rsidR="00C4626E">
        <w:t>for</w:t>
      </w:r>
      <w:r w:rsidR="2B7E4011" w:rsidRPr="000915E4">
        <w:t xml:space="preserve"> </w:t>
      </w:r>
      <w:r w:rsidR="00C4626E">
        <w:t xml:space="preserve">mitigating </w:t>
      </w:r>
      <w:r w:rsidR="2B7E4011" w:rsidRPr="000915E4">
        <w:t>herbivory</w:t>
      </w:r>
      <w:r w:rsidR="2B7E4011" w:rsidRPr="00D53AFF">
        <w:t>, as</w:t>
      </w:r>
      <w:r w:rsidR="5A2F0B3D" w:rsidRPr="00D53AFF">
        <w:t xml:space="preserve"> </w:t>
      </w:r>
      <w:r w:rsidR="00E340C6">
        <w:t xml:space="preserve">these </w:t>
      </w:r>
      <w:r w:rsidR="5A2F0B3D" w:rsidRPr="00D53AFF">
        <w:t xml:space="preserve">sites are generally less </w:t>
      </w:r>
      <w:r w:rsidR="00DF5D54">
        <w:t>suitable for</w:t>
      </w:r>
      <w:r w:rsidR="5A2F0B3D" w:rsidRPr="001C1CAE">
        <w:t xml:space="preserve"> Canada Geese</w:t>
      </w:r>
      <w:r w:rsidR="7AC07B75" w:rsidRPr="001C1CAE">
        <w:t xml:space="preserve">, who </w:t>
      </w:r>
      <w:r w:rsidR="391BDD2E" w:rsidRPr="001C1CAE">
        <w:t xml:space="preserve">rely on </w:t>
      </w:r>
      <w:r w:rsidR="00121745">
        <w:t>foreshore tidal flats</w:t>
      </w:r>
      <w:r w:rsidR="391BDD2E" w:rsidRPr="001C1CAE">
        <w:t xml:space="preserve"> and large channels to enter marshes</w:t>
      </w:r>
      <w:r w:rsidR="6D2AE633" w:rsidRPr="43C0CAC4">
        <w:t>,</w:t>
      </w:r>
      <w:r w:rsidR="7AC07B75" w:rsidRPr="43C0CAC4">
        <w:t xml:space="preserve">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 xml:space="preserve">obscure their </w:t>
      </w:r>
      <w:proofErr w:type="gramStart"/>
      <w:r w:rsidR="00DF5D54" w:rsidRPr="43C0CAC4">
        <w:t>vision</w:t>
      </w:r>
      <w:r w:rsidR="00DF5D54">
        <w:t>, and</w:t>
      </w:r>
      <w:proofErr w:type="gramEnd"/>
      <w:r w:rsidR="00DF5D54">
        <w:t xml:space="preserve"> rely on large open areas for take-off</w:t>
      </w:r>
      <w:r w:rsidR="7AC07B75" w:rsidRPr="43C0CAC4">
        <w:t>.</w:t>
      </w:r>
      <w:r w:rsidR="4984D497" w:rsidRPr="43C0CAC4">
        <w:t xml:space="preserve"> </w:t>
      </w:r>
      <w:r w:rsidR="00F8589F">
        <w:t>Our data support this hypothesis, as</w:t>
      </w:r>
      <w:r w:rsidR="0041032E">
        <w:t xml:space="preserve"> 9 out of 1</w:t>
      </w:r>
      <w:r w:rsidR="0000030A">
        <w:t>2</w:t>
      </w:r>
      <w:r w:rsidR="0041032E">
        <w:t xml:space="preserve"> (</w:t>
      </w:r>
      <w:r w:rsidR="0000030A">
        <w:t>75</w:t>
      </w:r>
      <w:del w:id="1659" w:author="Eric Balke" w:date="2022-01-12T21:27:00Z">
        <w:r w:rsidR="0041032E" w:rsidDel="00E42824">
          <w:delText xml:space="preserve"> </w:delText>
        </w:r>
      </w:del>
      <w:r w:rsidR="0041032E">
        <w:t>%) of inland sites visited in our surveys had no visible sign of herbivory</w:t>
      </w:r>
      <w:r w:rsidR="0000030A">
        <w:t>,</w:t>
      </w:r>
      <w:r w:rsidR="0041032E">
        <w:t xml:space="preserve"> and none were graded as moderate or high intensity.</w:t>
      </w:r>
      <w:r w:rsidR="00F8589F">
        <w:t xml:space="preserve"> </w:t>
      </w:r>
      <w:r w:rsidR="4984D497" w:rsidRPr="43C0CAC4">
        <w:t xml:space="preserve">Maximum </w:t>
      </w:r>
      <w:r w:rsidR="4984D497" w:rsidRPr="43C0CAC4">
        <w:rPr>
          <w:i/>
          <w:iCs/>
        </w:rPr>
        <w:t xml:space="preserve">C. lyngbyei </w:t>
      </w:r>
      <w:r w:rsidR="00911CB7">
        <w:t xml:space="preserve">leaf </w:t>
      </w:r>
      <w:r w:rsidR="4984D497" w:rsidRPr="43C0CAC4">
        <w:t xml:space="preserve">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w:t>
      </w:r>
      <w:r>
        <w:t xml:space="preserve">closed embayments </w:t>
      </w:r>
      <w:r w:rsidR="6DBB00DF" w:rsidRPr="43C0CAC4">
        <w:t>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7AC07B75" w:rsidRPr="43C0CAC4">
        <w:t xml:space="preserve"> </w:t>
      </w:r>
    </w:p>
    <w:p w14:paraId="6292DA31" w14:textId="789AB5B3" w:rsidR="00397775" w:rsidRDefault="00F8589F" w:rsidP="00D95039">
      <w:r>
        <w:rPr>
          <w:noProof/>
          <w:lang w:val="en-US"/>
        </w:rPr>
        <w:drawing>
          <wp:inline distT="0" distB="0" distL="0" distR="0" wp14:anchorId="62399CB2" wp14:editId="2A195704">
            <wp:extent cx="5596436" cy="2534856"/>
            <wp:effectExtent l="0" t="0" r="444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3">
                      <a:extLst>
                        <a:ext uri="{28A0092B-C50C-407E-A947-70E740481C1C}">
                          <a14:useLocalDpi xmlns:a14="http://schemas.microsoft.com/office/drawing/2010/main" val="0"/>
                        </a:ext>
                      </a:extLst>
                    </a:blip>
                    <a:stretch>
                      <a:fillRect/>
                    </a:stretch>
                  </pic:blipFill>
                  <pic:spPr>
                    <a:xfrm>
                      <a:off x="0" y="0"/>
                      <a:ext cx="5617134" cy="2544231"/>
                    </a:xfrm>
                    <a:prstGeom prst="rect">
                      <a:avLst/>
                    </a:prstGeom>
                  </pic:spPr>
                </pic:pic>
              </a:graphicData>
            </a:graphic>
          </wp:inline>
        </w:drawing>
      </w:r>
    </w:p>
    <w:p w14:paraId="683DA72D" w14:textId="40D23585" w:rsidR="60046CE4" w:rsidRDefault="00397775" w:rsidP="009F3333">
      <w:pPr>
        <w:pStyle w:val="Caption"/>
      </w:pPr>
      <w:bookmarkStart w:id="1660" w:name="_Toc96090914"/>
      <w:r>
        <w:t xml:space="preserve">Figure </w:t>
      </w:r>
      <w:r>
        <w:fldChar w:fldCharType="begin"/>
      </w:r>
      <w:r>
        <w:instrText>SEQ Figure \* ARABIC</w:instrText>
      </w:r>
      <w:r>
        <w:fldChar w:fldCharType="separate"/>
      </w:r>
      <w:r w:rsidR="007F23E4">
        <w:rPr>
          <w:noProof/>
        </w:rPr>
        <w:t>7</w:t>
      </w:r>
      <w:r>
        <w:fldChar w:fldCharType="end"/>
      </w:r>
      <w:r>
        <w:t xml:space="preserve">. </w:t>
      </w:r>
      <w:r w:rsidRPr="43C0CAC4">
        <w:t>Bar plot (left) showing the number of created marsh sites (</w:t>
      </w:r>
      <w:r w:rsidR="0000030A">
        <w:t>closed embayments</w:t>
      </w:r>
      <w:r w:rsidR="00EE5015">
        <w:t xml:space="preserve"> [</w:t>
      </w:r>
      <w:r w:rsidR="00543D92">
        <w:rPr>
          <w:i/>
          <w:iCs/>
        </w:rPr>
        <w:t>n</w:t>
      </w:r>
      <w:r w:rsidR="00543D92">
        <w:t xml:space="preserve"> = 1</w:t>
      </w:r>
      <w:r w:rsidR="0000030A">
        <w:t>1</w:t>
      </w:r>
      <w:r w:rsidR="00543D92">
        <w:t>]</w:t>
      </w:r>
      <w:r w:rsidRPr="43C0CAC4">
        <w:t xml:space="preserve"> </w:t>
      </w:r>
      <w:r w:rsidR="0000030A">
        <w:t xml:space="preserve">other </w:t>
      </w:r>
      <w:r w:rsidR="00543D92">
        <w:t>[</w:t>
      </w:r>
      <w:r w:rsidR="00543D92">
        <w:rPr>
          <w:i/>
          <w:iCs/>
        </w:rPr>
        <w:t>n</w:t>
      </w:r>
      <w:r w:rsidR="00543D92">
        <w:t xml:space="preserve"> =</w:t>
      </w:r>
      <w:r w:rsidR="00074CAC">
        <w:t xml:space="preserve"> </w:t>
      </w:r>
      <w:r w:rsidR="00543D92">
        <w:t>6</w:t>
      </w:r>
      <w:r w:rsidR="0000030A">
        <w:t>7</w:t>
      </w:r>
      <w:r w:rsidR="00543D92">
        <w:t>]</w:t>
      </w:r>
      <w:r w:rsidRPr="43C0CAC4">
        <w:t xml:space="preserve">) per grazing intensity class, based on field notes </w:t>
      </w:r>
      <w:r w:rsidR="0041032E">
        <w:t xml:space="preserve">and photos </w:t>
      </w:r>
      <w:r w:rsidRPr="43C0CAC4">
        <w:t xml:space="preserve">taken in 2015 </w:t>
      </w:r>
      <w:r w:rsidR="00543D92">
        <w:t>(</w:t>
      </w:r>
      <w:proofErr w:type="spellStart"/>
      <w:r w:rsidRPr="43C0CAC4">
        <w:t>Lievesley</w:t>
      </w:r>
      <w:proofErr w:type="spellEnd"/>
      <w:r w:rsidRPr="43C0CAC4">
        <w:t xml:space="preserve">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bookmarkEnd w:id="1660"/>
    </w:p>
    <w:p w14:paraId="54262BCB" w14:textId="7949CF91" w:rsidR="006F6F8D" w:rsidRDefault="00591389" w:rsidP="006F6F8D">
      <w:r>
        <w:t xml:space="preserve">The </w:t>
      </w:r>
      <w:r w:rsidR="00C906C1">
        <w:t xml:space="preserve">positive correlation between </w:t>
      </w:r>
      <w:r>
        <w:t xml:space="preserve">both </w:t>
      </w:r>
      <w:r w:rsidR="00206683">
        <w:t>North Arm sites and</w:t>
      </w:r>
      <w:r w:rsidR="00C54A66">
        <w:t xml:space="preserve"> </w:t>
      </w:r>
      <w:r w:rsidR="00206683">
        <w:t xml:space="preserve">distance upriver </w:t>
      </w:r>
      <w:r w:rsidR="00C906C1">
        <w:t xml:space="preserve">with recession </w:t>
      </w:r>
      <w:r w:rsidR="00206683">
        <w:t>may</w:t>
      </w:r>
      <w:r>
        <w:t xml:space="preserve"> also provide evidence of </w:t>
      </w:r>
      <w:r w:rsidR="00206683">
        <w:t>herbivor</w:t>
      </w:r>
      <w:r>
        <w:t>y impacts</w:t>
      </w:r>
      <w:r w:rsidR="00C906C1">
        <w:t xml:space="preserve">. The </w:t>
      </w:r>
      <w:r w:rsidR="005B1D14">
        <w:t xml:space="preserve">seasonal </w:t>
      </w:r>
      <w:r w:rsidR="00C906C1">
        <w:t xml:space="preserve">distribution and abundance of </w:t>
      </w:r>
      <w:r w:rsidR="00206683">
        <w:t xml:space="preserve">Canada Geese </w:t>
      </w:r>
      <w:r w:rsidR="00C906C1">
        <w:t>in the FRE are</w:t>
      </w:r>
      <w:r w:rsidR="00206683">
        <w:t xml:space="preserve"> not well documente</w:t>
      </w:r>
      <w:r w:rsidR="00C906C1">
        <w:t>d</w:t>
      </w:r>
      <w:r w:rsidR="00206683">
        <w:t xml:space="preserve">, </w:t>
      </w:r>
      <w:r w:rsidR="00C906C1">
        <w:t xml:space="preserve">but they are known to feed, </w:t>
      </w:r>
      <w:r w:rsidR="001732D5">
        <w:t>breed</w:t>
      </w:r>
      <w:r w:rsidR="0062170B">
        <w:t>,</w:t>
      </w:r>
      <w:r w:rsidR="00C906C1">
        <w:t xml:space="preserve"> and moult </w:t>
      </w:r>
      <w:r w:rsidR="00E067A2">
        <w:t>up and down</w:t>
      </w:r>
      <w:r w:rsidR="00C906C1">
        <w:t xml:space="preserve"> the</w:t>
      </w:r>
      <w:r w:rsidR="00834863">
        <w:t xml:space="preserve"> estuary</w:t>
      </w:r>
      <w:r w:rsidR="001732D5">
        <w:t xml:space="preserve"> </w:t>
      </w:r>
      <w:r w:rsidR="0062170B">
        <w:t>even though</w:t>
      </w:r>
      <w:r w:rsidR="005B1D14">
        <w:t xml:space="preserve"> the </w:t>
      </w:r>
      <w:r w:rsidR="00972040">
        <w:t xml:space="preserve">vast </w:t>
      </w:r>
      <w:r w:rsidR="005B1D14">
        <w:t xml:space="preserve">majority of tidal marsh habitat occurs at the </w:t>
      </w:r>
      <w:r w:rsidR="0062170B">
        <w:t>delta front</w:t>
      </w:r>
      <w:r w:rsidR="00C706DA" w:rsidRPr="00D96D53">
        <w:rPr>
          <w:rStyle w:val="FootnoteReference"/>
        </w:rPr>
        <w:footnoteReference w:id="5"/>
      </w:r>
      <w:r w:rsidR="0062170B">
        <w:t xml:space="preserve">. Generally speaking, marsh habitat </w:t>
      </w:r>
      <w:r w:rsidR="00972040">
        <w:t xml:space="preserve">is </w:t>
      </w:r>
      <w:r w:rsidR="0062170B">
        <w:t>increasingly rare and fragmented as you move up</w:t>
      </w:r>
      <w:r w:rsidR="00066266">
        <w:t xml:space="preserve">river, </w:t>
      </w:r>
      <w:r w:rsidR="0062170B">
        <w:t xml:space="preserve">and the North Arm is more deficient than the South Arm </w:t>
      </w:r>
      <w:r w:rsidR="0062170B">
        <w:fldChar w:fldCharType="begin"/>
      </w:r>
      <w:r w:rsidR="00B1111F">
        <w:instrText xml:space="preserve"> ADDIN ZOTERO_ITEM CSL_CITATION {"citationID":"C7mZP7cI","properties":{"formattedCitation":"(Levings 2004a)","plainCitation":"(Levings 2004a)","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schema":"https://github.com/citation-style-language/schema/raw/master/csl-citation.json"} </w:instrText>
      </w:r>
      <w:r w:rsidR="0062170B">
        <w:fldChar w:fldCharType="separate"/>
      </w:r>
      <w:r w:rsidR="0062170B">
        <w:rPr>
          <w:noProof/>
        </w:rPr>
        <w:t>(Levings 2004a)</w:t>
      </w:r>
      <w:r w:rsidR="0062170B">
        <w:fldChar w:fldCharType="end"/>
      </w:r>
      <w:r w:rsidR="0062170B">
        <w:t>. The</w:t>
      </w:r>
      <w:r w:rsidR="00972040">
        <w:t xml:space="preserve"> </w:t>
      </w:r>
      <w:r w:rsidR="0062170B">
        <w:t xml:space="preserve">highly-fragmented habitat “oases” </w:t>
      </w:r>
      <w:r w:rsidR="000D18C0">
        <w:t>of the North Arm and upper estuary</w:t>
      </w:r>
      <w:r w:rsidR="00972040">
        <w:t>, many of which are tidal marsh creation projects,</w:t>
      </w:r>
      <w:r w:rsidR="000D18C0">
        <w:t xml:space="preserve"> </w:t>
      </w:r>
      <w:r w:rsidR="0062170B">
        <w:t xml:space="preserve">may </w:t>
      </w:r>
      <w:r w:rsidR="000D18C0">
        <w:t xml:space="preserve">be </w:t>
      </w:r>
      <w:r w:rsidR="00972040">
        <w:t xml:space="preserve">subject to higher grazing intensity </w:t>
      </w:r>
      <w:r w:rsidR="000D18C0">
        <w:t xml:space="preserve">due to a lack of </w:t>
      </w:r>
      <w:r w:rsidR="00972040">
        <w:t>neighbouring</w:t>
      </w:r>
      <w:r w:rsidR="000D18C0">
        <w:t xml:space="preserve"> habitat to dissipate these impacts,</w:t>
      </w:r>
      <w:r w:rsidR="00066266">
        <w:t xml:space="preserve"> leading to the overexploitation </w:t>
      </w:r>
      <w:r w:rsidR="00066266">
        <w:lastRenderedPageBreak/>
        <w:t xml:space="preserve">of a plant community </w:t>
      </w:r>
      <w:r w:rsidR="00066266">
        <w:fldChar w:fldCharType="begin"/>
      </w:r>
      <w:r w:rsidR="00066266">
        <w:instrText xml:space="preserve"> ADDIN ZOTERO_ITEM CSL_CITATION {"citationID":"PuTvPTrv","properties":{"formattedCitation":"(Kondoh 2003)","plainCitation":"(Kondoh 2003)","noteIndex":0},"citationItems":[{"id":2029,"uris":["http://zotero.org/users/6112721/items/UKIKLK46"],"uri":["http://zotero.org/users/6112721/items/UKIKLK46"],"itemData":{"id":2029,"type":"article-journal","abstract":"Habitat fragmentation sometimes results in outbreaks of herbivorous insect and causes an enormous loss of primary production. It is hypothesized that the driving force behind such herbivore outbreaks is disruption of natural enemy attack that releases herbivores from top-down control. To test this hypothesis I studied how trophic community structure changes along a gradient of habitat fragmentation level using spatially implicit and explicit models of a tri-trophic (plant, herbivore and natural enemy) food chain. While in spatially implicit model number of trophic levels gradually decreases with increasing fragmentation, in spatially explicit model a relatively low level of habitat fragmentation leads to overgrazing by herbivore to result in extinction of the plant population followed by a total system collapse. This provides a theoretical support to the hypothesis that habitat fragmentation can lead to overgrazing by herbivores and suggests a central role of spatial structure in the inﬂuence of habitat fragmentation on trophic communities. Further, the spatially explicit model shows (i) that the total system collapse by the overgrazing can occur only if herbivore colonization rate is high; (ii) that with increasing natural enemy colonization rate, the fragmentation level that leads to the system collapse becomes higher, and the frequency of the collapse is lowered.","container-title":"Journal of Theoretical Biology","DOI":"10.1016/S0022-5193(03)00279-0","ISSN":"00225193","issue":"4","journalAbbreviation":"Journal of Theoretical Biology","language":"en","page":"453-460","source":"DOI.org (Crossref)","title":"Habitat fragmentation resulting in overgrazing by herbivores","volume":"225","author":[{"family":"Kondoh","given":"Michio"}],"issued":{"date-parts":[["2003",12]]}}}],"schema":"https://github.com/citation-style-language/schema/raw/master/csl-citation.json"} </w:instrText>
      </w:r>
      <w:r w:rsidR="00066266">
        <w:fldChar w:fldCharType="separate"/>
      </w:r>
      <w:r w:rsidR="00066266">
        <w:rPr>
          <w:noProof/>
        </w:rPr>
        <w:t>(Kondoh 2003)</w:t>
      </w:r>
      <w:r w:rsidR="00066266">
        <w:fldChar w:fldCharType="end"/>
      </w:r>
      <w:r w:rsidR="00066266">
        <w:t>,</w:t>
      </w:r>
      <w:r w:rsidR="000D18C0">
        <w:t xml:space="preserve"> and due to disrupted predator-prey relationships, which are more likely to occur in small habitat fragments </w:t>
      </w:r>
      <w:r w:rsidR="000D18C0">
        <w:fldChar w:fldCharType="begin"/>
      </w:r>
      <w:r w:rsidR="000D18C0">
        <w:instrText xml:space="preserve"> ADDIN ZOTERO_ITEM CSL_CITATION {"citationID":"VQheNbs5","properties":{"formattedCitation":"(Genua et al. 2017)","plainCitation":"(Genua et al. 2017)","noteIndex":0},"citationItems":[{"id":2027,"uris":["http://zotero.org/users/6112721/items/6MTRD53K"],"uri":["http://zotero.org/users/6112721/items/6MTRD53K"],"itemData":{"id":2027,"type":"article-journal","container-title":"Oikos","DOI":"10.1111/oik.04223","ISSN":"00301299","issue":"9","journalAbbreviation":"Oikos","language":"en","page":"1357-1365","source":"DOI.org (Crossref)","title":"Fragment size affects plant herbivory via predator loss","volume":"126","author":[{"family":"Genua","given":"Lucy"},{"family":"Start","given":"Denon"},{"family":"Gilbert","given":"Benjamin"}],"issued":{"date-parts":[["2017",9]]}}}],"schema":"https://github.com/citation-style-language/schema/raw/master/csl-citation.json"} </w:instrText>
      </w:r>
      <w:r w:rsidR="000D18C0">
        <w:fldChar w:fldCharType="separate"/>
      </w:r>
      <w:r w:rsidR="000D18C0">
        <w:rPr>
          <w:noProof/>
        </w:rPr>
        <w:t>(Genua et al. 2017)</w:t>
      </w:r>
      <w:r w:rsidR="000D18C0">
        <w:fldChar w:fldCharType="end"/>
      </w:r>
      <w:r w:rsidR="000D18C0">
        <w:t xml:space="preserve">. </w:t>
      </w:r>
    </w:p>
    <w:p w14:paraId="2623DC1E" w14:textId="77777777" w:rsidR="006F6F8D" w:rsidRPr="006F6F8D" w:rsidRDefault="006F6F8D" w:rsidP="006F6F8D"/>
    <w:p w14:paraId="3C11662F" w14:textId="6EAC2A7E" w:rsidR="132F5732" w:rsidRPr="004C769A" w:rsidRDefault="00D16B4C" w:rsidP="00D95039">
      <w:pPr>
        <w:pStyle w:val="Heading2"/>
      </w:pPr>
      <w:bookmarkStart w:id="1661" w:name="_Toc96090711"/>
      <w:r>
        <w:t>Elevation</w:t>
      </w:r>
      <w:r w:rsidR="60C84A38" w:rsidRPr="004C769A">
        <w:t xml:space="preserve"> &amp; Sea</w:t>
      </w:r>
      <w:ins w:id="1662" w:author="Eric Balke" w:date="2022-01-12T16:30:00Z">
        <w:r w:rsidR="005F5681">
          <w:t>-</w:t>
        </w:r>
      </w:ins>
      <w:del w:id="1663" w:author="Eric Balke" w:date="2022-01-12T16:30:00Z">
        <w:r w:rsidR="60C84A38" w:rsidRPr="004C769A" w:rsidDel="005F5681">
          <w:delText xml:space="preserve"> Level </w:delText>
        </w:r>
      </w:del>
      <w:ins w:id="1664" w:author="Eric Balke" w:date="2022-01-12T16:30:00Z">
        <w:r w:rsidR="005F5681">
          <w:t>l</w:t>
        </w:r>
        <w:r w:rsidR="005F5681" w:rsidRPr="004C769A">
          <w:t xml:space="preserve">evel </w:t>
        </w:r>
      </w:ins>
      <w:r w:rsidR="60C84A38" w:rsidRPr="004C769A">
        <w:t>Rise</w:t>
      </w:r>
      <w:bookmarkEnd w:id="1661"/>
    </w:p>
    <w:p w14:paraId="2E6298CC" w14:textId="01B268F2" w:rsidR="006F6F8D" w:rsidRDefault="006F6F8D" w:rsidP="006F6F8D">
      <w:del w:id="1665" w:author="Eric Balke" w:date="2022-01-12T21:28:00Z">
        <w:r w:rsidDel="00E42824">
          <w:delText>To our surprise</w:delText>
        </w:r>
      </w:del>
      <w:ins w:id="1666" w:author="Eric Balke" w:date="2022-01-12T21:28:00Z">
        <w:r>
          <w:t>Unexpectedly</w:t>
        </w:r>
      </w:ins>
      <w:r>
        <w:t xml:space="preserve">, </w:t>
      </w:r>
      <w:r w:rsidRPr="43C0CAC4">
        <w:t xml:space="preserve">we </w:t>
      </w:r>
      <w:r w:rsidRPr="001C1CAE">
        <w:t xml:space="preserve">found that project size </w:t>
      </w:r>
      <w:r w:rsidR="00CD1E33">
        <w:t>(</w:t>
      </w:r>
      <w:r w:rsidR="00CD1E33" w:rsidRPr="00CD1E33">
        <w:t>β</w:t>
      </w:r>
      <w:r w:rsidR="00CD1E33">
        <w:t xml:space="preserve"> =</w:t>
      </w:r>
      <w:r w:rsidR="00E648F7">
        <w:t xml:space="preserve"> </w:t>
      </w:r>
      <w:r w:rsidR="00CD1E33">
        <w:t xml:space="preserve">0.00, </w:t>
      </w:r>
      <w:r w:rsidR="00CD1E33">
        <w:rPr>
          <w:i/>
          <w:iCs/>
        </w:rPr>
        <w:t>p</w:t>
      </w:r>
      <w:r w:rsidR="00CD1E33">
        <w:t xml:space="preserve"> = .462) and proportion of edge habitat (</w:t>
      </w:r>
      <w:r w:rsidR="00CD1E33" w:rsidRPr="00CD1E33">
        <w:t>β</w:t>
      </w:r>
      <w:r w:rsidR="00CD1E33">
        <w:t xml:space="preserve"> =</w:t>
      </w:r>
      <w:r w:rsidR="00E648F7">
        <w:t xml:space="preserve"> </w:t>
      </w:r>
      <w:r w:rsidR="00CD1E33">
        <w:t xml:space="preserve">0.02, </w:t>
      </w:r>
      <w:r w:rsidR="00CD1E33">
        <w:rPr>
          <w:i/>
          <w:iCs/>
        </w:rPr>
        <w:t>p</w:t>
      </w:r>
      <w:r w:rsidR="00CD1E33">
        <w:t xml:space="preserve"> = .804) </w:t>
      </w:r>
      <w:r>
        <w:t>did not have a significant effect on</w:t>
      </w:r>
      <w:r w:rsidRPr="001C1CAE">
        <w:t xml:space="preserve"> marsh recession, suggesting that </w:t>
      </w:r>
      <w:r w:rsidR="00CD1E33">
        <w:t xml:space="preserve">large projects </w:t>
      </w:r>
      <w:r w:rsidR="00050AFD">
        <w:t xml:space="preserve">do not </w:t>
      </w:r>
      <w:r w:rsidRPr="001C1CAE">
        <w:t xml:space="preserve">equate to recession resilience. This finding </w:t>
      </w:r>
      <w:r>
        <w:t xml:space="preserve">fails to support </w:t>
      </w:r>
      <w:r w:rsidRPr="001C1CAE">
        <w:t>the prevailing opinion that larger projects are more resilient to external stressors</w:t>
      </w:r>
      <w:r w:rsidRPr="43C0CAC4">
        <w:t xml:space="preserve"> due to their size</w:t>
      </w:r>
      <w:r w:rsidR="006C5DCC">
        <w:t>,</w:t>
      </w:r>
      <w:r w:rsidR="00050AFD">
        <w:t xml:space="preserve"> b</w:t>
      </w:r>
      <w:r w:rsidR="00B46D2C">
        <w:t xml:space="preserve">ut does not discount their value, </w:t>
      </w:r>
      <w:r w:rsidR="006C5DCC">
        <w:t xml:space="preserve">for example </w:t>
      </w:r>
      <w:r w:rsidR="00B46D2C">
        <w:t xml:space="preserve">larger habitats </w:t>
      </w:r>
      <w:r w:rsidR="006C5DCC">
        <w:t xml:space="preserve">may </w:t>
      </w:r>
      <w:r w:rsidR="007968C2">
        <w:t>support more</w:t>
      </w:r>
      <w:r w:rsidR="006C5DCC">
        <w:t xml:space="preserve"> </w:t>
      </w:r>
      <w:r w:rsidR="008831DF">
        <w:t xml:space="preserve">natural processes, </w:t>
      </w:r>
      <w:r w:rsidR="006C5DCC">
        <w:t>habitat</w:t>
      </w:r>
      <w:r w:rsidR="007968C2">
        <w:t xml:space="preserve"> features (e.g., tidal channels) and</w:t>
      </w:r>
      <w:r w:rsidR="008831DF">
        <w:t xml:space="preserve"> overall</w:t>
      </w:r>
      <w:r w:rsidR="007968C2">
        <w:t xml:space="preserve"> heterogeneity than small sites, </w:t>
      </w:r>
      <w:r w:rsidR="008831DF">
        <w:t>potentially</w:t>
      </w:r>
      <w:r w:rsidR="007968C2">
        <w:t xml:space="preserve"> supporting higher diversity </w:t>
      </w:r>
      <w:r w:rsidR="007968C2">
        <w:fldChar w:fldCharType="begin"/>
      </w:r>
      <w:r w:rsidR="00782C24">
        <w:instrText xml:space="preserve"> ADDIN ZOTERO_ITEM CSL_CITATION {"citationID":"gJeFHNoS","properties":{"formattedCitation":"(Larkin et al. 2008; Hood 2020)","plainCitation":"(Larkin et al. 2008; Hood 2020)","noteIndex":0},"citationItems":[{"id":2030,"uris":["http://zotero.org/users/6112721/items/HSPEQA38"],"uri":["http://zotero.org/users/6112721/items/HSPEQA38"],"itemData":{"id":2030,"type":"article-journal","abstract":"Ecological theory predicts that incorporating habitat heterogeneity into restoration sites should enhance diversity and key functions, yet research is limited on how topographic heterogeneity affects higher trophic levels. Our large (8-ha) southern California restoration experiment tested effects of tidal creek networks and pools on trophic structure of salt marsh habitat and high-tide use by two regionally dominant fish species, California killifish (Fundulus parvipinnis) and longjaw mudsucker (Gillichthys mirabilis). We expected tidal creeks to function as \"conduits\" that would enhance connectivity between subtidal and intertidal habitat and pools to serve as microhabitat \"oases\" for fishes. Pools did provide abundant invertebrate prey and were a preferred microhabitat for F. parvipinnis, even when the entire marsh was inundated (catch rates were 61% higher in pools). However, G. mirabilis showed no preference for pools. At a larger scale, effects of tidal creek networks were also mixed. Areas containing creeks had 12% higher catch rates of G. mirabilis, but lower catch rates and feeding rates of F. parvipinnis. Collectively, the results indicate that restoring multiple forms of heterogeneity is required to provide opportunities for multiple target consumers.","container-title":"Ecological Applications","ISSN":"1051-0761","issue":"2","note":"publisher: Ecological Society of America","page":"483-496","source":"JSTOR","title":"Topographic heterogeneity influences fish use of an experimentally restored tidal marsh","volume":"18","author":[{"family":"Larkin","given":"Daniel J."},{"family":"Madon","given":"Sharook P."},{"family":"West","given":"Janelle M."},{"family":"Zedler","given":"Joy B."}],"issued":{"date-parts":[["2008"]]}}},{"id":685,"uris":["http://zotero.org/users/6112721/items/FRUTPP6F"],"uri":["http://zotero.org/users/6112721/items/FRUTPP6F"],"itemData":{"id":685,"type":"article-journal","abstract":"Tidal channels are structurally and functionally prominent features in tidal marshes, so their restoration is central to marsh restoration. Prominent design questions in tidal marsh restoration include: How many tidal channels can a restoration site support, and thus, how many dike breaches should be made to restore tidal inundation and tidal channels? How much total channel surface area will be supported by a restored marsh, and thus, how many fish, shrimp, or other organisms can be supported by restored channel habitat? These basic design questions can be addressed by landscape allometry, which describes the proportional relative rates of change in a system between two entities of particular interest—in the case of marsh restoration, between the amount of marsh area to be restored and a wide variety of measures of tidal channel network geometry. This paper briefly reviews the development of landscape allometry, insights that it provides into landforms and related ecological patterns, and its utility and application to marsh restoration planning, design and monitoring. Its practical application is illustrated in a conceptual restoration design that is the basis for a current restoration project.","container-title":"Estuarine, Coastal and Shelf Science","DOI":"10.1016/j.ecss.2018.12.017","ISSN":"02727714","journalAbbreviation":"Estuarine, Coastal and Shelf Science","language":"en","page":"106060","source":"DOI.org (Crossref)","title":"Applying tidal landform scaling to habitat restoration planning, design, and monitoring","volume":"244","author":[{"family":"Hood","given":"W. Gregory"}],"issued":{"date-parts":[["2020",10]]}}}],"schema":"https://github.com/citation-style-language/schema/raw/master/csl-citation.json"} </w:instrText>
      </w:r>
      <w:r w:rsidR="007968C2">
        <w:fldChar w:fldCharType="separate"/>
      </w:r>
      <w:r w:rsidR="008831DF">
        <w:rPr>
          <w:noProof/>
        </w:rPr>
        <w:t>(Larkin et al. 2008; Hood 2020)</w:t>
      </w:r>
      <w:r w:rsidR="007968C2">
        <w:fldChar w:fldCharType="end"/>
      </w:r>
      <w:r w:rsidR="007968C2">
        <w:t xml:space="preserve">. </w:t>
      </w:r>
    </w:p>
    <w:p w14:paraId="005C7D49" w14:textId="77777777" w:rsidR="006F6F8D" w:rsidRDefault="006F6F8D" w:rsidP="00D95039"/>
    <w:p w14:paraId="31D0FE4F" w14:textId="231AAF3B" w:rsidR="000F0FA3" w:rsidRDefault="006030B1" w:rsidP="00D95039">
      <w:r>
        <w:t xml:space="preserve">We found </w:t>
      </w:r>
      <w:r w:rsidR="00D16B4C">
        <w:t xml:space="preserve">mean site </w:t>
      </w:r>
      <w:r>
        <w:t xml:space="preserve">elevation to be a </w:t>
      </w:r>
      <w:r w:rsidR="00D16B4C">
        <w:t xml:space="preserve">significant factor </w:t>
      </w:r>
      <w:r>
        <w:t>behind marsh recession, with</w:t>
      </w:r>
      <w:r w:rsidR="00E648F7">
        <w:t xml:space="preserve"> an average </w:t>
      </w:r>
      <w:r w:rsidR="001B24DA">
        <w:t xml:space="preserve">recession </w:t>
      </w:r>
      <w:r w:rsidR="00E648F7">
        <w:t>decrease of</w:t>
      </w:r>
      <w:r>
        <w:t xml:space="preserve"> 26%</w:t>
      </w:r>
      <w:r w:rsidR="00D16B4C">
        <w:t xml:space="preserve"> </w:t>
      </w:r>
      <w:r w:rsidR="001B24DA">
        <w:t xml:space="preserve">of site area </w:t>
      </w:r>
      <w:r>
        <w:t>for every metre</w:t>
      </w:r>
      <w:r w:rsidR="00E648F7">
        <w:t xml:space="preserve"> gained</w:t>
      </w:r>
      <w:r>
        <w:t xml:space="preserve"> (</w:t>
      </w:r>
      <w:r w:rsidRPr="00CD1E33">
        <w:t>β</w:t>
      </w:r>
      <w:r>
        <w:t xml:space="preserve"> =</w:t>
      </w:r>
      <w:r w:rsidR="001B24DA">
        <w:t xml:space="preserve"> </w:t>
      </w:r>
      <w:r>
        <w:t xml:space="preserve">0.02, </w:t>
      </w:r>
      <w:r>
        <w:rPr>
          <w:i/>
          <w:iCs/>
        </w:rPr>
        <w:t>p</w:t>
      </w:r>
      <w:r>
        <w:t xml:space="preserve"> &lt; .001).</w:t>
      </w:r>
      <w:r w:rsidR="00D16B4C">
        <w:t xml:space="preserve"> To a degree this may </w:t>
      </w:r>
      <w:r w:rsidR="00F96C25">
        <w:t xml:space="preserve">simply </w:t>
      </w:r>
      <w:r w:rsidR="00D16B4C">
        <w:t>reflect the environmental limits of tidal marsh species, as emergent vegetation ceases to grow at certain low elevation threshold</w:t>
      </w:r>
      <w:r w:rsidR="001B24DA">
        <w:t>s</w:t>
      </w:r>
      <w:r w:rsidR="00E340C6">
        <w:t xml:space="preserve"> </w:t>
      </w:r>
      <w:r w:rsidR="00E340C6">
        <w:fldChar w:fldCharType="begin"/>
      </w:r>
      <w:r w:rsidR="00E340C6">
        <w:instrText xml:space="preserve"> ADDIN ZOTERO_ITEM CSL_CITATION {"citationID":"v0BIz8ij","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E340C6">
        <w:fldChar w:fldCharType="separate"/>
      </w:r>
      <w:r w:rsidR="00E340C6">
        <w:rPr>
          <w:noProof/>
        </w:rPr>
        <w:t>(Cronk &amp; Fennessy 2001)</w:t>
      </w:r>
      <w:r w:rsidR="00E340C6">
        <w:fldChar w:fldCharType="end"/>
      </w:r>
      <w:r w:rsidR="00D16B4C">
        <w:t>. However, it</w:t>
      </w:r>
      <w:r w:rsidR="00F96C25">
        <w:t xml:space="preserve"> may also be</w:t>
      </w:r>
      <w:r w:rsidR="00D16B4C">
        <w:t xml:space="preserve"> linked to the </w:t>
      </w:r>
      <w:r w:rsidR="00A12DB0">
        <w:t>sensitivity</w:t>
      </w:r>
      <w:r w:rsidR="00D16B4C">
        <w:t xml:space="preserve"> </w:t>
      </w:r>
      <w:r w:rsidR="00B11D73">
        <w:t>of low elevation plant communities</w:t>
      </w:r>
      <w:r w:rsidR="00587DBD">
        <w:t xml:space="preserve">, which </w:t>
      </w:r>
      <w:r w:rsidR="00C706DA">
        <w:t>already</w:t>
      </w:r>
      <w:r w:rsidR="00E340C6">
        <w:t xml:space="preserve"> occur </w:t>
      </w:r>
      <w:r w:rsidR="00587DBD">
        <w:t>in stressful environments,</w:t>
      </w:r>
      <w:r w:rsidR="00B11D73">
        <w:t xml:space="preserve"> to</w:t>
      </w:r>
      <w:r w:rsidR="00C6488C">
        <w:t xml:space="preserve"> disturbance</w:t>
      </w:r>
      <w:r w:rsidR="00B11D73">
        <w:t>.</w:t>
      </w:r>
      <w:r w:rsidR="00C6488C">
        <w:t xml:space="preserve"> Many marsh species can survive prolonged inundation and anoxic soil conditions </w:t>
      </w:r>
      <w:r w:rsidR="00587DBD">
        <w:t>using</w:t>
      </w:r>
      <w:r w:rsidR="00C6488C">
        <w:t xml:space="preserve"> specialised tissue (aerenchyma) that delivers oxygen from emergent foliage to their root systems.</w:t>
      </w:r>
      <w:r w:rsidR="00452858">
        <w:t xml:space="preserve"> However, c</w:t>
      </w:r>
      <w:r w:rsidR="00C6488C">
        <w:t xml:space="preserve">lipping by Canada Geese may be essentially cutting off the “snorkel” of these </w:t>
      </w:r>
      <w:r w:rsidR="00B11D73">
        <w:t xml:space="preserve">low elevation </w:t>
      </w:r>
      <w:r w:rsidR="00C6488C">
        <w:t xml:space="preserve">species, </w:t>
      </w:r>
      <w:r w:rsidR="00B11D73">
        <w:t>th</w:t>
      </w:r>
      <w:r w:rsidR="00A12DB0">
        <w:t>ereby</w:t>
      </w:r>
      <w:r w:rsidR="00587DBD">
        <w:t xml:space="preserve"> inducing stress</w:t>
      </w:r>
      <w:r w:rsidR="00452858">
        <w:t xml:space="preserve"> </w:t>
      </w:r>
      <w:r w:rsidR="00587DBD">
        <w:t>by</w:t>
      </w:r>
      <w:r w:rsidR="00CE3833">
        <w:t xml:space="preserve"> reducing</w:t>
      </w:r>
      <w:r w:rsidR="00B11D73">
        <w:t xml:space="preserve"> </w:t>
      </w:r>
      <w:r w:rsidR="005A77C2">
        <w:t>both</w:t>
      </w:r>
      <w:r w:rsidR="00491666">
        <w:t xml:space="preserve"> </w:t>
      </w:r>
      <w:r w:rsidR="00B11D73">
        <w:t>photosynthesis, and</w:t>
      </w:r>
      <w:r w:rsidR="005A77C2">
        <w:t xml:space="preserve"> </w:t>
      </w:r>
      <w:r w:rsidR="00B11D73">
        <w:t>oxygen transport</w:t>
      </w:r>
      <w:r w:rsidR="00452858">
        <w:t xml:space="preserve"> to the root zone</w:t>
      </w:r>
      <w:r w:rsidR="00CE3833">
        <w:t>. Depending on severity</w:t>
      </w:r>
      <w:r w:rsidR="005A77C2">
        <w:t>,</w:t>
      </w:r>
      <w:r w:rsidR="00CE3833">
        <w:t xml:space="preserve"> </w:t>
      </w:r>
      <w:r w:rsidR="00FD2ADC">
        <w:t>this added stress</w:t>
      </w:r>
      <w:r w:rsidR="00CE3833">
        <w:t xml:space="preserve"> </w:t>
      </w:r>
      <w:r w:rsidR="00C706DA">
        <w:t xml:space="preserve">may </w:t>
      </w:r>
      <w:r w:rsidR="00CE3833">
        <w:t xml:space="preserve">result in reductions of fitness and even mortality of vegetation, </w:t>
      </w:r>
      <w:r w:rsidR="00FD2ADC">
        <w:t xml:space="preserve">as shown in the use of similar mechanical cutting to </w:t>
      </w:r>
      <w:r w:rsidR="005A77C2">
        <w:t>manage</w:t>
      </w:r>
      <w:r w:rsidR="00FD2ADC">
        <w:t xml:space="preserve"> problematic wetland species such as cattail </w:t>
      </w:r>
      <w:r w:rsidR="00FD2ADC">
        <w:fldChar w:fldCharType="begin"/>
      </w:r>
      <w:r w:rsidR="00D96D53">
        <w:instrText xml:space="preserve"> ADDIN ZOTERO_ITEM CSL_CITATION {"citationID":"cZXWrxn5","properties":{"formattedCitation":"(Johnson et al. 2019)","plainCitation":"(Johnson et al. 2019)","noteIndex":0},"citationItems":[{"id":585,"uris":["http://zotero.org/users/6112721/items/2FVPMXBM"],"uri":["http://zotero.org/users/6112721/items/2FVPMXBM"],"itemData":{"id":585,"type":"article-journal","abstract":"Aims We examined how mechanical management of invasive macrophyte, Typha × glauca alters plant-soil interactions underlying carbon processes and nutrient cycling, which are important to wetland function but under-represented in restoration research.","container-title":"Plant and Soil","DOI":"10.1007/s11104-019-04171-1","ISSN":"0032-079X, 1573-5036","issue":"1-2","journalAbbreviation":"Plant Soil","language":"en","page":"157-167","source":"DOI.org (Crossref)","title":"Submerged harvest reduces invasive &lt;i&gt;Typha&lt;/i&gt; and increases soil macronutrient availability","volume":"442","author":[{"family":"Johnson","given":"Olivia F."},{"family":"Lishawa","given":"Shane C."},{"family":"Lawrence","given":"Beth A."}],"issued":{"date-parts":[["2019",9]]}}}],"schema":"https://github.com/citation-style-language/schema/raw/master/csl-citation.json"} </w:instrText>
      </w:r>
      <w:r w:rsidR="00FD2ADC">
        <w:fldChar w:fldCharType="separate"/>
      </w:r>
      <w:r w:rsidR="00FD2ADC">
        <w:rPr>
          <w:noProof/>
        </w:rPr>
        <w:t>(Johnson et al. 2019)</w:t>
      </w:r>
      <w:r w:rsidR="00FD2ADC">
        <w:fldChar w:fldCharType="end"/>
      </w:r>
      <w:r w:rsidR="00FD2ADC">
        <w:t xml:space="preserve"> and reed canarygrass</w:t>
      </w:r>
      <w:r w:rsidR="005A77C2">
        <w:t xml:space="preserve"> </w:t>
      </w:r>
      <w:r w:rsidR="005A77C2">
        <w:fldChar w:fldCharType="begin"/>
      </w:r>
      <w:r w:rsidR="00D96D53">
        <w:instrText xml:space="preserve"> ADDIN ZOTERO_ITEM CSL_CITATION {"citationID":"kCy4bppn","properties":{"formattedCitation":"(Klime\\uc0\\u353{}ov\\uc0\\u225{} 1994)","plainCitation":"(Klimešová 199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schema":"https://github.com/citation-style-language/schema/raw/master/csl-citation.json"} </w:instrText>
      </w:r>
      <w:r w:rsidR="005A77C2">
        <w:fldChar w:fldCharType="separate"/>
      </w:r>
      <w:r w:rsidR="005A77C2" w:rsidRPr="005A77C2">
        <w:rPr>
          <w:lang w:val="en-GB"/>
        </w:rPr>
        <w:t>(</w:t>
      </w:r>
      <w:proofErr w:type="spellStart"/>
      <w:r w:rsidR="005A77C2" w:rsidRPr="005A77C2">
        <w:rPr>
          <w:lang w:val="en-GB"/>
        </w:rPr>
        <w:t>Klimešová</w:t>
      </w:r>
      <w:proofErr w:type="spellEnd"/>
      <w:r w:rsidR="005A77C2" w:rsidRPr="005A77C2">
        <w:rPr>
          <w:lang w:val="en-GB"/>
        </w:rPr>
        <w:t xml:space="preserve"> 1994)</w:t>
      </w:r>
      <w:r w:rsidR="005A77C2">
        <w:fldChar w:fldCharType="end"/>
      </w:r>
      <w:r w:rsidR="00FD2ADC">
        <w:t>.</w:t>
      </w:r>
      <w:r w:rsidR="00EB7979">
        <w:t xml:space="preserve"> </w:t>
      </w:r>
      <w:r w:rsidR="000F0FA3">
        <w:t>These</w:t>
      </w:r>
      <w:r w:rsidR="0026275F">
        <w:t xml:space="preserve"> impacts to vegetation, which include </w:t>
      </w:r>
      <w:r w:rsidR="000F0FA3">
        <w:t>mortality</w:t>
      </w:r>
      <w:r w:rsidR="00EB7979">
        <w:t>,</w:t>
      </w:r>
      <w:r w:rsidR="000F0FA3">
        <w:t xml:space="preserve"> </w:t>
      </w:r>
      <w:r w:rsidR="00EB7979">
        <w:t xml:space="preserve">clipping/thinning of </w:t>
      </w:r>
      <w:r w:rsidR="000F0FA3">
        <w:t>aboveground biomass, or grubbing of root systems, may also amplify erosion</w:t>
      </w:r>
      <w:r w:rsidR="00A12DB0">
        <w:t>al impacts</w:t>
      </w:r>
      <w:r w:rsidR="000F0FA3">
        <w:t>, particularly in low elevation marshes where there is prolonged exposure to these processes</w:t>
      </w:r>
      <w:r w:rsidR="00EB7979">
        <w:t xml:space="preserve"> </w:t>
      </w:r>
      <w:r w:rsidR="00EB7979">
        <w:fldChar w:fldCharType="begin"/>
      </w:r>
      <w:r w:rsidR="00425C3C">
        <w:instrText xml:space="preserve"> ADDIN ZOTERO_ITEM CSL_CITATION {"citationID":"hu2NN99K","properties":{"formattedCitation":"(Coops et al. 1996a)","plainCitation":"(Coops et al. 1996a)","noteIndex":0},"citationItems":[{"id":2017,"uris":["http://zotero.org/users/6112721/items/5369NRJV"],"uri":["http://zotero.org/users/6112721/items/5369NRJV"],"itemData":{"id":2017,"type":"article-journal","container-title":"Aquatic Botany","DOI":"10.1016/0304-3770(96)01027-3","ISSN":"03043770","issue":"3-4","journalAbbreviation":"Aquatic Botany","language":"en","page":"187-198","source":"DOI.org (Crossref)","title":"Interactions between waves, bank erosion and emergent vegetation: an experimental study in a wave tank","title-short":"Interactions between waves, bank erosion and emergent vegetation","volume":"53","author":[{"family":"Coops","given":"Hugo"},{"family":"Geilen","given":"Noël"},{"family":"Verheij","given":"Henk J."},{"family":"Boeters","given":"René"},{"family":"Velde","given":"Gerard","non-dropping-particle":"van der"}],"issued":{"date-parts":[["1996",4]]}}}],"schema":"https://github.com/citation-style-language/schema/raw/master/csl-citation.json"} </w:instrText>
      </w:r>
      <w:r w:rsidR="00EB7979">
        <w:fldChar w:fldCharType="separate"/>
      </w:r>
      <w:r w:rsidR="00425C3C">
        <w:rPr>
          <w:noProof/>
        </w:rPr>
        <w:t>(Coops et al. 1996a)</w:t>
      </w:r>
      <w:r w:rsidR="00EB7979">
        <w:fldChar w:fldCharType="end"/>
      </w:r>
      <w:r w:rsidR="000F0FA3">
        <w:t>.</w:t>
      </w:r>
    </w:p>
    <w:p w14:paraId="72A864D3" w14:textId="77777777" w:rsidR="00C4680B" w:rsidRPr="001C1CAE" w:rsidRDefault="00C4680B" w:rsidP="00D95039"/>
    <w:p w14:paraId="496CC626" w14:textId="2D45CA7D" w:rsidR="00E01AD0" w:rsidRPr="004319F9" w:rsidRDefault="005E2C09" w:rsidP="00D95039">
      <w:r w:rsidRPr="001C1CAE">
        <w:t>Coastal squeeze is a term used to describe the loss of intertidal habitat due to sea</w:t>
      </w:r>
      <w:ins w:id="1667" w:author="Eric Balke" w:date="2022-01-12T16:30:00Z">
        <w:r w:rsidR="005F5681">
          <w:t>-</w:t>
        </w:r>
      </w:ins>
      <w:del w:id="1668" w:author="Eric Balke" w:date="2022-01-12T16:30:00Z">
        <w:r w:rsidRPr="001C1CAE" w:rsidDel="005F5681">
          <w:delText xml:space="preserve"> </w:delText>
        </w:r>
      </w:del>
      <w:r w:rsidRPr="001C1CAE">
        <w:t>level rise</w:t>
      </w:r>
      <w:r w:rsidR="001C4F1C">
        <w:t xml:space="preserve"> and other factors</w:t>
      </w:r>
      <w:r w:rsidRPr="001C1CAE">
        <w:t>, while the high water mark is fixed by a dike or other defence infrastructure</w:t>
      </w:r>
      <w:r w:rsidR="00221E23">
        <w:t xml:space="preserve"> </w:t>
      </w:r>
      <w:r w:rsidR="00221E23">
        <w:fldChar w:fldCharType="begin"/>
      </w:r>
      <w:r w:rsidR="00221E23">
        <w:instrText xml:space="preserve"> ADDIN ZOTERO_ITEM CSL_CITATION {"citationID":"IlmSbAAL","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221E23">
        <w:fldChar w:fldCharType="separate"/>
      </w:r>
      <w:r w:rsidR="00221E23">
        <w:rPr>
          <w:noProof/>
        </w:rPr>
        <w:t>(Pontee 2013)</w:t>
      </w:r>
      <w:r w:rsidR="00221E23">
        <w:fldChar w:fldCharType="end"/>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9C44F1">
        <w:fldChar w:fldCharType="separate"/>
      </w:r>
      <w:r w:rsidRPr="001C1CAE">
        <w:fldChar w:fldCharType="end"/>
      </w:r>
      <w:r w:rsidRPr="001C1CAE">
        <w:t>.</w:t>
      </w:r>
      <w:r w:rsidR="00E01AD0" w:rsidRPr="001C1CAE">
        <w:t xml:space="preserve"> We </w:t>
      </w:r>
      <w:r w:rsidR="00250297" w:rsidRPr="001C1CAE">
        <w:t xml:space="preserve">propose </w:t>
      </w:r>
      <w:r w:rsidR="00E01AD0" w:rsidRPr="001C1CAE">
        <w:t>a</w:t>
      </w:r>
      <w:r w:rsidR="0041032E" w:rsidRPr="001C1CAE">
        <w:t>nother form of</w:t>
      </w:r>
      <w:r w:rsidR="00A12DB0">
        <w:t xml:space="preserve"> localised</w:t>
      </w:r>
      <w:r w:rsidR="0041032E" w:rsidRPr="001C1CAE">
        <w:t xml:space="preserve"> coastal squeeze</w:t>
      </w:r>
      <w:r w:rsidR="006567E1" w:rsidRPr="001C1CAE">
        <w:t xml:space="preserve"> may also occur</w:t>
      </w:r>
      <w:r w:rsidR="00E01AD0" w:rsidRPr="001C1CAE">
        <w:t xml:space="preserve">, as </w:t>
      </w:r>
      <w:r w:rsidR="00250297" w:rsidRPr="001C1CAE">
        <w:t xml:space="preserve">rising sea levels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Fig. 8)</w:t>
      </w:r>
      <w:r w:rsidR="00E01AD0" w:rsidRPr="001C1CAE">
        <w:t xml:space="preserve">. This is evidenced by </w:t>
      </w:r>
      <w:r w:rsidR="00CA3CA6" w:rsidRPr="001C1CAE">
        <w:t>our richness data</w:t>
      </w:r>
      <w:r w:rsidR="00A12DB0">
        <w:t>, which although</w:t>
      </w:r>
      <w:r w:rsidR="00E01AD0" w:rsidRPr="001C1CAE">
        <w:t xml:space="preserve"> positively correlated with elevation, appears to be symmetric and unimodal, peaking around 1 m elevation</w:t>
      </w:r>
      <w:r w:rsidR="00CA3CA6" w:rsidRPr="001C1CAE">
        <w:t xml:space="preserve"> (Fig. 5)</w:t>
      </w:r>
      <w:r w:rsidR="00E01AD0" w:rsidRPr="001C1CAE">
        <w:t>. This</w:t>
      </w:r>
      <w:r w:rsidR="00273257">
        <w:t xml:space="preserve"> departs from </w:t>
      </w:r>
      <w:r w:rsidR="00FE17E2">
        <w:t xml:space="preserve">the prevailing pattern of richness increasing with elevation in </w:t>
      </w:r>
      <w:r w:rsidR="00273257">
        <w:t xml:space="preserve">estuaries </w:t>
      </w:r>
      <w:r w:rsidR="00273257">
        <w:fldChar w:fldCharType="begin"/>
      </w:r>
      <w:r w:rsidR="00182432">
        <w:instrText xml:space="preserve"> ADDIN ZOTERO_ITEM CSL_CITATION {"citationID":"sxSHXXva","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273257">
        <w:fldChar w:fldCharType="separate"/>
      </w:r>
      <w:r w:rsidR="00182432">
        <w:rPr>
          <w:noProof/>
        </w:rPr>
        <w:t>(Cronk &amp; Fennessy 2001)</w:t>
      </w:r>
      <w:r w:rsidR="00273257">
        <w:fldChar w:fldCharType="end"/>
      </w:r>
      <w:r w:rsidR="00EE593B">
        <w:t xml:space="preserve">, </w:t>
      </w:r>
      <w:r w:rsidR="00273257">
        <w:t>which occurs as</w:t>
      </w:r>
      <w:r w:rsidR="00EE593B">
        <w:t xml:space="preserve"> </w:t>
      </w:r>
      <w:r w:rsidR="00273257">
        <w:t xml:space="preserve">the environment is further removed from stresses </w:t>
      </w:r>
      <w:r w:rsidR="00EE593B">
        <w:t>(</w:t>
      </w:r>
      <w:r w:rsidR="00273257">
        <w:t xml:space="preserve">e.g., </w:t>
      </w:r>
      <w:r w:rsidR="005617F1">
        <w:t>tidal submergence</w:t>
      </w:r>
      <w:r w:rsidR="00EE593B">
        <w:t>, salinity)</w:t>
      </w:r>
      <w:r w:rsidR="00273257">
        <w:t xml:space="preserve"> and is thus able to support a larger pool of</w:t>
      </w:r>
      <w:r w:rsidR="001C672F">
        <w:t xml:space="preserve"> non-specialist</w:t>
      </w:r>
      <w:r w:rsidR="00273257">
        <w:t xml:space="preserve"> species</w:t>
      </w:r>
      <w:r w:rsidR="005617F1">
        <w:t xml:space="preserve"> </w:t>
      </w:r>
      <w:r w:rsidR="005617F1">
        <w:fldChar w:fldCharType="begin"/>
      </w:r>
      <w:r w:rsidR="005617F1">
        <w:instrText xml:space="preserve"> ADDIN ZOTERO_ITEM CSL_CITATION {"citationID":"xH4utU4O","properties":{"formattedCitation":"(Engels &amp; Jensen 2009)","plainCitation":"(Engels &amp; Jensen 2009)","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5617F1">
        <w:fldChar w:fldCharType="separate"/>
      </w:r>
      <w:r w:rsidR="005617F1">
        <w:rPr>
          <w:noProof/>
        </w:rPr>
        <w:t>(Engels &amp; Jensen 2009)</w:t>
      </w:r>
      <w:r w:rsidR="005617F1">
        <w:fldChar w:fldCharType="end"/>
      </w:r>
      <w:r w:rsidR="00273257">
        <w:t>. This</w:t>
      </w:r>
      <w:r w:rsidR="00E01AD0" w:rsidRPr="001C1CAE">
        <w:t xml:space="preserve"> suggests </w:t>
      </w:r>
      <w:r w:rsidR="00380060" w:rsidRPr="001C1CAE">
        <w:t>that the species-</w:t>
      </w:r>
      <w:r w:rsidR="00380060" w:rsidRPr="001C1CAE">
        <w:lastRenderedPageBreak/>
        <w:t xml:space="preserve">rich elevations of the estuary are currently constrained by environmental stress at low elevations, and another, unknown factor in upper elevations. </w:t>
      </w:r>
      <w:r w:rsidR="00CA3CA6" w:rsidRPr="001C1CAE">
        <w:t>Second</w:t>
      </w:r>
      <w:r w:rsidR="005B1331" w:rsidRPr="001C1CAE">
        <w:t>, we found that</w:t>
      </w:r>
      <w:r w:rsidR="001C672F">
        <w:t xml:space="preserve"> both native and non-native</w:t>
      </w:r>
      <w:r w:rsidR="005B1331" w:rsidRPr="001C1CAE">
        <w:t xml:space="preserve"> richness </w:t>
      </w:r>
      <w:r w:rsidR="001C672F">
        <w:t xml:space="preserve">generally </w:t>
      </w:r>
      <w:r w:rsidR="005B1331" w:rsidRPr="001C1CAE">
        <w:t xml:space="preserve">increased with distance upriver, but this trend was </w:t>
      </w:r>
      <w:r w:rsidR="005617F1">
        <w:t>less pronounced</w:t>
      </w:r>
      <w:r w:rsidR="005B1331" w:rsidRPr="001C1CAE">
        <w:t xml:space="preserve"> in high elevations, which appear to remain stable throughout</w:t>
      </w:r>
      <w:r w:rsidR="005B1331">
        <w:t xml:space="preserve"> the estuary</w:t>
      </w:r>
      <w:r w:rsidR="005617F1">
        <w:t xml:space="preserve"> (Fig. 6)</w:t>
      </w:r>
      <w:r w:rsidR="005B1331">
        <w:t>.</w:t>
      </w:r>
      <w:r w:rsidR="00CA3CA6">
        <w:t xml:space="preserve"> Though only observational, we believe that reed canarygrass </w:t>
      </w:r>
      <w:r w:rsidR="005617F1">
        <w:t>may represent</w:t>
      </w:r>
      <w:r w:rsidR="00CA3CA6">
        <w:t xml:space="preserve"> this </w:t>
      </w:r>
      <w:r w:rsidR="005617F1">
        <w:t xml:space="preserve">upslope </w:t>
      </w:r>
      <w:r w:rsidR="00CA3CA6">
        <w:t>barr</w:t>
      </w:r>
      <w:r w:rsidR="000B2F9E">
        <w:t>i</w:t>
      </w:r>
      <w:r w:rsidR="00CA3CA6">
        <w:t>er, as (1) we have observed it</w:t>
      </w:r>
      <w:r w:rsidR="006567E1">
        <w:t xml:space="preserve"> as a dominant species</w:t>
      </w:r>
      <w:r w:rsidR="000B2F9E">
        <w:t xml:space="preserve"> in nearly all parts of our study area</w:t>
      </w:r>
      <w:r w:rsidR="00CA3CA6">
        <w:t>, particularly in mid</w:t>
      </w:r>
      <w:ins w:id="1669" w:author="Eric Balke" w:date="2022-01-12T21:50:00Z">
        <w:r w:rsidR="0080440E">
          <w:t>-</w:t>
        </w:r>
      </w:ins>
      <w:r w:rsidR="00CA3CA6">
        <w:t xml:space="preserve"> to </w:t>
      </w:r>
      <w:del w:id="1670" w:author="Eric Balke" w:date="2022-01-12T21:50:00Z">
        <w:r w:rsidR="00CA3CA6" w:rsidDel="0080440E">
          <w:delText xml:space="preserve">high </w:delText>
        </w:r>
      </w:del>
      <w:ins w:id="1671" w:author="Eric Balke" w:date="2022-01-12T21:50:00Z">
        <w:r w:rsidR="0080440E">
          <w:t>high-</w:t>
        </w:r>
      </w:ins>
      <w:r w:rsidR="00CA3CA6">
        <w:t xml:space="preserve">elevation marshes where salinity and tidal stresses are </w:t>
      </w:r>
      <w:r w:rsidR="00B5284F">
        <w:t>reduced</w:t>
      </w:r>
      <w:r w:rsidR="00CA3CA6">
        <w:t>,</w:t>
      </w:r>
      <w:r w:rsidR="00B5284F">
        <w:t xml:space="preserve"> and</w:t>
      </w:r>
      <w:r w:rsidR="00CA3CA6">
        <w:t xml:space="preserve"> (2) </w:t>
      </w:r>
      <w:r w:rsidR="00B5284F">
        <w:t xml:space="preserve">among </w:t>
      </w:r>
      <w:r w:rsidR="00D3429F">
        <w:t xml:space="preserve">invasive </w:t>
      </w:r>
      <w:r w:rsidR="00B5284F">
        <w:t xml:space="preserve">species </w:t>
      </w:r>
      <w:r w:rsidR="00CA3CA6">
        <w:t xml:space="preserve">only it </w:t>
      </w:r>
      <w:r w:rsidR="00B5284F">
        <w:t xml:space="preserve">and </w:t>
      </w:r>
      <w:r w:rsidR="00CA3CA6">
        <w:t xml:space="preserve">cattail are known to form dense monocultures </w:t>
      </w:r>
      <w:r w:rsidR="00FE17E2">
        <w:t xml:space="preserve">in the estuary </w:t>
      </w:r>
      <w:r w:rsidR="00250297">
        <w:t>(Fig. 9)</w:t>
      </w:r>
      <w:r w:rsidR="00E14013">
        <w:t>.</w:t>
      </w:r>
      <w:r w:rsidR="0032177B">
        <w:t xml:space="preserve"> </w:t>
      </w:r>
    </w:p>
    <w:p w14:paraId="16BD3D7E" w14:textId="77777777" w:rsidR="006567E1" w:rsidRDefault="00FB498E" w:rsidP="0051337D">
      <w:pPr>
        <w:jc w:val="center"/>
      </w:pPr>
      <w:r>
        <w:rPr>
          <w:noProof/>
          <w:lang w:val="en-US"/>
        </w:rPr>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18F251F0" w:rsidR="00FB498E" w:rsidRDefault="006567E1" w:rsidP="009F3333">
      <w:pPr>
        <w:pStyle w:val="Caption"/>
      </w:pPr>
      <w:bookmarkStart w:id="1672" w:name="_Toc96090915"/>
      <w:r>
        <w:t xml:space="preserve">Figure </w:t>
      </w:r>
      <w:r>
        <w:fldChar w:fldCharType="begin"/>
      </w:r>
      <w:r>
        <w:instrText>SEQ Figure \* ARABIC</w:instrText>
      </w:r>
      <w:r>
        <w:fldChar w:fldCharType="separate"/>
      </w:r>
      <w:r w:rsidR="00EB7979">
        <w:rPr>
          <w:noProof/>
        </w:rPr>
        <w:t>8</w:t>
      </w:r>
      <w:r>
        <w:fldChar w:fldCharType="end"/>
      </w:r>
      <w:r>
        <w:t xml:space="preserve">. </w:t>
      </w:r>
      <w:r w:rsidR="00074CAC">
        <w:t xml:space="preserve">Visualisation of </w:t>
      </w:r>
      <w:r>
        <w:t xml:space="preserve">biotic coastal squeeze. Reed canarygrass is present in many of the high </w:t>
      </w:r>
      <w:r w:rsidR="00074CAC">
        <w:t xml:space="preserve">elevation </w:t>
      </w:r>
      <w:r>
        <w:t>marshes of the Fraser Estuary</w:t>
      </w:r>
      <w:r w:rsidR="00E14013">
        <w:t xml:space="preserve"> (A) </w:t>
      </w:r>
      <w:r>
        <w:t xml:space="preserve">and is likely resilient to environmental change once established. As rising sea levels force the retreat of native marshes, their </w:t>
      </w:r>
      <w:r w:rsidR="0051337D">
        <w:t xml:space="preserve">comparatively </w:t>
      </w:r>
      <w:r>
        <w:t>low competitive ability, and inability to move upslope may lead to their disappearance</w:t>
      </w:r>
      <w:r w:rsidR="00E14013">
        <w:t xml:space="preserve"> (B).</w:t>
      </w:r>
      <w:bookmarkEnd w:id="1672"/>
    </w:p>
    <w:p w14:paraId="6D408DAD" w14:textId="03715141" w:rsidR="00FC357F" w:rsidRDefault="00D3429F" w:rsidP="00D3429F">
      <w:r>
        <w:t xml:space="preserve">The ability of reed canarygrass to function as a biotic barrier to native marsh retreat is dependent on its resilience to future conditions, which is yet to be </w:t>
      </w:r>
      <w:r w:rsidR="00ED015F">
        <w:t>evaluated</w:t>
      </w:r>
      <w:r>
        <w:t xml:space="preserve">. </w:t>
      </w:r>
      <w:r w:rsidR="00ED015F">
        <w:t>Resilience will likely depend on site-specific characteristics such as hydroperiod and elevation</w:t>
      </w:r>
      <w:r w:rsidR="00B4678B">
        <w:t>. Studies have found r</w:t>
      </w:r>
      <w:r>
        <w:t xml:space="preserve">eed canarygrass </w:t>
      </w:r>
      <w:r w:rsidR="00B4678B">
        <w:t xml:space="preserve">to be </w:t>
      </w:r>
      <w:r w:rsidR="00175267">
        <w:t xml:space="preserve">tolerant of periodic flooding, and in some cases, flooding may </w:t>
      </w:r>
      <w:r w:rsidR="00CF4CC1">
        <w:t xml:space="preserve">even </w:t>
      </w:r>
      <w:r w:rsidR="00175267">
        <w:t xml:space="preserve">enhance growth, </w:t>
      </w:r>
      <w:r w:rsidR="000111CE">
        <w:t>particularly in nutrient-rich environments such as</w:t>
      </w:r>
      <w:r w:rsidR="00431140">
        <w:t xml:space="preserve"> estuaries</w:t>
      </w:r>
      <w:r w:rsidR="00B4678B">
        <w:t>. This high tolerance</w:t>
      </w:r>
      <w:r>
        <w:t xml:space="preserve"> may be attributed to high levels of root airspace</w:t>
      </w:r>
      <w:r w:rsidR="003F7773">
        <w:t>, high shoot lengths, and adaptable morphology</w:t>
      </w:r>
      <w:r>
        <w:t xml:space="preserve"> </w:t>
      </w:r>
      <w:r>
        <w:fldChar w:fldCharType="begin"/>
      </w:r>
      <w:r w:rsidR="00782C24">
        <w:instrText xml:space="preserve"> ADDIN ZOTERO_ITEM CSL_CITATION {"citationID":"0vNMIFON","properties":{"formattedCitation":"(Klime\\uc0\\u353{}ov\\uc0\\u225{} 1994; Miller &amp; Zedler 2003; Kercher &amp; Zedler 2004)","plainCitation":"(Klimešová 1994; Miller &amp; Zedler 2003;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fldChar w:fldCharType="separate"/>
      </w:r>
      <w:r w:rsidR="003F7773" w:rsidRPr="003F7773">
        <w:rPr>
          <w:lang w:val="en-GB"/>
        </w:rPr>
        <w:t>(</w:t>
      </w:r>
      <w:proofErr w:type="spellStart"/>
      <w:r w:rsidR="003F7773" w:rsidRPr="003F7773">
        <w:rPr>
          <w:lang w:val="en-GB"/>
        </w:rPr>
        <w:t>Klimešová</w:t>
      </w:r>
      <w:proofErr w:type="spellEnd"/>
      <w:r w:rsidR="003F7773" w:rsidRPr="003F7773">
        <w:rPr>
          <w:lang w:val="en-GB"/>
        </w:rPr>
        <w:t xml:space="preserve"> 1994; Miller &amp; </w:t>
      </w:r>
      <w:proofErr w:type="spellStart"/>
      <w:r w:rsidR="003F7773" w:rsidRPr="003F7773">
        <w:rPr>
          <w:lang w:val="en-GB"/>
        </w:rPr>
        <w:t>Zedler</w:t>
      </w:r>
      <w:proofErr w:type="spellEnd"/>
      <w:r w:rsidR="003F7773" w:rsidRPr="003F7773">
        <w:rPr>
          <w:lang w:val="en-GB"/>
        </w:rPr>
        <w:t xml:space="preserve"> 2003; Kercher &amp; </w:t>
      </w:r>
      <w:proofErr w:type="spellStart"/>
      <w:r w:rsidR="003F7773" w:rsidRPr="003F7773">
        <w:rPr>
          <w:lang w:val="en-GB"/>
        </w:rPr>
        <w:t>Zedler</w:t>
      </w:r>
      <w:proofErr w:type="spellEnd"/>
      <w:r w:rsidR="003F7773" w:rsidRPr="003F7773">
        <w:rPr>
          <w:lang w:val="en-GB"/>
        </w:rPr>
        <w:t xml:space="preserve"> 2004)</w:t>
      </w:r>
      <w:r>
        <w:fldChar w:fldCharType="end"/>
      </w:r>
      <w:r w:rsidR="00ED015F">
        <w:t xml:space="preserve">. </w:t>
      </w:r>
      <w:r w:rsidR="00175267">
        <w:t>P</w:t>
      </w:r>
      <w:r w:rsidR="00ED015F">
        <w:t xml:space="preserve">rolonged </w:t>
      </w:r>
      <w:r w:rsidR="00703007">
        <w:t>submergence</w:t>
      </w:r>
      <w:r w:rsidR="00175267">
        <w:t xml:space="preserve"> has been shown to</w:t>
      </w:r>
      <w:r w:rsidR="00100B1D">
        <w:t xml:space="preserve"> adversely affect productivity </w:t>
      </w:r>
      <w:r w:rsidR="00100B1D">
        <w:lastRenderedPageBreak/>
        <w:fldChar w:fldCharType="begin"/>
      </w:r>
      <w:r w:rsidR="00782C24">
        <w:instrText xml:space="preserve"> ADDIN ZOTERO_ITEM CSL_CITATION {"citationID":"IVf2BFa1","properties":{"formattedCitation":"(Coops et al. 1996b; Miller &amp; Zedler 2003; Jenkins et al. 2008)","plainCitation":"(Coops et al. 1996b; Miller &amp; Zedler 2003; Jenkins et al. 2008)","noteIndex":0},"citationItems":[{"id":2039,"uris":["http://zotero.org/users/6112721/items/34QCISEN"],"uri":["http://zotero.org/users/6112721/items/34QCISEN"],"itemData":{"id":2039,"type":"article-journal","container-title":"Aquatic Botany","DOI":"10.1016/0304-3770(96)01025-X","ISSN":"03043770","issue":"1","journalAbbreviation":"Aquatic Botany","language":"en","page":"11-24","source":"DOI.org (Crossref)","title":"Growth and morphological responses of four helophyte species in an experimental water-depth gradient","volume":"54","author":[{"family":"Coops","given":"Hugo"},{"family":"Brink","given":"Fred W.B.","non-dropping-particle":"van den"},{"family":"Velde","given":"Gerard","non-dropping-particle":"van der"}],"issued":{"date-parts":[["1996",6]]}}},{"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lt;i&gt;Phalaris arundinacea&lt;/i&gt;","volume":"28","author":[{"family":"Jenkins","given":"Noah J."},{"family":"Yeakley","given":"J. Alan"},{"family":"Stewart","given":"Elaine M."}],"issued":{"date-parts":[["2008",12]]}}}],"schema":"https://github.com/citation-style-language/schema/raw/master/csl-citation.json"} </w:instrText>
      </w:r>
      <w:r w:rsidR="00100B1D">
        <w:fldChar w:fldCharType="separate"/>
      </w:r>
      <w:r w:rsidR="00ED015F">
        <w:rPr>
          <w:noProof/>
        </w:rPr>
        <w:t>(Coops et al. 1996b; Miller &amp; Zedler 2003; Jenkins et al. 2008)</w:t>
      </w:r>
      <w:r w:rsidR="00100B1D">
        <w:fldChar w:fldCharType="end"/>
      </w:r>
      <w:r w:rsidR="00175267">
        <w:t xml:space="preserve">, but there are likely few marshes that possess these </w:t>
      </w:r>
      <w:r w:rsidR="00CF4CC1">
        <w:t xml:space="preserve">inundation regimes </w:t>
      </w:r>
      <w:r w:rsidR="00175267">
        <w:t>in the FRE</w:t>
      </w:r>
      <w:r w:rsidR="00CF4CC1">
        <w:t xml:space="preserve"> </w:t>
      </w:r>
      <w:r w:rsidR="00175267">
        <w:t xml:space="preserve">due </w:t>
      </w:r>
      <w:r w:rsidR="00CF4CC1">
        <w:t xml:space="preserve">to </w:t>
      </w:r>
      <w:r w:rsidR="00175267">
        <w:t>its tidal nature.</w:t>
      </w:r>
    </w:p>
    <w:p w14:paraId="5B7CAC75" w14:textId="77777777" w:rsidR="00CF4CC1" w:rsidRDefault="00CF4CC1" w:rsidP="00D3429F"/>
    <w:p w14:paraId="298D34D4" w14:textId="4B7E6C07" w:rsidR="2262953E" w:rsidRPr="004C769A" w:rsidRDefault="2262953E" w:rsidP="00D95039">
      <w:pPr>
        <w:pStyle w:val="Heading2"/>
      </w:pPr>
      <w:bookmarkStart w:id="1673" w:name="_Toc96090712"/>
      <w:r w:rsidRPr="004C769A">
        <w:t>Invasive Species</w:t>
      </w:r>
      <w:bookmarkEnd w:id="1673"/>
    </w:p>
    <w:p w14:paraId="2F191286" w14:textId="5CF52866" w:rsidR="008C35EF" w:rsidRDefault="2262953E" w:rsidP="00D95039">
      <w:r w:rsidRPr="001C1CAE">
        <w:t>Relative percent cover of native species decreased at a</w:t>
      </w:r>
      <w:r w:rsidR="002D6A80">
        <w:t>n average</w:t>
      </w:r>
      <w:r w:rsidRPr="001C1CAE">
        <w:t xml:space="preserve"> rate </w:t>
      </w:r>
      <w:r w:rsidR="00F95D58" w:rsidRPr="001C1CAE">
        <w:t>of 1</w:t>
      </w:r>
      <w:r w:rsidRPr="001C1CAE">
        <w:t xml:space="preserve">% </w:t>
      </w:r>
      <w:r w:rsidR="2D952CE3" w:rsidRPr="001C1CAE">
        <w:t>p</w:t>
      </w:r>
      <w:r w:rsidRPr="001C1CAE">
        <w:t xml:space="preserve">er </w:t>
      </w:r>
      <w:del w:id="1674" w:author="Eric Balke" w:date="2022-01-12T22:05:00Z">
        <w:r w:rsidR="1FB12674" w:rsidRPr="001C1CAE" w:rsidDel="006C3FB1">
          <w:delText>km</w:delText>
        </w:r>
        <w:r w:rsidRPr="001C1CAE" w:rsidDel="006C3FB1">
          <w:delText xml:space="preserve"> </w:delText>
        </w:r>
      </w:del>
      <w:ins w:id="1675" w:author="Eric Balke" w:date="2022-01-12T22:05:00Z">
        <w:r w:rsidR="006C3FB1">
          <w:t>kilometre</w:t>
        </w:r>
        <w:r w:rsidR="006C3FB1" w:rsidRPr="001C1CAE">
          <w:t xml:space="preserve"> </w:t>
        </w:r>
      </w:ins>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r w:rsidR="3ABBB8DD" w:rsidRPr="001C1CAE">
        <w:t>invasion resilience of marshes near the delta front can likely be attributed to</w:t>
      </w:r>
      <w:r w:rsidR="00394E6A">
        <w:t xml:space="preserve"> environmental stress</w:t>
      </w:r>
      <w:r w:rsidR="67353F26" w:rsidRPr="001C1CAE">
        <w:t>, which exclude</w:t>
      </w:r>
      <w:r w:rsidR="00394E6A">
        <w:t>s</w:t>
      </w:r>
      <w:r w:rsidR="00E15973">
        <w:t xml:space="preserve"> the more-competitive </w:t>
      </w:r>
      <w:r w:rsidR="00582753">
        <w:t>generalist</w:t>
      </w:r>
      <w:r w:rsidR="00E15973">
        <w:t xml:space="preserve">s </w:t>
      </w:r>
      <w:r w:rsidR="67353F26" w:rsidRPr="001C1CAE">
        <w:t>and facilitate</w:t>
      </w:r>
      <w:r w:rsidR="00D17A69">
        <w:t>s</w:t>
      </w:r>
      <w:r w:rsidR="67353F26" w:rsidRPr="001C1CAE">
        <w:t xml:space="preserve"> the dominance of a small number of native specialists</w:t>
      </w:r>
      <w:r w:rsidR="664974B8" w:rsidRPr="001C1CAE">
        <w:t xml:space="preserve">, such as </w:t>
      </w:r>
      <w:r w:rsidRPr="001C1CAE">
        <w:t xml:space="preserve">common </w:t>
      </w:r>
      <w:r w:rsidR="00E14013" w:rsidRPr="001C1CAE">
        <w:t>three</w:t>
      </w:r>
      <w:ins w:id="1676" w:author="Eric Balke" w:date="2022-01-12T21:56:00Z">
        <w:r w:rsidR="005E1ADE">
          <w:t>-</w:t>
        </w:r>
      </w:ins>
      <w:r w:rsidR="00E14013" w:rsidRPr="001C1CAE">
        <w:t>square</w:t>
      </w:r>
      <w:r w:rsidRPr="001C1CAE">
        <w:t xml:space="preserve"> bulrush (</w:t>
      </w:r>
      <w:r w:rsidRPr="001C1CAE">
        <w:rPr>
          <w:i/>
          <w:iCs/>
        </w:rPr>
        <w:t xml:space="preserve">Schoenoplectus </w:t>
      </w:r>
      <w:proofErr w:type="spellStart"/>
      <w:r w:rsidRPr="001C1CAE">
        <w:rPr>
          <w:i/>
          <w:iCs/>
        </w:rPr>
        <w:t>pungens</w:t>
      </w:r>
      <w:proofErr w:type="spellEnd"/>
      <w:r w:rsidRPr="001C1CAE">
        <w:t>)</w:t>
      </w:r>
      <w:r w:rsidRPr="001C1CAE">
        <w:rPr>
          <w:i/>
          <w:iCs/>
        </w:rPr>
        <w:t xml:space="preserve"> </w:t>
      </w:r>
      <w:r w:rsidRPr="001C1CAE">
        <w:t>and</w:t>
      </w:r>
      <w:r w:rsidR="5E2DDC9D" w:rsidRPr="001C1CAE">
        <w:t xml:space="preserve"> Lyngbye’s sedge</w:t>
      </w:r>
      <w:r w:rsidR="00F95D58">
        <w:t xml:space="preserve"> </w:t>
      </w:r>
      <w:r w:rsidR="00F95D58">
        <w:fldChar w:fldCharType="begin"/>
      </w:r>
      <w:r w:rsidR="00782C24">
        <w:instrText xml:space="preserve"> ADDIN ZOTERO_ITEM CSL_CITATION {"citationID":"Xvy7pKX3","properties":{"formattedCitation":"(Cronk &amp; Fennessy 2001; Crain et al. 2004)","plainCitation":"(Cronk &amp; Fennessy 2001; 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F95D58">
        <w:fldChar w:fldCharType="separate"/>
      </w:r>
      <w:r w:rsidR="00725670">
        <w:rPr>
          <w:noProof/>
        </w:rPr>
        <w:t>(Cronk &amp; Fennessy 2001; Crain et al. 2004)</w:t>
      </w:r>
      <w:r w:rsidR="00F95D58">
        <w:fldChar w:fldCharType="end"/>
      </w:r>
      <w:r w:rsidR="00394E6A">
        <w:t>. A</w:t>
      </w:r>
      <w:r w:rsidR="00F95D58">
        <w:t xml:space="preserve"> larger pool of</w:t>
      </w:r>
      <w:r w:rsidR="0026449E">
        <w:t xml:space="preserve"> </w:t>
      </w:r>
      <w:r w:rsidR="00F95D58">
        <w:t xml:space="preserve">non-native </w:t>
      </w:r>
      <w:r w:rsidR="0026449E">
        <w:t xml:space="preserve">species </w:t>
      </w:r>
      <w:proofErr w:type="gramStart"/>
      <w:r w:rsidR="0026449E">
        <w:t>are</w:t>
      </w:r>
      <w:proofErr w:type="gramEnd"/>
      <w:r w:rsidR="0026449E">
        <w:t xml:space="preserve"> able to establish</w:t>
      </w:r>
      <w:r w:rsidR="00D17A69">
        <w:t xml:space="preserve"> </w:t>
      </w:r>
      <w:r w:rsidR="00582753">
        <w:t xml:space="preserve">eastward, </w:t>
      </w:r>
      <w:r w:rsidR="00F95D58">
        <w:t>as evidenced by the positive correlation between non-native richness and distance upriver.</w:t>
      </w:r>
      <w:r w:rsidR="00394E6A">
        <w:t xml:space="preserve"> </w:t>
      </w:r>
      <w:r w:rsidR="0026449E">
        <w:t xml:space="preserve">These </w:t>
      </w:r>
      <w:r w:rsidR="00582753">
        <w:t xml:space="preserve">increases are likely the result of </w:t>
      </w:r>
      <w:r w:rsidR="0026449E">
        <w:t>reductions in environmental stress</w:t>
      </w:r>
      <w:r w:rsidR="008045FC">
        <w:t xml:space="preserve"> </w:t>
      </w:r>
      <w:r w:rsidR="008045FC">
        <w:fldChar w:fldCharType="begin"/>
      </w:r>
      <w:r w:rsidR="00477D3C">
        <w:instrText xml:space="preserve"> ADDIN ZOTERO_ITEM CSL_CITATION {"citationID":"2SHIEQyy","properties":{"formattedCitation":"(Engels &amp; Jensen 2009; Borde et al. 2020)","plainCitation":"(Engels &amp; Jensen 2009; Borde et al. 2020)","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id":702,"uris":["http://zotero.org/users/6112721/items/WYPQM788"],"uri":["http://zotero.org/users/6112721/items/WYPQM788"],"itemData":{"id":702,"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8045FC">
        <w:fldChar w:fldCharType="separate"/>
      </w:r>
      <w:r w:rsidR="00477D3C">
        <w:rPr>
          <w:noProof/>
        </w:rPr>
        <w:t>(Engels &amp; Jensen 2009; Borde et al. 2020)</w:t>
      </w:r>
      <w:r w:rsidR="008045FC">
        <w:fldChar w:fldCharType="end"/>
      </w:r>
      <w:r w:rsidR="0026449E">
        <w:t>,</w:t>
      </w:r>
      <w:r w:rsidR="00582753">
        <w:t xml:space="preserve"> </w:t>
      </w:r>
      <w:r w:rsidR="00E15973">
        <w:t xml:space="preserve">and </w:t>
      </w:r>
      <w:r w:rsidR="00582753">
        <w:t xml:space="preserve">high competitive ability </w:t>
      </w:r>
      <w:r w:rsidR="0026449E">
        <w:fldChar w:fldCharType="begin"/>
      </w:r>
      <w:r w:rsidR="00782C24">
        <w:instrText xml:space="preserve"> ADDIN ZOTERO_ITEM CSL_CITATION {"citationID":"IOqdoqHe","properties":{"formattedCitation":"(Crain et al. 2004)","plainCitation":"(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schema":"https://github.com/citation-style-language/schema/raw/master/csl-citation.json"} </w:instrText>
      </w:r>
      <w:r w:rsidR="0026449E">
        <w:fldChar w:fldCharType="separate"/>
      </w:r>
      <w:r w:rsidR="0026449E">
        <w:rPr>
          <w:noProof/>
        </w:rPr>
        <w:t>(Crain et al. 2004)</w:t>
      </w:r>
      <w:r w:rsidR="0026449E">
        <w:fldChar w:fldCharType="end"/>
      </w:r>
      <w:r w:rsidR="0026449E">
        <w:t>,</w:t>
      </w:r>
      <w:r w:rsidR="00477D3C">
        <w:t xml:space="preserve"> coupled with ongoing anthropogenic and natural riverine</w:t>
      </w:r>
      <w:r w:rsidR="0026449E">
        <w:t xml:space="preserve"> disturbances</w:t>
      </w:r>
      <w:r w:rsidR="00394E6A">
        <w:t xml:space="preserve"> (e.g., anthropogenic log debris, excess nutrients) that promote their colonization and establishment </w:t>
      </w:r>
      <w:r w:rsidR="00394E6A">
        <w:fldChar w:fldCharType="begin"/>
      </w:r>
      <w:r w:rsidR="00782C24">
        <w:instrText xml:space="preserve"> ADDIN ZOTERO_ITEM CSL_CITATION {"citationID":"rP37Twts","properties":{"formattedCitation":"(Adams 1993; Zedler &amp; Kercher 2004)","plainCitation":"(Adams 1993; Zedler &amp; Kercher 2004)","noteIndex":0},"citationItems":[{"id":2042,"uris":["http://zotero.org/users/6112721/items/S8V27S3P"],"uri":["http://zotero.org/users/6112721/items/S8V27S3P"],"itemData":{"id":2042,"type":"report","event-place":"New Westminster, B.C.","genre":"Technical Report H-93-01","publisher":"Fraser River Estuary Management Program Office","publisher-place":"New Westminster, B.C.","title":"Purple loosestrife in the Fraser River Estuary","author":[{"family":"Adams","given":"M.A."}],"issued":{"date-parts":[["1993"]]}}},{"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394E6A">
        <w:fldChar w:fldCharType="separate"/>
      </w:r>
      <w:r w:rsidR="00B8040F">
        <w:rPr>
          <w:noProof/>
        </w:rPr>
        <w:t>(Adams 1993; Zedler &amp; Kercher 2004)</w:t>
      </w:r>
      <w:r w:rsidR="00394E6A">
        <w:fldChar w:fldCharType="end"/>
      </w:r>
      <w:r w:rsidR="00394E6A">
        <w:t>.</w:t>
      </w:r>
    </w:p>
    <w:p w14:paraId="22B9886E" w14:textId="77777777" w:rsidR="0051337D" w:rsidRDefault="0051337D" w:rsidP="00D95039"/>
    <w:p w14:paraId="27B8DF95" w14:textId="77777777" w:rsidR="00415FDB" w:rsidRDefault="00415FDB" w:rsidP="00415FDB">
      <w:r>
        <w:rPr>
          <w:noProof/>
          <w:lang w:val="en-US"/>
        </w:rPr>
        <w:drawing>
          <wp:inline distT="0" distB="0" distL="0" distR="0" wp14:anchorId="3D4EED51" wp14:editId="17F3210F">
            <wp:extent cx="5621864" cy="2108200"/>
            <wp:effectExtent l="0" t="0" r="444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7A663011" w14:textId="034A647F" w:rsidR="00415FDB" w:rsidRPr="005B1331" w:rsidRDefault="00415FDB" w:rsidP="00415FDB">
      <w:pPr>
        <w:pStyle w:val="Caption"/>
      </w:pPr>
      <w:bookmarkStart w:id="1677" w:name="_Toc96090916"/>
      <w:r w:rsidRPr="005B1331">
        <w:t xml:space="preserve">Figure </w:t>
      </w:r>
      <w:r>
        <w:fldChar w:fldCharType="begin"/>
      </w:r>
      <w:r>
        <w:instrText>SEQ Figure \* ARABIC</w:instrText>
      </w:r>
      <w:r>
        <w:fldChar w:fldCharType="separate"/>
      </w:r>
      <w:r>
        <w:rPr>
          <w:noProof/>
        </w:rPr>
        <w:t>9</w:t>
      </w:r>
      <w:r>
        <w:fldChar w:fldCharType="end"/>
      </w:r>
      <w:r w:rsidRPr="005B1331">
        <w:t xml:space="preserve">. Scatterplot showing the </w:t>
      </w:r>
      <w:del w:id="1678" w:author="Eric Balke" w:date="2022-01-12T22:10:00Z">
        <w:r w:rsidRPr="005B1331" w:rsidDel="006C3FB1">
          <w:delText xml:space="preserve">% </w:delText>
        </w:r>
      </w:del>
      <w:ins w:id="1679" w:author="Eric Balke" w:date="2022-01-12T22:10:00Z">
        <w:r>
          <w:t>percent</w:t>
        </w:r>
        <w:r w:rsidRPr="005B1331">
          <w:t xml:space="preserve"> </w:t>
        </w:r>
      </w:ins>
      <w:r w:rsidRPr="005B1331">
        <w:t xml:space="preserve">frequency of plots of four known invasive species in the Fraser Estuary with increasing distance upriver (left) and the relative percent cover of those species, when present in a plot (right). Data were collected from created and reference marshes in the FRE by </w:t>
      </w:r>
      <w:proofErr w:type="spellStart"/>
      <w:r w:rsidRPr="005B1331">
        <w:t>Lievesley</w:t>
      </w:r>
      <w:proofErr w:type="spellEnd"/>
      <w:r w:rsidRPr="005B1331">
        <w:t xml:space="preserve"> et al. (2016) and in 2021. Loess regression lines display non-parametric trends in the </w:t>
      </w:r>
      <w:r w:rsidR="0051337D">
        <w:t xml:space="preserve">scatterplot </w:t>
      </w:r>
      <w:r w:rsidRPr="005B1331">
        <w:t>data.</w:t>
      </w:r>
      <w:bookmarkEnd w:id="1677"/>
    </w:p>
    <w:p w14:paraId="5181BB69" w14:textId="4363219B" w:rsidR="00017A69" w:rsidRDefault="27FF0FD2" w:rsidP="00D95039">
      <w:r w:rsidRPr="43C0CAC4">
        <w:t>Invasive species</w:t>
      </w:r>
      <w:r w:rsidR="2548DA35" w:rsidRPr="43C0CAC4">
        <w:t xml:space="preserve"> that </w:t>
      </w:r>
      <w:r w:rsidR="005B1331" w:rsidRPr="43C0CAC4">
        <w:t>can</w:t>
      </w:r>
      <w:r w:rsidR="1E32004D" w:rsidRPr="43C0CAC4">
        <w:t xml:space="preserve"> defy these </w:t>
      </w:r>
      <w:r w:rsidR="00D17A69">
        <w:t>trends</w:t>
      </w:r>
      <w:r w:rsidR="1E32004D" w:rsidRPr="43C0CAC4">
        <w:t xml:space="preserve">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ins w:id="1680" w:author="Eric Balke" w:date="2022-01-12T22:05:00Z">
        <w:r w:rsidR="006C3FB1">
          <w:t xml:space="preserve"> plant</w:t>
        </w:r>
      </w:ins>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w:t>
      </w:r>
      <w:ins w:id="1681" w:author="Eric Balke" w:date="2022-01-12T22:05:00Z">
        <w:r w:rsidR="006C3FB1">
          <w:t xml:space="preserve"> plant</w:t>
        </w:r>
      </w:ins>
      <w:r w:rsidR="3EC109CE" w:rsidRPr="43C0CAC4">
        <w:t>s in being pri</w:t>
      </w:r>
      <w:r w:rsidR="6571C5D9" w:rsidRPr="43C0CAC4">
        <w:t xml:space="preserve">marily restricted to the lower 10 km of the </w:t>
      </w:r>
      <w:r w:rsidR="00415FDB" w:rsidRPr="43C0CAC4">
        <w:t>estuary</w:t>
      </w:r>
      <w:r w:rsidR="00415FDB">
        <w:t xml:space="preserve"> and was </w:t>
      </w:r>
      <w:r w:rsidR="00CF3C7F">
        <w:t>observed</w:t>
      </w:r>
      <w:r w:rsidR="00DE1FCA">
        <w:t xml:space="preserve"> incidentally or in sample plots in</w:t>
      </w:r>
      <w:r w:rsidR="00060C4A" w:rsidRPr="43C0CAC4">
        <w:t xml:space="preserve"> </w:t>
      </w:r>
      <w:r w:rsidR="1A72FE8D" w:rsidRPr="43C0CAC4">
        <w:t>only</w:t>
      </w:r>
      <w:r w:rsidR="00E510AA">
        <w:t xml:space="preserve"> 1</w:t>
      </w:r>
      <w:r w:rsidR="00863AE7">
        <w:t>7</w:t>
      </w:r>
      <w:r w:rsidR="1A72FE8D" w:rsidRPr="43C0CAC4">
        <w:t xml:space="preserve"> </w:t>
      </w:r>
      <w:r w:rsidR="00E510AA">
        <w:t xml:space="preserve">created tidal marsh </w:t>
      </w:r>
      <w:r w:rsidR="1A72FE8D" w:rsidRPr="43C0CAC4">
        <w:t xml:space="preserve">sites </w:t>
      </w:r>
      <w:r w:rsidR="06771385" w:rsidRPr="43C0CAC4">
        <w:t>(</w:t>
      </w:r>
      <w:r w:rsidR="00E510AA">
        <w:t>2</w:t>
      </w:r>
      <w:r w:rsidR="00863AE7">
        <w:t>2</w:t>
      </w:r>
      <w:r w:rsidR="007D0743">
        <w:t>%</w:t>
      </w:r>
      <w:r w:rsidR="06771385" w:rsidRPr="43C0CAC4">
        <w:t>; Stewart, 2021</w:t>
      </w:r>
      <w:r w:rsidR="7B0BAA32" w:rsidRPr="43C0CAC4">
        <w:t>).</w:t>
      </w:r>
      <w:r w:rsidR="005B1331">
        <w:t xml:space="preserve"> Conversely, yellow flag</w:t>
      </w:r>
      <w:r w:rsidR="00814281">
        <w:t xml:space="preserve"> iris, purple loosestrife, and reed canarygrass were found in 4</w:t>
      </w:r>
      <w:r w:rsidR="00863AE7">
        <w:t>8</w:t>
      </w:r>
      <w:r w:rsidR="007D0743">
        <w:t xml:space="preserve"> (</w:t>
      </w:r>
      <w:r w:rsidR="00863AE7">
        <w:t>62</w:t>
      </w:r>
      <w:r w:rsidR="007D0743">
        <w:t>%)</w:t>
      </w:r>
      <w:r w:rsidR="00814281">
        <w:t xml:space="preserve">, </w:t>
      </w:r>
      <w:r w:rsidR="00863AE7">
        <w:t>73</w:t>
      </w:r>
      <w:r w:rsidR="007D0743">
        <w:t xml:space="preserve"> (</w:t>
      </w:r>
      <w:r w:rsidR="00863AE7">
        <w:t>9</w:t>
      </w:r>
      <w:r w:rsidR="007D0743">
        <w:t>4%)</w:t>
      </w:r>
      <w:r w:rsidR="00814281">
        <w:t xml:space="preserve"> and </w:t>
      </w:r>
      <w:r w:rsidR="00863AE7">
        <w:t>65</w:t>
      </w:r>
      <w:r w:rsidR="00814281">
        <w:t xml:space="preserve"> </w:t>
      </w:r>
      <w:r w:rsidR="007D0743">
        <w:t>(</w:t>
      </w:r>
      <w:r w:rsidR="00863AE7">
        <w:t>83</w:t>
      </w:r>
      <w:r w:rsidR="007D0743">
        <w:t xml:space="preserve">%) </w:t>
      </w:r>
      <w:r w:rsidR="00814281">
        <w:t>sites</w:t>
      </w:r>
      <w:r w:rsidR="00F770C0">
        <w:t>,</w:t>
      </w:r>
      <w:r w:rsidR="00814281">
        <w:t xml:space="preserve"> respectively</w:t>
      </w:r>
      <w:r w:rsidR="00415FDB">
        <w:t xml:space="preserve"> (Fig. 9)</w:t>
      </w:r>
      <w:r w:rsidR="00814281">
        <w:t xml:space="preserve">. </w:t>
      </w:r>
      <w:r w:rsidR="06771385" w:rsidRPr="43C0CAC4">
        <w:t xml:space="preserve">Though native dominance was </w:t>
      </w:r>
      <w:r w:rsidR="00415FDB">
        <w:t xml:space="preserve">found to be highest </w:t>
      </w:r>
      <w:r w:rsidR="06771385" w:rsidRPr="43C0CAC4">
        <w:t>near the estuary mouth, cattail-invaded sites were often outliers</w:t>
      </w:r>
      <w:r w:rsidR="77DF2FD9" w:rsidRPr="43C0CAC4">
        <w:t>, with low native dominance.</w:t>
      </w:r>
      <w:r w:rsidR="6747E03F" w:rsidRPr="43C0CAC4">
        <w:t xml:space="preserve"> </w:t>
      </w:r>
      <w:r w:rsidR="09264066" w:rsidRPr="43C0CAC4">
        <w:lastRenderedPageBreak/>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ins w:id="1682" w:author="Eric Balke" w:date="2022-01-12T22:06:00Z">
        <w:r w:rsidR="006C3FB1">
          <w:t xml:space="preserve"> </w:t>
        </w:r>
      </w:ins>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w:t>
      </w:r>
      <w:del w:id="1683" w:author="Eric Balke" w:date="2022-01-12T22:13:00Z">
        <w:r w:rsidR="682F490D" w:rsidRPr="43C0CAC4" w:rsidDel="006C3FB1">
          <w:delText xml:space="preserve">% </w:delText>
        </w:r>
      </w:del>
      <w:ins w:id="1684" w:author="Eric Balke" w:date="2022-01-12T22:13:00Z">
        <w:r w:rsidR="006C3FB1">
          <w:t>percent</w:t>
        </w:r>
        <w:r w:rsidR="006C3FB1" w:rsidRPr="43C0CAC4">
          <w:t xml:space="preserve"> </w:t>
        </w:r>
      </w:ins>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67822839" w14:textId="77777777" w:rsidR="00CF3C7F" w:rsidRDefault="00CF3C7F" w:rsidP="00D95039"/>
    <w:p w14:paraId="3411D372" w14:textId="390CBAEE" w:rsidR="008C35EF" w:rsidRDefault="008C35EF" w:rsidP="00D95039">
      <w:r w:rsidRPr="43C0CAC4">
        <w:t>Th</w:t>
      </w:r>
      <w:r>
        <w:t xml:space="preserve">is </w:t>
      </w:r>
      <w:r w:rsidRPr="43C0CAC4">
        <w:t>trend</w:t>
      </w:r>
      <w:r>
        <w:t xml:space="preserve"> </w:t>
      </w:r>
      <w:r w:rsidRPr="001C1CAE">
        <w:t>of declining native dominance with distance upriver</w:t>
      </w:r>
      <w:r>
        <w:t xml:space="preserve">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w:t>
      </w:r>
      <w:r w:rsidR="00CF3C7F">
        <w:t xml:space="preserve">should be considered with future projects. Our </w:t>
      </w:r>
      <w:r w:rsidR="00E04535">
        <w:t xml:space="preserve">findings support this, as </w:t>
      </w:r>
      <w:r w:rsidR="00CF3C7F">
        <w:t xml:space="preserve">of </w:t>
      </w:r>
      <w:r w:rsidR="00E04535">
        <w:t>the 1</w:t>
      </w:r>
      <w:r w:rsidR="00863AE7">
        <w:t>7</w:t>
      </w:r>
      <w:r w:rsidR="00E04535">
        <w:t xml:space="preserve"> created marshes where cattail is present, 9 (60%) are inland designs, representing </w:t>
      </w:r>
      <w:r w:rsidR="00CF3C7F">
        <w:t>75</w:t>
      </w:r>
      <w:r w:rsidR="00E04535">
        <w:t xml:space="preserve">% of all inland sites in this study. </w:t>
      </w:r>
      <w:r w:rsidR="008C2695">
        <w:t>Not surprisingly, inland sites were negatively correlated with native dominance, averaging 1</w:t>
      </w:r>
      <w:r w:rsidR="005D0F62">
        <w:t>6</w:t>
      </w:r>
      <w:r w:rsidR="008C2695">
        <w:t>% less native relative percent cover than</w:t>
      </w:r>
      <w:r w:rsidR="005D0F62">
        <w:t xml:space="preserve"> exposed sites</w:t>
      </w:r>
      <w:r w:rsidR="008C2695">
        <w:t xml:space="preserve">. </w:t>
      </w:r>
      <w:r w:rsidR="00E04535">
        <w:t xml:space="preserve">Managers and practitioners must therefore balance the benefits of </w:t>
      </w:r>
      <w:r w:rsidR="005D0F62">
        <w:t xml:space="preserve">closed embayment designs </w:t>
      </w:r>
      <w:r w:rsidR="00E04535">
        <w:t xml:space="preserve">with their potential vulnerability to cattail </w:t>
      </w:r>
      <w:r w:rsidR="008C2695">
        <w:t xml:space="preserve">and other species </w:t>
      </w:r>
      <w:r w:rsidR="00E04535">
        <w:t>invasions.</w:t>
      </w:r>
    </w:p>
    <w:p w14:paraId="30068C16" w14:textId="1DF7AFF3" w:rsidR="00397775" w:rsidRDefault="00397775" w:rsidP="00D95039"/>
    <w:bookmarkStart w:id="1685" w:name="_Toc96090713"/>
    <w:p w14:paraId="7908D029" w14:textId="4225C1E9" w:rsidR="5F4646BA" w:rsidRPr="004C769A" w:rsidRDefault="00EC61BD" w:rsidP="00D95039">
      <w:pPr>
        <w:pStyle w:val="Heading2"/>
      </w:pPr>
      <w:r>
        <w:rPr>
          <w:noProof/>
        </w:rPr>
        <w:lastRenderedPageBreak/>
        <mc:AlternateContent>
          <mc:Choice Requires="wps">
            <w:drawing>
              <wp:anchor distT="45720" distB="45720" distL="114300" distR="114300" simplePos="0" relativeHeight="251714640" behindDoc="0" locked="0" layoutInCell="1" allowOverlap="1" wp14:anchorId="2E3AB45B" wp14:editId="37AB1C0C">
                <wp:simplePos x="0" y="0"/>
                <wp:positionH relativeFrom="margin">
                  <wp:posOffset>2806700</wp:posOffset>
                </wp:positionH>
                <wp:positionV relativeFrom="paragraph">
                  <wp:posOffset>180438</wp:posOffset>
                </wp:positionV>
                <wp:extent cx="2902585" cy="4632325"/>
                <wp:effectExtent l="0" t="0" r="18415" b="15875"/>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632325"/>
                        </a:xfrm>
                        <a:prstGeom prst="rect">
                          <a:avLst/>
                        </a:prstGeom>
                        <a:solidFill>
                          <a:schemeClr val="accent2">
                            <a:lumMod val="20000"/>
                            <a:lumOff val="80000"/>
                          </a:schemeClr>
                        </a:solidFill>
                        <a:ln w="9525">
                          <a:solidFill>
                            <a:srgbClr val="000000"/>
                          </a:solidFill>
                          <a:miter lim="800000"/>
                          <a:headEnd/>
                          <a:tailEnd/>
                        </a:ln>
                      </wps:spPr>
                      <wps:txb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4" name="Picture 438458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54665781" w:rsidR="001B349F" w:rsidRPr="00A42782" w:rsidRDefault="001C33D6">
                            <w:pPr>
                              <w:pStyle w:val="Inset"/>
                              <w:shd w:val="clear" w:color="auto" w:fill="FBE4D5" w:themeFill="accent2" w:themeFillTint="33"/>
                              <w:pPrChange w:id="1686" w:author="Daniel Stewart" w:date="2022-02-10T13:53:00Z">
                                <w:pPr/>
                              </w:pPrChange>
                            </w:pPr>
                            <w:r>
                              <w:t xml:space="preserve">Although </w:t>
                            </w:r>
                            <w:r w:rsidR="007F5BA4">
                              <w:t>the design</w:t>
                            </w:r>
                            <w:r>
                              <w:t xml:space="preserve"> and implementation </w:t>
                            </w:r>
                            <w:r w:rsidR="007F5BA4">
                              <w:t>of tidal marsh creation projects has</w:t>
                            </w:r>
                            <w:r>
                              <w:t xml:space="preserve"> likely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C12748">
                              <w:t>, likely due to grazing mortality</w:t>
                            </w:r>
                            <w:r w:rsidR="00A42782">
                              <w:t xml:space="preserve">. Exclosure fencing for Canada Geese </w:t>
                            </w:r>
                            <w:r w:rsidR="00B60438">
                              <w:t>is degraded and no longer functioning.</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3AB45B" id="_x0000_s1032" type="#_x0000_t202" style="position:absolute;left:0;text-align:left;margin-left:221pt;margin-top:14.2pt;width:228.55pt;height:364.75pt;z-index:251714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" fillcolor="#fbe4d5 [661]">
                <v:textbo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4" name="Picture 438458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7">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54665781" w:rsidR="001B349F" w:rsidRPr="00A42782" w:rsidRDefault="001C33D6" w:rsidP="007F5BA4">
                      <w:pPr>
                        <w:pStyle w:val="Inset"/>
                        <w:shd w:val="clear" w:color="auto" w:fill="FBE4D5" w:themeFill="accent2" w:themeFillTint="33"/>
                        <w:pPrChange w:id="1730" w:author="Daniel Stewart" w:date="2022-02-10T13:53:00Z">
                          <w:pPr/>
                        </w:pPrChange>
                      </w:pPr>
                      <w:r>
                        <w:t xml:space="preserve">Although </w:t>
                      </w:r>
                      <w:r w:rsidR="007F5BA4">
                        <w:t>the design</w:t>
                      </w:r>
                      <w:r>
                        <w:t xml:space="preserve"> and implementation </w:t>
                      </w:r>
                      <w:r w:rsidR="007F5BA4">
                        <w:t>of tidal marsh creation projects has</w:t>
                      </w:r>
                      <w:r>
                        <w:t xml:space="preserve"> likely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C12748">
                        <w:t>, likely due to grazing mortality</w:t>
                      </w:r>
                      <w:r w:rsidR="00A42782">
                        <w:t xml:space="preserve">. Exclosure fencing for Canada Geese </w:t>
                      </w:r>
                      <w:r w:rsidR="00B60438">
                        <w:t>is degraded and no longer functioning.</w:t>
                      </w:r>
                      <w:r>
                        <w:t xml:space="preserve"> </w:t>
                      </w:r>
                    </w:p>
                  </w:txbxContent>
                </v:textbox>
                <w10:wrap type="square" anchorx="margin"/>
              </v:shape>
            </w:pict>
          </mc:Fallback>
        </mc:AlternateContent>
      </w:r>
      <w:r w:rsidR="5F4646BA" w:rsidRPr="004C769A">
        <w:t>Monitoring Implications</w:t>
      </w:r>
      <w:bookmarkEnd w:id="1685"/>
    </w:p>
    <w:p w14:paraId="49E6E152" w14:textId="0270C9D1" w:rsidR="559EFC6C" w:rsidRDefault="4AB5134A" w:rsidP="00D95039">
      <w:r w:rsidRPr="00235C84">
        <w:t xml:space="preserve">Contrary to our </w:t>
      </w:r>
      <w:r w:rsidR="1AA70A6D" w:rsidRPr="00235C84">
        <w:t>expectations</w:t>
      </w:r>
      <w:r w:rsidRPr="00235C84">
        <w:t xml:space="preserve">, </w:t>
      </w:r>
      <w:r w:rsidR="000F2D32">
        <w:t xml:space="preserve">the age of a created </w:t>
      </w:r>
      <w:r w:rsidR="2F6E3288" w:rsidRPr="000915E4">
        <w:t>marsh</w:t>
      </w:r>
      <w:r w:rsidR="00193843">
        <w:t xml:space="preserve"> age</w:t>
      </w:r>
      <w:r w:rsidR="0047247D" w:rsidRPr="00235C84">
        <w:rPr>
          <w:rPrChange w:id="1687" w:author="Daniel Stewart" w:date="2021-12-16T13:24:00Z">
            <w:rPr>
              <w:highlight w:val="yellow"/>
            </w:rPr>
          </w:rPrChange>
        </w:rPr>
        <w:t xml:space="preserve"> </w:t>
      </w:r>
      <w:r w:rsidR="2F6E3288" w:rsidRPr="000915E4">
        <w:t xml:space="preserve">did not have a significant effect on </w:t>
      </w:r>
      <w:r w:rsidR="0055222A">
        <w:t xml:space="preserve">the quantity of </w:t>
      </w:r>
      <w:r w:rsidR="2F6E3288" w:rsidRPr="000915E4">
        <w:t>recession</w:t>
      </w:r>
      <w:r w:rsidR="6BD899B9" w:rsidRPr="000915E4">
        <w:t xml:space="preserve">, </w:t>
      </w:r>
      <w:r w:rsidR="16D4EBE6" w:rsidRPr="000915E4">
        <w:t>n</w:t>
      </w:r>
      <w:r w:rsidR="33581650" w:rsidRPr="000915E4">
        <w:t xml:space="preserve">or </w:t>
      </w:r>
      <w:r w:rsidR="008C2695" w:rsidRPr="000915E4">
        <w:t xml:space="preserve">on </w:t>
      </w:r>
      <w:r w:rsidR="0055222A">
        <w:t xml:space="preserve">the </w:t>
      </w:r>
      <w:r w:rsidR="33581650" w:rsidRPr="000915E4">
        <w:t>relative percent cover of native species</w:t>
      </w:r>
      <w:r w:rsidR="1BC119C1" w:rsidRPr="00235C84">
        <w:t>.</w:t>
      </w:r>
      <w:r w:rsidR="1E0B7A18" w:rsidRPr="00235C84">
        <w:t xml:space="preserve"> </w:t>
      </w:r>
      <w:r w:rsidR="008C2695" w:rsidRPr="43C0CAC4">
        <w:t>This</w:t>
      </w:r>
      <w:r w:rsidR="00883FF0">
        <w:t xml:space="preserve"> finding</w:t>
      </w:r>
      <w:r w:rsidR="008C2695" w:rsidRPr="43C0CAC4">
        <w:t xml:space="preserve"> indicates</w:t>
      </w:r>
      <w:r w:rsidR="00E4750D">
        <w:t xml:space="preserve"> that </w:t>
      </w:r>
      <w:r w:rsidR="008C2695" w:rsidRPr="43C0CAC4">
        <w:t xml:space="preserve">well-designed and implemented projects that </w:t>
      </w:r>
      <w:r w:rsidR="00D76427">
        <w:t>can mitigate</w:t>
      </w:r>
      <w:r w:rsidR="008C2695" w:rsidRPr="43C0CAC4">
        <w:t xml:space="preserve"> threats such as invasive species, erosion</w:t>
      </w:r>
      <w:r w:rsidR="000B1E7E">
        <w:t>,</w:t>
      </w:r>
      <w:r w:rsidR="008C2695" w:rsidRPr="43C0CAC4">
        <w:t xml:space="preserve"> and goose herbivory</w:t>
      </w:r>
      <w:r w:rsidR="00A058A1">
        <w:t xml:space="preserve">, particularly in the early years while they </w:t>
      </w:r>
      <w:r w:rsidR="00A416EB">
        <w:t>are establishing, are</w:t>
      </w:r>
      <w:r w:rsidR="00D76427">
        <w:t xml:space="preserve"> </w:t>
      </w:r>
      <w:r w:rsidR="00187C3D">
        <w:t xml:space="preserve">more </w:t>
      </w:r>
      <w:r w:rsidR="00D76427">
        <w:t xml:space="preserve">likely to be resilient </w:t>
      </w:r>
      <w:r w:rsidR="008C2695" w:rsidRPr="43C0CAC4">
        <w:t>in the long term</w:t>
      </w:r>
      <w:r w:rsidR="001C33D6">
        <w:t xml:space="preserve"> (inset right)</w:t>
      </w:r>
      <w:r w:rsidR="00E4750D">
        <w:t>. This also suggests that</w:t>
      </w:r>
      <w:r w:rsidR="008C2695">
        <w:t xml:space="preserve"> the trajectory of a project should be evident not long after it is completed</w:t>
      </w:r>
      <w:r w:rsidR="00E4750D">
        <w:t>, and therefore t</w:t>
      </w:r>
      <w:r w:rsidR="0055222A" w:rsidRPr="00235C84">
        <w:t>he five</w:t>
      </w:r>
      <w:r w:rsidR="0055222A">
        <w:t>-year monitoring period that is typical of marsh creation projects may be sufficient to predict their long-term resilience</w:t>
      </w:r>
      <w:r w:rsidR="00E4750D">
        <w:t>. I</w:t>
      </w:r>
      <w:r w:rsidR="00187C3D">
        <w:t xml:space="preserve">ntermittent long-term monitoring is still </w:t>
      </w:r>
      <w:r w:rsidR="00E4750D">
        <w:t>vital however, as</w:t>
      </w:r>
      <w:r w:rsidR="00187C3D">
        <w:t xml:space="preserve"> stochastic events, d</w:t>
      </w:r>
      <w:r w:rsidR="00E4750D">
        <w:t>eteriorating</w:t>
      </w:r>
      <w:r w:rsidR="00187C3D">
        <w:t xml:space="preserve"> infrastructure (e.g.</w:t>
      </w:r>
      <w:r w:rsidR="00B841FE">
        <w:t>,</w:t>
      </w:r>
      <w:r w:rsidR="00187C3D">
        <w:t xml:space="preserve"> shear booms, debris fences), and other unpredictable issues may arise</w:t>
      </w:r>
      <w:r w:rsidR="00E4750D">
        <w:t xml:space="preserve"> that require further action </w:t>
      </w:r>
      <w:r w:rsidR="00E4750D">
        <w:fldChar w:fldCharType="begin"/>
      </w:r>
      <w:r w:rsidR="00D96D53">
        <w:instrText xml:space="preserve"> ADDIN ZOTERO_ITEM CSL_CITATION {"citationID":"WCwLiI5Q","properties":{"formattedCitation":"(Kistritz 1995; Adams &amp; Williams 2004; Lievesley et al. 2016)","plainCitation":"(Kistritz 1995; Adams &amp; Williams 2004; Lievesley et al. 2016)","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E4750D">
        <w:fldChar w:fldCharType="separate"/>
      </w:r>
      <w:r w:rsidR="00E4750D">
        <w:rPr>
          <w:noProof/>
        </w:rPr>
        <w:t>(Kistritz 1995; Adams &amp; Williams 2004; Lievesley et al. 2016)</w:t>
      </w:r>
      <w:r w:rsidR="00E4750D">
        <w:fldChar w:fldCharType="end"/>
      </w:r>
      <w:r w:rsidR="00187C3D">
        <w:t xml:space="preserve">.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varia</w:t>
      </w:r>
      <w:r w:rsidR="00496935">
        <w:t>ble</w:t>
      </w:r>
      <w:r w:rsidR="63FBB75F" w:rsidRPr="43C0CAC4">
        <w:t xml:space="preserve"> operated as a proxy for age</w:t>
      </w:r>
      <w:r w:rsidR="07C4D967" w:rsidRPr="43C0CAC4">
        <w:t xml:space="preserve"> to a degree</w:t>
      </w:r>
      <w:r w:rsidR="63FBB75F" w:rsidRPr="43C0CAC4">
        <w:t xml:space="preserve">, as reference sites are inherently older than created sites. </w:t>
      </w:r>
      <w:r w:rsidR="72460C77" w:rsidRPr="001C1CAE">
        <w:t xml:space="preserve">Since </w:t>
      </w:r>
      <w:r w:rsidR="005E6115">
        <w:t xml:space="preserve">the placement of a plot in a reference site had no observable effect on richness in our model,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w:t>
      </w:r>
      <w:r w:rsidR="00E9261E">
        <w:t xml:space="preserve">within a few decades, </w:t>
      </w:r>
      <w:r w:rsidR="008C2695">
        <w:t xml:space="preserve">either through </w:t>
      </w:r>
      <w:r w:rsidR="00496935">
        <w:t xml:space="preserve">dispersal </w:t>
      </w:r>
      <w:r w:rsidR="005E6115">
        <w:t>from upstream habitats</w:t>
      </w:r>
      <w:r w:rsidR="00496935">
        <w:t xml:space="preserve"> </w:t>
      </w:r>
      <w:r w:rsidR="00496935">
        <w:fldChar w:fldCharType="begin"/>
      </w:r>
      <w:r w:rsidR="00B1111F">
        <w:instrText xml:space="preserve"> ADDIN ZOTERO_ITEM CSL_CITATION {"citationID":"WKbsSqQT","properties":{"formattedCitation":"(Nilsson et al. 1994)","plainCitation":"(Nilsson et al. 1994)","noteIndex":0},"citationItems":[{"id":2043,"uris":["http://zotero.org/users/6112721/items/4YXHGP34"],"uri":["http://zotero.org/users/6112721/items/4YXHGP34"],"itemData":{"id":2043,"type":"article-journal","abstract":"1 We examined differences in species richness and frequencies of vascular plants in the riverbank vegetation between the main channel of the Vindel River system and seven of its tributaries which spanned the same biogeographic range. 2 Species richness per site was higher in the main channel than in the tributaries, both as a whole and for many species groups. The proportions of woody plants (phanerophytes and chamaephytes), geophytes, and natural species were higher in the tributaries, while the proportions of hemicryptophytes, ruderals, and short-floating species (i.e. species unable to float &gt; 1 day) were higher in the main channel. Both types of river had species that were more than twice as frequent there than in the other category. 3 The main channel had a high species richness at intermediate altitudes whereas the tributaries had least species at intermediate altitudes. Except for the highest altitudes, the tributaries also had a generally lower mean species richness than the main channel. 4 Stepwise multiple regression analyses using 15 predictor variables explained statistically up to 85% of the floristic variation in the river system. Mean annual discharge and number of substrates explained most of the variation in five equations each, while peat cover explained most of the variation in four equations, and altitude and silt cover in one equation each. Mean annual discharge, peat cover and silt cover differed between the main channel and the tributaries and could therefore be responsible for the observed differences.","container-title":"Journal of Ecology","DOI":"10.2307/2261296","ISSN":"0022-0477","issue":"2","note":"publisher: [Wiley, British Ecological Society]","page":"281-295","source":"JSTOR","title":"A comparison of species richness and traits of riparian plants between a main river channel and its tributaries","volume":"82","author":[{"family":"Nilsson","given":"Christer"},{"family":"Ekblad","given":"Alf"},{"family":"Dynesius","given":"Mats"},{"family":"Backe","given":"Susanne"},{"family":"Gardfjell","given":"Maria"},{"family":"Carlberg","given":"Bjorn"},{"family":"Hellqviist","given":"Sven"},{"family":"Jansson","given":"Roland"}],"issued":{"date-parts":[["1994"]]}}}],"schema":"https://github.com/citation-style-language/schema/raw/master/csl-citation.json"} </w:instrText>
      </w:r>
      <w:r w:rsidR="00496935">
        <w:fldChar w:fldCharType="separate"/>
      </w:r>
      <w:r w:rsidR="00496935">
        <w:rPr>
          <w:noProof/>
        </w:rPr>
        <w:t>(Nilsson et al. 1994)</w:t>
      </w:r>
      <w:r w:rsidR="00496935">
        <w:fldChar w:fldCharType="end"/>
      </w:r>
      <w:r w:rsidR="008C2695">
        <w:t xml:space="preserve">, or through propagules introduced </w:t>
      </w:r>
      <w:r w:rsidR="009C7E6E">
        <w:t xml:space="preserve">via </w:t>
      </w:r>
      <w:r w:rsidR="008C2695">
        <w:t xml:space="preserve">transplant </w:t>
      </w:r>
      <w:r w:rsidR="00DC3409">
        <w:t>plugs</w:t>
      </w:r>
      <w:r w:rsidR="008C2695">
        <w:t xml:space="preserve"> from neighbouring </w:t>
      </w:r>
      <w:r w:rsidR="00DC3409">
        <w:t>donor</w:t>
      </w:r>
      <w:r w:rsidR="008C2695">
        <w:t xml:space="preserve"> marshes</w:t>
      </w:r>
      <w:r w:rsidR="330E4D6E" w:rsidRPr="43C0CAC4">
        <w:t>.</w:t>
      </w:r>
      <w:r w:rsidR="009C7E6E">
        <w:t xml:space="preserve"> </w:t>
      </w:r>
    </w:p>
    <w:p w14:paraId="3708C014" w14:textId="520788E8" w:rsidR="559EFC6C" w:rsidRDefault="559EFC6C" w:rsidP="00D95039"/>
    <w:p w14:paraId="105350E6" w14:textId="77777777" w:rsidR="00D53AFF" w:rsidRDefault="00D53AFF" w:rsidP="00D95039">
      <w:pPr>
        <w:pStyle w:val="Heading2"/>
      </w:pPr>
      <w:bookmarkStart w:id="1688" w:name="_Toc96090714"/>
      <w:r>
        <w:t>Site Design Trade-offs</w:t>
      </w:r>
      <w:bookmarkEnd w:id="1688"/>
    </w:p>
    <w:p w14:paraId="67534D50" w14:textId="142B93DC" w:rsidR="00D53AFF" w:rsidRDefault="00D53AFF" w:rsidP="00D95039">
      <w:r>
        <w:t xml:space="preserve">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w:t>
      </w:r>
      <w:r w:rsidR="00DC3409">
        <w:t xml:space="preserve">discussed </w:t>
      </w:r>
      <w:r>
        <w:t>a subset of these stressors (</w:t>
      </w:r>
      <w:ins w:id="1689" w:author="Eric Balke" w:date="2022-01-12T22:24:00Z">
        <w:r w:rsidR="009E345B">
          <w:t xml:space="preserve">i.e., </w:t>
        </w:r>
      </w:ins>
      <w:r>
        <w:t xml:space="preserve">grazing, wave erosion, </w:t>
      </w:r>
      <w:del w:id="1690" w:author="Eric Balke" w:date="2022-01-12T16:30:00Z">
        <w:r w:rsidDel="005F5681">
          <w:delText xml:space="preserve">sea </w:delText>
        </w:r>
      </w:del>
      <w:ins w:id="1691" w:author="Eric Balke" w:date="2022-01-12T16:30:00Z">
        <w:r w:rsidR="005F5681">
          <w:t>sea-</w:t>
        </w:r>
      </w:ins>
      <w:r>
        <w:t>level rise, invasive species)</w:t>
      </w:r>
      <w:r w:rsidR="007F3868">
        <w:t xml:space="preserve"> and</w:t>
      </w:r>
      <w:r>
        <w:t xml:space="preserve"> there are numerous others that were not explored (e.g., log debris, geofluvial processes</w:t>
      </w:r>
      <w:r w:rsidR="00DC3409">
        <w:t xml:space="preserve">, </w:t>
      </w:r>
      <w:r w:rsidR="007F3868">
        <w:t>pollution</w:t>
      </w:r>
      <w:r>
        <w:t>). The challenge for those designing</w:t>
      </w:r>
      <w:r w:rsidR="007F3868">
        <w:t xml:space="preserve">, </w:t>
      </w:r>
      <w:r w:rsidR="007E2A9D">
        <w:lastRenderedPageBreak/>
        <w:t>implementing,</w:t>
      </w:r>
      <w:r w:rsidR="007F3868">
        <w:t xml:space="preserve"> and managing</w:t>
      </w:r>
      <w:r>
        <w:t xml:space="preserve"> these marshes is that mitigation strategies often differ and or even conflict among stressors, and therefore design trade-offs </w:t>
      </w:r>
      <w:r w:rsidR="00EC61BD">
        <w:t xml:space="preserve">regularly </w:t>
      </w:r>
      <w:r>
        <w:t xml:space="preserve">occur (Table 1). </w:t>
      </w:r>
    </w:p>
    <w:p w14:paraId="45E5112E" w14:textId="10D427A6" w:rsidR="00A2401C" w:rsidRDefault="00A2401C" w:rsidP="00A2401C">
      <w:pPr>
        <w:pStyle w:val="Caption"/>
        <w:keepNext/>
      </w:pPr>
      <w:bookmarkStart w:id="1692" w:name="_Toc96092605"/>
      <w:r>
        <w:t xml:space="preserve">Table </w:t>
      </w:r>
      <w:r w:rsidR="009C44F1">
        <w:fldChar w:fldCharType="begin"/>
      </w:r>
      <w:r w:rsidR="009C44F1">
        <w:instrText xml:space="preserve"> SEQ Table \* ARABIC </w:instrText>
      </w:r>
      <w:r w:rsidR="009C44F1">
        <w:fldChar w:fldCharType="separate"/>
      </w:r>
      <w:r w:rsidR="00A01089">
        <w:rPr>
          <w:noProof/>
        </w:rPr>
        <w:t>1</w:t>
      </w:r>
      <w:r w:rsidR="009C44F1">
        <w:rPr>
          <w:noProof/>
        </w:rPr>
        <w:fldChar w:fldCharType="end"/>
      </w:r>
      <w:r>
        <w:t xml:space="preserve">. </w:t>
      </w:r>
      <w:r w:rsidR="0051337D">
        <w:t>E</w:t>
      </w:r>
      <w:r w:rsidR="00E501FC">
        <w:t>xa</w:t>
      </w:r>
      <w:r w:rsidR="0051337D">
        <w:t xml:space="preserve">mples of potential </w:t>
      </w:r>
      <w:r>
        <w:t>pros and cons of various created tidal marsh design elements</w:t>
      </w:r>
      <w:bookmarkEnd w:id="1692"/>
      <w:r>
        <w:t xml:space="preserve"> </w:t>
      </w:r>
    </w:p>
    <w:tbl>
      <w:tblPr>
        <w:tblStyle w:val="TableGrid"/>
        <w:tblW w:w="94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3685"/>
      </w:tblGrid>
      <w:tr w:rsidR="009704A7" w:rsidRPr="007F3868" w14:paraId="01033568" w14:textId="77777777" w:rsidTr="009704A7">
        <w:trPr>
          <w:trHeight w:val="209"/>
        </w:trPr>
        <w:tc>
          <w:tcPr>
            <w:tcW w:w="2268" w:type="dxa"/>
            <w:tcBorders>
              <w:bottom w:val="single" w:sz="4" w:space="0" w:color="auto"/>
            </w:tcBorders>
          </w:tcPr>
          <w:p w14:paraId="4E735C6B" w14:textId="77777777" w:rsidR="00D53AFF" w:rsidRPr="009704A7" w:rsidRDefault="00D53AFF">
            <w:pPr>
              <w:pStyle w:val="Table"/>
              <w:rPr>
                <w:b/>
                <w:bCs/>
              </w:rPr>
              <w:pPrChange w:id="1693" w:author="Daniel Stewart" w:date="2022-02-10T11:31:00Z">
                <w:pPr>
                  <w:spacing w:line="240" w:lineRule="auto"/>
                </w:pPr>
              </w:pPrChange>
            </w:pPr>
            <w:r w:rsidRPr="009704A7">
              <w:rPr>
                <w:b/>
                <w:bCs/>
              </w:rPr>
              <w:t>Design Element</w:t>
            </w:r>
          </w:p>
        </w:tc>
        <w:tc>
          <w:tcPr>
            <w:tcW w:w="3544" w:type="dxa"/>
            <w:tcBorders>
              <w:bottom w:val="single" w:sz="4" w:space="0" w:color="auto"/>
            </w:tcBorders>
          </w:tcPr>
          <w:p w14:paraId="3AAD5B4C" w14:textId="4CE23883" w:rsidR="00D53AFF" w:rsidRPr="009704A7" w:rsidRDefault="00D53AFF">
            <w:pPr>
              <w:pStyle w:val="Table"/>
              <w:rPr>
                <w:b/>
                <w:bCs/>
              </w:rPr>
              <w:pPrChange w:id="1694" w:author="Daniel Stewart" w:date="2022-02-10T11:31:00Z">
                <w:pPr>
                  <w:spacing w:line="240" w:lineRule="auto"/>
                </w:pPr>
              </w:pPrChange>
            </w:pPr>
            <w:r w:rsidRPr="009704A7">
              <w:rPr>
                <w:b/>
                <w:bCs/>
              </w:rPr>
              <w:t>Pro</w:t>
            </w:r>
            <w:r w:rsidR="00C16D15">
              <w:rPr>
                <w:b/>
                <w:bCs/>
              </w:rPr>
              <w:t>s</w:t>
            </w:r>
          </w:p>
        </w:tc>
        <w:tc>
          <w:tcPr>
            <w:tcW w:w="3685" w:type="dxa"/>
            <w:tcBorders>
              <w:bottom w:val="single" w:sz="4" w:space="0" w:color="auto"/>
            </w:tcBorders>
          </w:tcPr>
          <w:p w14:paraId="27945810" w14:textId="1D9ED8FA" w:rsidR="00D53AFF" w:rsidRPr="009704A7" w:rsidRDefault="00D53AFF">
            <w:pPr>
              <w:pStyle w:val="Table"/>
              <w:rPr>
                <w:b/>
                <w:bCs/>
              </w:rPr>
              <w:pPrChange w:id="1695" w:author="Daniel Stewart" w:date="2022-02-10T11:31:00Z">
                <w:pPr>
                  <w:spacing w:line="240" w:lineRule="auto"/>
                </w:pPr>
              </w:pPrChange>
            </w:pPr>
            <w:r w:rsidRPr="009704A7">
              <w:rPr>
                <w:b/>
                <w:bCs/>
              </w:rPr>
              <w:t>Con</w:t>
            </w:r>
            <w:r w:rsidR="00C16D15">
              <w:rPr>
                <w:b/>
                <w:bCs/>
              </w:rPr>
              <w:t>s</w:t>
            </w:r>
          </w:p>
        </w:tc>
      </w:tr>
      <w:tr w:rsidR="009704A7" w:rsidRPr="007F3868" w14:paraId="72E43259" w14:textId="77777777" w:rsidTr="009704A7">
        <w:trPr>
          <w:trHeight w:val="1298"/>
        </w:trPr>
        <w:tc>
          <w:tcPr>
            <w:tcW w:w="2268" w:type="dxa"/>
            <w:tcBorders>
              <w:top w:val="single" w:sz="4" w:space="0" w:color="auto"/>
            </w:tcBorders>
          </w:tcPr>
          <w:p w14:paraId="73249737" w14:textId="165584A3" w:rsidR="00D53AFF" w:rsidRPr="007F3868" w:rsidRDefault="007F3868">
            <w:pPr>
              <w:pStyle w:val="Table"/>
              <w:pPrChange w:id="1696" w:author="Daniel Stewart" w:date="2022-02-10T11:31:00Z">
                <w:pPr>
                  <w:spacing w:line="240" w:lineRule="auto"/>
                </w:pPr>
              </w:pPrChange>
            </w:pPr>
            <w:r>
              <w:t>Closed embayment</w:t>
            </w:r>
            <w:r w:rsidR="00EC61BD">
              <w:t xml:space="preserve"> design</w:t>
            </w:r>
          </w:p>
        </w:tc>
        <w:tc>
          <w:tcPr>
            <w:tcW w:w="3544" w:type="dxa"/>
            <w:tcBorders>
              <w:top w:val="single" w:sz="4" w:space="0" w:color="auto"/>
            </w:tcBorders>
          </w:tcPr>
          <w:p w14:paraId="218B626F" w14:textId="5E49B7E8" w:rsidR="007F3868" w:rsidRDefault="0083188F" w:rsidP="007F3868">
            <w:pPr>
              <w:pStyle w:val="Table"/>
              <w:numPr>
                <w:ilvl w:val="0"/>
                <w:numId w:val="50"/>
              </w:numPr>
              <w:ind w:left="153" w:hanging="142"/>
            </w:pPr>
            <w:r>
              <w:t>often in</w:t>
            </w:r>
            <w:r w:rsidR="009704A7">
              <w:t>accessible for Canada Geese</w:t>
            </w:r>
          </w:p>
          <w:p w14:paraId="79C83ACF" w14:textId="79565715" w:rsidR="007F3868" w:rsidRDefault="0083188F" w:rsidP="007F3868">
            <w:pPr>
              <w:pStyle w:val="Table"/>
              <w:numPr>
                <w:ilvl w:val="0"/>
                <w:numId w:val="50"/>
              </w:numPr>
              <w:ind w:left="153" w:hanging="142"/>
            </w:pPr>
            <w:r>
              <w:t>protected from</w:t>
            </w:r>
            <w:r w:rsidR="007F3868">
              <w:t xml:space="preserve"> erosional processes</w:t>
            </w:r>
          </w:p>
          <w:p w14:paraId="5DCA2146" w14:textId="08BAAF00" w:rsidR="00D53AFF" w:rsidRPr="007F3868" w:rsidRDefault="00EC61BD" w:rsidP="007F3868">
            <w:pPr>
              <w:pStyle w:val="Table"/>
              <w:numPr>
                <w:ilvl w:val="0"/>
                <w:numId w:val="50"/>
              </w:numPr>
              <w:ind w:left="153" w:hanging="142"/>
            </w:pPr>
            <w:r>
              <w:t>l</w:t>
            </w:r>
            <w:r w:rsidR="009704A7">
              <w:t>o</w:t>
            </w:r>
            <w:r w:rsidR="007F3868">
              <w:t>g debris can be managed through debris fence structures at embayment entrance</w:t>
            </w:r>
            <w:r w:rsidR="00D53AFF" w:rsidRPr="007F3868">
              <w:t xml:space="preserve"> </w:t>
            </w:r>
          </w:p>
          <w:p w14:paraId="2E6B6F65" w14:textId="4A807E63" w:rsidR="00D53AFF" w:rsidRPr="007F3868" w:rsidRDefault="00D53AFF">
            <w:pPr>
              <w:pStyle w:val="Table"/>
              <w:pPrChange w:id="1697" w:author="Daniel Stewart" w:date="2022-02-10T11:31:00Z">
                <w:pPr>
                  <w:pStyle w:val="ListParagraph"/>
                  <w:numPr>
                    <w:numId w:val="47"/>
                  </w:numPr>
                  <w:spacing w:line="240" w:lineRule="auto"/>
                  <w:ind w:hanging="360"/>
                </w:pPr>
              </w:pPrChange>
            </w:pPr>
          </w:p>
        </w:tc>
        <w:tc>
          <w:tcPr>
            <w:tcW w:w="3685" w:type="dxa"/>
            <w:tcBorders>
              <w:top w:val="single" w:sz="4" w:space="0" w:color="auto"/>
            </w:tcBorders>
          </w:tcPr>
          <w:p w14:paraId="2B3DE07E" w14:textId="2B70B192" w:rsidR="007F3868" w:rsidRDefault="007E2A9D" w:rsidP="007F3868">
            <w:pPr>
              <w:pStyle w:val="Table"/>
              <w:numPr>
                <w:ilvl w:val="0"/>
                <w:numId w:val="50"/>
              </w:numPr>
              <w:ind w:left="177" w:hanging="177"/>
            </w:pPr>
            <w:r>
              <w:t>p</w:t>
            </w:r>
            <w:r w:rsidR="00D53AFF" w:rsidRPr="007F3868">
              <w:t xml:space="preserve">rone to dominance by invasive species, particularly </w:t>
            </w:r>
            <w:r w:rsidR="009E6715">
              <w:t>cattail</w:t>
            </w:r>
            <w:r w:rsidR="00D53AFF" w:rsidRPr="007F3868">
              <w:t>, and lower species richness</w:t>
            </w:r>
          </w:p>
          <w:p w14:paraId="7FDDA8B0" w14:textId="07C6524C" w:rsidR="007E2A9D" w:rsidRDefault="007F3868" w:rsidP="007F3868">
            <w:pPr>
              <w:pStyle w:val="Table"/>
              <w:numPr>
                <w:ilvl w:val="0"/>
                <w:numId w:val="50"/>
              </w:numPr>
              <w:ind w:left="177" w:hanging="177"/>
            </w:pPr>
            <w:r>
              <w:t>d</w:t>
            </w:r>
            <w:r w:rsidR="00D53AFF" w:rsidRPr="007F3868">
              <w:t>ependent on available terrestrial habitat, which is not common</w:t>
            </w:r>
            <w:r>
              <w:t xml:space="preserve"> in the</w:t>
            </w:r>
            <w:r w:rsidR="009704A7">
              <w:t xml:space="preserve"> </w:t>
            </w:r>
            <w:r>
              <w:t>FRE</w:t>
            </w:r>
          </w:p>
          <w:p w14:paraId="1C75AF88" w14:textId="38B2EDC6" w:rsidR="009E345B" w:rsidRDefault="007E2A9D" w:rsidP="007E2A9D">
            <w:pPr>
              <w:pStyle w:val="Table"/>
              <w:numPr>
                <w:ilvl w:val="0"/>
                <w:numId w:val="50"/>
              </w:numPr>
              <w:ind w:left="177" w:hanging="177"/>
            </w:pPr>
            <w:r>
              <w:t>p</w:t>
            </w:r>
            <w:ins w:id="1698" w:author="Eric Balke" w:date="2022-01-12T22:28:00Z">
              <w:r w:rsidR="009E345B" w:rsidRPr="007F3868">
                <w:t>otentially</w:t>
              </w:r>
            </w:ins>
            <w:ins w:id="1699" w:author="Eric Balke" w:date="2022-01-12T22:27:00Z">
              <w:r w:rsidR="009E345B" w:rsidRPr="007F3868">
                <w:t xml:space="preserve"> </w:t>
              </w:r>
            </w:ins>
            <w:ins w:id="1700" w:author="Eric Balke" w:date="2022-01-12T22:31:00Z">
              <w:r w:rsidR="009E345B" w:rsidRPr="007F3868">
                <w:t>less resilient</w:t>
              </w:r>
            </w:ins>
            <w:ins w:id="1701" w:author="Eric Balke" w:date="2022-01-12T22:27:00Z">
              <w:r w:rsidR="009E345B" w:rsidRPr="007F3868">
                <w:t xml:space="preserve"> to </w:t>
              </w:r>
            </w:ins>
            <w:r w:rsidR="00F42B6C">
              <w:t>SLR</w:t>
            </w:r>
            <w:ins w:id="1702" w:author="Eric Balke" w:date="2022-01-12T22:27:00Z">
              <w:r w:rsidR="009E345B" w:rsidRPr="007F3868">
                <w:t xml:space="preserve"> due to </w:t>
              </w:r>
            </w:ins>
            <w:ins w:id="1703" w:author="Eric Balke" w:date="2022-01-12T22:32:00Z">
              <w:r w:rsidR="009E345B" w:rsidRPr="007F3868">
                <w:t>inhibited</w:t>
              </w:r>
            </w:ins>
            <w:ins w:id="1704" w:author="Eric Balke" w:date="2022-01-12T22:27:00Z">
              <w:r w:rsidR="009E345B" w:rsidRPr="007F3868">
                <w:t xml:space="preserve"> sediment delivery </w:t>
              </w:r>
            </w:ins>
            <w:ins w:id="1705" w:author="Eric Balke" w:date="2022-01-12T22:28:00Z">
              <w:r w:rsidR="009E345B" w:rsidRPr="007F3868">
                <w:t>processes</w:t>
              </w:r>
            </w:ins>
            <w:r>
              <w:t xml:space="preserve"> </w:t>
            </w:r>
            <w:r>
              <w:fldChar w:fldCharType="begin"/>
            </w:r>
            <w:r w:rsidR="00B1111F">
              <w:instrText xml:space="preserve"> ADDIN ZOTERO_ITEM CSL_CITATION {"citationID":"CC1Rvvx2","properties":{"formattedCitation":"(Coleman et al. 2020)","plainCitation":"(Coleman et al. 2020)","noteIndex":0},"citationItems":[{"id":2046,"uris":["http://zotero.org/users/6112721/items/KSJP2KJ7"],"uri":["http://zotero.org/users/6112721/items/KSJP2KJ7"],"itemData":{"id":2046,"type":"article-journal","abstract":"Sediment supply is a primary factor in determining marsh response to sea level rise and is typically approximated through high‐resolution measurements of suspended sediment concentrations (SSCs) from adjacent tidal channels. However, understanding sediment transport across the marsh itself remains limited by discontinuous measurements of SSC over individual tidal cycles. Here, we use an array of optical turbidity sensors to build a long‐term, continuous record of SSC across a marsh platform and adjacent tidal channel. We ﬁnd that channel and marsh concentrations are correlated (i.e., coupled) within tidal cycles but are largely decoupled over longer time scales. We also ﬁnd that net sediment ﬂuxes decline to near zero within 10 m of the marsh edge. Together, these results suggest that large sections of the marsh platform receive minimal sediment independent of ﬂooding frequency or channel sediment supply. Marshcentric, as opposed to channel‐centric, measures of sediment supply may better characterize marsh platform vulnerability.","container-title":"Journal of Geophysical Research: Earth Surface","DOI":"10.1029/2020JF005558","ISSN":"2169-9003, 2169-9011","issue":"8","journalAbbreviation":"J. Geophys. Res. Earth Surf.","language":"en","source":"DOI.org (Crossref)","title":"Sediment delivery to a tidal marsh platform is minimized by source decoupling and flux convergence","URL":"https://onlinelibrary.wiley.com/doi/10.1029/2020JF005558","volume":"125","author":[{"family":"Coleman","given":"Daniel J."},{"family":"Ganju","given":"Neil K."},{"family":"Kirwan","given":"Matthew L."}],"issued":{"date-parts":[["2020",8]]}}}],"schema":"https://github.com/citation-style-language/schema/raw/master/csl-citation.json"} </w:instrText>
            </w:r>
            <w:r>
              <w:fldChar w:fldCharType="separate"/>
            </w:r>
            <w:r>
              <w:rPr>
                <w:noProof/>
              </w:rPr>
              <w:t>(Coleman et al. 2020)</w:t>
            </w:r>
            <w:r>
              <w:fldChar w:fldCharType="end"/>
            </w:r>
          </w:p>
          <w:p w14:paraId="2D5D6479" w14:textId="767C0D85" w:rsidR="009704A7" w:rsidRPr="007F3868" w:rsidRDefault="009704A7" w:rsidP="007E2A9D">
            <w:pPr>
              <w:pStyle w:val="Table"/>
              <w:numPr>
                <w:ilvl w:val="0"/>
                <w:numId w:val="50"/>
              </w:numPr>
              <w:ind w:left="177" w:hanging="177"/>
            </w:pPr>
            <w:r>
              <w:t xml:space="preserve">prone to log debris entrapment if debris </w:t>
            </w:r>
            <w:r w:rsidR="00EC61BD">
              <w:t>fences</w:t>
            </w:r>
            <w:r>
              <w:t xml:space="preserve"> are not installed</w:t>
            </w:r>
          </w:p>
        </w:tc>
      </w:tr>
      <w:tr w:rsidR="009704A7" w:rsidRPr="007F3868" w14:paraId="5AA07944" w14:textId="77777777" w:rsidTr="009704A7">
        <w:tc>
          <w:tcPr>
            <w:tcW w:w="2268" w:type="dxa"/>
          </w:tcPr>
          <w:p w14:paraId="376C699B" w14:textId="77777777" w:rsidR="00D53AFF" w:rsidRPr="007F3868" w:rsidRDefault="00D53AFF">
            <w:pPr>
              <w:pStyle w:val="Table"/>
              <w:pPrChange w:id="1706" w:author="Daniel Stewart" w:date="2022-02-10T11:31:00Z">
                <w:pPr>
                  <w:spacing w:line="240" w:lineRule="auto"/>
                </w:pPr>
              </w:pPrChange>
            </w:pPr>
            <w:r w:rsidRPr="007F3868">
              <w:t>Marsh bench design</w:t>
            </w:r>
          </w:p>
        </w:tc>
        <w:tc>
          <w:tcPr>
            <w:tcW w:w="3544" w:type="dxa"/>
          </w:tcPr>
          <w:p w14:paraId="37F9EAC5" w14:textId="2165F3C8" w:rsidR="00D53AFF" w:rsidRDefault="009704A7" w:rsidP="007E2A9D">
            <w:pPr>
              <w:pStyle w:val="Table"/>
              <w:numPr>
                <w:ilvl w:val="0"/>
                <w:numId w:val="51"/>
              </w:numPr>
              <w:ind w:left="171" w:hanging="142"/>
            </w:pPr>
            <w:r>
              <w:t xml:space="preserve">comparable </w:t>
            </w:r>
            <w:r w:rsidR="00D53AFF" w:rsidRPr="007F3868">
              <w:t>plant diversity</w:t>
            </w:r>
            <w:r>
              <w:t xml:space="preserve"> to reference marshes</w:t>
            </w:r>
          </w:p>
          <w:p w14:paraId="22FC1304" w14:textId="57C907B2" w:rsidR="007E2A9D" w:rsidRPr="007F3868" w:rsidRDefault="00F42B6C" w:rsidP="007E2A9D">
            <w:pPr>
              <w:pStyle w:val="Table"/>
              <w:numPr>
                <w:ilvl w:val="0"/>
                <w:numId w:val="51"/>
              </w:numPr>
              <w:ind w:left="171" w:hanging="142"/>
            </w:pPr>
            <w:r>
              <w:t>potentially more resilient to SLR due to connectivity with channel sediment supply</w:t>
            </w:r>
            <w:r w:rsidR="0083188F">
              <w:t xml:space="preserve"> (dependent on erosion)</w:t>
            </w:r>
          </w:p>
          <w:p w14:paraId="09B05220" w14:textId="579C4DFC" w:rsidR="00D53AFF" w:rsidRPr="007F3868" w:rsidRDefault="00D53AFF">
            <w:pPr>
              <w:pStyle w:val="Table"/>
              <w:pPrChange w:id="1707" w:author="Daniel Stewart" w:date="2022-02-10T11:31:00Z">
                <w:pPr>
                  <w:pStyle w:val="ListParagraph"/>
                  <w:numPr>
                    <w:numId w:val="48"/>
                  </w:numPr>
                  <w:spacing w:line="240" w:lineRule="auto"/>
                  <w:ind w:left="360" w:hanging="360"/>
                </w:pPr>
              </w:pPrChange>
            </w:pPr>
          </w:p>
        </w:tc>
        <w:tc>
          <w:tcPr>
            <w:tcW w:w="3685" w:type="dxa"/>
          </w:tcPr>
          <w:p w14:paraId="1EF7F62C" w14:textId="4296E252" w:rsidR="00F42B6C" w:rsidRDefault="00F42B6C" w:rsidP="00F42B6C">
            <w:pPr>
              <w:pStyle w:val="Table"/>
              <w:numPr>
                <w:ilvl w:val="0"/>
                <w:numId w:val="51"/>
              </w:numPr>
              <w:ind w:left="177" w:hanging="141"/>
            </w:pPr>
            <w:r>
              <w:t>susceptible to erosion from riverine processes and boat wake</w:t>
            </w:r>
          </w:p>
          <w:p w14:paraId="43C11694" w14:textId="674FE8CD" w:rsidR="00F42B6C" w:rsidRDefault="00F42B6C" w:rsidP="00F42B6C">
            <w:pPr>
              <w:pStyle w:val="Table"/>
              <w:numPr>
                <w:ilvl w:val="0"/>
                <w:numId w:val="51"/>
              </w:numPr>
              <w:ind w:left="177" w:hanging="141"/>
            </w:pPr>
            <w:r>
              <w:t>vulnerable to geese herbivory</w:t>
            </w:r>
          </w:p>
          <w:p w14:paraId="7DB66DD5" w14:textId="1F1BC904" w:rsidR="00D53AFF" w:rsidRPr="007F3868" w:rsidRDefault="00F42B6C">
            <w:pPr>
              <w:pStyle w:val="Table"/>
              <w:numPr>
                <w:ilvl w:val="0"/>
                <w:numId w:val="51"/>
              </w:numPr>
              <w:ind w:left="177" w:hanging="141"/>
              <w:pPrChange w:id="1708" w:author="Daniel Stewart" w:date="2022-02-10T11:31:00Z">
                <w:pPr>
                  <w:pStyle w:val="ListParagraph"/>
                  <w:spacing w:line="240" w:lineRule="auto"/>
                </w:pPr>
              </w:pPrChange>
            </w:pPr>
            <w:r>
              <w:t xml:space="preserve">vulnerable to log debris accumulation, which may promote </w:t>
            </w:r>
            <w:r w:rsidR="00C16D15">
              <w:t xml:space="preserve">colonization of </w:t>
            </w:r>
            <w:r>
              <w:t xml:space="preserve">invasive </w:t>
            </w:r>
            <w:r w:rsidR="00C16D15">
              <w:t>species</w:t>
            </w:r>
          </w:p>
        </w:tc>
      </w:tr>
      <w:tr w:rsidR="009704A7" w:rsidRPr="007F3868" w14:paraId="3346093E" w14:textId="77777777" w:rsidTr="009704A7">
        <w:tc>
          <w:tcPr>
            <w:tcW w:w="2268" w:type="dxa"/>
          </w:tcPr>
          <w:p w14:paraId="59590D54" w14:textId="46EA4710" w:rsidR="00D53AFF" w:rsidRPr="007F3868" w:rsidRDefault="00D53AFF">
            <w:pPr>
              <w:pStyle w:val="Table"/>
              <w:pPrChange w:id="1709" w:author="Daniel Stewart" w:date="2022-02-10T11:31:00Z">
                <w:pPr>
                  <w:spacing w:line="240" w:lineRule="auto"/>
                </w:pPr>
              </w:pPrChange>
            </w:pPr>
            <w:r w:rsidRPr="007F3868">
              <w:t>Low elevation</w:t>
            </w:r>
            <w:r w:rsidR="00EC61BD">
              <w:t xml:space="preserve"> design</w:t>
            </w:r>
          </w:p>
        </w:tc>
        <w:tc>
          <w:tcPr>
            <w:tcW w:w="3544" w:type="dxa"/>
          </w:tcPr>
          <w:p w14:paraId="3EF73C8A" w14:textId="00155172" w:rsidR="004A7C19" w:rsidRDefault="00C16D15" w:rsidP="007F3868">
            <w:pPr>
              <w:pStyle w:val="Table"/>
              <w:numPr>
                <w:ilvl w:val="0"/>
                <w:numId w:val="52"/>
              </w:numPr>
              <w:ind w:left="171" w:hanging="142"/>
            </w:pPr>
            <w:r>
              <w:t xml:space="preserve">conditions are less suitable for invasive establishment </w:t>
            </w:r>
            <w:r w:rsidR="004A7C19">
              <w:t>(particularly in brackish tidal marshes)</w:t>
            </w:r>
          </w:p>
          <w:p w14:paraId="571EB020" w14:textId="74F49453" w:rsidR="004A7C19" w:rsidRDefault="00D53AFF" w:rsidP="007F3868">
            <w:pPr>
              <w:pStyle w:val="Table"/>
              <w:numPr>
                <w:ilvl w:val="0"/>
                <w:numId w:val="52"/>
              </w:numPr>
              <w:ind w:left="171" w:hanging="142"/>
            </w:pPr>
            <w:r w:rsidRPr="007F3868">
              <w:t xml:space="preserve">log debris </w:t>
            </w:r>
            <w:r w:rsidR="00C16D15">
              <w:t>is unlikely to accumulate for prolonged periods</w:t>
            </w:r>
            <w:r w:rsidR="004A7C19">
              <w:t xml:space="preserve"> </w:t>
            </w:r>
            <w:r w:rsidR="004A7C19">
              <w:fldChar w:fldCharType="begin"/>
            </w:r>
            <w:r w:rsidR="00B1111F">
              <w:instrText xml:space="preserve"> ADDIN ZOTERO_ITEM CSL_CITATION {"citationID":"rJyZlGUM","properties":{"formattedCitation":"(Thomas 2002)","plainCitation":"(Thomas 2002)","noteIndex":0},"citationItems":[{"id":1688,"uris":["http://zotero.org/users/6112721/items/LJ8V4FC8"],"uri":["http://zotero.org/users/6112721/items/LJ8V4FC8"],"itemData":{"id":1688,"type":"report","abstract":"Although large quantities of wood debris were historically found in the Fraser River and its estuary, present day policy and public opinion support its removal in the name of\"restoration.\" Removal does address concerns many have about the impacts of excess wood debris on boating safety, aesthetics, andthegrowthofestuarinemarshplants,especiallyCarexlyngybei. However,therearenoscientific studies that have evaluated either the positive or negative effects of removing wood from marshes.\nRelated research suggests that wood may contribute to the detritus cycle, promote marsh development, and act as an agent of disturbance. In a highly urbanized estuary such as the Fraser, these structural and ecological roles for wood may have been replaced or diminished by human structures and influences such as training walls, rip-rap, and carbon inputs from urban runoff and sewage. Thus, the science and human issues surrounding wood debris removal from these marshes creates a complex restoration issue.\nPreliminary results from the case study showed that removing the wood debris off the Fraser RiverParkmarshdidallowforsomeplantgrowth,butnottotheextentexpected. Dunegrass(Elymus mollis) grew or bare soil persisted when wood debris was removed off some high elevation quadrats. The following are recommendations based on the literature review, professional opinion, and results of the case study: 1) Leave well-embedded pieces of wood located in the high marsh area in place, but remove it from mid and low marsh areas where soils support the growth of Carex lyngbyei; 2) Support the work of the Debris Management Committee; 3) Build \"mini\" debris traps along the Lower Fraser; 4) Focus efforts on creating structures and conditions that would allow the river to build its own marshes; and 5) Choose habitat compensation sites carefully and ensure the dredge spoils used in construction have the characteristics of natural marsh soils.","page":"1-37","title":"Wood debris removal from British Columbia's lower Fraser River marshes: an analysis of a complex restoration issue","author":[{"family":"Thomas","given":"Patty"}],"issued":{"date-parts":[["2002"]]}}}],"schema":"https://github.com/citation-style-language/schema/raw/master/csl-citation.json"} </w:instrText>
            </w:r>
            <w:r w:rsidR="004A7C19">
              <w:fldChar w:fldCharType="separate"/>
            </w:r>
            <w:r w:rsidR="004A7C19">
              <w:rPr>
                <w:noProof/>
              </w:rPr>
              <w:t>(Thomas 2002)</w:t>
            </w:r>
            <w:r w:rsidR="004A7C19">
              <w:fldChar w:fldCharType="end"/>
            </w:r>
          </w:p>
          <w:p w14:paraId="1EF976A0" w14:textId="0D9F59C5" w:rsidR="00D53AFF" w:rsidRPr="007F3868" w:rsidRDefault="004A7C19" w:rsidP="004A7C19">
            <w:pPr>
              <w:pStyle w:val="Table"/>
              <w:numPr>
                <w:ilvl w:val="0"/>
                <w:numId w:val="52"/>
              </w:numPr>
              <w:ind w:left="171" w:hanging="142"/>
            </w:pPr>
            <w:r>
              <w:t>more fish access</w:t>
            </w:r>
            <w:r w:rsidR="00D53AFF" w:rsidRPr="007F3868">
              <w:t>, inundated for long</w:t>
            </w:r>
            <w:r>
              <w:t>er</w:t>
            </w:r>
            <w:r w:rsidR="00D53AFF" w:rsidRPr="007F3868">
              <w:t xml:space="preserve"> periods of tidal cycle</w:t>
            </w:r>
          </w:p>
        </w:tc>
        <w:tc>
          <w:tcPr>
            <w:tcW w:w="3685" w:type="dxa"/>
          </w:tcPr>
          <w:p w14:paraId="096E90AC" w14:textId="098A4D77" w:rsidR="004A7C19" w:rsidRDefault="004A7C19" w:rsidP="007F3868">
            <w:pPr>
              <w:pStyle w:val="Table"/>
              <w:numPr>
                <w:ilvl w:val="0"/>
                <w:numId w:val="52"/>
              </w:numPr>
              <w:ind w:left="176" w:hanging="141"/>
            </w:pPr>
            <w:r>
              <w:t>m</w:t>
            </w:r>
            <w:r w:rsidR="00D53AFF" w:rsidRPr="007F3868">
              <w:t>ore susceptible to marsh recession</w:t>
            </w:r>
          </w:p>
          <w:p w14:paraId="0FF1E04E" w14:textId="7F429023" w:rsidR="00D53AFF" w:rsidRDefault="004A7C19" w:rsidP="004A7C19">
            <w:pPr>
              <w:pStyle w:val="Table"/>
              <w:numPr>
                <w:ilvl w:val="0"/>
                <w:numId w:val="52"/>
              </w:numPr>
              <w:ind w:left="176" w:hanging="141"/>
            </w:pPr>
            <w:r>
              <w:t>p</w:t>
            </w:r>
            <w:r w:rsidR="00D53AFF" w:rsidRPr="007F3868">
              <w:t xml:space="preserve">otentially more vulnerable to </w:t>
            </w:r>
            <w:r w:rsidR="001F0ADE">
              <w:t>effects of SLR</w:t>
            </w:r>
            <w:del w:id="1710" w:author="Eric Balke" w:date="2022-01-12T22:28:00Z">
              <w:r w:rsidR="00D53AFF" w:rsidRPr="007F3868" w:rsidDel="009E345B">
                <w:delText>SLR</w:delText>
              </w:r>
            </w:del>
          </w:p>
          <w:p w14:paraId="7564B378" w14:textId="34CF6001" w:rsidR="004A7C19" w:rsidRPr="007F3868" w:rsidRDefault="00A2401C" w:rsidP="004A7C19">
            <w:pPr>
              <w:pStyle w:val="Table"/>
              <w:numPr>
                <w:ilvl w:val="0"/>
                <w:numId w:val="52"/>
              </w:numPr>
              <w:ind w:left="176" w:hanging="141"/>
            </w:pPr>
            <w:r>
              <w:t xml:space="preserve">lower </w:t>
            </w:r>
            <w:r w:rsidR="004A7C19">
              <w:t xml:space="preserve">plant community </w:t>
            </w:r>
            <w:r>
              <w:t xml:space="preserve">diversity </w:t>
            </w:r>
            <w:r w:rsidR="004A7C19">
              <w:t>(particularly in brackish marshes)</w:t>
            </w:r>
          </w:p>
        </w:tc>
      </w:tr>
      <w:tr w:rsidR="009704A7" w:rsidRPr="007F3868" w14:paraId="4A710776" w14:textId="77777777" w:rsidTr="009704A7">
        <w:tc>
          <w:tcPr>
            <w:tcW w:w="2268" w:type="dxa"/>
          </w:tcPr>
          <w:p w14:paraId="20DD52BD" w14:textId="1A5F7F18" w:rsidR="00D53AFF" w:rsidRPr="007F3868" w:rsidRDefault="00A2401C">
            <w:pPr>
              <w:pStyle w:val="Table"/>
              <w:pPrChange w:id="1711" w:author="Daniel Stewart" w:date="2022-02-10T11:31:00Z">
                <w:pPr>
                  <w:spacing w:line="240" w:lineRule="auto"/>
                </w:pPr>
              </w:pPrChange>
            </w:pPr>
            <w:r>
              <w:t>Upper estuary</w:t>
            </w:r>
            <w:r w:rsidR="006241A8">
              <w:t xml:space="preserve"> location</w:t>
            </w:r>
          </w:p>
        </w:tc>
        <w:tc>
          <w:tcPr>
            <w:tcW w:w="3544" w:type="dxa"/>
          </w:tcPr>
          <w:p w14:paraId="444FBC67" w14:textId="5CDE212F" w:rsidR="00D53AFF" w:rsidRDefault="006241A8" w:rsidP="006241A8">
            <w:pPr>
              <w:pStyle w:val="Table"/>
              <w:numPr>
                <w:ilvl w:val="0"/>
                <w:numId w:val="53"/>
              </w:numPr>
              <w:ind w:left="175" w:hanging="142"/>
            </w:pPr>
            <w:r>
              <w:t xml:space="preserve">less </w:t>
            </w:r>
            <w:r w:rsidR="0077252F">
              <w:t>influenced by the</w:t>
            </w:r>
            <w:r>
              <w:t xml:space="preserve"> effects of SLR </w:t>
            </w:r>
          </w:p>
          <w:p w14:paraId="7AA0769C" w14:textId="361C9586" w:rsidR="006241A8" w:rsidRDefault="00507881" w:rsidP="006241A8">
            <w:pPr>
              <w:pStyle w:val="Table"/>
              <w:numPr>
                <w:ilvl w:val="0"/>
                <w:numId w:val="53"/>
              </w:numPr>
              <w:ind w:left="175" w:hanging="142"/>
            </w:pPr>
            <w:r>
              <w:t>plant community will likely be more diverse</w:t>
            </w:r>
          </w:p>
          <w:p w14:paraId="4471552E" w14:textId="22EA77EB" w:rsidR="006241A8" w:rsidRPr="007F3868" w:rsidRDefault="006241A8" w:rsidP="006241A8">
            <w:pPr>
              <w:pStyle w:val="Table"/>
              <w:numPr>
                <w:ilvl w:val="0"/>
                <w:numId w:val="53"/>
              </w:numPr>
              <w:ind w:left="175" w:hanging="142"/>
            </w:pPr>
            <w:r>
              <w:t xml:space="preserve">marsh habitat more deficient in vicinity due to diking and industry </w:t>
            </w:r>
          </w:p>
        </w:tc>
        <w:tc>
          <w:tcPr>
            <w:tcW w:w="3685" w:type="dxa"/>
          </w:tcPr>
          <w:p w14:paraId="38FF8A90" w14:textId="4FEB4D66" w:rsidR="00D53AFF" w:rsidRDefault="00C91DEA" w:rsidP="006241A8">
            <w:pPr>
              <w:pStyle w:val="Table"/>
              <w:numPr>
                <w:ilvl w:val="0"/>
                <w:numId w:val="53"/>
              </w:numPr>
              <w:ind w:left="176" w:hanging="141"/>
            </w:pPr>
            <w:r>
              <w:t xml:space="preserve">more susceptible to </w:t>
            </w:r>
            <w:r w:rsidR="009E6715">
              <w:t xml:space="preserve">dominance by </w:t>
            </w:r>
            <w:r>
              <w:t>invasive species</w:t>
            </w:r>
            <w:r w:rsidR="009E6715">
              <w:t>, particularly reed canarygrass</w:t>
            </w:r>
          </w:p>
          <w:p w14:paraId="354F9E19" w14:textId="431DA767" w:rsidR="00C91DEA" w:rsidRPr="007F3868" w:rsidRDefault="009E6715" w:rsidP="00C91DEA">
            <w:pPr>
              <w:pStyle w:val="Table"/>
              <w:numPr>
                <w:ilvl w:val="0"/>
                <w:numId w:val="53"/>
              </w:numPr>
              <w:ind w:left="176" w:hanging="141"/>
            </w:pPr>
            <w:r>
              <w:t xml:space="preserve">more vulnerable to recession, perhaps due to elevated grazing pressure or </w:t>
            </w:r>
            <w:r w:rsidR="00E501FC">
              <w:t>erosion</w:t>
            </w:r>
          </w:p>
        </w:tc>
      </w:tr>
      <w:tr w:rsidR="009E6715" w:rsidRPr="007F3868" w14:paraId="1FA76AB8" w14:textId="77777777" w:rsidTr="009704A7">
        <w:tc>
          <w:tcPr>
            <w:tcW w:w="2268" w:type="dxa"/>
          </w:tcPr>
          <w:p w14:paraId="4627876B" w14:textId="18CDD15D" w:rsidR="009E6715" w:rsidRDefault="009E6715" w:rsidP="007F3868">
            <w:pPr>
              <w:pStyle w:val="Table"/>
            </w:pPr>
            <w:r>
              <w:t>North arm location</w:t>
            </w:r>
          </w:p>
        </w:tc>
        <w:tc>
          <w:tcPr>
            <w:tcW w:w="3544" w:type="dxa"/>
          </w:tcPr>
          <w:p w14:paraId="7582FF9D" w14:textId="03FC4D6E" w:rsidR="009E6715" w:rsidRDefault="009E6715" w:rsidP="009E6715">
            <w:pPr>
              <w:pStyle w:val="Table"/>
              <w:numPr>
                <w:ilvl w:val="0"/>
                <w:numId w:val="53"/>
              </w:numPr>
              <w:ind w:left="175" w:hanging="142"/>
            </w:pPr>
            <w:r>
              <w:t>marsh habitat more deficient in vicinity due to diking and industry</w:t>
            </w:r>
          </w:p>
        </w:tc>
        <w:tc>
          <w:tcPr>
            <w:tcW w:w="3685" w:type="dxa"/>
          </w:tcPr>
          <w:p w14:paraId="3D9531E1" w14:textId="74C89383" w:rsidR="009E6715" w:rsidRDefault="009E6715" w:rsidP="009E6715">
            <w:pPr>
              <w:pStyle w:val="Table"/>
              <w:numPr>
                <w:ilvl w:val="0"/>
                <w:numId w:val="53"/>
              </w:numPr>
              <w:ind w:left="176" w:hanging="141"/>
            </w:pPr>
            <w:r>
              <w:t xml:space="preserve">more vulnerable to recession, perhaps due to elevated grazing pressure or erosion </w:t>
            </w:r>
          </w:p>
        </w:tc>
      </w:tr>
    </w:tbl>
    <w:p w14:paraId="29551C8B" w14:textId="77777777" w:rsidR="006B2735" w:rsidRDefault="006B2735" w:rsidP="006B2735">
      <w:pPr>
        <w:pStyle w:val="Heading2"/>
        <w:numPr>
          <w:ilvl w:val="0"/>
          <w:numId w:val="0"/>
        </w:numPr>
      </w:pPr>
      <w:bookmarkStart w:id="1712" w:name="_Toc96090715"/>
    </w:p>
    <w:p w14:paraId="06A4AD85" w14:textId="5AC0965C" w:rsidR="559EFC6C" w:rsidRPr="004C769A" w:rsidRDefault="0641C4F7" w:rsidP="006B2735">
      <w:pPr>
        <w:pStyle w:val="Heading2"/>
      </w:pPr>
      <w:r w:rsidRPr="004C769A">
        <w:t xml:space="preserve">Data </w:t>
      </w:r>
      <w:r w:rsidR="0097273E">
        <w:t>L</w:t>
      </w:r>
      <w:r w:rsidRPr="004C769A">
        <w:t>imitations</w:t>
      </w:r>
      <w:r w:rsidR="00267027">
        <w:t>,</w:t>
      </w:r>
      <w:r w:rsidR="7C4632CD" w:rsidRPr="004C769A">
        <w:t xml:space="preserve"> </w:t>
      </w:r>
      <w:r w:rsidR="00834A87">
        <w:t>Caveats</w:t>
      </w:r>
      <w:r w:rsidR="00267027">
        <w:t>, and Future Research</w:t>
      </w:r>
      <w:bookmarkEnd w:id="1712"/>
    </w:p>
    <w:p w14:paraId="6500CF71" w14:textId="3E8E743D" w:rsidR="00834A87" w:rsidRDefault="0035BF81" w:rsidP="00D95039">
      <w:r>
        <w:t xml:space="preserve">While these findings and interpretations provide </w:t>
      </w:r>
      <w:r w:rsidR="003A7324">
        <w:t>insights</w:t>
      </w:r>
      <w:r w:rsidR="000C6C28">
        <w:t xml:space="preserve"> </w:t>
      </w:r>
      <w:r w:rsidRPr="005B1331">
        <w:t xml:space="preserve">for </w:t>
      </w:r>
      <w:r w:rsidR="00E501FC">
        <w:t xml:space="preserve">managers and </w:t>
      </w:r>
      <w:r w:rsidRPr="005B1331">
        <w:t>practitioners</w:t>
      </w:r>
      <w:r w:rsidR="00E501FC">
        <w:t xml:space="preserve"> in the FRE</w:t>
      </w:r>
      <w:r w:rsidRPr="005B1331">
        <w:t xml:space="preserve">, there are key data limitations </w:t>
      </w:r>
      <w:r w:rsidR="00DA660D">
        <w:t xml:space="preserve">and caveats </w:t>
      </w:r>
      <w:r w:rsidRPr="005B1331">
        <w:t>to con</w:t>
      </w:r>
      <w:r w:rsidR="3E5A20C6" w:rsidRPr="005B1331">
        <w:t>sider</w:t>
      </w:r>
      <w:r w:rsidR="00834A87">
        <w:t xml:space="preserve">. </w:t>
      </w:r>
      <w:r w:rsidR="00DA660D">
        <w:t>A</w:t>
      </w:r>
      <w:r w:rsidR="00E26D43">
        <w:t>part from one site (00-001), all</w:t>
      </w:r>
      <w:r w:rsidR="00DA660D">
        <w:t xml:space="preserve"> the sites sampled in this study </w:t>
      </w:r>
      <w:r w:rsidR="00E26D43">
        <w:t xml:space="preserve">were </w:t>
      </w:r>
      <w:r w:rsidR="000A779B">
        <w:t>riverine</w:t>
      </w:r>
      <w:r w:rsidR="00DA660D">
        <w:t xml:space="preserve"> tidal marshes</w:t>
      </w:r>
      <w:r w:rsidR="00E9261E">
        <w:t xml:space="preserve"> </w:t>
      </w:r>
      <w:r w:rsidR="000A779B">
        <w:t>that were upstream of the estuary leading edge</w:t>
      </w:r>
      <w:r w:rsidR="00893D3E">
        <w:t>,</w:t>
      </w:r>
      <w:r w:rsidR="000A779B">
        <w:t xml:space="preserve"> </w:t>
      </w:r>
      <w:r w:rsidR="00B441F7">
        <w:t xml:space="preserve">where tidal marsh habitat is most abundant. This was largely determined by the distribution of </w:t>
      </w:r>
      <w:r w:rsidR="004C7876">
        <w:t xml:space="preserve">created tidal </w:t>
      </w:r>
      <w:r w:rsidR="00B441F7">
        <w:t>marshes, and the need for comparable reference sites. The applicability</w:t>
      </w:r>
      <w:r w:rsidR="004C7876">
        <w:t xml:space="preserve"> </w:t>
      </w:r>
      <w:r w:rsidR="00B441F7">
        <w:t xml:space="preserve">of these findings to future projects </w:t>
      </w:r>
      <w:r w:rsidR="00DC1686">
        <w:t xml:space="preserve">at the leading edge of the </w:t>
      </w:r>
      <w:r w:rsidR="00B441F7">
        <w:t>estuary is therefore uncertain</w:t>
      </w:r>
      <w:r w:rsidR="003E4F2C">
        <w:t>,</w:t>
      </w:r>
      <w:r w:rsidR="00B441F7">
        <w:t xml:space="preserve"> as</w:t>
      </w:r>
      <w:r w:rsidR="004C7876">
        <w:t xml:space="preserve"> data</w:t>
      </w:r>
      <w:r w:rsidR="00B441F7">
        <w:t xml:space="preserve"> </w:t>
      </w:r>
      <w:r w:rsidR="003E4F2C">
        <w:t xml:space="preserve">from </w:t>
      </w:r>
      <w:r w:rsidR="00B441F7">
        <w:t>these e</w:t>
      </w:r>
      <w:r w:rsidR="004C7876">
        <w:t xml:space="preserve">nvironments </w:t>
      </w:r>
      <w:r w:rsidR="00B441F7">
        <w:t>were not incorporated into our models</w:t>
      </w:r>
      <w:r w:rsidR="003E4F2C">
        <w:t>, though certain</w:t>
      </w:r>
      <w:r w:rsidR="00B441F7">
        <w:t xml:space="preserve"> trends (e.g., increasing richness and invasive dominance with distance upriver) </w:t>
      </w:r>
      <w:r w:rsidR="003E4F2C">
        <w:t>and discussed stressors (e.g., herbivory, threat of invasive cattail) likely still apply</w:t>
      </w:r>
      <w:r w:rsidR="00DC1686">
        <w:t xml:space="preserve"> in many cases</w:t>
      </w:r>
      <w:r w:rsidR="003E4F2C">
        <w:t xml:space="preserve">. </w:t>
      </w:r>
      <w:r w:rsidR="00B441F7">
        <w:t xml:space="preserve">Similarly, </w:t>
      </w:r>
      <w:r w:rsidR="006D6BDE">
        <w:t xml:space="preserve">the </w:t>
      </w:r>
      <w:r w:rsidR="004C7876">
        <w:t>tid</w:t>
      </w:r>
      <w:r w:rsidR="006D6BDE">
        <w:t xml:space="preserve">al marsh creation projects visited in this study averaged </w:t>
      </w:r>
      <w:r w:rsidR="00E26D43">
        <w:t>3200.2 m</w:t>
      </w:r>
      <w:r w:rsidR="00E26D43" w:rsidRPr="00E26D43">
        <w:rPr>
          <w:vertAlign w:val="superscript"/>
        </w:rPr>
        <w:t>2</w:t>
      </w:r>
      <w:r w:rsidR="00E26D43">
        <w:rPr>
          <w:vertAlign w:val="superscript"/>
        </w:rPr>
        <w:t xml:space="preserve"> </w:t>
      </w:r>
      <w:r w:rsidR="00E26D43">
        <w:t>(SD = 7600.1) in size</w:t>
      </w:r>
      <w:r w:rsidR="006D6BDE">
        <w:t>, with only three projects exceeding 20,000 m</w:t>
      </w:r>
      <w:r w:rsidR="006D6BDE" w:rsidRPr="00E26D43">
        <w:rPr>
          <w:vertAlign w:val="superscript"/>
        </w:rPr>
        <w:t>2</w:t>
      </w:r>
      <w:r w:rsidR="0097273E">
        <w:rPr>
          <w:vertAlign w:val="superscript"/>
        </w:rPr>
        <w:t xml:space="preserve"> </w:t>
      </w:r>
      <w:r w:rsidR="0097273E" w:rsidRPr="0097273E">
        <w:t>(2 ha)</w:t>
      </w:r>
      <w:r w:rsidR="00E26D43">
        <w:t xml:space="preserve">. </w:t>
      </w:r>
      <w:r w:rsidR="00B441F7">
        <w:t xml:space="preserve">The applicability of these findings to </w:t>
      </w:r>
      <w:r w:rsidR="006D6BDE">
        <w:t>large projects is therefore also uncertain</w:t>
      </w:r>
      <w:r w:rsidR="0097273E">
        <w:t xml:space="preserve">, as few </w:t>
      </w:r>
      <w:r w:rsidR="00893D3E">
        <w:t xml:space="preserve">examples currently </w:t>
      </w:r>
      <w:r w:rsidR="0097273E">
        <w:t>exist in the FRE</w:t>
      </w:r>
      <w:r w:rsidR="006D6BDE">
        <w:t>.</w:t>
      </w:r>
      <w:r w:rsidR="00B441F7">
        <w:t xml:space="preserve"> </w:t>
      </w:r>
    </w:p>
    <w:p w14:paraId="4A88DD17" w14:textId="77777777" w:rsidR="00E26D43" w:rsidRDefault="00E26D43" w:rsidP="00D95039"/>
    <w:p w14:paraId="2535A83D" w14:textId="733BE821" w:rsidR="559EFC6C" w:rsidRDefault="74994981" w:rsidP="00D95039">
      <w:r w:rsidRPr="005B1331">
        <w:t xml:space="preserve">The </w:t>
      </w:r>
      <w:r w:rsidR="00D7259D">
        <w:t>variables</w:t>
      </w:r>
      <w:r w:rsidRPr="005B1331">
        <w:t xml:space="preserve"> included in these models point to important trends in marsh recession and vegetation </w:t>
      </w:r>
      <w:r w:rsidR="00DC0CE2">
        <w:t>resilience</w:t>
      </w:r>
      <w:r w:rsidRPr="005B1331">
        <w:t xml:space="preserve">, but </w:t>
      </w:r>
      <w:ins w:id="1713" w:author="Eric Balke" w:date="2022-01-12T22:39:00Z">
        <w:r w:rsidR="00264EAC">
          <w:t>we did not elucidate</w:t>
        </w:r>
      </w:ins>
      <w:del w:id="1714" w:author="Eric Balke" w:date="2022-01-12T22:39:00Z">
        <w:r w:rsidRPr="005B1331" w:rsidDel="00264EAC">
          <w:delText xml:space="preserve">they do not </w:delText>
        </w:r>
      </w:del>
      <w:del w:id="1715" w:author="Eric Balke" w:date="2022-01-12T22:38:00Z">
        <w:r w:rsidR="00D53AFF" w:rsidDel="00264EAC">
          <w:delText xml:space="preserve">claim to </w:delText>
        </w:r>
        <w:r w:rsidRPr="005B1331" w:rsidDel="00264EAC">
          <w:delText xml:space="preserve">identify </w:delText>
        </w:r>
      </w:del>
      <w:ins w:id="1716" w:author="Eric Balke" w:date="2022-01-12T22:38:00Z">
        <w:r w:rsidR="00264EAC" w:rsidRPr="005B1331">
          <w:t xml:space="preserve"> </w:t>
        </w:r>
      </w:ins>
      <w:r w:rsidRPr="005B1331">
        <w:t>the mecha</w:t>
      </w:r>
      <w:r w:rsidR="1965DEE5" w:rsidRPr="005B1331">
        <w:t xml:space="preserve">nisms </w:t>
      </w:r>
      <w:r w:rsidR="2E468445" w:rsidRPr="43C0CAC4">
        <w:t>underlying</w:t>
      </w:r>
      <w:r w:rsidR="1965DEE5" w:rsidRPr="005B1331">
        <w:t xml:space="preserve"> these phenomena. Further </w:t>
      </w:r>
      <w:r w:rsidR="00893D3E">
        <w:t>investigation</w:t>
      </w:r>
      <w:r w:rsidR="1965DEE5" w:rsidRPr="005B1331">
        <w:t xml:space="preserve"> </w:t>
      </w:r>
      <w:r w:rsidR="1965DEE5" w:rsidRPr="005B1331">
        <w:lastRenderedPageBreak/>
        <w:t>will be required to identify the</w:t>
      </w:r>
      <w:r w:rsidR="00D53AFF">
        <w:t xml:space="preserve"> true effect</w:t>
      </w:r>
      <w:ins w:id="1717" w:author="Eric Balke" w:date="2022-01-12T22:40:00Z">
        <w:r w:rsidR="00264EAC">
          <w:t>s</w:t>
        </w:r>
      </w:ins>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 xml:space="preserve">Our findings indicate that wave </w:t>
      </w:r>
      <w:r w:rsidR="00D7259D">
        <w:t xml:space="preserve">energy </w:t>
      </w:r>
      <w:r w:rsidR="4FCB7137" w:rsidRPr="005B1331">
        <w:t>mitigating structures</w:t>
      </w:r>
      <w:r w:rsidR="00893D3E">
        <w:t xml:space="preserve">, and sites that are isolated from erosional processes (i.e., embayments, sloughs) </w:t>
      </w:r>
      <w:r w:rsidR="00893D3E" w:rsidRPr="005B1331">
        <w:t>are</w:t>
      </w:r>
      <w:r w:rsidR="4FCB7137" w:rsidRPr="005B1331">
        <w:t xml:space="preserv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t>
      </w:r>
      <w:r w:rsidR="00893D3E">
        <w:t xml:space="preserve">these </w:t>
      </w:r>
      <w:r w:rsidR="00BF3340">
        <w:t>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 xml:space="preserve">and to develop effective </w:t>
      </w:r>
      <w:r w:rsidR="00D7259D">
        <w:t xml:space="preserve">regional </w:t>
      </w:r>
      <w:r w:rsidR="3CCFE322" w:rsidRPr="43C0CAC4">
        <w:t>goose management strategies</w:t>
      </w:r>
      <w:r w:rsidR="00DD7EC2">
        <w:t xml:space="preserve"> that go beyond short</w:t>
      </w:r>
      <w:r w:rsidR="00270EAD">
        <w:t>-</w:t>
      </w:r>
      <w:del w:id="1718" w:author="Eric Balke" w:date="2022-01-12T22:36:00Z">
        <w:r w:rsidR="00DD7EC2" w:rsidDel="00264EAC">
          <w:delText xml:space="preserve"> </w:delText>
        </w:r>
      </w:del>
      <w:r w:rsidR="00DD7EC2">
        <w:t>term</w:t>
      </w:r>
      <w:r w:rsidR="0015551F">
        <w:t>, localized</w:t>
      </w:r>
      <w:del w:id="1719" w:author="Eric Balke" w:date="2022-01-12T22:40:00Z">
        <w:r w:rsidR="0015551F" w:rsidDel="00264EAC">
          <w:delText>,</w:delText>
        </w:r>
      </w:del>
      <w:r w:rsidR="00DD7EC2">
        <w:t xml:space="preserve"> mitigation</w:t>
      </w:r>
      <w:r w:rsidR="0D627A93" w:rsidRPr="43C0CAC4">
        <w:t>.</w:t>
      </w:r>
      <w:r w:rsidR="18684AF2" w:rsidRPr="43C0CAC4">
        <w:t xml:space="preserve"> </w:t>
      </w:r>
    </w:p>
    <w:p w14:paraId="4B2C828C" w14:textId="05991B97" w:rsidR="008E6598" w:rsidRDefault="008E6598" w:rsidP="00D95039"/>
    <w:p w14:paraId="6CE2D61F" w14:textId="5BD94C46" w:rsidR="43C0CAC4" w:rsidRDefault="008E6598" w:rsidP="00D95039">
      <w:r>
        <w:t>We also acknowledge that</w:t>
      </w:r>
      <w:r w:rsidR="00590826">
        <w:t xml:space="preserve"> within the context of an urban estuary,</w:t>
      </w:r>
      <w:r>
        <w:t xml:space="preserve"> many of the stressors discussed in this paper are not</w:t>
      </w:r>
      <w:r w:rsidR="00F8275E">
        <w:t xml:space="preserve"> confined to</w:t>
      </w:r>
      <w:r>
        <w:t xml:space="preserve"> </w:t>
      </w:r>
      <w:r w:rsidR="00F8275E">
        <w:t xml:space="preserve">created </w:t>
      </w:r>
      <w:r>
        <w:t>tidal marshes</w:t>
      </w:r>
      <w:r w:rsidR="00F8275E">
        <w:t xml:space="preserve">. </w:t>
      </w:r>
      <w:r>
        <w:t xml:space="preserve">In the case of </w:t>
      </w:r>
      <w:r w:rsidR="00590826">
        <w:t xml:space="preserve">the </w:t>
      </w:r>
      <w:r>
        <w:t xml:space="preserve">richness </w:t>
      </w:r>
      <w:r w:rsidR="00590826">
        <w:t>and exploratory</w:t>
      </w:r>
      <w:r w:rsidR="00267027">
        <w:t xml:space="preserve"> versions of the</w:t>
      </w:r>
      <w:r w:rsidR="00590826">
        <w:t xml:space="preserve"> relative % cover native models</w:t>
      </w:r>
      <w:r>
        <w:t xml:space="preserve">, we were able to incorporate reference site data </w:t>
      </w:r>
      <w:r w:rsidR="00F8275E">
        <w:t xml:space="preserve">and a reference site variable </w:t>
      </w:r>
      <w:r>
        <w:t xml:space="preserve">into our models for comparative </w:t>
      </w:r>
      <w:r w:rsidR="00590826">
        <w:t xml:space="preserve">purposes. This was not the case </w:t>
      </w:r>
      <w:r w:rsidR="00F8275E">
        <w:t>in our</w:t>
      </w:r>
      <w:r>
        <w:t xml:space="preserve"> recession</w:t>
      </w:r>
      <w:r w:rsidR="00F8275E">
        <w:t xml:space="preserve"> model</w:t>
      </w:r>
      <w:r w:rsidR="00590826">
        <w:t xml:space="preserve">, as </w:t>
      </w:r>
      <w:r w:rsidR="00834A87">
        <w:t xml:space="preserve">investigating and </w:t>
      </w:r>
      <w:r w:rsidR="00590826">
        <w:t xml:space="preserve">quantifying </w:t>
      </w:r>
      <w:r w:rsidR="00834A87">
        <w:t>recession in natural marshes was outside the scope of this study</w:t>
      </w:r>
      <w:r>
        <w:t xml:space="preserve">. We </w:t>
      </w:r>
      <w:r w:rsidR="00F8275E">
        <w:t xml:space="preserve">were therefore unable to evaluate whether the recession we observed was an issue unique to created tidal marshes, suggesting </w:t>
      </w:r>
      <w:r w:rsidR="00834A87">
        <w:t xml:space="preserve">compromised </w:t>
      </w:r>
      <w:r w:rsidR="00F8275E">
        <w:t xml:space="preserve">resilience, or whether this is reflective of </w:t>
      </w:r>
      <w:r w:rsidR="00590826">
        <w:t xml:space="preserve">a larger </w:t>
      </w:r>
      <w:r w:rsidR="00F8275E">
        <w:t>recession</w:t>
      </w:r>
      <w:r w:rsidR="00590826">
        <w:t xml:space="preserve"> issue occurring</w:t>
      </w:r>
      <w:r w:rsidR="00F8275E">
        <w:t xml:space="preserve"> throughout the estuary</w:t>
      </w:r>
      <w:r w:rsidR="00267027">
        <w:t xml:space="preserve"> </w:t>
      </w:r>
      <w:r w:rsidR="00267027">
        <w:fldChar w:fldCharType="begin"/>
      </w:r>
      <w:r w:rsidR="00782C24">
        <w:instrText xml:space="preserve"> ADDIN ZOTERO_ITEM CSL_CITATION {"citationID":"uUlghdyh","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67027">
        <w:fldChar w:fldCharType="separate"/>
      </w:r>
      <w:r w:rsidR="00267027">
        <w:rPr>
          <w:noProof/>
        </w:rPr>
        <w:t>(Kistritz et al. 1992)</w:t>
      </w:r>
      <w:r w:rsidR="00267027">
        <w:fldChar w:fldCharType="end"/>
      </w:r>
      <w:r w:rsidR="00F8275E">
        <w:t xml:space="preserve">. </w:t>
      </w:r>
      <w:r w:rsidR="00590826">
        <w:t xml:space="preserve">Future research should aim to identify changes </w:t>
      </w:r>
      <w:r w:rsidR="00834A87">
        <w:t xml:space="preserve">in </w:t>
      </w:r>
      <w:r w:rsidR="00590826">
        <w:t xml:space="preserve">natural marsh foreshores of the FRE, to shed light on the estuary-wide impacts of these stressors. </w:t>
      </w:r>
    </w:p>
    <w:p w14:paraId="3C71ECFA" w14:textId="77777777" w:rsidR="00F8275E" w:rsidRDefault="00F8275E" w:rsidP="00D95039"/>
    <w:p w14:paraId="2E3CE003" w14:textId="02B0CC6E" w:rsidR="1A4F0DB7" w:rsidRDefault="1A4F0DB7" w:rsidP="00D9503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0.</w:t>
      </w:r>
      <w:r w:rsidR="00D7259D">
        <w:t>501</w:t>
      </w:r>
      <w:r w:rsidR="6794B8FD" w:rsidRPr="43C0CAC4">
        <w:t xml:space="preserve">, </w:t>
      </w:r>
      <w:ins w:id="1720" w:author="Eric Balke" w:date="2022-01-12T22:41:00Z">
        <w:r w:rsidR="00264EAC">
          <w:t xml:space="preserve">thus </w:t>
        </w:r>
      </w:ins>
      <w:r w:rsidR="6794B8FD" w:rsidRPr="43C0CAC4">
        <w:t xml:space="preserve">indicating </w:t>
      </w:r>
      <w:del w:id="1721" w:author="Eric Balke" w:date="2022-01-12T22:41:00Z">
        <w:r w:rsidR="6794B8FD" w:rsidRPr="43C0CAC4" w:rsidDel="00264EAC">
          <w:delText xml:space="preserve">that </w:delText>
        </w:r>
      </w:del>
      <w:r w:rsidR="6794B8FD" w:rsidRPr="43C0CAC4">
        <w:t xml:space="preserve">there are likely </w:t>
      </w:r>
      <w:r w:rsidR="00267027">
        <w:t xml:space="preserve">important </w:t>
      </w:r>
      <w:r w:rsidR="6794B8FD" w:rsidRPr="43C0CAC4">
        <w:t xml:space="preserve">biotic and abiotic </w:t>
      </w:r>
      <w:r w:rsidR="00D7259D">
        <w:t>explanatory variable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00267027">
        <w:t xml:space="preserve">further </w:t>
      </w:r>
      <w:r w:rsidR="35B91660" w:rsidRPr="43C0CAC4">
        <w:t>accounted for</w:t>
      </w:r>
      <w:r w:rsidR="1562FA2A" w:rsidRPr="43C0CAC4">
        <w:t xml:space="preserve"> variation in our data. Exa</w:t>
      </w:r>
      <w:r w:rsidR="0FEF5E92" w:rsidRPr="43C0CAC4">
        <w:t xml:space="preserve">mples of </w:t>
      </w:r>
      <w:ins w:id="1722" w:author="Eric Balke" w:date="2022-01-12T22:42:00Z">
        <w:r w:rsidR="00264EAC">
          <w:t xml:space="preserve">such </w:t>
        </w:r>
      </w:ins>
      <w:r w:rsidR="1D9A1CAE" w:rsidRPr="43C0CAC4">
        <w:t>abiotic</w:t>
      </w:r>
      <w:r w:rsidR="0FEF5E92" w:rsidRPr="43C0CAC4">
        <w:t xml:space="preserve"> factors include true measures of salinity and tidal prism (</w:t>
      </w:r>
      <w:ins w:id="1723" w:author="Eric Balke" w:date="2022-01-12T22:42:00Z">
        <w:r w:rsidR="00264EAC">
          <w:t xml:space="preserve">i.e., </w:t>
        </w:r>
      </w:ins>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xml:space="preserve">, </w:t>
      </w:r>
      <w:r w:rsidR="00D7259D">
        <w:t xml:space="preserve">precise </w:t>
      </w:r>
      <w:r w:rsidR="008E6598">
        <w:t xml:space="preserve">plot elevations using RTK units, </w:t>
      </w:r>
      <w:r w:rsidR="5ADD3E69" w:rsidRPr="43C0CAC4">
        <w:t>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and maintenance plans would have been included</w:t>
      </w:r>
      <w:r w:rsidR="008E6598">
        <w:t xml:space="preserve"> as variables</w:t>
      </w:r>
      <w:r w:rsidR="343F13A6" w:rsidRPr="43C0CAC4">
        <w:t xml:space="preserve">, as well as overall project cost. </w:t>
      </w:r>
      <w:r w:rsidR="5821773F" w:rsidRPr="43C0CAC4">
        <w:t>O</w:t>
      </w:r>
      <w:r w:rsidR="1C31507C" w:rsidRPr="43C0CAC4">
        <w:t>ur models provide useful insights,</w:t>
      </w:r>
      <w:r w:rsidR="0CE641E5" w:rsidRPr="43C0CAC4">
        <w:t xml:space="preserve"> but</w:t>
      </w:r>
      <w:r w:rsidR="1C31507C" w:rsidRPr="43C0CAC4">
        <w:t xml:space="preserve"> </w:t>
      </w:r>
      <w:r w:rsidR="008E6598">
        <w:t xml:space="preserve">these should be seen as </w:t>
      </w:r>
      <w:r w:rsidR="006D6BDE">
        <w:t>steppingstones</w:t>
      </w:r>
      <w:r w:rsidR="008E6598">
        <w:t xml:space="preserve"> to further</w:t>
      </w:r>
      <w:r w:rsidR="00267027">
        <w:t xml:space="preserve"> and more detailed</w:t>
      </w:r>
      <w:r w:rsidR="008E6598">
        <w:t xml:space="preserve"> </w:t>
      </w:r>
      <w:r w:rsidR="1C31507C" w:rsidRPr="43C0CAC4">
        <w:t>investigation</w:t>
      </w:r>
      <w:r w:rsidR="00267027">
        <w:t>s</w:t>
      </w:r>
      <w:r w:rsidR="008E6598">
        <w:t>.</w:t>
      </w:r>
      <w:r w:rsidR="1C31507C" w:rsidRPr="43C0CAC4">
        <w:t xml:space="preserve"> </w:t>
      </w:r>
    </w:p>
    <w:p w14:paraId="134FABED" w14:textId="77777777" w:rsidR="00F8589F" w:rsidRPr="004C769A" w:rsidRDefault="00F8589F" w:rsidP="00D95039">
      <w:pPr>
        <w:pStyle w:val="Heading1"/>
      </w:pPr>
      <w:bookmarkStart w:id="1724" w:name="_Toc96090716"/>
      <w:r w:rsidRPr="004C769A">
        <w:t>Conclusion</w:t>
      </w:r>
      <w:bookmarkEnd w:id="1724"/>
      <w:r w:rsidRPr="004C769A">
        <w:t xml:space="preserve"> </w:t>
      </w:r>
    </w:p>
    <w:p w14:paraId="342924FD" w14:textId="502AFDFD" w:rsidR="00267027" w:rsidRDefault="00F8589F" w:rsidP="00D95039">
      <w:del w:id="1725" w:author="Eric Balke" w:date="2022-01-12T21:11:00Z">
        <w:r w:rsidDel="00036285">
          <w:delText xml:space="preserve">Here </w:delText>
        </w:r>
      </w:del>
      <w:ins w:id="1726" w:author="Eric Balke" w:date="2022-01-12T21:11:00Z">
        <w:r w:rsidR="00036285">
          <w:t>W</w:t>
        </w:r>
      </w:ins>
      <w:del w:id="1727" w:author="Eric Balke" w:date="2022-01-12T21:11:00Z">
        <w:r w:rsidDel="00036285">
          <w:delText>w</w:delText>
        </w:r>
      </w:del>
      <w:r>
        <w:t xml:space="preserve">e sought to identify factors </w:t>
      </w:r>
      <w:r w:rsidR="00267027">
        <w:t>that</w:t>
      </w:r>
      <w:r w:rsidR="00CA587E">
        <w:t xml:space="preserve"> influence </w:t>
      </w:r>
      <w:r w:rsidR="00BD08AF">
        <w:t xml:space="preserve">the persistence of created tidal marshes </w:t>
      </w:r>
      <w:r w:rsidR="00267027">
        <w:t xml:space="preserve">in the FRE </w:t>
      </w:r>
      <w:r>
        <w:t xml:space="preserve">through field sampling, </w:t>
      </w:r>
      <w:r w:rsidR="00986F52">
        <w:t>spatial analysis</w:t>
      </w:r>
      <w:r>
        <w:t xml:space="preserve">, and statistical models. </w:t>
      </w:r>
      <w:r w:rsidR="00BD08AF">
        <w:t>M</w:t>
      </w:r>
      <w:r w:rsidR="001C394E">
        <w:t>arsh recession</w:t>
      </w:r>
      <w:r w:rsidR="00BD08AF">
        <w:t xml:space="preserve"> was observed</w:t>
      </w:r>
      <w:r w:rsidR="001C394E">
        <w:t xml:space="preserve"> in 40 out of the 78 </w:t>
      </w:r>
      <w:r w:rsidR="00BD08AF">
        <w:t xml:space="preserve">created tidal </w:t>
      </w:r>
      <w:r w:rsidR="001C394E">
        <w:t xml:space="preserve">marshes visited, equating to </w:t>
      </w:r>
      <w:r w:rsidR="00267027">
        <w:t>approximately 9.3% of the 255,541 m</w:t>
      </w:r>
      <w:r w:rsidR="00267027" w:rsidRPr="00267027">
        <w:rPr>
          <w:vertAlign w:val="superscript"/>
        </w:rPr>
        <w:t>2</w:t>
      </w:r>
      <w:r w:rsidR="00267027">
        <w:rPr>
          <w:vertAlign w:val="superscript"/>
        </w:rPr>
        <w:t xml:space="preserve"> </w:t>
      </w:r>
      <w:r w:rsidR="00267027" w:rsidRPr="00267027">
        <w:t>of</w:t>
      </w:r>
      <w:r w:rsidR="00545157">
        <w:t xml:space="preserve"> created habitat</w:t>
      </w:r>
      <w:r w:rsidR="001C394E">
        <w:t xml:space="preserve">. </w:t>
      </w:r>
      <w:r w:rsidR="00986F52">
        <w:t>We found that i</w:t>
      </w:r>
      <w:r w:rsidR="00397249">
        <w:t xml:space="preserve">ncreases in mean site </w:t>
      </w:r>
      <w:r w:rsidR="00DD49AA">
        <w:t xml:space="preserve">elevation had a negative effect on recession, while </w:t>
      </w:r>
      <w:r w:rsidR="00986F52">
        <w:t>recession was higher in sites that were further upriver and located in the North Arm</w:t>
      </w:r>
      <w:r w:rsidR="00DD49AA">
        <w:t xml:space="preserve">. </w:t>
      </w:r>
      <w:r w:rsidR="00397249">
        <w:t>Though inconclusive, there are indications that protective</w:t>
      </w:r>
      <w:r w:rsidR="00002588">
        <w:t xml:space="preserve"> design elements</w:t>
      </w:r>
      <w:r w:rsidR="00397249">
        <w:t xml:space="preserve">, such as shear booms, embayed designs, and offshore </w:t>
      </w:r>
      <w:r w:rsidR="00397249">
        <w:lastRenderedPageBreak/>
        <w:t>structures may mitigate</w:t>
      </w:r>
      <w:r w:rsidR="00DD49AA">
        <w:t xml:space="preserve"> </w:t>
      </w:r>
      <w:r w:rsidR="002824F3">
        <w:t xml:space="preserve">marsh </w:t>
      </w:r>
      <w:r w:rsidR="00DD49AA">
        <w:t>recession</w:t>
      </w:r>
      <w:r w:rsidR="00397249">
        <w:t>. We suggest that boat wake and herbivory by invasive Canada Geese may be contributing factors</w:t>
      </w:r>
      <w:r w:rsidR="00DD49AA">
        <w:t xml:space="preserve"> to these losses</w:t>
      </w:r>
      <w:r w:rsidR="00397249">
        <w:t xml:space="preserve">. </w:t>
      </w:r>
      <w:r w:rsidR="004D4668">
        <w:t xml:space="preserve">Dominance by </w:t>
      </w:r>
      <w:r w:rsidR="00F776CB">
        <w:t xml:space="preserve">native </w:t>
      </w:r>
      <w:r w:rsidR="004D4668">
        <w:t>species was found to</w:t>
      </w:r>
      <w:r w:rsidR="00F776CB">
        <w:t xml:space="preserve"> decrease</w:t>
      </w:r>
      <w:r w:rsidR="004D4668">
        <w:t xml:space="preserve"> with distance </w:t>
      </w:r>
      <w:r w:rsidR="002824F3">
        <w:rPr>
          <w:noProof/>
        </w:rPr>
        <w:t>upriver</w:t>
      </w:r>
      <w:r w:rsidR="002824F3">
        <w:t xml:space="preserve"> and</w:t>
      </w:r>
      <w:r w:rsidR="004D4668">
        <w:t xml:space="preserve"> was </w:t>
      </w:r>
      <w:r w:rsidR="00F776CB">
        <w:t>lower</w:t>
      </w:r>
      <w:r w:rsidR="004D4668">
        <w:t xml:space="preserve"> on average in closed embayments than other marsh designs</w:t>
      </w:r>
      <w:r w:rsidR="00F368E1">
        <w:t xml:space="preserve">. </w:t>
      </w:r>
      <w:r w:rsidR="001E0AA9">
        <w:t xml:space="preserve">Project age had no significant effect on recession, nor dominance of native species, indicating </w:t>
      </w:r>
      <w:r w:rsidR="001C0607">
        <w:t xml:space="preserve">(1) modern projects are not immune to stressors and (2) </w:t>
      </w:r>
      <w:r w:rsidR="001E0AA9">
        <w:t>the traj</w:t>
      </w:r>
      <w:r w:rsidR="001C0607">
        <w:t xml:space="preserve">ectory of a project may be apparent not long after completion, which may support the typical 5-year monitoring window applied to many projects. </w:t>
      </w:r>
      <w:r w:rsidR="00BE216F">
        <w:t>N</w:t>
      </w:r>
      <w:r w:rsidR="004A47D2">
        <w:t xml:space="preserve">ative and non-native richness </w:t>
      </w:r>
      <w:r w:rsidR="00F368E1">
        <w:t xml:space="preserve">showed comparable trends </w:t>
      </w:r>
      <w:r w:rsidR="00EB6D73">
        <w:t xml:space="preserve">in </w:t>
      </w:r>
      <w:r w:rsidR="00BE216F">
        <w:t xml:space="preserve">both </w:t>
      </w:r>
      <w:r w:rsidR="00EB6D73">
        <w:t>reference and created tidal marshes</w:t>
      </w:r>
      <w:r w:rsidR="004A47D2">
        <w:t xml:space="preserve">, generally increasing with elevation and distance upriver. </w:t>
      </w:r>
      <w:r w:rsidR="00A5489C">
        <w:t>Plots located in reference sites showed no significant difference in native richness from those of created tidal marshes,</w:t>
      </w:r>
      <w:r w:rsidR="004A47D2">
        <w:t xml:space="preserve"> suggesting </w:t>
      </w:r>
      <w:r w:rsidR="00A5489C">
        <w:t xml:space="preserve">plant communities of created marshes can compositionally resemble those of natural marshes within decades, likely due to natural colonization or propagules within donor plugs. </w:t>
      </w:r>
      <w:r>
        <w:t>We hope that lessons from these investigations will</w:t>
      </w:r>
      <w:r w:rsidR="00DD057B">
        <w:t xml:space="preserve"> advance </w:t>
      </w:r>
      <w:r w:rsidR="00545157">
        <w:t>the</w:t>
      </w:r>
      <w:r w:rsidR="00DD057B">
        <w:t xml:space="preserve"> </w:t>
      </w:r>
      <w:r w:rsidR="00A5489C">
        <w:t xml:space="preserve">knowledge of </w:t>
      </w:r>
      <w:r w:rsidR="00D436A2">
        <w:t xml:space="preserve">tidal </w:t>
      </w:r>
      <w:r>
        <w:t>marsh creation</w:t>
      </w:r>
      <w:r w:rsidR="00545157">
        <w:t xml:space="preserve"> in the region,</w:t>
      </w:r>
      <w:r>
        <w:t xml:space="preserve"> </w:t>
      </w:r>
      <w:r w:rsidR="00F368E1">
        <w:t xml:space="preserve">inform future management, and </w:t>
      </w:r>
      <w:r>
        <w:t xml:space="preserve">inspire further </w:t>
      </w:r>
      <w:r w:rsidR="00F368E1">
        <w:t>research</w:t>
      </w:r>
      <w:r w:rsidR="00D436A2">
        <w:t xml:space="preserve"> in the Fraser Estuary.</w:t>
      </w:r>
    </w:p>
    <w:p w14:paraId="1AF1999B" w14:textId="77777777" w:rsidR="004D4668" w:rsidRDefault="004D4668">
      <w:pPr>
        <w:spacing w:line="240" w:lineRule="auto"/>
        <w:jc w:val="left"/>
        <w:rPr>
          <w:rFonts w:eastAsiaTheme="majorEastAsia"/>
          <w:b/>
          <w:bCs/>
          <w:color w:val="000000" w:themeColor="text1"/>
          <w:sz w:val="32"/>
          <w:szCs w:val="32"/>
        </w:rPr>
      </w:pPr>
      <w:r>
        <w:br w:type="page"/>
      </w:r>
    </w:p>
    <w:p w14:paraId="2BDB151B" w14:textId="780439C5" w:rsidR="000509B6" w:rsidRDefault="000509B6" w:rsidP="000509B6">
      <w:pPr>
        <w:pStyle w:val="Heading1"/>
        <w:numPr>
          <w:ilvl w:val="0"/>
          <w:numId w:val="0"/>
        </w:numPr>
        <w:ind w:left="432" w:hanging="432"/>
      </w:pPr>
      <w:bookmarkStart w:id="1728" w:name="_Toc96090717"/>
      <w:r>
        <w:lastRenderedPageBreak/>
        <w:t>Data Availability Statement</w:t>
      </w:r>
      <w:bookmarkEnd w:id="1728"/>
    </w:p>
    <w:p w14:paraId="5FB70EE4" w14:textId="4AA8BDF7" w:rsidR="000509B6" w:rsidRDefault="000509B6" w:rsidP="004A4304">
      <w:pPr>
        <w:spacing w:line="276" w:lineRule="auto"/>
        <w:rPr>
          <w:rFonts w:eastAsiaTheme="majorEastAsia"/>
          <w:b/>
          <w:bCs/>
        </w:rPr>
      </w:pPr>
      <w:r w:rsidRPr="000509B6">
        <w:t>The data</w:t>
      </w:r>
      <w:r>
        <w:t xml:space="preserve">, R Scripts, and other digitized materials related used in </w:t>
      </w:r>
      <w:r w:rsidRPr="000509B6">
        <w:t xml:space="preserve">this study are openly available </w:t>
      </w:r>
      <w:r>
        <w:t>o</w:t>
      </w:r>
      <w:r w:rsidRPr="000509B6">
        <w:t>n</w:t>
      </w:r>
      <w:r>
        <w:t xml:space="preserve"> </w:t>
      </w:r>
      <w:proofErr w:type="spellStart"/>
      <w:r>
        <w:t>Github</w:t>
      </w:r>
      <w:proofErr w:type="spellEnd"/>
      <w:r>
        <w:t xml:space="preserve"> </w:t>
      </w:r>
      <w:r w:rsidRPr="000509B6">
        <w:t xml:space="preserve">at </w:t>
      </w:r>
      <w:hyperlink r:id="rId38" w:history="1">
        <w:r w:rsidRPr="0095776D">
          <w:rPr>
            <w:rStyle w:val="Hyperlink"/>
          </w:rPr>
          <w:t>https://github.com/dstewart86/FRE_CreatedTidalMarshes_2022</w:t>
        </w:r>
      </w:hyperlink>
      <w:r>
        <w:t xml:space="preserve">. The authors request that </w:t>
      </w:r>
      <w:r w:rsidR="008752F8">
        <w:t xml:space="preserve">appropriate credit be given should these materials be used for further study. </w:t>
      </w:r>
      <w:r w:rsidR="004A4304">
        <w:t xml:space="preserve">We recommend </w:t>
      </w:r>
      <w:r w:rsidR="004A4304">
        <w:fldChar w:fldCharType="begin"/>
      </w:r>
      <w:r w:rsidR="00D96D53">
        <w:instrText xml:space="preserve"> ADDIN ZOTERO_ITEM CSL_CITATION {"citationID":"Kg9DXRwZ","properties":{"formattedCitation":"(Lievesley et al. 2016)","plainCitation":"(Lievesley et al. 2016)","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4A4304">
        <w:fldChar w:fldCharType="separate"/>
      </w:r>
      <w:r w:rsidR="004A4304">
        <w:rPr>
          <w:noProof/>
        </w:rPr>
        <w:t>(Lievesley et al. 2016)</w:t>
      </w:r>
      <w:r w:rsidR="004A4304">
        <w:fldChar w:fldCharType="end"/>
      </w:r>
      <w:r w:rsidR="004A4304">
        <w:t xml:space="preserve"> be cited for 2015 data, and this report be cited for 2021 data. </w:t>
      </w:r>
    </w:p>
    <w:p w14:paraId="4844CB3D" w14:textId="77777777" w:rsidR="004A4304" w:rsidRDefault="004A4304">
      <w:pPr>
        <w:spacing w:line="240" w:lineRule="auto"/>
        <w:jc w:val="left"/>
        <w:rPr>
          <w:rFonts w:eastAsiaTheme="majorEastAsia"/>
          <w:b/>
          <w:bCs/>
          <w:color w:val="000000" w:themeColor="text1"/>
          <w:sz w:val="32"/>
          <w:szCs w:val="32"/>
        </w:rPr>
      </w:pPr>
      <w:r>
        <w:br w:type="page"/>
      </w:r>
    </w:p>
    <w:p w14:paraId="3DA8732A" w14:textId="328F8DEF" w:rsidR="001859BB" w:rsidRDefault="001859BB" w:rsidP="005D0F62">
      <w:pPr>
        <w:pStyle w:val="Heading1"/>
        <w:numPr>
          <w:ilvl w:val="0"/>
          <w:numId w:val="0"/>
        </w:numPr>
        <w:ind w:left="432" w:hanging="432"/>
      </w:pPr>
      <w:bookmarkStart w:id="1729" w:name="_Toc96090718"/>
      <w:r>
        <w:lastRenderedPageBreak/>
        <w:t>Works Cited</w:t>
      </w:r>
      <w:bookmarkEnd w:id="1729"/>
    </w:p>
    <w:p w14:paraId="2A77F6E9" w14:textId="77777777" w:rsidR="00782C24" w:rsidRPr="00782C24" w:rsidRDefault="001859BB" w:rsidP="00782C24">
      <w:pPr>
        <w:pStyle w:val="Bibliography"/>
        <w:jc w:val="left"/>
        <w:rPr>
          <w:lang w:val="en-GB"/>
        </w:rPr>
      </w:pPr>
      <w:r>
        <w:fldChar w:fldCharType="begin"/>
      </w:r>
      <w:r w:rsidR="00782C24">
        <w:instrText xml:space="preserve"> ADDIN ZOTERO_BIBL {"uncited":[],"omitted":[],"custom":[]} CSL_BIBLIOGRAPHY </w:instrText>
      </w:r>
      <w:r>
        <w:fldChar w:fldCharType="separate"/>
      </w:r>
      <w:r w:rsidR="00782C24" w:rsidRPr="00782C24">
        <w:rPr>
          <w:lang w:val="en-GB"/>
        </w:rPr>
        <w:t>Adams MA. 1993. Purple loosestrife in the Fraser River Estuary. Technical Report H-93-01. Fraser River Estuary Management Program Office, New Westminster, B.C.</w:t>
      </w:r>
    </w:p>
    <w:p w14:paraId="57480F87" w14:textId="77777777" w:rsidR="00782C24" w:rsidRPr="00782C24" w:rsidRDefault="00782C24" w:rsidP="00782C24">
      <w:pPr>
        <w:pStyle w:val="Bibliography"/>
        <w:jc w:val="left"/>
        <w:rPr>
          <w:lang w:val="en-GB"/>
        </w:rPr>
      </w:pPr>
      <w:r w:rsidRPr="00782C24">
        <w:rPr>
          <w:lang w:val="en-GB"/>
        </w:rPr>
        <w:t xml:space="preserve">Adams MA, Williams GL. 2004. Tidal marshes of the Fraser River estuary: composition, structure, and a history of marsh creation efforts to 1997. Pages 147–172 in Groulx DC, </w:t>
      </w:r>
      <w:proofErr w:type="spellStart"/>
      <w:r w:rsidRPr="00782C24">
        <w:rPr>
          <w:lang w:val="en-GB"/>
        </w:rPr>
        <w:t>Luternauer</w:t>
      </w:r>
      <w:proofErr w:type="spellEnd"/>
      <w:r w:rsidRPr="00782C24">
        <w:rPr>
          <w:lang w:val="en-GB"/>
        </w:rPr>
        <w:t xml:space="preserve"> JL, </w:t>
      </w:r>
      <w:proofErr w:type="spellStart"/>
      <w:r w:rsidRPr="00782C24">
        <w:rPr>
          <w:lang w:val="en-GB"/>
        </w:rPr>
        <w:t>Bilderback</w:t>
      </w:r>
      <w:proofErr w:type="spellEnd"/>
      <w:r w:rsidRPr="00782C24">
        <w:rPr>
          <w:lang w:val="en-GB"/>
        </w:rPr>
        <w:t xml:space="preserve"> DE, editors. Fraser River Delta, British Columbia: Issues of an Urban Estuary.</w:t>
      </w:r>
    </w:p>
    <w:p w14:paraId="02888171" w14:textId="77777777" w:rsidR="00782C24" w:rsidRPr="00782C24" w:rsidRDefault="00782C24" w:rsidP="00782C24">
      <w:pPr>
        <w:pStyle w:val="Bibliography"/>
        <w:jc w:val="left"/>
        <w:rPr>
          <w:lang w:val="en-GB"/>
        </w:rPr>
      </w:pPr>
      <w:r w:rsidRPr="00782C24">
        <w:rPr>
          <w:lang w:val="en-GB"/>
        </w:rPr>
        <w:t xml:space="preserve">Allan E, Weisser W, </w:t>
      </w:r>
      <w:proofErr w:type="spellStart"/>
      <w:r w:rsidRPr="00782C24">
        <w:rPr>
          <w:lang w:val="en-GB"/>
        </w:rPr>
        <w:t>Weigelt</w:t>
      </w:r>
      <w:proofErr w:type="spellEnd"/>
      <w:r w:rsidRPr="00782C24">
        <w:rPr>
          <w:lang w:val="en-GB"/>
        </w:rPr>
        <w:t xml:space="preserve"> A, </w:t>
      </w:r>
      <w:proofErr w:type="spellStart"/>
      <w:r w:rsidRPr="00782C24">
        <w:rPr>
          <w:lang w:val="en-GB"/>
        </w:rPr>
        <w:t>Roscher</w:t>
      </w:r>
      <w:proofErr w:type="spellEnd"/>
      <w:r w:rsidRPr="00782C24">
        <w:rPr>
          <w:lang w:val="en-GB"/>
        </w:rPr>
        <w:t xml:space="preserve"> C, Fischer M, Hillebrand H. 2011. More diverse plant communities have higher functioning over time due to turnover in complementary dominant species. Proceedings of the National Academy of Sciences </w:t>
      </w:r>
      <w:r w:rsidRPr="00782C24">
        <w:rPr>
          <w:b/>
          <w:bCs/>
          <w:lang w:val="en-GB"/>
        </w:rPr>
        <w:t>108</w:t>
      </w:r>
      <w:r w:rsidRPr="00782C24">
        <w:rPr>
          <w:lang w:val="en-GB"/>
        </w:rPr>
        <w:t>:17034–17039.</w:t>
      </w:r>
    </w:p>
    <w:p w14:paraId="49DA85E5" w14:textId="77777777" w:rsidR="00782C24" w:rsidRPr="00782C24" w:rsidRDefault="00782C24" w:rsidP="00782C24">
      <w:pPr>
        <w:pStyle w:val="Bibliography"/>
        <w:jc w:val="left"/>
        <w:rPr>
          <w:lang w:val="en-GB"/>
        </w:rPr>
      </w:pPr>
      <w:proofErr w:type="spellStart"/>
      <w:r w:rsidRPr="00782C24">
        <w:rPr>
          <w:lang w:val="en-GB"/>
        </w:rPr>
        <w:t>Alldred</w:t>
      </w:r>
      <w:proofErr w:type="spellEnd"/>
      <w:r w:rsidRPr="00782C24">
        <w:rPr>
          <w:lang w:val="en-GB"/>
        </w:rPr>
        <w:t xml:space="preserve"> M, Baines SB. 2016. Effects of wetland plants on denitrification rates: a meta-analysis. Ecological Applications </w:t>
      </w:r>
      <w:r w:rsidRPr="00782C24">
        <w:rPr>
          <w:b/>
          <w:bCs/>
          <w:lang w:val="en-GB"/>
        </w:rPr>
        <w:t>26</w:t>
      </w:r>
      <w:r w:rsidRPr="00782C24">
        <w:rPr>
          <w:lang w:val="en-GB"/>
        </w:rPr>
        <w:t>:676–685.</w:t>
      </w:r>
    </w:p>
    <w:p w14:paraId="5F4F84B9" w14:textId="77777777" w:rsidR="00782C24" w:rsidRPr="00782C24" w:rsidRDefault="00782C24" w:rsidP="00782C24">
      <w:pPr>
        <w:pStyle w:val="Bibliography"/>
        <w:jc w:val="left"/>
        <w:rPr>
          <w:lang w:val="en-GB"/>
        </w:rPr>
      </w:pPr>
      <w:r w:rsidRPr="00782C24">
        <w:rPr>
          <w:lang w:val="en-GB"/>
        </w:rPr>
        <w:t xml:space="preserve">Arias-Ortiz A, Oikawa PY, Carlin J, </w:t>
      </w:r>
      <w:proofErr w:type="spellStart"/>
      <w:r w:rsidRPr="00782C24">
        <w:rPr>
          <w:lang w:val="en-GB"/>
        </w:rPr>
        <w:t>Masqué</w:t>
      </w:r>
      <w:proofErr w:type="spellEnd"/>
      <w:r w:rsidRPr="00782C24">
        <w:rPr>
          <w:lang w:val="en-GB"/>
        </w:rPr>
        <w:t xml:space="preserve"> P, Shahan J, </w:t>
      </w:r>
      <w:proofErr w:type="spellStart"/>
      <w:r w:rsidRPr="00782C24">
        <w:rPr>
          <w:lang w:val="en-GB"/>
        </w:rPr>
        <w:t>Kanneg</w:t>
      </w:r>
      <w:proofErr w:type="spellEnd"/>
      <w:r w:rsidRPr="00782C24">
        <w:rPr>
          <w:lang w:val="en-GB"/>
        </w:rPr>
        <w:t xml:space="preserve"> S, </w:t>
      </w:r>
      <w:proofErr w:type="spellStart"/>
      <w:r w:rsidRPr="00782C24">
        <w:rPr>
          <w:lang w:val="en-GB"/>
        </w:rPr>
        <w:t>Paytan</w:t>
      </w:r>
      <w:proofErr w:type="spellEnd"/>
      <w:r w:rsidRPr="00782C24">
        <w:rPr>
          <w:lang w:val="en-GB"/>
        </w:rPr>
        <w:t xml:space="preserve"> A, </w:t>
      </w:r>
      <w:proofErr w:type="spellStart"/>
      <w:r w:rsidRPr="00782C24">
        <w:rPr>
          <w:lang w:val="en-GB"/>
        </w:rPr>
        <w:t>Baldocchi</w:t>
      </w:r>
      <w:proofErr w:type="spellEnd"/>
      <w:r w:rsidRPr="00782C24">
        <w:rPr>
          <w:lang w:val="en-GB"/>
        </w:rPr>
        <w:t xml:space="preserve"> DD. 2021. Tidal and Nontidal Marsh Restoration: A Trade-Off Between Carbon Sequestration, Methane Emissions, and Soil Accretion. Journal of Geophysical Research: </w:t>
      </w:r>
      <w:proofErr w:type="spellStart"/>
      <w:r w:rsidRPr="00782C24">
        <w:rPr>
          <w:lang w:val="en-GB"/>
        </w:rPr>
        <w:t>Biogeosciences</w:t>
      </w:r>
      <w:proofErr w:type="spellEnd"/>
      <w:r w:rsidRPr="00782C24">
        <w:rPr>
          <w:lang w:val="en-GB"/>
        </w:rPr>
        <w:t xml:space="preserve"> </w:t>
      </w:r>
      <w:proofErr w:type="gramStart"/>
      <w:r w:rsidRPr="00782C24">
        <w:rPr>
          <w:b/>
          <w:bCs/>
          <w:lang w:val="en-GB"/>
        </w:rPr>
        <w:t>126</w:t>
      </w:r>
      <w:r w:rsidRPr="00782C24">
        <w:rPr>
          <w:lang w:val="en-GB"/>
        </w:rPr>
        <w:t>:e</w:t>
      </w:r>
      <w:proofErr w:type="gramEnd"/>
      <w:r w:rsidRPr="00782C24">
        <w:rPr>
          <w:lang w:val="en-GB"/>
        </w:rPr>
        <w:t>2021JG006573.</w:t>
      </w:r>
    </w:p>
    <w:p w14:paraId="08A39895" w14:textId="77777777" w:rsidR="00782C24" w:rsidRPr="00782C24" w:rsidRDefault="00782C24" w:rsidP="00782C24">
      <w:pPr>
        <w:pStyle w:val="Bibliography"/>
        <w:jc w:val="left"/>
        <w:rPr>
          <w:lang w:val="en-GB"/>
        </w:rPr>
      </w:pPr>
      <w:r w:rsidRPr="00782C24">
        <w:rPr>
          <w:lang w:val="en-GB"/>
        </w:rPr>
        <w:t>Avenza Systems Inc. 2021. Avenza Maps. Toronto, Ontario.</w:t>
      </w:r>
    </w:p>
    <w:p w14:paraId="07214AC6" w14:textId="77777777" w:rsidR="00782C24" w:rsidRPr="00782C24" w:rsidRDefault="00782C24" w:rsidP="00782C24">
      <w:pPr>
        <w:pStyle w:val="Bibliography"/>
        <w:jc w:val="left"/>
        <w:rPr>
          <w:lang w:val="en-GB"/>
        </w:rPr>
      </w:pPr>
      <w:proofErr w:type="spellStart"/>
      <w:r w:rsidRPr="00782C24">
        <w:rPr>
          <w:lang w:val="en-GB"/>
        </w:rPr>
        <w:t>Balke</w:t>
      </w:r>
      <w:proofErr w:type="spellEnd"/>
      <w:r w:rsidRPr="00782C24">
        <w:rPr>
          <w:lang w:val="en-GB"/>
        </w:rPr>
        <w:t xml:space="preserve"> E. 2017. Investigating the role of elevated salinity in the recession of a large brackish marsh in the Fraser River Estuary. Pages 1–108. Master’s Project. Simon Fraser University &amp; British Columbia Institute of Technology, Burnaby.</w:t>
      </w:r>
    </w:p>
    <w:p w14:paraId="233E3BB7" w14:textId="77777777" w:rsidR="00782C24" w:rsidRPr="00782C24" w:rsidRDefault="00782C24" w:rsidP="00782C24">
      <w:pPr>
        <w:pStyle w:val="Bibliography"/>
        <w:jc w:val="left"/>
        <w:rPr>
          <w:lang w:val="en-GB"/>
        </w:rPr>
      </w:pPr>
      <w:proofErr w:type="spellStart"/>
      <w:r w:rsidRPr="00782C24">
        <w:rPr>
          <w:lang w:val="en-GB"/>
        </w:rPr>
        <w:t>Barbier</w:t>
      </w:r>
      <w:proofErr w:type="spellEnd"/>
      <w:r w:rsidRPr="00782C24">
        <w:rPr>
          <w:lang w:val="en-GB"/>
        </w:rPr>
        <w:t xml:space="preserve"> EB, Hacker SD, Kennedy C, Koch EW, Stier AC, Silliman BR. 2011. The value of estuarine and coastal ecosystem services. Ecological Monographs </w:t>
      </w:r>
      <w:r w:rsidRPr="00782C24">
        <w:rPr>
          <w:b/>
          <w:bCs/>
          <w:lang w:val="en-GB"/>
        </w:rPr>
        <w:t>81</w:t>
      </w:r>
      <w:r w:rsidRPr="00782C24">
        <w:rPr>
          <w:lang w:val="en-GB"/>
        </w:rPr>
        <w:t>:169–193.</w:t>
      </w:r>
    </w:p>
    <w:p w14:paraId="25858E49" w14:textId="77777777" w:rsidR="00782C24" w:rsidRPr="00782C24" w:rsidRDefault="00782C24" w:rsidP="00782C24">
      <w:pPr>
        <w:pStyle w:val="Bibliography"/>
        <w:jc w:val="left"/>
        <w:rPr>
          <w:lang w:val="en-GB"/>
        </w:rPr>
      </w:pPr>
      <w:proofErr w:type="spellStart"/>
      <w:r w:rsidRPr="00782C24">
        <w:rPr>
          <w:lang w:val="en-GB"/>
        </w:rPr>
        <w:t>Bartoń</w:t>
      </w:r>
      <w:proofErr w:type="spellEnd"/>
      <w:r w:rsidRPr="00782C24">
        <w:rPr>
          <w:lang w:val="en-GB"/>
        </w:rPr>
        <w:t xml:space="preserve"> K. 2020. </w:t>
      </w:r>
      <w:proofErr w:type="spellStart"/>
      <w:r w:rsidRPr="00782C24">
        <w:rPr>
          <w:lang w:val="en-GB"/>
        </w:rPr>
        <w:t>MuMIn</w:t>
      </w:r>
      <w:proofErr w:type="spellEnd"/>
      <w:r w:rsidRPr="00782C24">
        <w:rPr>
          <w:lang w:val="en-GB"/>
        </w:rPr>
        <w:t>: Multi-Model Inference. Available from https://CRAN.R-project.org/package=MuMIn.</w:t>
      </w:r>
    </w:p>
    <w:p w14:paraId="0FB03FD8" w14:textId="77777777" w:rsidR="00782C24" w:rsidRPr="00782C24" w:rsidRDefault="00782C24" w:rsidP="00782C24">
      <w:pPr>
        <w:pStyle w:val="Bibliography"/>
        <w:jc w:val="left"/>
        <w:rPr>
          <w:lang w:val="en-GB"/>
        </w:rPr>
      </w:pPr>
      <w:r w:rsidRPr="00782C24">
        <w:rPr>
          <w:lang w:val="en-GB"/>
        </w:rPr>
        <w:t xml:space="preserve">Bates D, </w:t>
      </w:r>
      <w:proofErr w:type="spellStart"/>
      <w:r w:rsidRPr="00782C24">
        <w:rPr>
          <w:lang w:val="en-GB"/>
        </w:rPr>
        <w:t>Mächler</w:t>
      </w:r>
      <w:proofErr w:type="spellEnd"/>
      <w:r w:rsidRPr="00782C24">
        <w:rPr>
          <w:lang w:val="en-GB"/>
        </w:rPr>
        <w:t xml:space="preserve"> M, </w:t>
      </w:r>
      <w:proofErr w:type="spellStart"/>
      <w:r w:rsidRPr="00782C24">
        <w:rPr>
          <w:lang w:val="en-GB"/>
        </w:rPr>
        <w:t>Bolker</w:t>
      </w:r>
      <w:proofErr w:type="spellEnd"/>
      <w:r w:rsidRPr="00782C24">
        <w:rPr>
          <w:lang w:val="en-GB"/>
        </w:rPr>
        <w:t xml:space="preserve"> B, Walker S. 2015. Fitting Linear Mixed-Effects Models Using </w:t>
      </w:r>
      <w:r w:rsidRPr="00782C24">
        <w:rPr>
          <w:b/>
          <w:bCs/>
          <w:lang w:val="en-GB"/>
        </w:rPr>
        <w:t>lme4</w:t>
      </w:r>
      <w:r w:rsidRPr="00782C24">
        <w:rPr>
          <w:lang w:val="en-GB"/>
        </w:rPr>
        <w:t xml:space="preserve">. Journal of Statistical Software </w:t>
      </w:r>
      <w:r w:rsidRPr="00782C24">
        <w:rPr>
          <w:b/>
          <w:bCs/>
          <w:lang w:val="en-GB"/>
        </w:rPr>
        <w:t>67</w:t>
      </w:r>
      <w:r w:rsidRPr="00782C24">
        <w:rPr>
          <w:lang w:val="en-GB"/>
        </w:rPr>
        <w:t>. Available from http://www.jstatsoft.org/v67/i01/ (accessed September 7, 2021).</w:t>
      </w:r>
    </w:p>
    <w:p w14:paraId="778DF338" w14:textId="77777777" w:rsidR="00782C24" w:rsidRPr="00782C24" w:rsidRDefault="00782C24" w:rsidP="00782C24">
      <w:pPr>
        <w:pStyle w:val="Bibliography"/>
        <w:jc w:val="left"/>
        <w:rPr>
          <w:lang w:val="en-GB"/>
        </w:rPr>
      </w:pPr>
      <w:proofErr w:type="spellStart"/>
      <w:r w:rsidRPr="00782C24">
        <w:rPr>
          <w:lang w:val="en-GB"/>
        </w:rPr>
        <w:t>Bilkovic</w:t>
      </w:r>
      <w:proofErr w:type="spellEnd"/>
      <w:r w:rsidRPr="00782C24">
        <w:rPr>
          <w:lang w:val="en-GB"/>
        </w:rPr>
        <w:t xml:space="preserve"> DM, Mitchell M, Davis J, Andrews E, King A, Mason P, Herman J, </w:t>
      </w:r>
      <w:proofErr w:type="spellStart"/>
      <w:r w:rsidRPr="00782C24">
        <w:rPr>
          <w:lang w:val="en-GB"/>
        </w:rPr>
        <w:t>Tahvildari</w:t>
      </w:r>
      <w:proofErr w:type="spellEnd"/>
      <w:r w:rsidRPr="00782C24">
        <w:rPr>
          <w:lang w:val="en-GB"/>
        </w:rPr>
        <w:t xml:space="preserve"> N, Davis J. 2017. Review of boat wake wave impacts on shoreline erosion and potential solutions for the Chesapeake Bay. Pages 1–68. STAC Publication 17-002. Edgewater, MD.</w:t>
      </w:r>
    </w:p>
    <w:p w14:paraId="1BB89C90" w14:textId="77777777" w:rsidR="00782C24" w:rsidRPr="00782C24" w:rsidRDefault="00782C24" w:rsidP="00782C24">
      <w:pPr>
        <w:pStyle w:val="Bibliography"/>
        <w:jc w:val="left"/>
        <w:rPr>
          <w:lang w:val="en-GB"/>
        </w:rPr>
      </w:pPr>
      <w:proofErr w:type="spellStart"/>
      <w:r w:rsidRPr="00782C24">
        <w:rPr>
          <w:lang w:val="en-GB"/>
        </w:rPr>
        <w:t>Bilkovic</w:t>
      </w:r>
      <w:proofErr w:type="spellEnd"/>
      <w:r w:rsidRPr="00782C24">
        <w:rPr>
          <w:lang w:val="en-GB"/>
        </w:rPr>
        <w:t xml:space="preserve"> DM, Mitchell MM, Davis J, Herman J, Andrews E, King A, Mason P, </w:t>
      </w:r>
      <w:proofErr w:type="spellStart"/>
      <w:r w:rsidRPr="00782C24">
        <w:rPr>
          <w:lang w:val="en-GB"/>
        </w:rPr>
        <w:t>Tahvildari</w:t>
      </w:r>
      <w:proofErr w:type="spellEnd"/>
      <w:r w:rsidRPr="00782C24">
        <w:rPr>
          <w:lang w:val="en-GB"/>
        </w:rPr>
        <w:t xml:space="preserve"> N, Davis J, Dixon RL. 2019. Defining boat wake impacts on shoreline stability toward management and policy solutions. Ocean &amp; Coastal Management </w:t>
      </w:r>
      <w:r w:rsidRPr="00782C24">
        <w:rPr>
          <w:b/>
          <w:bCs/>
          <w:lang w:val="en-GB"/>
        </w:rPr>
        <w:t>182</w:t>
      </w:r>
      <w:r w:rsidRPr="00782C24">
        <w:rPr>
          <w:lang w:val="en-GB"/>
        </w:rPr>
        <w:t>:104945.</w:t>
      </w:r>
    </w:p>
    <w:p w14:paraId="145B0579" w14:textId="77777777" w:rsidR="00782C24" w:rsidRPr="00782C24" w:rsidRDefault="00782C24" w:rsidP="00782C24">
      <w:pPr>
        <w:pStyle w:val="Bibliography"/>
        <w:jc w:val="left"/>
        <w:rPr>
          <w:lang w:val="en-GB"/>
        </w:rPr>
      </w:pPr>
      <w:proofErr w:type="spellStart"/>
      <w:r w:rsidRPr="00782C24">
        <w:rPr>
          <w:lang w:val="en-GB"/>
        </w:rPr>
        <w:t>Borde</w:t>
      </w:r>
      <w:proofErr w:type="spellEnd"/>
      <w:r w:rsidRPr="00782C24">
        <w:rPr>
          <w:lang w:val="en-GB"/>
        </w:rPr>
        <w:t xml:space="preserve"> AB, </w:t>
      </w:r>
      <w:proofErr w:type="spellStart"/>
      <w:r w:rsidRPr="00782C24">
        <w:rPr>
          <w:lang w:val="en-GB"/>
        </w:rPr>
        <w:t>Diefenderfer</w:t>
      </w:r>
      <w:proofErr w:type="spellEnd"/>
      <w:r w:rsidRPr="00782C24">
        <w:rPr>
          <w:lang w:val="en-GB"/>
        </w:rPr>
        <w:t xml:space="preserve"> HL, Cullinan VI, Zimmerman SA, Thom RM. 2020. Ecohydrology of wetland plant communities along an estuarine to tidal river gradient. Ecosphere </w:t>
      </w:r>
      <w:proofErr w:type="gramStart"/>
      <w:r w:rsidRPr="00782C24">
        <w:rPr>
          <w:b/>
          <w:bCs/>
          <w:lang w:val="en-GB"/>
        </w:rPr>
        <w:t>11</w:t>
      </w:r>
      <w:r w:rsidRPr="00782C24">
        <w:rPr>
          <w:lang w:val="en-GB"/>
        </w:rPr>
        <w:t>:e</w:t>
      </w:r>
      <w:proofErr w:type="gramEnd"/>
      <w:r w:rsidRPr="00782C24">
        <w:rPr>
          <w:lang w:val="en-GB"/>
        </w:rPr>
        <w:t>03185.</w:t>
      </w:r>
    </w:p>
    <w:p w14:paraId="02EDBF8A" w14:textId="77777777" w:rsidR="00782C24" w:rsidRPr="00782C24" w:rsidRDefault="00782C24" w:rsidP="00782C24">
      <w:pPr>
        <w:pStyle w:val="Bibliography"/>
        <w:jc w:val="left"/>
        <w:rPr>
          <w:lang w:val="en-GB"/>
        </w:rPr>
      </w:pPr>
      <w:r w:rsidRPr="00782C24">
        <w:rPr>
          <w:lang w:val="en-GB"/>
        </w:rPr>
        <w:t xml:space="preserve">Bottom DL, </w:t>
      </w:r>
      <w:proofErr w:type="spellStart"/>
      <w:r w:rsidRPr="00782C24">
        <w:rPr>
          <w:lang w:val="en-GB"/>
        </w:rPr>
        <w:t>Simenstad</w:t>
      </w:r>
      <w:proofErr w:type="spellEnd"/>
      <w:r w:rsidRPr="00782C24">
        <w:rPr>
          <w:lang w:val="en-GB"/>
        </w:rPr>
        <w:t xml:space="preserve"> CA, Burke J, Baptista AM, Jay DA. 2005. Salmon at river’s end: the role of the estuary in the decline and recovery of Columbia River salmon. Page 246. NOAA Tech. Memo NMFS-NWFSC-68. U.S. Dept. </w:t>
      </w:r>
      <w:proofErr w:type="spellStart"/>
      <w:r w:rsidRPr="00782C24">
        <w:rPr>
          <w:lang w:val="en-GB"/>
        </w:rPr>
        <w:t>Commer</w:t>
      </w:r>
      <w:proofErr w:type="spellEnd"/>
      <w:r w:rsidRPr="00782C24">
        <w:rPr>
          <w:lang w:val="en-GB"/>
        </w:rPr>
        <w:t>. Available from https://pdxscholar.library.pdx.edu/cgi/viewcontent.cgi?article=1023&amp;context=cengin_fac.</w:t>
      </w:r>
    </w:p>
    <w:p w14:paraId="75D9B6AB" w14:textId="77777777" w:rsidR="00782C24" w:rsidRPr="00782C24" w:rsidRDefault="00782C24" w:rsidP="00782C24">
      <w:pPr>
        <w:pStyle w:val="Bibliography"/>
        <w:jc w:val="left"/>
        <w:rPr>
          <w:lang w:val="en-GB"/>
        </w:rPr>
      </w:pPr>
      <w:r w:rsidRPr="00782C24">
        <w:rPr>
          <w:lang w:val="en-GB"/>
        </w:rPr>
        <w:t xml:space="preserve">Boyle CA. 1997. Changes in land cover and subsequent effects on Lower Fraser Basin ecosystems from 1827 to 1990. Environmental Management </w:t>
      </w:r>
      <w:r w:rsidRPr="00782C24">
        <w:rPr>
          <w:b/>
          <w:bCs/>
          <w:lang w:val="en-GB"/>
        </w:rPr>
        <w:t>21</w:t>
      </w:r>
      <w:r w:rsidRPr="00782C24">
        <w:rPr>
          <w:lang w:val="en-GB"/>
        </w:rPr>
        <w:t>:185–196.</w:t>
      </w:r>
    </w:p>
    <w:p w14:paraId="3C41BE67" w14:textId="77777777" w:rsidR="00782C24" w:rsidRPr="00782C24" w:rsidRDefault="00782C24" w:rsidP="00782C24">
      <w:pPr>
        <w:pStyle w:val="Bibliography"/>
        <w:jc w:val="left"/>
        <w:rPr>
          <w:lang w:val="en-GB"/>
        </w:rPr>
      </w:pPr>
      <w:r w:rsidRPr="00782C24">
        <w:rPr>
          <w:lang w:val="en-GB"/>
        </w:rPr>
        <w:t xml:space="preserve">Bradford MJ, Macdonald JS, </w:t>
      </w:r>
      <w:proofErr w:type="spellStart"/>
      <w:r w:rsidRPr="00782C24">
        <w:rPr>
          <w:lang w:val="en-GB"/>
        </w:rPr>
        <w:t>Levings</w:t>
      </w:r>
      <w:proofErr w:type="spellEnd"/>
      <w:r w:rsidRPr="00782C24">
        <w:rPr>
          <w:lang w:val="en-GB"/>
        </w:rPr>
        <w:t xml:space="preserve"> CD. 2017. Monitoring fish habitat compensation in the Pacific region: lessons from the past 30 years. Page vi + 26. 2017/033, DFO Can. Sci. </w:t>
      </w:r>
      <w:proofErr w:type="spellStart"/>
      <w:r w:rsidRPr="00782C24">
        <w:rPr>
          <w:lang w:val="en-GB"/>
        </w:rPr>
        <w:t>Advis</w:t>
      </w:r>
      <w:proofErr w:type="spellEnd"/>
      <w:r w:rsidRPr="00782C24">
        <w:rPr>
          <w:lang w:val="en-GB"/>
        </w:rPr>
        <w:t>. Sec. Res. Doc. Fisheries and Oceans Canada, Ottawa.</w:t>
      </w:r>
    </w:p>
    <w:p w14:paraId="41323EC6" w14:textId="77777777" w:rsidR="00782C24" w:rsidRPr="00782C24" w:rsidRDefault="00782C24" w:rsidP="00782C24">
      <w:pPr>
        <w:pStyle w:val="Bibliography"/>
        <w:jc w:val="left"/>
        <w:rPr>
          <w:lang w:val="en-GB"/>
        </w:rPr>
      </w:pPr>
      <w:r w:rsidRPr="00782C24">
        <w:rPr>
          <w:lang w:val="en-GB"/>
        </w:rPr>
        <w:t xml:space="preserve">Broome SW, Craft CB, Burchell MR. 2019. Tidal marsh creation. Pages 789–816 in </w:t>
      </w:r>
      <w:proofErr w:type="spellStart"/>
      <w:r w:rsidRPr="00782C24">
        <w:rPr>
          <w:lang w:val="en-GB"/>
        </w:rPr>
        <w:t>Perillo</w:t>
      </w:r>
      <w:proofErr w:type="spellEnd"/>
      <w:r w:rsidRPr="00782C24">
        <w:rPr>
          <w:lang w:val="en-GB"/>
        </w:rPr>
        <w:t xml:space="preserve"> GME, </w:t>
      </w:r>
      <w:proofErr w:type="spellStart"/>
      <w:r w:rsidRPr="00782C24">
        <w:rPr>
          <w:lang w:val="en-GB"/>
        </w:rPr>
        <w:t>Wolanski</w:t>
      </w:r>
      <w:proofErr w:type="spellEnd"/>
      <w:r w:rsidRPr="00782C24">
        <w:rPr>
          <w:lang w:val="en-GB"/>
        </w:rPr>
        <w:t xml:space="preserve"> E, Cahoon DR, Hopkinson CS, editors. Coastal wetlands: an integrated ecosystem approach2nd edition. Elsevier, Amsterdam.</w:t>
      </w:r>
    </w:p>
    <w:p w14:paraId="3F9F051A" w14:textId="77777777" w:rsidR="00782C24" w:rsidRPr="00782C24" w:rsidRDefault="00782C24" w:rsidP="00782C24">
      <w:pPr>
        <w:pStyle w:val="Bibliography"/>
        <w:jc w:val="left"/>
        <w:rPr>
          <w:lang w:val="en-GB"/>
        </w:rPr>
      </w:pPr>
      <w:r w:rsidRPr="00782C24">
        <w:rPr>
          <w:lang w:val="en-GB"/>
        </w:rPr>
        <w:t xml:space="preserve">Brophy LS, Greene CM, Hare VC, </w:t>
      </w:r>
      <w:proofErr w:type="spellStart"/>
      <w:r w:rsidRPr="00782C24">
        <w:rPr>
          <w:lang w:val="en-GB"/>
        </w:rPr>
        <w:t>Holycross</w:t>
      </w:r>
      <w:proofErr w:type="spellEnd"/>
      <w:r w:rsidRPr="00782C24">
        <w:rPr>
          <w:lang w:val="en-GB"/>
        </w:rPr>
        <w:t xml:space="preserve"> B, Lanier A, Heady WN, O’Connor K, </w:t>
      </w:r>
      <w:proofErr w:type="spellStart"/>
      <w:r w:rsidRPr="00782C24">
        <w:rPr>
          <w:lang w:val="en-GB"/>
        </w:rPr>
        <w:t>Imaki</w:t>
      </w:r>
      <w:proofErr w:type="spellEnd"/>
      <w:r w:rsidRPr="00782C24">
        <w:rPr>
          <w:lang w:val="en-GB"/>
        </w:rPr>
        <w:t xml:space="preserve"> H, Haddad T, Dana R. 2019. Insights into estuary habitat loss in the western United States using a new method for mapping maximum extent of tidal wetlands. PLOS ONE </w:t>
      </w:r>
      <w:proofErr w:type="gramStart"/>
      <w:r w:rsidRPr="00782C24">
        <w:rPr>
          <w:b/>
          <w:bCs/>
          <w:lang w:val="en-GB"/>
        </w:rPr>
        <w:t>14</w:t>
      </w:r>
      <w:r w:rsidRPr="00782C24">
        <w:rPr>
          <w:lang w:val="en-GB"/>
        </w:rPr>
        <w:t>:e</w:t>
      </w:r>
      <w:proofErr w:type="gramEnd"/>
      <w:r w:rsidRPr="00782C24">
        <w:rPr>
          <w:lang w:val="en-GB"/>
        </w:rPr>
        <w:t>0218558.</w:t>
      </w:r>
    </w:p>
    <w:p w14:paraId="529381BF" w14:textId="77777777" w:rsidR="00782C24" w:rsidRPr="00782C24" w:rsidRDefault="00782C24" w:rsidP="00782C24">
      <w:pPr>
        <w:pStyle w:val="Bibliography"/>
        <w:jc w:val="left"/>
        <w:rPr>
          <w:lang w:val="en-GB"/>
        </w:rPr>
      </w:pPr>
      <w:r w:rsidRPr="00782C24">
        <w:rPr>
          <w:lang w:val="en-GB"/>
        </w:rPr>
        <w:t xml:space="preserve">Butler RW, Campbell RW. 1987. The birds of the Fraser River Delta: populations, </w:t>
      </w:r>
      <w:proofErr w:type="gramStart"/>
      <w:r w:rsidRPr="00782C24">
        <w:rPr>
          <w:lang w:val="en-GB"/>
        </w:rPr>
        <w:t>ecology</w:t>
      </w:r>
      <w:proofErr w:type="gramEnd"/>
      <w:r w:rsidRPr="00782C24">
        <w:rPr>
          <w:lang w:val="en-GB"/>
        </w:rPr>
        <w:t xml:space="preserve"> and international significance. Occasional Paper </w:t>
      </w:r>
      <w:r w:rsidRPr="00782C24">
        <w:rPr>
          <w:b/>
          <w:bCs/>
          <w:lang w:val="en-GB"/>
        </w:rPr>
        <w:t>65</w:t>
      </w:r>
      <w:r w:rsidRPr="00782C24">
        <w:rPr>
          <w:lang w:val="en-GB"/>
        </w:rPr>
        <w:t>:1–73.</w:t>
      </w:r>
    </w:p>
    <w:p w14:paraId="7FE56B47" w14:textId="77777777" w:rsidR="00782C24" w:rsidRPr="00782C24" w:rsidRDefault="00782C24" w:rsidP="00782C24">
      <w:pPr>
        <w:pStyle w:val="Bibliography"/>
        <w:jc w:val="left"/>
        <w:rPr>
          <w:lang w:val="en-GB"/>
        </w:rPr>
      </w:pPr>
      <w:proofErr w:type="spellStart"/>
      <w:r w:rsidRPr="00782C24">
        <w:rPr>
          <w:lang w:val="en-GB"/>
        </w:rPr>
        <w:lastRenderedPageBreak/>
        <w:t>Chalifour</w:t>
      </w:r>
      <w:proofErr w:type="spellEnd"/>
      <w:r w:rsidRPr="00782C24">
        <w:rPr>
          <w:lang w:val="en-GB"/>
        </w:rPr>
        <w:t xml:space="preserve"> L, Scott DC, </w:t>
      </w:r>
      <w:proofErr w:type="spellStart"/>
      <w:r w:rsidRPr="00782C24">
        <w:rPr>
          <w:lang w:val="en-GB"/>
        </w:rPr>
        <w:t>MacDuffee</w:t>
      </w:r>
      <w:proofErr w:type="spellEnd"/>
      <w:r w:rsidRPr="00782C24">
        <w:rPr>
          <w:lang w:val="en-GB"/>
        </w:rPr>
        <w:t xml:space="preserve"> M, </w:t>
      </w:r>
      <w:proofErr w:type="spellStart"/>
      <w:r w:rsidRPr="00782C24">
        <w:rPr>
          <w:lang w:val="en-GB"/>
        </w:rPr>
        <w:t>Iacarella</w:t>
      </w:r>
      <w:proofErr w:type="spellEnd"/>
      <w:r w:rsidRPr="00782C24">
        <w:rPr>
          <w:lang w:val="en-GB"/>
        </w:rPr>
        <w:t xml:space="preserve"> JC, Martin TG, Baum JK. 2019. Habitat use by juvenile salmon, other migratory fish, and resident fish species underscores the importance of estuarine habitat mosaics. Marine Ecology Progress Series </w:t>
      </w:r>
      <w:r w:rsidRPr="00782C24">
        <w:rPr>
          <w:b/>
          <w:bCs/>
          <w:lang w:val="en-GB"/>
        </w:rPr>
        <w:t>625</w:t>
      </w:r>
      <w:r w:rsidRPr="00782C24">
        <w:rPr>
          <w:lang w:val="en-GB"/>
        </w:rPr>
        <w:t>:145–162.</w:t>
      </w:r>
    </w:p>
    <w:p w14:paraId="1F517C67" w14:textId="77777777" w:rsidR="00782C24" w:rsidRPr="00782C24" w:rsidRDefault="00782C24" w:rsidP="00782C24">
      <w:pPr>
        <w:pStyle w:val="Bibliography"/>
        <w:jc w:val="left"/>
        <w:rPr>
          <w:lang w:val="en-GB"/>
        </w:rPr>
      </w:pPr>
      <w:proofErr w:type="spellStart"/>
      <w:r w:rsidRPr="00782C24">
        <w:rPr>
          <w:lang w:val="en-GB"/>
        </w:rPr>
        <w:t>Chalifour</w:t>
      </w:r>
      <w:proofErr w:type="spellEnd"/>
      <w:r w:rsidRPr="00782C24">
        <w:rPr>
          <w:lang w:val="en-GB"/>
        </w:rPr>
        <w:t xml:space="preserve"> L, Scott DC, </w:t>
      </w:r>
      <w:proofErr w:type="spellStart"/>
      <w:r w:rsidRPr="00782C24">
        <w:rPr>
          <w:lang w:val="en-GB"/>
        </w:rPr>
        <w:t>MacDuffee</w:t>
      </w:r>
      <w:proofErr w:type="spellEnd"/>
      <w:r w:rsidRPr="00782C24">
        <w:rPr>
          <w:lang w:val="en-GB"/>
        </w:rPr>
        <w:t xml:space="preserve"> M, Stark S, Dower JF, Beacham TD, Martin TG, Baum JK. 2021. Chinook salmon exhibit long-term rearing and early marine growth in the Fraser River, British Columbia, a large urban estuary. Canadian Journal of Fisheries and Aquatic Sciences </w:t>
      </w:r>
      <w:r w:rsidRPr="00782C24">
        <w:rPr>
          <w:b/>
          <w:bCs/>
          <w:lang w:val="en-GB"/>
        </w:rPr>
        <w:t>78</w:t>
      </w:r>
      <w:r w:rsidRPr="00782C24">
        <w:rPr>
          <w:lang w:val="en-GB"/>
        </w:rPr>
        <w:t>:539–550.</w:t>
      </w:r>
    </w:p>
    <w:p w14:paraId="141E4DC4" w14:textId="77777777" w:rsidR="00782C24" w:rsidRPr="00782C24" w:rsidRDefault="00782C24" w:rsidP="00782C24">
      <w:pPr>
        <w:pStyle w:val="Bibliography"/>
        <w:jc w:val="left"/>
        <w:rPr>
          <w:lang w:val="en-GB"/>
        </w:rPr>
      </w:pPr>
      <w:r w:rsidRPr="00782C24">
        <w:rPr>
          <w:lang w:val="en-GB"/>
        </w:rPr>
        <w:t xml:space="preserve">Coleman DJ, </w:t>
      </w:r>
      <w:proofErr w:type="spellStart"/>
      <w:r w:rsidRPr="00782C24">
        <w:rPr>
          <w:lang w:val="en-GB"/>
        </w:rPr>
        <w:t>Ganju</w:t>
      </w:r>
      <w:proofErr w:type="spellEnd"/>
      <w:r w:rsidRPr="00782C24">
        <w:rPr>
          <w:lang w:val="en-GB"/>
        </w:rPr>
        <w:t xml:space="preserve"> NK, Kirwan ML. 2020. Sediment delivery to a tidal marsh platform is minimized by source decoupling and flux convergence. Journal of Geophysical Research: Earth Surface </w:t>
      </w:r>
      <w:r w:rsidRPr="00782C24">
        <w:rPr>
          <w:b/>
          <w:bCs/>
          <w:lang w:val="en-GB"/>
        </w:rPr>
        <w:t>125</w:t>
      </w:r>
      <w:r w:rsidRPr="00782C24">
        <w:rPr>
          <w:lang w:val="en-GB"/>
        </w:rPr>
        <w:t>. Available from https://onlinelibrary.wiley.com/doi/10.1029/2020JF005558.</w:t>
      </w:r>
    </w:p>
    <w:p w14:paraId="699A2394" w14:textId="77777777" w:rsidR="00782C24" w:rsidRPr="00782C24" w:rsidRDefault="00782C24" w:rsidP="00782C24">
      <w:pPr>
        <w:pStyle w:val="Bibliography"/>
        <w:jc w:val="left"/>
        <w:rPr>
          <w:lang w:val="en-GB"/>
        </w:rPr>
      </w:pPr>
      <w:r w:rsidRPr="00782C24">
        <w:rPr>
          <w:lang w:val="en-GB"/>
        </w:rPr>
        <w:t>Community Mapping Network (CMN). 2021. BIEAP - FREMP Atlas. Available from https://cmnmaps.ca/dfo_fremp/.</w:t>
      </w:r>
    </w:p>
    <w:p w14:paraId="5953DAA0" w14:textId="77777777" w:rsidR="00782C24" w:rsidRPr="00782C24" w:rsidRDefault="00782C24" w:rsidP="00782C24">
      <w:pPr>
        <w:pStyle w:val="Bibliography"/>
        <w:jc w:val="left"/>
        <w:rPr>
          <w:lang w:val="en-GB"/>
        </w:rPr>
      </w:pPr>
      <w:r w:rsidRPr="00782C24">
        <w:rPr>
          <w:lang w:val="en-GB"/>
        </w:rPr>
        <w:t xml:space="preserve">Coops H, </w:t>
      </w:r>
      <w:proofErr w:type="spellStart"/>
      <w:r w:rsidRPr="00782C24">
        <w:rPr>
          <w:lang w:val="en-GB"/>
        </w:rPr>
        <w:t>Geilen</w:t>
      </w:r>
      <w:proofErr w:type="spellEnd"/>
      <w:r w:rsidRPr="00782C24">
        <w:rPr>
          <w:lang w:val="en-GB"/>
        </w:rPr>
        <w:t xml:space="preserve"> N, </w:t>
      </w:r>
      <w:proofErr w:type="spellStart"/>
      <w:r w:rsidRPr="00782C24">
        <w:rPr>
          <w:lang w:val="en-GB"/>
        </w:rPr>
        <w:t>Verheij</w:t>
      </w:r>
      <w:proofErr w:type="spellEnd"/>
      <w:r w:rsidRPr="00782C24">
        <w:rPr>
          <w:lang w:val="en-GB"/>
        </w:rPr>
        <w:t xml:space="preserve"> HJ, </w:t>
      </w:r>
      <w:proofErr w:type="spellStart"/>
      <w:r w:rsidRPr="00782C24">
        <w:rPr>
          <w:lang w:val="en-GB"/>
        </w:rPr>
        <w:t>Boeters</w:t>
      </w:r>
      <w:proofErr w:type="spellEnd"/>
      <w:r w:rsidRPr="00782C24">
        <w:rPr>
          <w:lang w:val="en-GB"/>
        </w:rPr>
        <w:t xml:space="preserve"> R, van der Velde G. 1996a. Interactions between waves, bank erosion and emergent vegetation: an experimental study in a wave tank. Aquatic Botany </w:t>
      </w:r>
      <w:r w:rsidRPr="00782C24">
        <w:rPr>
          <w:b/>
          <w:bCs/>
          <w:lang w:val="en-GB"/>
        </w:rPr>
        <w:t>53</w:t>
      </w:r>
      <w:r w:rsidRPr="00782C24">
        <w:rPr>
          <w:lang w:val="en-GB"/>
        </w:rPr>
        <w:t>:187–198.</w:t>
      </w:r>
    </w:p>
    <w:p w14:paraId="00F7219E" w14:textId="77777777" w:rsidR="00782C24" w:rsidRPr="00782C24" w:rsidRDefault="00782C24" w:rsidP="00782C24">
      <w:pPr>
        <w:pStyle w:val="Bibliography"/>
        <w:jc w:val="left"/>
        <w:rPr>
          <w:lang w:val="en-GB"/>
        </w:rPr>
      </w:pPr>
      <w:r w:rsidRPr="00782C24">
        <w:rPr>
          <w:lang w:val="en-GB"/>
        </w:rPr>
        <w:t xml:space="preserve">Coops H, van den Brink FWB, van der Velde G. 1996b. Growth and morphological responses of four helophyte species in an experimental water-depth gradient. Aquatic Botany </w:t>
      </w:r>
      <w:r w:rsidRPr="00782C24">
        <w:rPr>
          <w:b/>
          <w:bCs/>
          <w:lang w:val="en-GB"/>
        </w:rPr>
        <w:t>54</w:t>
      </w:r>
      <w:r w:rsidRPr="00782C24">
        <w:rPr>
          <w:lang w:val="en-GB"/>
        </w:rPr>
        <w:t>:11–24.</w:t>
      </w:r>
    </w:p>
    <w:p w14:paraId="23D156AF" w14:textId="77777777" w:rsidR="00782C24" w:rsidRPr="00782C24" w:rsidRDefault="00782C24" w:rsidP="00782C24">
      <w:pPr>
        <w:pStyle w:val="Bibliography"/>
        <w:jc w:val="left"/>
        <w:rPr>
          <w:lang w:val="en-GB"/>
        </w:rPr>
      </w:pPr>
      <w:r w:rsidRPr="00782C24">
        <w:rPr>
          <w:lang w:val="en-GB"/>
        </w:rPr>
        <w:t xml:space="preserve">Correa RE, Xiao K, Conrad SR, </w:t>
      </w:r>
      <w:proofErr w:type="spellStart"/>
      <w:r w:rsidRPr="00782C24">
        <w:rPr>
          <w:lang w:val="en-GB"/>
        </w:rPr>
        <w:t>Wadnerkar</w:t>
      </w:r>
      <w:proofErr w:type="spellEnd"/>
      <w:r w:rsidRPr="00782C24">
        <w:rPr>
          <w:lang w:val="en-GB"/>
        </w:rPr>
        <w:t xml:space="preserve"> PD, Wilson AM, Sanders CJ, Santos IR. 2021. Groundwater Carbon Exports Exceed Sediment Carbon Burial in a Salt Marsh. Estuaries and </w:t>
      </w:r>
      <w:proofErr w:type="spellStart"/>
      <w:r w:rsidRPr="00782C24">
        <w:rPr>
          <w:lang w:val="en-GB"/>
        </w:rPr>
        <w:t>CoastsDOI</w:t>
      </w:r>
      <w:proofErr w:type="spellEnd"/>
      <w:r w:rsidRPr="00782C24">
        <w:rPr>
          <w:lang w:val="en-GB"/>
        </w:rPr>
        <w:t>: 10.1007/s12237-021-01021-1. Available from https://link.springer.com/10.1007/s12237-021-01021-1.</w:t>
      </w:r>
    </w:p>
    <w:p w14:paraId="30F73877" w14:textId="77777777" w:rsidR="00782C24" w:rsidRPr="00782C24" w:rsidRDefault="00782C24" w:rsidP="00782C24">
      <w:pPr>
        <w:pStyle w:val="Bibliography"/>
        <w:jc w:val="left"/>
        <w:rPr>
          <w:lang w:val="en-GB"/>
        </w:rPr>
      </w:pPr>
      <w:r w:rsidRPr="00782C24">
        <w:rPr>
          <w:lang w:val="en-GB"/>
        </w:rPr>
        <w:t xml:space="preserve">Crain CM, Silliman BR, </w:t>
      </w:r>
      <w:proofErr w:type="spellStart"/>
      <w:r w:rsidRPr="00782C24">
        <w:rPr>
          <w:lang w:val="en-GB"/>
        </w:rPr>
        <w:t>Bertness</w:t>
      </w:r>
      <w:proofErr w:type="spellEnd"/>
      <w:r w:rsidRPr="00782C24">
        <w:rPr>
          <w:lang w:val="en-GB"/>
        </w:rPr>
        <w:t xml:space="preserve"> SL, </w:t>
      </w:r>
      <w:proofErr w:type="spellStart"/>
      <w:r w:rsidRPr="00782C24">
        <w:rPr>
          <w:lang w:val="en-GB"/>
        </w:rPr>
        <w:t>Bertness</w:t>
      </w:r>
      <w:proofErr w:type="spellEnd"/>
      <w:r w:rsidRPr="00782C24">
        <w:rPr>
          <w:lang w:val="en-GB"/>
        </w:rPr>
        <w:t xml:space="preserve"> MD. 2004. Physical and biotic drivers of plant distribution across estuarine salinity gradients. Ecology </w:t>
      </w:r>
      <w:r w:rsidRPr="00782C24">
        <w:rPr>
          <w:b/>
          <w:bCs/>
          <w:lang w:val="en-GB"/>
        </w:rPr>
        <w:t>85</w:t>
      </w:r>
      <w:r w:rsidRPr="00782C24">
        <w:rPr>
          <w:lang w:val="en-GB"/>
        </w:rPr>
        <w:t>:2539–2549.</w:t>
      </w:r>
    </w:p>
    <w:p w14:paraId="173DF7C0" w14:textId="77777777" w:rsidR="00782C24" w:rsidRPr="00782C24" w:rsidRDefault="00782C24" w:rsidP="00782C24">
      <w:pPr>
        <w:pStyle w:val="Bibliography"/>
        <w:jc w:val="left"/>
        <w:rPr>
          <w:lang w:val="en-GB"/>
        </w:rPr>
      </w:pPr>
      <w:r w:rsidRPr="00782C24">
        <w:rPr>
          <w:lang w:val="en-GB"/>
        </w:rPr>
        <w:t xml:space="preserve">Crandell CJ. 2001. Effect of grazing by </w:t>
      </w:r>
      <w:r w:rsidRPr="00782C24">
        <w:rPr>
          <w:i/>
          <w:iCs/>
          <w:lang w:val="en-GB"/>
        </w:rPr>
        <w:t>Branta canadensis</w:t>
      </w:r>
      <w:r w:rsidRPr="00782C24">
        <w:rPr>
          <w:lang w:val="en-GB"/>
        </w:rPr>
        <w:t xml:space="preserve"> (Canada Geese) on the fitness of </w:t>
      </w:r>
      <w:r w:rsidRPr="00782C24">
        <w:rPr>
          <w:i/>
          <w:iCs/>
          <w:lang w:val="en-GB"/>
        </w:rPr>
        <w:t>Carex lyngbyei</w:t>
      </w:r>
      <w:r w:rsidRPr="00782C24">
        <w:rPr>
          <w:lang w:val="en-GB"/>
        </w:rPr>
        <w:t xml:space="preserve"> (Lyngby’s sedge) at a restored wetland in the Duwamish River Estuary. Master’s Thesis. University of Washington, Seattle, WA.</w:t>
      </w:r>
    </w:p>
    <w:p w14:paraId="3F5639A9" w14:textId="77777777" w:rsidR="00782C24" w:rsidRPr="00782C24" w:rsidRDefault="00782C24" w:rsidP="00782C24">
      <w:pPr>
        <w:pStyle w:val="Bibliography"/>
        <w:jc w:val="left"/>
        <w:rPr>
          <w:lang w:val="en-GB"/>
        </w:rPr>
      </w:pPr>
      <w:r w:rsidRPr="00782C24">
        <w:rPr>
          <w:lang w:val="en-GB"/>
        </w:rPr>
        <w:t xml:space="preserve">Cronk JK, </w:t>
      </w:r>
      <w:proofErr w:type="spellStart"/>
      <w:r w:rsidRPr="00782C24">
        <w:rPr>
          <w:lang w:val="en-GB"/>
        </w:rPr>
        <w:t>Fennessy</w:t>
      </w:r>
      <w:proofErr w:type="spellEnd"/>
      <w:r w:rsidRPr="00782C24">
        <w:rPr>
          <w:lang w:val="en-GB"/>
        </w:rPr>
        <w:t xml:space="preserve"> MS. 2001. Wetland plants: biology and ecology. Lewis Publishers, Boca Raton, Fla.</w:t>
      </w:r>
    </w:p>
    <w:p w14:paraId="69EECD5D" w14:textId="77777777" w:rsidR="00782C24" w:rsidRPr="00782C24" w:rsidRDefault="00782C24" w:rsidP="00782C24">
      <w:pPr>
        <w:pStyle w:val="Bibliography"/>
        <w:jc w:val="left"/>
        <w:rPr>
          <w:lang w:val="en-GB"/>
        </w:rPr>
      </w:pPr>
      <w:r w:rsidRPr="00782C24">
        <w:rPr>
          <w:lang w:val="en-GB"/>
        </w:rPr>
        <w:t>Dahl TE. 1990. Wetlands: losses in the United States 1780s to 1980s. Pages 1–14. U.S. Department of the Interior, Fish and Wildlife Research. Available from https://www.fws.gov/wetlands/documents/Wetlands-Losses-in-the-United-States-1780s-to-1980s.pdf.</w:t>
      </w:r>
    </w:p>
    <w:p w14:paraId="09495D87" w14:textId="77777777" w:rsidR="00782C24" w:rsidRPr="00782C24" w:rsidRDefault="00782C24" w:rsidP="00782C24">
      <w:pPr>
        <w:pStyle w:val="Bibliography"/>
        <w:jc w:val="left"/>
        <w:rPr>
          <w:lang w:val="en-GB"/>
        </w:rPr>
      </w:pPr>
      <w:r w:rsidRPr="00782C24">
        <w:rPr>
          <w:lang w:val="en-GB"/>
        </w:rPr>
        <w:t>Dawe NK, Boyd WS, Martin T, Anderson S, Wright M. 2015. Significant marsh primary production is being lost from the Campbell River estuary: another case of too many resident Canada Geese (</w:t>
      </w:r>
      <w:r w:rsidRPr="00782C24">
        <w:rPr>
          <w:i/>
          <w:iCs/>
          <w:lang w:val="en-GB"/>
        </w:rPr>
        <w:t>Branta canadensis</w:t>
      </w:r>
      <w:r w:rsidRPr="00782C24">
        <w:rPr>
          <w:lang w:val="en-GB"/>
        </w:rPr>
        <w:t xml:space="preserve">)? </w:t>
      </w:r>
      <w:r w:rsidRPr="00782C24">
        <w:rPr>
          <w:b/>
          <w:bCs/>
          <w:lang w:val="en-GB"/>
        </w:rPr>
        <w:t>25</w:t>
      </w:r>
      <w:r w:rsidRPr="00782C24">
        <w:rPr>
          <w:lang w:val="en-GB"/>
        </w:rPr>
        <w:t>:11.</w:t>
      </w:r>
    </w:p>
    <w:p w14:paraId="5E95B75E" w14:textId="77777777" w:rsidR="00782C24" w:rsidRPr="00782C24" w:rsidRDefault="00782C24" w:rsidP="00782C24">
      <w:pPr>
        <w:pStyle w:val="Bibliography"/>
        <w:jc w:val="left"/>
        <w:rPr>
          <w:lang w:val="en-GB"/>
        </w:rPr>
      </w:pPr>
      <w:r w:rsidRPr="00782C24">
        <w:rPr>
          <w:lang w:val="en-GB"/>
        </w:rPr>
        <w:t>Department of Fisheries and Oceans. 1986. Policy for the management of fish habitat. Pages 1–32. Communications Directorate, Ottawa, Ontario.</w:t>
      </w:r>
    </w:p>
    <w:p w14:paraId="30A87B40" w14:textId="77777777" w:rsidR="00782C24" w:rsidRPr="00782C24" w:rsidRDefault="00782C24" w:rsidP="00782C24">
      <w:pPr>
        <w:pStyle w:val="Bibliography"/>
        <w:jc w:val="left"/>
        <w:rPr>
          <w:lang w:val="en-GB"/>
        </w:rPr>
      </w:pPr>
      <w:proofErr w:type="spellStart"/>
      <w:r w:rsidRPr="00782C24">
        <w:rPr>
          <w:lang w:val="en-GB"/>
        </w:rPr>
        <w:t>Dorcey</w:t>
      </w:r>
      <w:proofErr w:type="spellEnd"/>
      <w:r w:rsidRPr="00782C24">
        <w:rPr>
          <w:lang w:val="en-GB"/>
        </w:rPr>
        <w:t xml:space="preserve"> HJ. 2004. Evolution of estuarine governance in a metropolitan region: collaborating for sustainability in the Fraser River estuary. Pages 247–262 in Groulx DC, </w:t>
      </w:r>
      <w:proofErr w:type="spellStart"/>
      <w:r w:rsidRPr="00782C24">
        <w:rPr>
          <w:lang w:val="en-GB"/>
        </w:rPr>
        <w:t>Luternauer</w:t>
      </w:r>
      <w:proofErr w:type="spellEnd"/>
      <w:r w:rsidRPr="00782C24">
        <w:rPr>
          <w:lang w:val="en-GB"/>
        </w:rPr>
        <w:t xml:space="preserve"> JL, </w:t>
      </w:r>
      <w:proofErr w:type="spellStart"/>
      <w:r w:rsidRPr="00782C24">
        <w:rPr>
          <w:lang w:val="en-GB"/>
        </w:rPr>
        <w:t>Bilderback</w:t>
      </w:r>
      <w:proofErr w:type="spellEnd"/>
      <w:r w:rsidRPr="00782C24">
        <w:rPr>
          <w:lang w:val="en-GB"/>
        </w:rPr>
        <w:t xml:space="preserve"> DE, editors. Fraser River Delta, British Columbia: Issues of an Urban Estuary.</w:t>
      </w:r>
    </w:p>
    <w:p w14:paraId="4A8D0185" w14:textId="77777777" w:rsidR="00782C24" w:rsidRPr="00782C24" w:rsidRDefault="00782C24" w:rsidP="00782C24">
      <w:pPr>
        <w:pStyle w:val="Bibliography"/>
        <w:jc w:val="left"/>
        <w:rPr>
          <w:lang w:val="en-GB"/>
        </w:rPr>
      </w:pPr>
      <w:r w:rsidRPr="00782C24">
        <w:rPr>
          <w:lang w:val="en-GB"/>
        </w:rPr>
        <w:t xml:space="preserve">El </w:t>
      </w:r>
      <w:proofErr w:type="spellStart"/>
      <w:r w:rsidRPr="00782C24">
        <w:rPr>
          <w:lang w:val="en-GB"/>
        </w:rPr>
        <w:t>Safty</w:t>
      </w:r>
      <w:proofErr w:type="spellEnd"/>
      <w:r w:rsidRPr="00782C24">
        <w:rPr>
          <w:lang w:val="en-GB"/>
        </w:rPr>
        <w:t xml:space="preserve"> H, </w:t>
      </w:r>
      <w:proofErr w:type="spellStart"/>
      <w:r w:rsidRPr="00782C24">
        <w:rPr>
          <w:lang w:val="en-GB"/>
        </w:rPr>
        <w:t>Marsooli</w:t>
      </w:r>
      <w:proofErr w:type="spellEnd"/>
      <w:r w:rsidRPr="00782C24">
        <w:rPr>
          <w:lang w:val="en-GB"/>
        </w:rPr>
        <w:t xml:space="preserve"> R. 2020. Ship wakes and their potential impacts on salt marshes in Jamaica Bay, New York. Journal of Marine Science and Engineering </w:t>
      </w:r>
      <w:r w:rsidRPr="00782C24">
        <w:rPr>
          <w:b/>
          <w:bCs/>
          <w:lang w:val="en-GB"/>
        </w:rPr>
        <w:t>8</w:t>
      </w:r>
      <w:r w:rsidRPr="00782C24">
        <w:rPr>
          <w:lang w:val="en-GB"/>
        </w:rPr>
        <w:t>:325.</w:t>
      </w:r>
    </w:p>
    <w:p w14:paraId="1E8018CB" w14:textId="77777777" w:rsidR="00782C24" w:rsidRPr="00782C24" w:rsidRDefault="00782C24" w:rsidP="00782C24">
      <w:pPr>
        <w:pStyle w:val="Bibliography"/>
        <w:jc w:val="left"/>
        <w:rPr>
          <w:lang w:val="en-GB"/>
        </w:rPr>
      </w:pPr>
      <w:r w:rsidRPr="00782C24">
        <w:rPr>
          <w:lang w:val="en-GB"/>
        </w:rPr>
        <w:t xml:space="preserve">Engels JG, Jensen K. 2009. Patterns of wetland plant diversity along estuarine stress gradients of the Elbe (Germany) and Connecticut (USA) Rivers. Plant Ecology &amp; Diversity </w:t>
      </w:r>
      <w:r w:rsidRPr="00782C24">
        <w:rPr>
          <w:b/>
          <w:bCs/>
          <w:lang w:val="en-GB"/>
        </w:rPr>
        <w:t>2</w:t>
      </w:r>
      <w:r w:rsidRPr="00782C24">
        <w:rPr>
          <w:lang w:val="en-GB"/>
        </w:rPr>
        <w:t>:301–311.</w:t>
      </w:r>
    </w:p>
    <w:p w14:paraId="3343F68B" w14:textId="77777777" w:rsidR="00782C24" w:rsidRPr="00782C24" w:rsidRDefault="00782C24" w:rsidP="00782C24">
      <w:pPr>
        <w:pStyle w:val="Bibliography"/>
        <w:jc w:val="left"/>
        <w:rPr>
          <w:lang w:val="en-GB"/>
        </w:rPr>
      </w:pPr>
      <w:r w:rsidRPr="00782C24">
        <w:rPr>
          <w:lang w:val="en-GB"/>
        </w:rPr>
        <w:t>Fisheries and Oceans Canada (DFO). 2019. Fish and Fish Habitat Protection Policy Statement. Page 37. Ottawa.</w:t>
      </w:r>
    </w:p>
    <w:p w14:paraId="51560152" w14:textId="77777777" w:rsidR="00782C24" w:rsidRPr="00782C24" w:rsidRDefault="00782C24" w:rsidP="00782C24">
      <w:pPr>
        <w:pStyle w:val="Bibliography"/>
        <w:jc w:val="left"/>
        <w:rPr>
          <w:lang w:val="en-GB"/>
        </w:rPr>
      </w:pPr>
      <w:r w:rsidRPr="00782C24">
        <w:rPr>
          <w:lang w:val="en-GB"/>
        </w:rPr>
        <w:t xml:space="preserve">Fitzpatrick SM, Rick TC, Erlandson JM. 2015. Recent Progress, Trends, and Developments in Island and Coastal Archaeology. The Journal of Island and Coastal Archaeology </w:t>
      </w:r>
      <w:r w:rsidRPr="00782C24">
        <w:rPr>
          <w:b/>
          <w:bCs/>
          <w:lang w:val="en-GB"/>
        </w:rPr>
        <w:t>10</w:t>
      </w:r>
      <w:r w:rsidRPr="00782C24">
        <w:rPr>
          <w:lang w:val="en-GB"/>
        </w:rPr>
        <w:t>:3–27.</w:t>
      </w:r>
    </w:p>
    <w:p w14:paraId="6B7D83EC" w14:textId="77777777" w:rsidR="00782C24" w:rsidRPr="00782C24" w:rsidRDefault="00782C24" w:rsidP="00782C24">
      <w:pPr>
        <w:pStyle w:val="Bibliography"/>
        <w:jc w:val="left"/>
        <w:rPr>
          <w:lang w:val="en-GB"/>
        </w:rPr>
      </w:pPr>
      <w:proofErr w:type="spellStart"/>
      <w:r w:rsidRPr="00782C24">
        <w:rPr>
          <w:lang w:val="en-GB"/>
        </w:rPr>
        <w:t>Forysinski</w:t>
      </w:r>
      <w:proofErr w:type="spellEnd"/>
      <w:r w:rsidRPr="00782C24">
        <w:rPr>
          <w:lang w:val="en-GB"/>
        </w:rPr>
        <w:t xml:space="preserve"> K. 2019. Nature-based flood protection: the contribution of tidal marsh vegetation to wave attenuation at Sturgeon Bank. Master’s Thesis. University of British Columbia, Vancouver, B.C.</w:t>
      </w:r>
    </w:p>
    <w:p w14:paraId="493AEC78" w14:textId="77777777" w:rsidR="00782C24" w:rsidRPr="00782C24" w:rsidRDefault="00782C24" w:rsidP="00782C24">
      <w:pPr>
        <w:pStyle w:val="Bibliography"/>
        <w:jc w:val="left"/>
        <w:rPr>
          <w:lang w:val="en-GB"/>
        </w:rPr>
      </w:pPr>
      <w:r w:rsidRPr="00782C24">
        <w:rPr>
          <w:lang w:val="en-GB"/>
        </w:rPr>
        <w:t xml:space="preserve">Fox J, Weisberg S. 2019. An {R} Companion to Applied </w:t>
      </w:r>
      <w:proofErr w:type="spellStart"/>
      <w:r w:rsidRPr="00782C24">
        <w:rPr>
          <w:lang w:val="en-GB"/>
        </w:rPr>
        <w:t>RegressionThird</w:t>
      </w:r>
      <w:proofErr w:type="spellEnd"/>
      <w:r w:rsidRPr="00782C24">
        <w:rPr>
          <w:lang w:val="en-GB"/>
        </w:rPr>
        <w:t xml:space="preserve"> Edition. Sage, Thousand Oaks, California. Available from URL:   https://socialsciences.mcmaster.ca/jfox/Books/Companion/.</w:t>
      </w:r>
    </w:p>
    <w:p w14:paraId="748E9B9F" w14:textId="77777777" w:rsidR="00782C24" w:rsidRPr="00782C24" w:rsidRDefault="00782C24" w:rsidP="00782C24">
      <w:pPr>
        <w:pStyle w:val="Bibliography"/>
        <w:jc w:val="left"/>
        <w:rPr>
          <w:lang w:val="en-GB"/>
        </w:rPr>
      </w:pPr>
      <w:proofErr w:type="spellStart"/>
      <w:r w:rsidRPr="00782C24">
        <w:rPr>
          <w:lang w:val="en-GB"/>
        </w:rPr>
        <w:lastRenderedPageBreak/>
        <w:t>Genua</w:t>
      </w:r>
      <w:proofErr w:type="spellEnd"/>
      <w:r w:rsidRPr="00782C24">
        <w:rPr>
          <w:lang w:val="en-GB"/>
        </w:rPr>
        <w:t xml:space="preserve"> L, Start D, Gilbert B. 2017. Fragment size affects plant herbivory via predator loss. Oikos </w:t>
      </w:r>
      <w:r w:rsidRPr="00782C24">
        <w:rPr>
          <w:b/>
          <w:bCs/>
          <w:lang w:val="en-GB"/>
        </w:rPr>
        <w:t>126</w:t>
      </w:r>
      <w:r w:rsidRPr="00782C24">
        <w:rPr>
          <w:lang w:val="en-GB"/>
        </w:rPr>
        <w:t>:1357–1365.</w:t>
      </w:r>
    </w:p>
    <w:p w14:paraId="1DF50F69" w14:textId="77777777" w:rsidR="00782C24" w:rsidRPr="00782C24" w:rsidRDefault="00782C24" w:rsidP="00782C24">
      <w:pPr>
        <w:pStyle w:val="Bibliography"/>
        <w:jc w:val="left"/>
        <w:rPr>
          <w:lang w:val="en-GB"/>
        </w:rPr>
      </w:pPr>
      <w:proofErr w:type="spellStart"/>
      <w:r w:rsidRPr="00782C24">
        <w:rPr>
          <w:lang w:val="en-GB"/>
        </w:rPr>
        <w:t>Glamore</w:t>
      </w:r>
      <w:proofErr w:type="spellEnd"/>
      <w:r w:rsidRPr="00782C24">
        <w:rPr>
          <w:lang w:val="en-GB"/>
        </w:rPr>
        <w:t xml:space="preserve"> WC. 2008. A decision support tool for assessing the impact of boat wake waves on inland waterways. Pages 1–20.</w:t>
      </w:r>
    </w:p>
    <w:p w14:paraId="5D5CF14E" w14:textId="77777777" w:rsidR="00782C24" w:rsidRPr="00782C24" w:rsidRDefault="00782C24" w:rsidP="00782C24">
      <w:pPr>
        <w:pStyle w:val="Bibliography"/>
        <w:jc w:val="left"/>
        <w:rPr>
          <w:lang w:val="en-GB"/>
        </w:rPr>
      </w:pPr>
      <w:r w:rsidRPr="00782C24">
        <w:rPr>
          <w:lang w:val="en-GB"/>
        </w:rPr>
        <w:t xml:space="preserve">GRASS Development Team. 2012. Geographic Resources Analysis Support System (GRASS). </w:t>
      </w:r>
      <w:proofErr w:type="gramStart"/>
      <w:r w:rsidRPr="00782C24">
        <w:rPr>
          <w:lang w:val="en-GB"/>
        </w:rPr>
        <w:t>Open Source</w:t>
      </w:r>
      <w:proofErr w:type="gramEnd"/>
      <w:r w:rsidRPr="00782C24">
        <w:rPr>
          <w:lang w:val="en-GB"/>
        </w:rPr>
        <w:t xml:space="preserve"> Geospatial Foundation. Available from http://grass.osgeo.org.</w:t>
      </w:r>
    </w:p>
    <w:p w14:paraId="51A22616" w14:textId="77777777" w:rsidR="00782C24" w:rsidRPr="00782C24" w:rsidRDefault="00782C24" w:rsidP="00782C24">
      <w:pPr>
        <w:pStyle w:val="Bibliography"/>
        <w:jc w:val="left"/>
        <w:rPr>
          <w:lang w:val="en-GB"/>
        </w:rPr>
      </w:pPr>
      <w:r w:rsidRPr="00782C24">
        <w:rPr>
          <w:lang w:val="en-GB"/>
        </w:rPr>
        <w:t xml:space="preserve">Grout JA, </w:t>
      </w:r>
      <w:proofErr w:type="spellStart"/>
      <w:r w:rsidRPr="00782C24">
        <w:rPr>
          <w:lang w:val="en-GB"/>
        </w:rPr>
        <w:t>Levings</w:t>
      </w:r>
      <w:proofErr w:type="spellEnd"/>
      <w:r w:rsidRPr="00782C24">
        <w:rPr>
          <w:lang w:val="en-GB"/>
        </w:rPr>
        <w:t xml:space="preserve"> CD, Richardson JS. 1997. Decomposition Rates of Purple Loosestrife (</w:t>
      </w:r>
      <w:r w:rsidRPr="00782C24">
        <w:rPr>
          <w:i/>
          <w:iCs/>
          <w:lang w:val="en-GB"/>
        </w:rPr>
        <w:t>Lythrum salicaria</w:t>
      </w:r>
      <w:r w:rsidRPr="00782C24">
        <w:rPr>
          <w:lang w:val="en-GB"/>
        </w:rPr>
        <w:t xml:space="preserve">) and </w:t>
      </w:r>
      <w:proofErr w:type="spellStart"/>
      <w:r w:rsidRPr="00782C24">
        <w:rPr>
          <w:lang w:val="en-GB"/>
        </w:rPr>
        <w:t>Lyngbyei’s</w:t>
      </w:r>
      <w:proofErr w:type="spellEnd"/>
      <w:r w:rsidRPr="00782C24">
        <w:rPr>
          <w:lang w:val="en-GB"/>
        </w:rPr>
        <w:t xml:space="preserve"> Sedge (</w:t>
      </w:r>
      <w:r w:rsidRPr="00782C24">
        <w:rPr>
          <w:i/>
          <w:iCs/>
          <w:lang w:val="en-GB"/>
        </w:rPr>
        <w:t>Carex lyngbyei</w:t>
      </w:r>
      <w:r w:rsidRPr="00782C24">
        <w:rPr>
          <w:lang w:val="en-GB"/>
        </w:rPr>
        <w:t xml:space="preserve">) in the Fraser River Estuary. Estuaries </w:t>
      </w:r>
      <w:r w:rsidRPr="00782C24">
        <w:rPr>
          <w:b/>
          <w:bCs/>
          <w:lang w:val="en-GB"/>
        </w:rPr>
        <w:t>20</w:t>
      </w:r>
      <w:r w:rsidRPr="00782C24">
        <w:rPr>
          <w:lang w:val="en-GB"/>
        </w:rPr>
        <w:t>:96–102.</w:t>
      </w:r>
    </w:p>
    <w:p w14:paraId="549BF148" w14:textId="77777777" w:rsidR="00782C24" w:rsidRPr="00782C24" w:rsidRDefault="00782C24" w:rsidP="00782C24">
      <w:pPr>
        <w:pStyle w:val="Bibliography"/>
        <w:jc w:val="left"/>
        <w:rPr>
          <w:lang w:val="en-GB"/>
        </w:rPr>
      </w:pPr>
      <w:r w:rsidRPr="00782C24">
        <w:rPr>
          <w:lang w:val="en-GB"/>
        </w:rPr>
        <w:t>Haines EB, Hanson RB. 1979. Experimental degradation of detritus made from the salt marsh plants</w:t>
      </w:r>
      <w:r w:rsidRPr="00782C24">
        <w:rPr>
          <w:i/>
          <w:iCs/>
          <w:lang w:val="en-GB"/>
        </w:rPr>
        <w:t xml:space="preserve"> Spartina alterniflora </w:t>
      </w:r>
      <w:r w:rsidRPr="00782C24">
        <w:rPr>
          <w:lang w:val="en-GB"/>
        </w:rPr>
        <w:t xml:space="preserve">Loisel., </w:t>
      </w:r>
      <w:r w:rsidRPr="00782C24">
        <w:rPr>
          <w:i/>
          <w:iCs/>
          <w:lang w:val="en-GB"/>
        </w:rPr>
        <w:t xml:space="preserve">Salicornia virginica </w:t>
      </w:r>
      <w:r w:rsidRPr="00782C24">
        <w:rPr>
          <w:lang w:val="en-GB"/>
        </w:rPr>
        <w:t xml:space="preserve">L., </w:t>
      </w:r>
      <w:proofErr w:type="gramStart"/>
      <w:r w:rsidRPr="00782C24">
        <w:rPr>
          <w:lang w:val="en-GB"/>
        </w:rPr>
        <w:t xml:space="preserve">and </w:t>
      </w:r>
      <w:r w:rsidRPr="00782C24">
        <w:rPr>
          <w:i/>
          <w:iCs/>
          <w:lang w:val="en-GB"/>
        </w:rPr>
        <w:t xml:space="preserve"> Juncus</w:t>
      </w:r>
      <w:proofErr w:type="gramEnd"/>
      <w:r w:rsidRPr="00782C24">
        <w:rPr>
          <w:i/>
          <w:iCs/>
          <w:lang w:val="en-GB"/>
        </w:rPr>
        <w:t xml:space="preserve"> </w:t>
      </w:r>
      <w:proofErr w:type="spellStart"/>
      <w:r w:rsidRPr="00782C24">
        <w:rPr>
          <w:i/>
          <w:iCs/>
          <w:lang w:val="en-GB"/>
        </w:rPr>
        <w:t>roemerianus</w:t>
      </w:r>
      <w:proofErr w:type="spellEnd"/>
      <w:r w:rsidRPr="00782C24">
        <w:rPr>
          <w:i/>
          <w:iCs/>
          <w:lang w:val="en-GB"/>
        </w:rPr>
        <w:t xml:space="preserve"> </w:t>
      </w:r>
      <w:r w:rsidRPr="00782C24">
        <w:rPr>
          <w:lang w:val="en-GB"/>
        </w:rPr>
        <w:t xml:space="preserve"> Scheele. Journal of Experimental Marine Biology and Ecology </w:t>
      </w:r>
      <w:r w:rsidRPr="00782C24">
        <w:rPr>
          <w:b/>
          <w:bCs/>
          <w:lang w:val="en-GB"/>
        </w:rPr>
        <w:t>40</w:t>
      </w:r>
      <w:r w:rsidRPr="00782C24">
        <w:rPr>
          <w:lang w:val="en-GB"/>
        </w:rPr>
        <w:t>:27–40.</w:t>
      </w:r>
    </w:p>
    <w:p w14:paraId="7D844872" w14:textId="77777777" w:rsidR="00782C24" w:rsidRPr="00782C24" w:rsidRDefault="00782C24" w:rsidP="00782C24">
      <w:pPr>
        <w:pStyle w:val="Bibliography"/>
        <w:jc w:val="left"/>
        <w:rPr>
          <w:lang w:val="en-GB"/>
        </w:rPr>
      </w:pPr>
      <w:r w:rsidRPr="00782C24">
        <w:rPr>
          <w:lang w:val="en-GB"/>
        </w:rPr>
        <w:t xml:space="preserve">Hood WG. 2020. Applying tidal landform scaling to habitat restoration planning, design, and monitoring. Estuarine, Coastal and Shelf Science </w:t>
      </w:r>
      <w:r w:rsidRPr="00782C24">
        <w:rPr>
          <w:b/>
          <w:bCs/>
          <w:lang w:val="en-GB"/>
        </w:rPr>
        <w:t>244</w:t>
      </w:r>
      <w:r w:rsidRPr="00782C24">
        <w:rPr>
          <w:lang w:val="en-GB"/>
        </w:rPr>
        <w:t>:106060.</w:t>
      </w:r>
    </w:p>
    <w:p w14:paraId="56DC2FD4" w14:textId="77777777" w:rsidR="00782C24" w:rsidRPr="00782C24" w:rsidRDefault="00782C24" w:rsidP="00782C24">
      <w:pPr>
        <w:pStyle w:val="Bibliography"/>
        <w:jc w:val="left"/>
        <w:rPr>
          <w:lang w:val="en-GB"/>
        </w:rPr>
      </w:pPr>
      <w:proofErr w:type="spellStart"/>
      <w:r w:rsidRPr="00782C24">
        <w:rPr>
          <w:lang w:val="en-GB"/>
        </w:rPr>
        <w:t>Hoos</w:t>
      </w:r>
      <w:proofErr w:type="spellEnd"/>
      <w:r w:rsidRPr="00782C24">
        <w:rPr>
          <w:lang w:val="en-GB"/>
        </w:rPr>
        <w:t xml:space="preserve"> LM, Packman GA. 1974. The Fraser River Estuary: status of environmental knowledge to 1974. Report of the Estuary Working Group, Department of the Environment, Regional Board Pacific Region. Environment Canada, Ottawa.</w:t>
      </w:r>
    </w:p>
    <w:p w14:paraId="5823BFF1" w14:textId="77777777" w:rsidR="00782C24" w:rsidRPr="00782C24" w:rsidRDefault="00782C24" w:rsidP="00782C24">
      <w:pPr>
        <w:pStyle w:val="Bibliography"/>
        <w:jc w:val="left"/>
        <w:rPr>
          <w:lang w:val="en-GB"/>
        </w:rPr>
      </w:pPr>
      <w:r w:rsidRPr="00782C24">
        <w:rPr>
          <w:lang w:val="en-GB"/>
        </w:rPr>
        <w:t xml:space="preserve">Houser C. 2010. Relative Importance of Vessel-Generated and Wind Waves to Salt Marsh Erosion in a Restricted Fetch Environment. Journal of Coastal Research </w:t>
      </w:r>
      <w:r w:rsidRPr="00782C24">
        <w:rPr>
          <w:b/>
          <w:bCs/>
          <w:lang w:val="en-GB"/>
        </w:rPr>
        <w:t>26</w:t>
      </w:r>
      <w:r w:rsidRPr="00782C24">
        <w:rPr>
          <w:lang w:val="en-GB"/>
        </w:rPr>
        <w:t>:230–240. Coastal Education &amp; Research Foundation, Inc.</w:t>
      </w:r>
    </w:p>
    <w:p w14:paraId="6E8757EA" w14:textId="77777777" w:rsidR="00782C24" w:rsidRPr="00782C24" w:rsidRDefault="00782C24" w:rsidP="00782C24">
      <w:pPr>
        <w:pStyle w:val="Bibliography"/>
        <w:jc w:val="left"/>
        <w:rPr>
          <w:lang w:val="en-GB"/>
        </w:rPr>
      </w:pPr>
      <w:r w:rsidRPr="00782C24">
        <w:rPr>
          <w:lang w:val="en-GB"/>
        </w:rPr>
        <w:t xml:space="preserve">James G, Witten D, Hastie T, </w:t>
      </w:r>
      <w:proofErr w:type="spellStart"/>
      <w:r w:rsidRPr="00782C24">
        <w:rPr>
          <w:lang w:val="en-GB"/>
        </w:rPr>
        <w:t>Tibshirani</w:t>
      </w:r>
      <w:proofErr w:type="spellEnd"/>
      <w:r w:rsidRPr="00782C24">
        <w:rPr>
          <w:lang w:val="en-GB"/>
        </w:rPr>
        <w:t xml:space="preserve"> R, editors. 2013. An introduction to statistical learning: with applications in R. Springer, New York.</w:t>
      </w:r>
    </w:p>
    <w:p w14:paraId="5944A444" w14:textId="77777777" w:rsidR="00782C24" w:rsidRPr="00782C24" w:rsidRDefault="00782C24" w:rsidP="00782C24">
      <w:pPr>
        <w:pStyle w:val="Bibliography"/>
        <w:jc w:val="left"/>
        <w:rPr>
          <w:lang w:val="en-GB"/>
        </w:rPr>
      </w:pPr>
      <w:r w:rsidRPr="00782C24">
        <w:rPr>
          <w:lang w:val="en-GB"/>
        </w:rPr>
        <w:t>James-</w:t>
      </w:r>
      <w:proofErr w:type="spellStart"/>
      <w:r w:rsidRPr="00782C24">
        <w:rPr>
          <w:lang w:val="en-GB"/>
        </w:rPr>
        <w:t>Pirri</w:t>
      </w:r>
      <w:proofErr w:type="spellEnd"/>
      <w:r w:rsidRPr="00782C24">
        <w:rPr>
          <w:lang w:val="en-GB"/>
        </w:rPr>
        <w:t xml:space="preserve"> M-J, Roman CT, </w:t>
      </w:r>
      <w:proofErr w:type="spellStart"/>
      <w:r w:rsidRPr="00782C24">
        <w:rPr>
          <w:lang w:val="en-GB"/>
        </w:rPr>
        <w:t>Heltshe</w:t>
      </w:r>
      <w:proofErr w:type="spellEnd"/>
      <w:r w:rsidRPr="00782C24">
        <w:rPr>
          <w:lang w:val="en-GB"/>
        </w:rPr>
        <w:t xml:space="preserve"> JF. 2007. Power analysis to determine sample size for monitoring vegetation change in salt marsh habitats. Wetlands Ecology and Management </w:t>
      </w:r>
      <w:r w:rsidRPr="00782C24">
        <w:rPr>
          <w:b/>
          <w:bCs/>
          <w:lang w:val="en-GB"/>
        </w:rPr>
        <w:t>15</w:t>
      </w:r>
      <w:r w:rsidRPr="00782C24">
        <w:rPr>
          <w:lang w:val="en-GB"/>
        </w:rPr>
        <w:t>:335–345.</w:t>
      </w:r>
    </w:p>
    <w:p w14:paraId="395EB313" w14:textId="77777777" w:rsidR="00782C24" w:rsidRPr="00782C24" w:rsidRDefault="00782C24" w:rsidP="00782C24">
      <w:pPr>
        <w:pStyle w:val="Bibliography"/>
        <w:jc w:val="left"/>
        <w:rPr>
          <w:lang w:val="en-GB"/>
        </w:rPr>
      </w:pPr>
      <w:r w:rsidRPr="00782C24">
        <w:rPr>
          <w:lang w:val="en-GB"/>
        </w:rPr>
        <w:t xml:space="preserve">Jenkins NJ, </w:t>
      </w:r>
      <w:proofErr w:type="spellStart"/>
      <w:r w:rsidRPr="00782C24">
        <w:rPr>
          <w:lang w:val="en-GB"/>
        </w:rPr>
        <w:t>Yeakley</w:t>
      </w:r>
      <w:proofErr w:type="spellEnd"/>
      <w:r w:rsidRPr="00782C24">
        <w:rPr>
          <w:lang w:val="en-GB"/>
        </w:rPr>
        <w:t xml:space="preserve"> JA, Stewart EM. 2008. First-year responses to managed flooding of lower Columbia River bottomland vegetation dominated by </w:t>
      </w:r>
      <w:r w:rsidRPr="00782C24">
        <w:rPr>
          <w:i/>
          <w:iCs/>
          <w:lang w:val="en-GB"/>
        </w:rPr>
        <w:t>Phalaris arundinacea</w:t>
      </w:r>
      <w:r w:rsidRPr="00782C24">
        <w:rPr>
          <w:lang w:val="en-GB"/>
        </w:rPr>
        <w:t xml:space="preserve">. Wetlands </w:t>
      </w:r>
      <w:r w:rsidRPr="00782C24">
        <w:rPr>
          <w:b/>
          <w:bCs/>
          <w:lang w:val="en-GB"/>
        </w:rPr>
        <w:t>28</w:t>
      </w:r>
      <w:r w:rsidRPr="00782C24">
        <w:rPr>
          <w:lang w:val="en-GB"/>
        </w:rPr>
        <w:t>:1018–1027.</w:t>
      </w:r>
    </w:p>
    <w:p w14:paraId="0108A8BD" w14:textId="77777777" w:rsidR="00782C24" w:rsidRPr="00782C24" w:rsidRDefault="00782C24" w:rsidP="00782C24">
      <w:pPr>
        <w:pStyle w:val="Bibliography"/>
        <w:jc w:val="left"/>
        <w:rPr>
          <w:lang w:val="en-GB"/>
        </w:rPr>
      </w:pPr>
      <w:r w:rsidRPr="00782C24">
        <w:rPr>
          <w:lang w:val="en-GB"/>
        </w:rPr>
        <w:t xml:space="preserve">Jessop J, </w:t>
      </w:r>
      <w:proofErr w:type="spellStart"/>
      <w:r w:rsidRPr="00782C24">
        <w:rPr>
          <w:lang w:val="en-GB"/>
        </w:rPr>
        <w:t>Spyreas</w:t>
      </w:r>
      <w:proofErr w:type="spellEnd"/>
      <w:r w:rsidRPr="00782C24">
        <w:rPr>
          <w:lang w:val="en-GB"/>
        </w:rPr>
        <w:t xml:space="preserve"> G, </w:t>
      </w:r>
      <w:proofErr w:type="spellStart"/>
      <w:r w:rsidRPr="00782C24">
        <w:rPr>
          <w:lang w:val="en-GB"/>
        </w:rPr>
        <w:t>Pociask</w:t>
      </w:r>
      <w:proofErr w:type="spellEnd"/>
      <w:r w:rsidRPr="00782C24">
        <w:rPr>
          <w:lang w:val="en-GB"/>
        </w:rPr>
        <w:t xml:space="preserve"> GE, Benson TJ, Ward MP, Kent AD, Matthews JW. 2015. </w:t>
      </w:r>
      <w:proofErr w:type="spellStart"/>
      <w:r w:rsidRPr="00782C24">
        <w:rPr>
          <w:lang w:val="en-GB"/>
        </w:rPr>
        <w:t>Tradeoffs</w:t>
      </w:r>
      <w:proofErr w:type="spellEnd"/>
      <w:r w:rsidRPr="00782C24">
        <w:rPr>
          <w:lang w:val="en-GB"/>
        </w:rPr>
        <w:t xml:space="preserve"> among ecosystem services in restored wetlands. Biological Conservation </w:t>
      </w:r>
      <w:r w:rsidRPr="00782C24">
        <w:rPr>
          <w:b/>
          <w:bCs/>
          <w:lang w:val="en-GB"/>
        </w:rPr>
        <w:t>191</w:t>
      </w:r>
      <w:r w:rsidRPr="00782C24">
        <w:rPr>
          <w:lang w:val="en-GB"/>
        </w:rPr>
        <w:t>:341–348.</w:t>
      </w:r>
    </w:p>
    <w:p w14:paraId="443DFD0D" w14:textId="77777777" w:rsidR="00782C24" w:rsidRPr="00782C24" w:rsidRDefault="00782C24" w:rsidP="00782C24">
      <w:pPr>
        <w:pStyle w:val="Bibliography"/>
        <w:jc w:val="left"/>
        <w:rPr>
          <w:lang w:val="en-GB"/>
        </w:rPr>
      </w:pPr>
      <w:r w:rsidRPr="00782C24">
        <w:rPr>
          <w:lang w:val="en-GB"/>
        </w:rPr>
        <w:t xml:space="preserve">Johnson OF, </w:t>
      </w:r>
      <w:proofErr w:type="spellStart"/>
      <w:r w:rsidRPr="00782C24">
        <w:rPr>
          <w:lang w:val="en-GB"/>
        </w:rPr>
        <w:t>Lishawa</w:t>
      </w:r>
      <w:proofErr w:type="spellEnd"/>
      <w:r w:rsidRPr="00782C24">
        <w:rPr>
          <w:lang w:val="en-GB"/>
        </w:rPr>
        <w:t xml:space="preserve"> SC, Lawrence BA. 2019. Submerged harvest reduces invasive </w:t>
      </w:r>
      <w:r w:rsidRPr="00782C24">
        <w:rPr>
          <w:i/>
          <w:iCs/>
          <w:lang w:val="en-GB"/>
        </w:rPr>
        <w:t>Typha</w:t>
      </w:r>
      <w:r w:rsidRPr="00782C24">
        <w:rPr>
          <w:lang w:val="en-GB"/>
        </w:rPr>
        <w:t xml:space="preserve"> and increases soil macronutrient availability. Plant and Soil </w:t>
      </w:r>
      <w:r w:rsidRPr="00782C24">
        <w:rPr>
          <w:b/>
          <w:bCs/>
          <w:lang w:val="en-GB"/>
        </w:rPr>
        <w:t>442</w:t>
      </w:r>
      <w:r w:rsidRPr="00782C24">
        <w:rPr>
          <w:lang w:val="en-GB"/>
        </w:rPr>
        <w:t>:157–167.</w:t>
      </w:r>
    </w:p>
    <w:p w14:paraId="1921C3E0" w14:textId="77777777" w:rsidR="00782C24" w:rsidRPr="00782C24" w:rsidRDefault="00782C24" w:rsidP="00782C24">
      <w:pPr>
        <w:pStyle w:val="Bibliography"/>
        <w:jc w:val="left"/>
        <w:rPr>
          <w:lang w:val="en-GB"/>
        </w:rPr>
      </w:pPr>
      <w:proofErr w:type="spellStart"/>
      <w:r w:rsidRPr="00782C24">
        <w:rPr>
          <w:lang w:val="en-GB"/>
        </w:rPr>
        <w:t>Kennish</w:t>
      </w:r>
      <w:proofErr w:type="spellEnd"/>
      <w:r w:rsidRPr="00782C24">
        <w:rPr>
          <w:lang w:val="en-GB"/>
        </w:rPr>
        <w:t xml:space="preserve"> MJ. 2002. Environmental threats and environmental future of estuaries. Environmental Conservation </w:t>
      </w:r>
      <w:r w:rsidRPr="00782C24">
        <w:rPr>
          <w:b/>
          <w:bCs/>
          <w:lang w:val="en-GB"/>
        </w:rPr>
        <w:t>29</w:t>
      </w:r>
      <w:r w:rsidRPr="00782C24">
        <w:rPr>
          <w:lang w:val="en-GB"/>
        </w:rPr>
        <w:t>:78–107.</w:t>
      </w:r>
    </w:p>
    <w:p w14:paraId="3F6439BF" w14:textId="77777777" w:rsidR="00782C24" w:rsidRPr="00782C24" w:rsidRDefault="00782C24" w:rsidP="00782C24">
      <w:pPr>
        <w:pStyle w:val="Bibliography"/>
        <w:jc w:val="left"/>
        <w:rPr>
          <w:lang w:val="en-GB"/>
        </w:rPr>
      </w:pPr>
      <w:proofErr w:type="spellStart"/>
      <w:r w:rsidRPr="00782C24">
        <w:rPr>
          <w:lang w:val="en-GB"/>
        </w:rPr>
        <w:t>Kentula</w:t>
      </w:r>
      <w:proofErr w:type="spellEnd"/>
      <w:r w:rsidRPr="00782C24">
        <w:rPr>
          <w:lang w:val="en-GB"/>
        </w:rPr>
        <w:t xml:space="preserve"> ME. 2000. Perspectives on setting success criteria for wetland restoration. Ecological Engineering </w:t>
      </w:r>
      <w:r w:rsidRPr="00782C24">
        <w:rPr>
          <w:b/>
          <w:bCs/>
          <w:lang w:val="en-GB"/>
        </w:rPr>
        <w:t>15</w:t>
      </w:r>
      <w:r w:rsidRPr="00782C24">
        <w:rPr>
          <w:lang w:val="en-GB"/>
        </w:rPr>
        <w:t>:199–209.</w:t>
      </w:r>
    </w:p>
    <w:p w14:paraId="03083845" w14:textId="77777777" w:rsidR="00782C24" w:rsidRPr="00782C24" w:rsidRDefault="00782C24" w:rsidP="00782C24">
      <w:pPr>
        <w:pStyle w:val="Bibliography"/>
        <w:jc w:val="left"/>
        <w:rPr>
          <w:lang w:val="en-GB"/>
        </w:rPr>
      </w:pPr>
      <w:r w:rsidRPr="00782C24">
        <w:rPr>
          <w:lang w:val="en-GB"/>
        </w:rPr>
        <w:t xml:space="preserve">Kercher SM, </w:t>
      </w:r>
      <w:proofErr w:type="spellStart"/>
      <w:r w:rsidRPr="00782C24">
        <w:rPr>
          <w:lang w:val="en-GB"/>
        </w:rPr>
        <w:t>Zedler</w:t>
      </w:r>
      <w:proofErr w:type="spellEnd"/>
      <w:r w:rsidRPr="00782C24">
        <w:rPr>
          <w:lang w:val="en-GB"/>
        </w:rPr>
        <w:t xml:space="preserve"> JB. 2004. Flood tolerance in wetland angiosperms: a comparison of invasive and </w:t>
      </w:r>
      <w:proofErr w:type="spellStart"/>
      <w:r w:rsidRPr="00782C24">
        <w:rPr>
          <w:lang w:val="en-GB"/>
        </w:rPr>
        <w:t>noninvasive</w:t>
      </w:r>
      <w:proofErr w:type="spellEnd"/>
      <w:r w:rsidRPr="00782C24">
        <w:rPr>
          <w:lang w:val="en-GB"/>
        </w:rPr>
        <w:t xml:space="preserve"> species. Aquatic Botany </w:t>
      </w:r>
      <w:r w:rsidRPr="00782C24">
        <w:rPr>
          <w:b/>
          <w:bCs/>
          <w:lang w:val="en-GB"/>
        </w:rPr>
        <w:t>80</w:t>
      </w:r>
      <w:r w:rsidRPr="00782C24">
        <w:rPr>
          <w:lang w:val="en-GB"/>
        </w:rPr>
        <w:t>:89–102.</w:t>
      </w:r>
    </w:p>
    <w:p w14:paraId="6D636769" w14:textId="77777777" w:rsidR="00782C24" w:rsidRPr="00782C24" w:rsidRDefault="00782C24" w:rsidP="00782C24">
      <w:pPr>
        <w:pStyle w:val="Bibliography"/>
        <w:jc w:val="left"/>
        <w:rPr>
          <w:lang w:val="en-GB"/>
        </w:rPr>
      </w:pPr>
      <w:proofErr w:type="spellStart"/>
      <w:r w:rsidRPr="00782C24">
        <w:rPr>
          <w:lang w:val="en-GB"/>
        </w:rPr>
        <w:t>Kistritz</w:t>
      </w:r>
      <w:proofErr w:type="spellEnd"/>
      <w:r w:rsidRPr="00782C24">
        <w:rPr>
          <w:lang w:val="en-GB"/>
        </w:rPr>
        <w:t xml:space="preserve"> R, Williams G, Scott J. 1992. Inspection of red-coded habitat: Fraser River Estuary summer of 1992. Pages 1–177. Fraser River Estuary Management Program, New Westminster, B.C.</w:t>
      </w:r>
    </w:p>
    <w:p w14:paraId="198317C4" w14:textId="77777777" w:rsidR="00782C24" w:rsidRPr="00782C24" w:rsidRDefault="00782C24" w:rsidP="00782C24">
      <w:pPr>
        <w:pStyle w:val="Bibliography"/>
        <w:jc w:val="left"/>
        <w:rPr>
          <w:lang w:val="en-GB"/>
        </w:rPr>
      </w:pPr>
      <w:proofErr w:type="spellStart"/>
      <w:r w:rsidRPr="00782C24">
        <w:rPr>
          <w:lang w:val="en-GB"/>
        </w:rPr>
        <w:t>Kistritz</w:t>
      </w:r>
      <w:proofErr w:type="spellEnd"/>
      <w:r w:rsidRPr="00782C24">
        <w:rPr>
          <w:lang w:val="en-GB"/>
        </w:rPr>
        <w:t xml:space="preserve"> RU. 1995. Habitat compensation, restoration and creation in the Fraser River Estuary: are we achieving a no-net-loss of fish habitat? Pages 1–113. Can. Tech. Rept. 2349, Fish. </w:t>
      </w:r>
      <w:proofErr w:type="spellStart"/>
      <w:r w:rsidRPr="00782C24">
        <w:rPr>
          <w:lang w:val="en-GB"/>
        </w:rPr>
        <w:t>Aquat</w:t>
      </w:r>
      <w:proofErr w:type="spellEnd"/>
      <w:r w:rsidRPr="00782C24">
        <w:rPr>
          <w:lang w:val="en-GB"/>
        </w:rPr>
        <w:t>. Sci.</w:t>
      </w:r>
    </w:p>
    <w:p w14:paraId="553384E8" w14:textId="77777777" w:rsidR="00782C24" w:rsidRPr="00782C24" w:rsidRDefault="00782C24" w:rsidP="00782C24">
      <w:pPr>
        <w:pStyle w:val="Bibliography"/>
        <w:jc w:val="left"/>
        <w:rPr>
          <w:lang w:val="en-GB"/>
        </w:rPr>
      </w:pPr>
      <w:proofErr w:type="spellStart"/>
      <w:r w:rsidRPr="00782C24">
        <w:rPr>
          <w:lang w:val="en-GB"/>
        </w:rPr>
        <w:t>Klimešová</w:t>
      </w:r>
      <w:proofErr w:type="spellEnd"/>
      <w:r w:rsidRPr="00782C24">
        <w:rPr>
          <w:lang w:val="en-GB"/>
        </w:rPr>
        <w:t xml:space="preserve"> J. 1994. The effects of timing and duration of floods on growth of young plants of </w:t>
      </w:r>
      <w:r w:rsidRPr="00782C24">
        <w:rPr>
          <w:i/>
          <w:iCs/>
          <w:lang w:val="en-GB"/>
        </w:rPr>
        <w:t>Phalaris arundinacea</w:t>
      </w:r>
      <w:r w:rsidRPr="00782C24">
        <w:rPr>
          <w:lang w:val="en-GB"/>
        </w:rPr>
        <w:t xml:space="preserve"> L. and </w:t>
      </w:r>
      <w:r w:rsidRPr="00782C24">
        <w:rPr>
          <w:i/>
          <w:iCs/>
          <w:lang w:val="en-GB"/>
        </w:rPr>
        <w:t>Urtica dioica</w:t>
      </w:r>
      <w:r w:rsidRPr="00782C24">
        <w:rPr>
          <w:lang w:val="en-GB"/>
        </w:rPr>
        <w:t xml:space="preserve"> L.: an experimental study. Aquatic Botany </w:t>
      </w:r>
      <w:r w:rsidRPr="00782C24">
        <w:rPr>
          <w:b/>
          <w:bCs/>
          <w:lang w:val="en-GB"/>
        </w:rPr>
        <w:t>48</w:t>
      </w:r>
      <w:r w:rsidRPr="00782C24">
        <w:rPr>
          <w:lang w:val="en-GB"/>
        </w:rPr>
        <w:t>:21–29.</w:t>
      </w:r>
    </w:p>
    <w:p w14:paraId="347E95CB" w14:textId="77777777" w:rsidR="00782C24" w:rsidRPr="00782C24" w:rsidRDefault="00782C24" w:rsidP="00782C24">
      <w:pPr>
        <w:pStyle w:val="Bibliography"/>
        <w:jc w:val="left"/>
        <w:rPr>
          <w:lang w:val="en-GB"/>
        </w:rPr>
      </w:pPr>
      <w:proofErr w:type="spellStart"/>
      <w:r w:rsidRPr="00782C24">
        <w:rPr>
          <w:lang w:val="en-GB"/>
        </w:rPr>
        <w:t>Kondoh</w:t>
      </w:r>
      <w:proofErr w:type="spellEnd"/>
      <w:r w:rsidRPr="00782C24">
        <w:rPr>
          <w:lang w:val="en-GB"/>
        </w:rPr>
        <w:t xml:space="preserve"> M. 2003. Habitat fragmentation resulting in overgrazing by herbivores. Journal of Theoretical Biology </w:t>
      </w:r>
      <w:r w:rsidRPr="00782C24">
        <w:rPr>
          <w:b/>
          <w:bCs/>
          <w:lang w:val="en-GB"/>
        </w:rPr>
        <w:t>225</w:t>
      </w:r>
      <w:r w:rsidRPr="00782C24">
        <w:rPr>
          <w:lang w:val="en-GB"/>
        </w:rPr>
        <w:t>:453–460.</w:t>
      </w:r>
    </w:p>
    <w:p w14:paraId="77455A98" w14:textId="77777777" w:rsidR="00782C24" w:rsidRPr="00782C24" w:rsidRDefault="00782C24" w:rsidP="00782C24">
      <w:pPr>
        <w:pStyle w:val="Bibliography"/>
        <w:jc w:val="left"/>
        <w:rPr>
          <w:lang w:val="en-GB"/>
        </w:rPr>
      </w:pPr>
      <w:r w:rsidRPr="00782C24">
        <w:rPr>
          <w:lang w:val="en-GB"/>
        </w:rPr>
        <w:t xml:space="preserve">Larkin DJ, </w:t>
      </w:r>
      <w:proofErr w:type="spellStart"/>
      <w:r w:rsidRPr="00782C24">
        <w:rPr>
          <w:lang w:val="en-GB"/>
        </w:rPr>
        <w:t>Madon</w:t>
      </w:r>
      <w:proofErr w:type="spellEnd"/>
      <w:r w:rsidRPr="00782C24">
        <w:rPr>
          <w:lang w:val="en-GB"/>
        </w:rPr>
        <w:t xml:space="preserve"> SP, West JM, </w:t>
      </w:r>
      <w:proofErr w:type="spellStart"/>
      <w:r w:rsidRPr="00782C24">
        <w:rPr>
          <w:lang w:val="en-GB"/>
        </w:rPr>
        <w:t>Zedler</w:t>
      </w:r>
      <w:proofErr w:type="spellEnd"/>
      <w:r w:rsidRPr="00782C24">
        <w:rPr>
          <w:lang w:val="en-GB"/>
        </w:rPr>
        <w:t xml:space="preserve"> JB. 2008. Topographic heterogeneity influences fish use of an experimentally restored tidal marsh. Ecological Applications </w:t>
      </w:r>
      <w:r w:rsidRPr="00782C24">
        <w:rPr>
          <w:b/>
          <w:bCs/>
          <w:lang w:val="en-GB"/>
        </w:rPr>
        <w:t>18</w:t>
      </w:r>
      <w:r w:rsidRPr="00782C24">
        <w:rPr>
          <w:lang w:val="en-GB"/>
        </w:rPr>
        <w:t>:483–496. Ecological Society of America.</w:t>
      </w:r>
    </w:p>
    <w:p w14:paraId="3AB16EDB" w14:textId="77777777" w:rsidR="00782C24" w:rsidRPr="00782C24" w:rsidRDefault="00782C24" w:rsidP="00782C24">
      <w:pPr>
        <w:pStyle w:val="Bibliography"/>
        <w:jc w:val="left"/>
        <w:rPr>
          <w:lang w:val="en-GB"/>
        </w:rPr>
      </w:pPr>
      <w:r w:rsidRPr="00782C24">
        <w:rPr>
          <w:lang w:val="en-GB"/>
        </w:rPr>
        <w:t xml:space="preserve">Lee JJ. 2021. The impacts of exotic </w:t>
      </w:r>
      <w:r w:rsidRPr="00782C24">
        <w:rPr>
          <w:i/>
          <w:iCs/>
          <w:lang w:val="en-GB"/>
        </w:rPr>
        <w:t>Typha</w:t>
      </w:r>
      <w:r w:rsidRPr="00782C24">
        <w:rPr>
          <w:lang w:val="en-GB"/>
        </w:rPr>
        <w:t xml:space="preserve"> on benthic invertebrate communities in the South Arm of the Fraser River Estuary. Pages 1–33. Master’s Project. Simon Fraser University &amp; British Columbia Institute of Technology, Burnaby.</w:t>
      </w:r>
    </w:p>
    <w:p w14:paraId="43F6A84B" w14:textId="77777777" w:rsidR="00782C24" w:rsidRPr="00782C24" w:rsidRDefault="00782C24" w:rsidP="00782C24">
      <w:pPr>
        <w:pStyle w:val="Bibliography"/>
        <w:jc w:val="left"/>
        <w:rPr>
          <w:lang w:val="en-GB"/>
        </w:rPr>
      </w:pPr>
      <w:proofErr w:type="spellStart"/>
      <w:r w:rsidRPr="00782C24">
        <w:rPr>
          <w:lang w:val="en-GB"/>
        </w:rPr>
        <w:t>Levings</w:t>
      </w:r>
      <w:proofErr w:type="spellEnd"/>
      <w:r w:rsidRPr="00782C24">
        <w:rPr>
          <w:lang w:val="en-GB"/>
        </w:rPr>
        <w:t xml:space="preserve"> CD. 2000. An overview assessment of compensation and mitigation techniques used to assist fish habitat management in British Columbia estuaries. Pages 341–347 in Knudsen EE, </w:t>
      </w:r>
      <w:r w:rsidRPr="00782C24">
        <w:rPr>
          <w:lang w:val="en-GB"/>
        </w:rPr>
        <w:lastRenderedPageBreak/>
        <w:t>Steward CR, MacDonald DD, Williams JE, Reiser DW, editors. Sustainable Fisheries Management1st Edition. CRC Press, Boca Raton.</w:t>
      </w:r>
    </w:p>
    <w:p w14:paraId="68A30BD4" w14:textId="77777777" w:rsidR="00782C24" w:rsidRPr="00782C24" w:rsidRDefault="00782C24" w:rsidP="00782C24">
      <w:pPr>
        <w:pStyle w:val="Bibliography"/>
        <w:jc w:val="left"/>
        <w:rPr>
          <w:lang w:val="en-GB"/>
        </w:rPr>
      </w:pPr>
      <w:proofErr w:type="spellStart"/>
      <w:r w:rsidRPr="00782C24">
        <w:rPr>
          <w:lang w:val="en-GB"/>
        </w:rPr>
        <w:t>Levings</w:t>
      </w:r>
      <w:proofErr w:type="spellEnd"/>
      <w:r w:rsidRPr="00782C24">
        <w:rPr>
          <w:lang w:val="en-GB"/>
        </w:rPr>
        <w:t xml:space="preserve"> CD. 2004a. Knowledge of fish ecology and its application to habitat management. Pages 213–236 in Groulx DC, </w:t>
      </w:r>
      <w:proofErr w:type="spellStart"/>
      <w:r w:rsidRPr="00782C24">
        <w:rPr>
          <w:lang w:val="en-GB"/>
        </w:rPr>
        <w:t>Luternauer</w:t>
      </w:r>
      <w:proofErr w:type="spellEnd"/>
      <w:r w:rsidRPr="00782C24">
        <w:rPr>
          <w:lang w:val="en-GB"/>
        </w:rPr>
        <w:t xml:space="preserve"> JL, </w:t>
      </w:r>
      <w:proofErr w:type="spellStart"/>
      <w:r w:rsidRPr="00782C24">
        <w:rPr>
          <w:lang w:val="en-GB"/>
        </w:rPr>
        <w:t>Bilderback</w:t>
      </w:r>
      <w:proofErr w:type="spellEnd"/>
      <w:r w:rsidRPr="00782C24">
        <w:rPr>
          <w:lang w:val="en-GB"/>
        </w:rPr>
        <w:t xml:space="preserve"> DE, editors. Fraser River Delta, British Columbia: Issues of an Urban Estuary.</w:t>
      </w:r>
    </w:p>
    <w:p w14:paraId="5209A1E6" w14:textId="77777777" w:rsidR="00782C24" w:rsidRPr="00782C24" w:rsidRDefault="00782C24" w:rsidP="00782C24">
      <w:pPr>
        <w:pStyle w:val="Bibliography"/>
        <w:jc w:val="left"/>
        <w:rPr>
          <w:lang w:val="en-GB"/>
        </w:rPr>
      </w:pPr>
      <w:proofErr w:type="spellStart"/>
      <w:r w:rsidRPr="00782C24">
        <w:rPr>
          <w:lang w:val="en-GB"/>
        </w:rPr>
        <w:t>Levings</w:t>
      </w:r>
      <w:proofErr w:type="spellEnd"/>
      <w:r w:rsidRPr="00782C24">
        <w:rPr>
          <w:lang w:val="en-GB"/>
        </w:rPr>
        <w:t xml:space="preserve">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5694E53F" w14:textId="77777777" w:rsidR="00782C24" w:rsidRPr="00782C24" w:rsidRDefault="00782C24" w:rsidP="00782C24">
      <w:pPr>
        <w:pStyle w:val="Bibliography"/>
        <w:jc w:val="left"/>
        <w:rPr>
          <w:lang w:val="en-GB"/>
        </w:rPr>
      </w:pPr>
      <w:proofErr w:type="spellStart"/>
      <w:r w:rsidRPr="00782C24">
        <w:rPr>
          <w:lang w:val="en-GB"/>
        </w:rPr>
        <w:t>Levings</w:t>
      </w:r>
      <w:proofErr w:type="spellEnd"/>
      <w:r w:rsidRPr="00782C24">
        <w:rPr>
          <w:lang w:val="en-GB"/>
        </w:rPr>
        <w:t xml:space="preserve"> CD, Nishimura [ed.] DJH. 1996. Created and restored sedge marshes in the lower Fraser River and estuary: An evaluation of their functioning as fish habitat. Pages 1–143. Canadian Technical Report 2126, Fisheries and Aquatic Sciences.</w:t>
      </w:r>
    </w:p>
    <w:p w14:paraId="292B82EC" w14:textId="77777777" w:rsidR="00782C24" w:rsidRPr="00782C24" w:rsidRDefault="00782C24" w:rsidP="00782C24">
      <w:pPr>
        <w:pStyle w:val="Bibliography"/>
        <w:jc w:val="left"/>
        <w:rPr>
          <w:lang w:val="en-GB"/>
        </w:rPr>
      </w:pPr>
      <w:proofErr w:type="spellStart"/>
      <w:r w:rsidRPr="00782C24">
        <w:rPr>
          <w:lang w:val="en-GB"/>
        </w:rPr>
        <w:t>Lievesley</w:t>
      </w:r>
      <w:proofErr w:type="spellEnd"/>
      <w:r w:rsidRPr="00782C24">
        <w:rPr>
          <w:lang w:val="en-GB"/>
        </w:rPr>
        <w:t xml:space="preserve">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054A53D5" w14:textId="77777777" w:rsidR="00782C24" w:rsidRPr="00782C24" w:rsidRDefault="00782C24" w:rsidP="00782C24">
      <w:pPr>
        <w:pStyle w:val="Bibliography"/>
        <w:jc w:val="left"/>
        <w:rPr>
          <w:lang w:val="en-GB"/>
        </w:rPr>
      </w:pPr>
      <w:proofErr w:type="spellStart"/>
      <w:r w:rsidRPr="00782C24">
        <w:rPr>
          <w:lang w:val="en-GB"/>
        </w:rPr>
        <w:t>Loreau</w:t>
      </w:r>
      <w:proofErr w:type="spellEnd"/>
      <w:r w:rsidRPr="00782C24">
        <w:rPr>
          <w:lang w:val="en-GB"/>
        </w:rPr>
        <w:t xml:space="preserve"> M, de </w:t>
      </w:r>
      <w:proofErr w:type="spellStart"/>
      <w:r w:rsidRPr="00782C24">
        <w:rPr>
          <w:lang w:val="en-GB"/>
        </w:rPr>
        <w:t>Mazancourt</w:t>
      </w:r>
      <w:proofErr w:type="spellEnd"/>
      <w:r w:rsidRPr="00782C24">
        <w:rPr>
          <w:lang w:val="en-GB"/>
        </w:rPr>
        <w:t xml:space="preserve"> C. 2013. Biodiversity and ecosystem stability: a synthesis of underlying mechanisms. Ecology Letters </w:t>
      </w:r>
      <w:r w:rsidRPr="00782C24">
        <w:rPr>
          <w:b/>
          <w:bCs/>
          <w:lang w:val="en-GB"/>
        </w:rPr>
        <w:t>16</w:t>
      </w:r>
      <w:r w:rsidRPr="00782C24">
        <w:rPr>
          <w:lang w:val="en-GB"/>
        </w:rPr>
        <w:t>:106–115.</w:t>
      </w:r>
    </w:p>
    <w:p w14:paraId="0F7EB96B" w14:textId="77777777" w:rsidR="00782C24" w:rsidRPr="00782C24" w:rsidRDefault="00782C24" w:rsidP="00782C24">
      <w:pPr>
        <w:pStyle w:val="Bibliography"/>
        <w:jc w:val="left"/>
        <w:rPr>
          <w:lang w:val="en-GB"/>
        </w:rPr>
      </w:pPr>
      <w:r w:rsidRPr="00782C24">
        <w:rPr>
          <w:lang w:val="en-GB"/>
        </w:rPr>
        <w:t xml:space="preserve">Magnusson A, </w:t>
      </w:r>
      <w:proofErr w:type="spellStart"/>
      <w:r w:rsidRPr="00782C24">
        <w:rPr>
          <w:lang w:val="en-GB"/>
        </w:rPr>
        <w:t>Hilborn</w:t>
      </w:r>
      <w:proofErr w:type="spellEnd"/>
      <w:r w:rsidRPr="00782C24">
        <w:rPr>
          <w:lang w:val="en-GB"/>
        </w:rPr>
        <w:t xml:space="preserve"> R. 2003. Estuarine influence on survival rates of </w:t>
      </w:r>
      <w:proofErr w:type="spellStart"/>
      <w:r w:rsidRPr="00782C24">
        <w:rPr>
          <w:lang w:val="en-GB"/>
        </w:rPr>
        <w:t>coho</w:t>
      </w:r>
      <w:proofErr w:type="spellEnd"/>
      <w:r w:rsidRPr="00782C24">
        <w:rPr>
          <w:lang w:val="en-GB"/>
        </w:rPr>
        <w:t xml:space="preserve"> (</w:t>
      </w:r>
      <w:r w:rsidRPr="00782C24">
        <w:rPr>
          <w:i/>
          <w:iCs/>
          <w:lang w:val="en-GB"/>
        </w:rPr>
        <w:t>Oncorhynchus kisutch</w:t>
      </w:r>
      <w:r w:rsidRPr="00782C24">
        <w:rPr>
          <w:lang w:val="en-GB"/>
        </w:rPr>
        <w:t>) and Chinook salmon (</w:t>
      </w:r>
      <w:r w:rsidRPr="00782C24">
        <w:rPr>
          <w:i/>
          <w:iCs/>
          <w:lang w:val="en-GB"/>
        </w:rPr>
        <w:t>Oncorhynchus tshawytscha</w:t>
      </w:r>
      <w:r w:rsidRPr="00782C24">
        <w:rPr>
          <w:lang w:val="en-GB"/>
        </w:rPr>
        <w:t xml:space="preserve">) released from hatcheries on the U.S. Pacific coast. Estuaries </w:t>
      </w:r>
      <w:r w:rsidRPr="00782C24">
        <w:rPr>
          <w:b/>
          <w:bCs/>
          <w:lang w:val="en-GB"/>
        </w:rPr>
        <w:t>26</w:t>
      </w:r>
      <w:r w:rsidRPr="00782C24">
        <w:rPr>
          <w:lang w:val="en-GB"/>
        </w:rPr>
        <w:t>:1094–1103.</w:t>
      </w:r>
    </w:p>
    <w:p w14:paraId="0B9C09B4" w14:textId="77777777" w:rsidR="00782C24" w:rsidRPr="00782C24" w:rsidRDefault="00782C24" w:rsidP="00782C24">
      <w:pPr>
        <w:pStyle w:val="Bibliography"/>
        <w:jc w:val="left"/>
        <w:rPr>
          <w:lang w:val="en-GB"/>
        </w:rPr>
      </w:pPr>
      <w:proofErr w:type="spellStart"/>
      <w:r w:rsidRPr="00782C24">
        <w:rPr>
          <w:lang w:val="en-GB"/>
        </w:rPr>
        <w:t>Marijnissen</w:t>
      </w:r>
      <w:proofErr w:type="spellEnd"/>
      <w:r w:rsidRPr="00782C24">
        <w:rPr>
          <w:lang w:val="en-GB"/>
        </w:rPr>
        <w:t xml:space="preserve"> R, Stefan A. 2017. Marsh recession and erosion study of the Fraser Delta, B.C., Canada from historic satellite imagery. Communications on Hydraulic and Geotechnical Engineering </w:t>
      </w:r>
      <w:r w:rsidRPr="00782C24">
        <w:rPr>
          <w:b/>
          <w:bCs/>
          <w:lang w:val="en-GB"/>
        </w:rPr>
        <w:t>2017–1</w:t>
      </w:r>
      <w:r w:rsidRPr="00782C24">
        <w:rPr>
          <w:lang w:val="en-GB"/>
        </w:rPr>
        <w:t>:59.</w:t>
      </w:r>
    </w:p>
    <w:p w14:paraId="7C2CEAF8" w14:textId="77777777" w:rsidR="00782C24" w:rsidRPr="00782C24" w:rsidRDefault="00782C24" w:rsidP="00782C24">
      <w:pPr>
        <w:pStyle w:val="Bibliography"/>
        <w:jc w:val="left"/>
        <w:rPr>
          <w:lang w:val="en-GB"/>
        </w:rPr>
      </w:pPr>
      <w:r w:rsidRPr="00782C24">
        <w:rPr>
          <w:lang w:val="en-GB"/>
        </w:rPr>
        <w:t xml:space="preserve">Miller RC, </w:t>
      </w:r>
      <w:proofErr w:type="spellStart"/>
      <w:r w:rsidRPr="00782C24">
        <w:rPr>
          <w:lang w:val="en-GB"/>
        </w:rPr>
        <w:t>Zedler</w:t>
      </w:r>
      <w:proofErr w:type="spellEnd"/>
      <w:r w:rsidRPr="00782C24">
        <w:rPr>
          <w:lang w:val="en-GB"/>
        </w:rPr>
        <w:t xml:space="preserve"> JB. 2003. Responses of native and invasive wetland plants to hydroperiod and water depth. Plant Ecology </w:t>
      </w:r>
      <w:r w:rsidRPr="00782C24">
        <w:rPr>
          <w:b/>
          <w:bCs/>
          <w:lang w:val="en-GB"/>
        </w:rPr>
        <w:t>167</w:t>
      </w:r>
      <w:r w:rsidRPr="00782C24">
        <w:rPr>
          <w:lang w:val="en-GB"/>
        </w:rPr>
        <w:t>:57–69.</w:t>
      </w:r>
    </w:p>
    <w:p w14:paraId="623F2F37" w14:textId="77777777" w:rsidR="00782C24" w:rsidRPr="00782C24" w:rsidRDefault="00782C24" w:rsidP="00782C24">
      <w:pPr>
        <w:pStyle w:val="Bibliography"/>
        <w:jc w:val="left"/>
        <w:rPr>
          <w:lang w:val="en-GB"/>
        </w:rPr>
      </w:pPr>
      <w:r w:rsidRPr="00782C24">
        <w:rPr>
          <w:lang w:val="en-GB"/>
        </w:rPr>
        <w:t xml:space="preserve">Naeem S. 1998. Species redundancy and ecosystem reliability. Conservation Biology </w:t>
      </w:r>
      <w:r w:rsidRPr="00782C24">
        <w:rPr>
          <w:b/>
          <w:bCs/>
          <w:lang w:val="en-GB"/>
        </w:rPr>
        <w:t>12</w:t>
      </w:r>
      <w:r w:rsidRPr="00782C24">
        <w:rPr>
          <w:lang w:val="en-GB"/>
        </w:rPr>
        <w:t>:39–45.</w:t>
      </w:r>
    </w:p>
    <w:p w14:paraId="2D034C64" w14:textId="77777777" w:rsidR="00782C24" w:rsidRPr="00782C24" w:rsidRDefault="00782C24" w:rsidP="00782C24">
      <w:pPr>
        <w:pStyle w:val="Bibliography"/>
        <w:jc w:val="left"/>
        <w:rPr>
          <w:lang w:val="en-GB"/>
        </w:rPr>
      </w:pPr>
      <w:r w:rsidRPr="00782C24">
        <w:rPr>
          <w:lang w:val="en-GB"/>
        </w:rPr>
        <w:t xml:space="preserve">Nakagawa S, </w:t>
      </w:r>
      <w:proofErr w:type="spellStart"/>
      <w:r w:rsidRPr="00782C24">
        <w:rPr>
          <w:lang w:val="en-GB"/>
        </w:rPr>
        <w:t>Schielzeth</w:t>
      </w:r>
      <w:proofErr w:type="spellEnd"/>
      <w:r w:rsidRPr="00782C24">
        <w:rPr>
          <w:lang w:val="en-GB"/>
        </w:rPr>
        <w:t xml:space="preserve"> H. 2013. A general and simple method for obtaining </w:t>
      </w:r>
      <w:r w:rsidRPr="00782C24">
        <w:rPr>
          <w:i/>
          <w:iCs/>
          <w:lang w:val="en-GB"/>
        </w:rPr>
        <w:t>R</w:t>
      </w:r>
      <w:r w:rsidRPr="00782C24">
        <w:rPr>
          <w:lang w:val="en-GB"/>
        </w:rPr>
        <w:t xml:space="preserve"> </w:t>
      </w:r>
      <w:r w:rsidRPr="00782C24">
        <w:rPr>
          <w:vertAlign w:val="superscript"/>
          <w:lang w:val="en-GB"/>
        </w:rPr>
        <w:t>2</w:t>
      </w:r>
      <w:r w:rsidRPr="00782C24">
        <w:rPr>
          <w:lang w:val="en-GB"/>
        </w:rPr>
        <w:t xml:space="preserve"> from generalized linear mixed-effects models. Methods in Ecology and Evolution </w:t>
      </w:r>
      <w:r w:rsidRPr="00782C24">
        <w:rPr>
          <w:b/>
          <w:bCs/>
          <w:lang w:val="en-GB"/>
        </w:rPr>
        <w:t>4</w:t>
      </w:r>
      <w:r w:rsidRPr="00782C24">
        <w:rPr>
          <w:lang w:val="en-GB"/>
        </w:rPr>
        <w:t>:133–142.</w:t>
      </w:r>
    </w:p>
    <w:p w14:paraId="72965205" w14:textId="77777777" w:rsidR="00782C24" w:rsidRPr="00782C24" w:rsidRDefault="00782C24" w:rsidP="00782C24">
      <w:pPr>
        <w:pStyle w:val="Bibliography"/>
        <w:jc w:val="left"/>
        <w:rPr>
          <w:lang w:val="en-GB"/>
        </w:rPr>
      </w:pPr>
      <w:r w:rsidRPr="00782C24">
        <w:rPr>
          <w:lang w:val="en-GB"/>
        </w:rPr>
        <w:t xml:space="preserve">Nanson GC, </w:t>
      </w:r>
      <w:proofErr w:type="spellStart"/>
      <w:r w:rsidRPr="00782C24">
        <w:rPr>
          <w:lang w:val="en-GB"/>
        </w:rPr>
        <w:t>Krusenstierna</w:t>
      </w:r>
      <w:proofErr w:type="spellEnd"/>
      <w:r w:rsidRPr="00782C24">
        <w:rPr>
          <w:lang w:val="en-GB"/>
        </w:rPr>
        <w:t xml:space="preserve"> AV, Bryant EA. 1994. Experimental measurements of river-bank erosion caused by boat-generated waves on the Gordon River, Tasmania. Regulated Rivers: Research &amp; Management </w:t>
      </w:r>
      <w:r w:rsidRPr="00782C24">
        <w:rPr>
          <w:b/>
          <w:bCs/>
          <w:lang w:val="en-GB"/>
        </w:rPr>
        <w:t>9</w:t>
      </w:r>
      <w:r w:rsidRPr="00782C24">
        <w:rPr>
          <w:lang w:val="en-GB"/>
        </w:rPr>
        <w:t>:1–14.</w:t>
      </w:r>
    </w:p>
    <w:p w14:paraId="0BD584C7" w14:textId="77777777" w:rsidR="00782C24" w:rsidRPr="00782C24" w:rsidRDefault="00782C24" w:rsidP="00782C24">
      <w:pPr>
        <w:pStyle w:val="Bibliography"/>
        <w:jc w:val="left"/>
        <w:rPr>
          <w:lang w:val="en-GB"/>
        </w:rPr>
      </w:pPr>
      <w:r w:rsidRPr="00782C24">
        <w:rPr>
          <w:lang w:val="en-GB"/>
        </w:rPr>
        <w:t xml:space="preserve">Nilsson C, Ekblad A, </w:t>
      </w:r>
      <w:proofErr w:type="spellStart"/>
      <w:r w:rsidRPr="00782C24">
        <w:rPr>
          <w:lang w:val="en-GB"/>
        </w:rPr>
        <w:t>Dynesius</w:t>
      </w:r>
      <w:proofErr w:type="spellEnd"/>
      <w:r w:rsidRPr="00782C24">
        <w:rPr>
          <w:lang w:val="en-GB"/>
        </w:rPr>
        <w:t xml:space="preserve"> M, </w:t>
      </w:r>
      <w:proofErr w:type="spellStart"/>
      <w:r w:rsidRPr="00782C24">
        <w:rPr>
          <w:lang w:val="en-GB"/>
        </w:rPr>
        <w:t>Backe</w:t>
      </w:r>
      <w:proofErr w:type="spellEnd"/>
      <w:r w:rsidRPr="00782C24">
        <w:rPr>
          <w:lang w:val="en-GB"/>
        </w:rPr>
        <w:t xml:space="preserve"> S, </w:t>
      </w:r>
      <w:proofErr w:type="spellStart"/>
      <w:r w:rsidRPr="00782C24">
        <w:rPr>
          <w:lang w:val="en-GB"/>
        </w:rPr>
        <w:t>Gardfjell</w:t>
      </w:r>
      <w:proofErr w:type="spellEnd"/>
      <w:r w:rsidRPr="00782C24">
        <w:rPr>
          <w:lang w:val="en-GB"/>
        </w:rPr>
        <w:t xml:space="preserve"> M, Carlberg B, </w:t>
      </w:r>
      <w:proofErr w:type="spellStart"/>
      <w:r w:rsidRPr="00782C24">
        <w:rPr>
          <w:lang w:val="en-GB"/>
        </w:rPr>
        <w:t>Hellqviist</w:t>
      </w:r>
      <w:proofErr w:type="spellEnd"/>
      <w:r w:rsidRPr="00782C24">
        <w:rPr>
          <w:lang w:val="en-GB"/>
        </w:rPr>
        <w:t xml:space="preserve"> S, Jansson R. 1994. A comparison of species richness and traits of riparian plants between a main river channel and its tributaries. Journal of Ecology </w:t>
      </w:r>
      <w:r w:rsidRPr="00782C24">
        <w:rPr>
          <w:b/>
          <w:bCs/>
          <w:lang w:val="en-GB"/>
        </w:rPr>
        <w:t>82</w:t>
      </w:r>
      <w:r w:rsidRPr="00782C24">
        <w:rPr>
          <w:lang w:val="en-GB"/>
        </w:rPr>
        <w:t>:281–295. [Wiley, British Ecological Society].</w:t>
      </w:r>
    </w:p>
    <w:p w14:paraId="19537C9E" w14:textId="77777777" w:rsidR="00782C24" w:rsidRPr="00782C24" w:rsidRDefault="00782C24" w:rsidP="00782C24">
      <w:pPr>
        <w:pStyle w:val="Bibliography"/>
        <w:jc w:val="left"/>
        <w:rPr>
          <w:lang w:val="en-GB"/>
        </w:rPr>
      </w:pPr>
      <w:r w:rsidRPr="00782C24">
        <w:rPr>
          <w:lang w:val="en-GB"/>
        </w:rPr>
        <w:t xml:space="preserve">O’Meara TA, Hillman JR, Thrush SF. 2017. Rising tides, cumulative </w:t>
      </w:r>
      <w:proofErr w:type="gramStart"/>
      <w:r w:rsidRPr="00782C24">
        <w:rPr>
          <w:lang w:val="en-GB"/>
        </w:rPr>
        <w:t>impacts</w:t>
      </w:r>
      <w:proofErr w:type="gramEnd"/>
      <w:r w:rsidRPr="00782C24">
        <w:rPr>
          <w:lang w:val="en-GB"/>
        </w:rPr>
        <w:t xml:space="preserve"> and cascading changes to estuarine ecosystem functions. Scientific Reports </w:t>
      </w:r>
      <w:r w:rsidRPr="00782C24">
        <w:rPr>
          <w:b/>
          <w:bCs/>
          <w:lang w:val="en-GB"/>
        </w:rPr>
        <w:t>7</w:t>
      </w:r>
      <w:r w:rsidRPr="00782C24">
        <w:rPr>
          <w:lang w:val="en-GB"/>
        </w:rPr>
        <w:t>:10218.</w:t>
      </w:r>
    </w:p>
    <w:p w14:paraId="32E08753" w14:textId="77777777" w:rsidR="00782C24" w:rsidRPr="00782C24" w:rsidRDefault="00782C24" w:rsidP="00782C24">
      <w:pPr>
        <w:pStyle w:val="Bibliography"/>
        <w:jc w:val="left"/>
        <w:rPr>
          <w:lang w:val="en-GB"/>
        </w:rPr>
      </w:pPr>
      <w:r w:rsidRPr="00782C24">
        <w:rPr>
          <w:lang w:val="en-GB"/>
        </w:rPr>
        <w:t xml:space="preserve">Peterson CH, Able KW, DeJong CF, </w:t>
      </w:r>
      <w:proofErr w:type="spellStart"/>
      <w:r w:rsidRPr="00782C24">
        <w:rPr>
          <w:lang w:val="en-GB"/>
        </w:rPr>
        <w:t>Piehler</w:t>
      </w:r>
      <w:proofErr w:type="spellEnd"/>
      <w:r w:rsidRPr="00782C24">
        <w:rPr>
          <w:lang w:val="en-GB"/>
        </w:rPr>
        <w:t xml:space="preserve"> MF, </w:t>
      </w:r>
      <w:proofErr w:type="spellStart"/>
      <w:r w:rsidRPr="00782C24">
        <w:rPr>
          <w:lang w:val="en-GB"/>
        </w:rPr>
        <w:t>Simenstad</w:t>
      </w:r>
      <w:proofErr w:type="spellEnd"/>
      <w:r w:rsidRPr="00782C24">
        <w:rPr>
          <w:lang w:val="en-GB"/>
        </w:rPr>
        <w:t xml:space="preserve"> CA, </w:t>
      </w:r>
      <w:proofErr w:type="spellStart"/>
      <w:r w:rsidRPr="00782C24">
        <w:rPr>
          <w:lang w:val="en-GB"/>
        </w:rPr>
        <w:t>Zedler</w:t>
      </w:r>
      <w:proofErr w:type="spellEnd"/>
      <w:r w:rsidRPr="00782C24">
        <w:rPr>
          <w:lang w:val="en-GB"/>
        </w:rPr>
        <w:t xml:space="preserve"> JB. 2008. Practical proxies for tidal marsh ecosystem services. Pages 221–266 Advances in Marine Biology. Elsevier. Available from https://linkinghub.elsevier.com/retrieve/pii/S0065288108000047.</w:t>
      </w:r>
    </w:p>
    <w:p w14:paraId="6AB45164" w14:textId="77777777" w:rsidR="00782C24" w:rsidRPr="00782C24" w:rsidRDefault="00782C24" w:rsidP="00782C24">
      <w:pPr>
        <w:pStyle w:val="Bibliography"/>
        <w:jc w:val="left"/>
        <w:rPr>
          <w:lang w:val="en-GB"/>
        </w:rPr>
      </w:pPr>
      <w:proofErr w:type="spellStart"/>
      <w:r w:rsidRPr="00782C24">
        <w:rPr>
          <w:lang w:val="en-GB"/>
        </w:rPr>
        <w:t>Pontee</w:t>
      </w:r>
      <w:proofErr w:type="spellEnd"/>
      <w:r w:rsidRPr="00782C24">
        <w:rPr>
          <w:lang w:val="en-GB"/>
        </w:rPr>
        <w:t xml:space="preserve"> N. 2013. Defining coastal squeeze: A discussion. Ocean &amp; Coastal Management </w:t>
      </w:r>
      <w:r w:rsidRPr="00782C24">
        <w:rPr>
          <w:b/>
          <w:bCs/>
          <w:lang w:val="en-GB"/>
        </w:rPr>
        <w:t>84</w:t>
      </w:r>
      <w:r w:rsidRPr="00782C24">
        <w:rPr>
          <w:lang w:val="en-GB"/>
        </w:rPr>
        <w:t>:204–207.</w:t>
      </w:r>
    </w:p>
    <w:p w14:paraId="22A36C28" w14:textId="77777777" w:rsidR="00782C24" w:rsidRPr="00782C24" w:rsidRDefault="00782C24" w:rsidP="00782C24">
      <w:pPr>
        <w:pStyle w:val="Bibliography"/>
        <w:jc w:val="left"/>
        <w:rPr>
          <w:lang w:val="en-GB"/>
        </w:rPr>
      </w:pPr>
      <w:r w:rsidRPr="00782C24">
        <w:rPr>
          <w:lang w:val="en-GB"/>
        </w:rPr>
        <w:t>QGIS Development Team. 2021. QGIS Geographic Information System. QGIS Geographic Information System.</w:t>
      </w:r>
    </w:p>
    <w:p w14:paraId="7278F38D" w14:textId="77777777" w:rsidR="00782C24" w:rsidRPr="00782C24" w:rsidRDefault="00782C24" w:rsidP="00782C24">
      <w:pPr>
        <w:pStyle w:val="Bibliography"/>
        <w:jc w:val="left"/>
        <w:rPr>
          <w:lang w:val="en-GB"/>
        </w:rPr>
      </w:pPr>
      <w:r w:rsidRPr="00782C24">
        <w:rPr>
          <w:lang w:val="en-GB"/>
        </w:rPr>
        <w:t>R Core Team. 2021. R: A language and environment for statistical computing. R Foundation for Statistical Computing, Vienna, Austria. Available from https://www.R-project.org/.</w:t>
      </w:r>
    </w:p>
    <w:p w14:paraId="25244AD5" w14:textId="77777777" w:rsidR="00782C24" w:rsidRPr="00782C24" w:rsidRDefault="00782C24" w:rsidP="00782C24">
      <w:pPr>
        <w:pStyle w:val="Bibliography"/>
        <w:jc w:val="left"/>
        <w:rPr>
          <w:lang w:val="en-GB"/>
        </w:rPr>
      </w:pPr>
      <w:r w:rsidRPr="00782C24">
        <w:rPr>
          <w:lang w:val="en-GB"/>
        </w:rPr>
        <w:t xml:space="preserve">Small C, Nichols RJ. 2003. A global analysis of human settlement in coastal zones. Journal of Coastal Research </w:t>
      </w:r>
      <w:r w:rsidRPr="00782C24">
        <w:rPr>
          <w:b/>
          <w:bCs/>
          <w:lang w:val="en-GB"/>
        </w:rPr>
        <w:t>19</w:t>
      </w:r>
      <w:r w:rsidRPr="00782C24">
        <w:rPr>
          <w:lang w:val="en-GB"/>
        </w:rPr>
        <w:t>:17.</w:t>
      </w:r>
    </w:p>
    <w:p w14:paraId="7C57825A" w14:textId="77777777" w:rsidR="00782C24" w:rsidRPr="00782C24" w:rsidRDefault="00782C24" w:rsidP="00782C24">
      <w:pPr>
        <w:pStyle w:val="Bibliography"/>
        <w:jc w:val="left"/>
        <w:rPr>
          <w:lang w:val="en-GB"/>
        </w:rPr>
      </w:pPr>
      <w:r w:rsidRPr="00782C24">
        <w:rPr>
          <w:lang w:val="en-GB"/>
        </w:rPr>
        <w:t>Stewart D. 2021. Undetected but widespread: the cryptic invasion of non-native cattail (</w:t>
      </w:r>
      <w:r w:rsidRPr="00782C24">
        <w:rPr>
          <w:i/>
          <w:iCs/>
          <w:lang w:val="en-GB"/>
        </w:rPr>
        <w:t>Typha</w:t>
      </w:r>
      <w:r w:rsidRPr="00782C24">
        <w:rPr>
          <w:lang w:val="en-GB"/>
        </w:rPr>
        <w:t>) in the Fraser River Estuary. Master’s Thesis. University of British Columbia, Vancouver. Available from https://open.library.ubc.ca/soa/cIRcle/collections/ubctheses/24/items/1.0397016.</w:t>
      </w:r>
    </w:p>
    <w:p w14:paraId="4430A0A5" w14:textId="77777777" w:rsidR="00782C24" w:rsidRPr="00782C24" w:rsidRDefault="00782C24" w:rsidP="00782C24">
      <w:pPr>
        <w:pStyle w:val="Bibliography"/>
        <w:jc w:val="left"/>
        <w:rPr>
          <w:lang w:val="en-GB"/>
        </w:rPr>
      </w:pPr>
      <w:r w:rsidRPr="00782C24">
        <w:rPr>
          <w:lang w:val="en-GB"/>
        </w:rPr>
        <w:t xml:space="preserve">Sutherland TF, </w:t>
      </w:r>
      <w:proofErr w:type="spellStart"/>
      <w:r w:rsidRPr="00782C24">
        <w:rPr>
          <w:lang w:val="en-GB"/>
        </w:rPr>
        <w:t>Elner</w:t>
      </w:r>
      <w:proofErr w:type="spellEnd"/>
      <w:r w:rsidRPr="00782C24">
        <w:rPr>
          <w:lang w:val="en-GB"/>
        </w:rPr>
        <w:t xml:space="preserve"> RW, O’Neill JD. 2013. Roberts Bank: Ecological crucible of the Fraser River estuary. Progress in Oceanography </w:t>
      </w:r>
      <w:r w:rsidRPr="00782C24">
        <w:rPr>
          <w:b/>
          <w:bCs/>
          <w:lang w:val="en-GB"/>
        </w:rPr>
        <w:t>115</w:t>
      </w:r>
      <w:r w:rsidRPr="00782C24">
        <w:rPr>
          <w:lang w:val="en-GB"/>
        </w:rPr>
        <w:t>:171–180.</w:t>
      </w:r>
    </w:p>
    <w:p w14:paraId="188FADCA" w14:textId="77777777" w:rsidR="00782C24" w:rsidRPr="00782C24" w:rsidRDefault="00782C24" w:rsidP="00782C24">
      <w:pPr>
        <w:pStyle w:val="Bibliography"/>
        <w:jc w:val="left"/>
        <w:rPr>
          <w:lang w:val="en-GB"/>
        </w:rPr>
      </w:pPr>
      <w:r w:rsidRPr="00782C24">
        <w:rPr>
          <w:lang w:val="en-GB"/>
        </w:rPr>
        <w:t>Thomas P. 2002. Wood debris removal from British Columbia’s lower Fraser River marshes: an analysis of a complex restoration issue. Pages 1–37.</w:t>
      </w:r>
    </w:p>
    <w:p w14:paraId="5B0ADBAC" w14:textId="77777777" w:rsidR="00782C24" w:rsidRPr="00782C24" w:rsidRDefault="00782C24" w:rsidP="00782C24">
      <w:pPr>
        <w:pStyle w:val="Bibliography"/>
        <w:jc w:val="left"/>
        <w:rPr>
          <w:lang w:val="en-GB"/>
        </w:rPr>
      </w:pPr>
      <w:r w:rsidRPr="00782C24">
        <w:rPr>
          <w:lang w:val="en-GB"/>
        </w:rPr>
        <w:lastRenderedPageBreak/>
        <w:t xml:space="preserve">Tilman D. 1997. Community </w:t>
      </w:r>
      <w:proofErr w:type="spellStart"/>
      <w:r w:rsidRPr="00782C24">
        <w:rPr>
          <w:lang w:val="en-GB"/>
        </w:rPr>
        <w:t>invasibility</w:t>
      </w:r>
      <w:proofErr w:type="spellEnd"/>
      <w:r w:rsidRPr="00782C24">
        <w:rPr>
          <w:lang w:val="en-GB"/>
        </w:rPr>
        <w:t xml:space="preserve">, recruitment, limitation, and grassland biodiversity. Ecology </w:t>
      </w:r>
      <w:r w:rsidRPr="00782C24">
        <w:rPr>
          <w:b/>
          <w:bCs/>
          <w:lang w:val="en-GB"/>
        </w:rPr>
        <w:t>78</w:t>
      </w:r>
      <w:r w:rsidRPr="00782C24">
        <w:rPr>
          <w:lang w:val="en-GB"/>
        </w:rPr>
        <w:t>:81–92.</w:t>
      </w:r>
    </w:p>
    <w:p w14:paraId="4A9A45A7" w14:textId="77777777" w:rsidR="00782C24" w:rsidRPr="00782C24" w:rsidRDefault="00782C24" w:rsidP="00782C24">
      <w:pPr>
        <w:pStyle w:val="Bibliography"/>
        <w:jc w:val="left"/>
        <w:rPr>
          <w:lang w:val="en-GB"/>
        </w:rPr>
      </w:pPr>
      <w:proofErr w:type="spellStart"/>
      <w:r w:rsidRPr="00782C24">
        <w:rPr>
          <w:lang w:val="en-GB"/>
        </w:rPr>
        <w:t>Vitousek</w:t>
      </w:r>
      <w:proofErr w:type="spellEnd"/>
      <w:r w:rsidRPr="00782C24">
        <w:rPr>
          <w:lang w:val="en-GB"/>
        </w:rPr>
        <w:t xml:space="preserve"> PM, Aber JD, Howarth RW, Likens GE, Matson PA, Schindler DW, Schlesinger WH, Tilman DG. 1997. Human alteration of the global nitrogen cycle: sources and consequences. Ecological Applications </w:t>
      </w:r>
      <w:r w:rsidRPr="00782C24">
        <w:rPr>
          <w:b/>
          <w:bCs/>
          <w:lang w:val="en-GB"/>
        </w:rPr>
        <w:t>7</w:t>
      </w:r>
      <w:r w:rsidRPr="00782C24">
        <w:rPr>
          <w:lang w:val="en-GB"/>
        </w:rPr>
        <w:t>:737–750.</w:t>
      </w:r>
    </w:p>
    <w:p w14:paraId="1B6EEE4A" w14:textId="77777777" w:rsidR="00782C24" w:rsidRPr="00782C24" w:rsidRDefault="00782C24" w:rsidP="00782C24">
      <w:pPr>
        <w:pStyle w:val="Bibliography"/>
        <w:jc w:val="left"/>
        <w:rPr>
          <w:lang w:val="en-GB"/>
        </w:rPr>
      </w:pPr>
      <w:proofErr w:type="spellStart"/>
      <w:r w:rsidRPr="00782C24">
        <w:rPr>
          <w:lang w:val="en-GB"/>
        </w:rPr>
        <w:t>Zedler</w:t>
      </w:r>
      <w:proofErr w:type="spellEnd"/>
      <w:r w:rsidRPr="00782C24">
        <w:rPr>
          <w:lang w:val="en-GB"/>
        </w:rPr>
        <w:t xml:space="preserve"> JB, Callaway JC. 2000. Evaluating the progress of engineered tidal wetlands. Ecological Engineering </w:t>
      </w:r>
      <w:r w:rsidRPr="00782C24">
        <w:rPr>
          <w:b/>
          <w:bCs/>
          <w:lang w:val="en-GB"/>
        </w:rPr>
        <w:t>15</w:t>
      </w:r>
      <w:r w:rsidRPr="00782C24">
        <w:rPr>
          <w:lang w:val="en-GB"/>
        </w:rPr>
        <w:t>:211–225.</w:t>
      </w:r>
    </w:p>
    <w:p w14:paraId="09B83F77" w14:textId="77777777" w:rsidR="00782C24" w:rsidRPr="00782C24" w:rsidRDefault="00782C24" w:rsidP="00782C24">
      <w:pPr>
        <w:pStyle w:val="Bibliography"/>
        <w:jc w:val="left"/>
        <w:rPr>
          <w:lang w:val="en-GB"/>
        </w:rPr>
      </w:pPr>
      <w:proofErr w:type="spellStart"/>
      <w:r w:rsidRPr="00782C24">
        <w:rPr>
          <w:lang w:val="en-GB"/>
        </w:rPr>
        <w:t>Zedler</w:t>
      </w:r>
      <w:proofErr w:type="spellEnd"/>
      <w:r w:rsidRPr="00782C24">
        <w:rPr>
          <w:lang w:val="en-GB"/>
        </w:rPr>
        <w:t xml:space="preserve"> JB, Kercher S. 2004. Causes and consequences of invasive plants in wetlands: opportunities, opportunists, and outcomes. Critical Reviews in Plant Sciences </w:t>
      </w:r>
      <w:r w:rsidRPr="00782C24">
        <w:rPr>
          <w:b/>
          <w:bCs/>
          <w:lang w:val="en-GB"/>
        </w:rPr>
        <w:t>23</w:t>
      </w:r>
      <w:r w:rsidRPr="00782C24">
        <w:rPr>
          <w:lang w:val="en-GB"/>
        </w:rPr>
        <w:t>:431–452.</w:t>
      </w:r>
    </w:p>
    <w:p w14:paraId="3E389FB4" w14:textId="513B5F94" w:rsidR="00A200F2" w:rsidRDefault="001859BB" w:rsidP="00782C24">
      <w:pPr>
        <w:pStyle w:val="Bibliography"/>
        <w:jc w:val="left"/>
        <w:sectPr w:rsidR="00A200F2" w:rsidSect="00036C5B">
          <w:type w:val="continuous"/>
          <w:pgSz w:w="11906" w:h="16838"/>
          <w:pgMar w:top="1440" w:right="1440" w:bottom="1440" w:left="1440" w:header="708" w:footer="708" w:gutter="0"/>
          <w:pgNumType w:start="0"/>
          <w:cols w:space="708"/>
          <w:titlePg/>
          <w:docGrid w:linePitch="360"/>
        </w:sectPr>
      </w:pPr>
      <w:r>
        <w:fldChar w:fldCharType="end"/>
      </w:r>
    </w:p>
    <w:p w14:paraId="01F3A287" w14:textId="77777777" w:rsidR="00CE54E0" w:rsidRDefault="00CE54E0" w:rsidP="00CE54E0">
      <w:pPr>
        <w:pStyle w:val="Heading1"/>
        <w:numPr>
          <w:ilvl w:val="0"/>
          <w:numId w:val="0"/>
        </w:numPr>
        <w:jc w:val="center"/>
      </w:pPr>
    </w:p>
    <w:p w14:paraId="1F830887" w14:textId="77777777" w:rsidR="00CE54E0" w:rsidRDefault="00CE54E0" w:rsidP="00CE54E0">
      <w:pPr>
        <w:pStyle w:val="Heading1"/>
        <w:numPr>
          <w:ilvl w:val="0"/>
          <w:numId w:val="0"/>
        </w:numPr>
        <w:jc w:val="center"/>
      </w:pPr>
    </w:p>
    <w:p w14:paraId="4E5C6528" w14:textId="77777777" w:rsidR="00CE54E0" w:rsidRDefault="00CE54E0" w:rsidP="00CE54E0">
      <w:pPr>
        <w:pStyle w:val="Heading1"/>
        <w:numPr>
          <w:ilvl w:val="0"/>
          <w:numId w:val="0"/>
        </w:numPr>
        <w:jc w:val="center"/>
      </w:pPr>
    </w:p>
    <w:p w14:paraId="57368698" w14:textId="77777777" w:rsidR="00CE54E0" w:rsidRDefault="00CE54E0" w:rsidP="00CE54E0">
      <w:pPr>
        <w:pStyle w:val="Heading1"/>
        <w:numPr>
          <w:ilvl w:val="0"/>
          <w:numId w:val="0"/>
        </w:numPr>
        <w:jc w:val="center"/>
      </w:pPr>
    </w:p>
    <w:p w14:paraId="336F7038" w14:textId="4005E5DD" w:rsidR="00CE54E0" w:rsidRDefault="00CE54E0" w:rsidP="00CE54E0">
      <w:pPr>
        <w:pStyle w:val="Heading1"/>
        <w:numPr>
          <w:ilvl w:val="0"/>
          <w:numId w:val="0"/>
        </w:numPr>
        <w:jc w:val="center"/>
      </w:pPr>
      <w:bookmarkStart w:id="1730" w:name="_Toc96090719"/>
      <w:r>
        <w:t>Appendi</w:t>
      </w:r>
      <w:bookmarkEnd w:id="1730"/>
      <w:r w:rsidR="006B2735">
        <w:t>x</w:t>
      </w:r>
    </w:p>
    <w:p w14:paraId="515C50AD" w14:textId="77777777" w:rsidR="00CE54E0" w:rsidRDefault="00CE54E0">
      <w:pPr>
        <w:spacing w:line="240" w:lineRule="auto"/>
        <w:jc w:val="left"/>
        <w:rPr>
          <w:rFonts w:eastAsiaTheme="majorEastAsia"/>
          <w:b/>
          <w:bCs/>
          <w:color w:val="000000" w:themeColor="text1"/>
          <w:sz w:val="32"/>
          <w:szCs w:val="32"/>
        </w:rPr>
      </w:pPr>
      <w:r>
        <w:br w:type="page"/>
      </w:r>
    </w:p>
    <w:p w14:paraId="11A30714" w14:textId="21D6E8C5" w:rsidR="00A200F2" w:rsidRDefault="00A200F2" w:rsidP="00CE54E0">
      <w:pPr>
        <w:pStyle w:val="Heading2"/>
        <w:numPr>
          <w:ilvl w:val="0"/>
          <w:numId w:val="0"/>
        </w:numPr>
      </w:pPr>
      <w:bookmarkStart w:id="1731" w:name="_Toc96090720"/>
      <w:r w:rsidRPr="559EFC6C">
        <w:lastRenderedPageBreak/>
        <w:t>Appendix A</w:t>
      </w:r>
      <w:r>
        <w:t>: Reference Marsh Descriptions</w:t>
      </w:r>
      <w:bookmarkEnd w:id="1731"/>
    </w:p>
    <w:p w14:paraId="6504155A" w14:textId="5E9F2EB6" w:rsidR="00A200F2" w:rsidRDefault="00A200F2" w:rsidP="006F629C">
      <w:pPr>
        <w:pStyle w:val="Caption"/>
        <w:keepNext/>
      </w:pPr>
    </w:p>
    <w:p w14:paraId="1BCFF188" w14:textId="77777777" w:rsidR="006F629C" w:rsidRPr="006F629C" w:rsidDel="0050049C" w:rsidRDefault="006F629C" w:rsidP="00A01089">
      <w:pPr>
        <w:rPr>
          <w:del w:id="1732" w:author="Daniel Stewart" w:date="2022-02-10T11:00:00Z"/>
        </w:rPr>
      </w:pPr>
    </w:p>
    <w:p w14:paraId="35E3BB07" w14:textId="07392234" w:rsidR="006F629C" w:rsidRDefault="006F629C" w:rsidP="006F629C">
      <w:pPr>
        <w:pStyle w:val="Caption"/>
        <w:keepNext/>
      </w:pPr>
      <w:bookmarkStart w:id="1733" w:name="_Toc96092606"/>
      <w:r>
        <w:t xml:space="preserve">Table </w:t>
      </w:r>
      <w:r w:rsidR="009C44F1">
        <w:fldChar w:fldCharType="begin"/>
      </w:r>
      <w:r w:rsidR="009C44F1">
        <w:instrText xml:space="preserve"> SEQ Table \* ARABIC </w:instrText>
      </w:r>
      <w:r w:rsidR="009C44F1">
        <w:fldChar w:fldCharType="separate"/>
      </w:r>
      <w:r w:rsidR="00A01089">
        <w:rPr>
          <w:noProof/>
        </w:rPr>
        <w:t>2</w:t>
      </w:r>
      <w:r w:rsidR="009C44F1">
        <w:rPr>
          <w:noProof/>
        </w:rPr>
        <w:fldChar w:fldCharType="end"/>
      </w:r>
      <w:r>
        <w:t>. Descriptive information of reference sites included in this study.</w:t>
      </w:r>
      <w:bookmarkEnd w:id="1733"/>
      <w:r>
        <w:t xml:space="preserve"> </w:t>
      </w:r>
    </w:p>
    <w:tbl>
      <w:tblPr>
        <w:tblStyle w:val="TableGrid"/>
        <w:tblW w:w="14176" w:type="dxa"/>
        <w:tblInd w:w="-147" w:type="dxa"/>
        <w:tblLook w:val="04A0" w:firstRow="1" w:lastRow="0" w:firstColumn="1" w:lastColumn="0" w:noHBand="0" w:noVBand="1"/>
      </w:tblPr>
      <w:tblGrid>
        <w:gridCol w:w="1689"/>
        <w:gridCol w:w="887"/>
        <w:gridCol w:w="1318"/>
        <w:gridCol w:w="2378"/>
        <w:gridCol w:w="1422"/>
        <w:gridCol w:w="1306"/>
        <w:gridCol w:w="5176"/>
      </w:tblGrid>
      <w:tr w:rsidR="009A48D2" w:rsidRPr="009A48D2" w14:paraId="16ABCB1E" w14:textId="77777777" w:rsidTr="006F629C">
        <w:tc>
          <w:tcPr>
            <w:tcW w:w="1694" w:type="dxa"/>
            <w:vAlign w:val="center"/>
          </w:tcPr>
          <w:p w14:paraId="762C5D29" w14:textId="77777777" w:rsidR="00A200F2" w:rsidRPr="006F629C" w:rsidRDefault="00A200F2" w:rsidP="00D95039">
            <w:pPr>
              <w:pStyle w:val="Table"/>
              <w:rPr>
                <w:b/>
                <w:bCs/>
              </w:rPr>
            </w:pPr>
            <w:r w:rsidRPr="006F629C">
              <w:rPr>
                <w:b/>
                <w:bCs/>
              </w:rPr>
              <w:t>ID</w:t>
            </w:r>
          </w:p>
        </w:tc>
        <w:tc>
          <w:tcPr>
            <w:tcW w:w="846" w:type="dxa"/>
            <w:vAlign w:val="center"/>
          </w:tcPr>
          <w:p w14:paraId="1EFED3A6" w14:textId="77777777" w:rsidR="00A200F2" w:rsidRPr="006F629C" w:rsidRDefault="00A200F2" w:rsidP="006F629C">
            <w:pPr>
              <w:pStyle w:val="Table"/>
              <w:jc w:val="center"/>
              <w:rPr>
                <w:b/>
                <w:bCs/>
              </w:rPr>
            </w:pPr>
            <w:r w:rsidRPr="006F629C">
              <w:rPr>
                <w:b/>
                <w:bCs/>
              </w:rPr>
              <w:t>Year Sampled</w:t>
            </w:r>
          </w:p>
        </w:tc>
        <w:tc>
          <w:tcPr>
            <w:tcW w:w="1321" w:type="dxa"/>
            <w:vAlign w:val="center"/>
          </w:tcPr>
          <w:p w14:paraId="310A548F" w14:textId="77777777" w:rsidR="00A200F2" w:rsidRPr="006F629C" w:rsidRDefault="00A200F2" w:rsidP="006F629C">
            <w:pPr>
              <w:pStyle w:val="Table"/>
              <w:jc w:val="center"/>
              <w:rPr>
                <w:b/>
                <w:bCs/>
              </w:rPr>
            </w:pPr>
            <w:r w:rsidRPr="006F629C">
              <w:rPr>
                <w:b/>
                <w:bCs/>
              </w:rPr>
              <w:t>UTM</w:t>
            </w:r>
          </w:p>
        </w:tc>
        <w:tc>
          <w:tcPr>
            <w:tcW w:w="2384" w:type="dxa"/>
            <w:vAlign w:val="center"/>
          </w:tcPr>
          <w:p w14:paraId="745AAFD6" w14:textId="62C7875B" w:rsidR="00A200F2" w:rsidRPr="006F629C" w:rsidRDefault="009A48D2" w:rsidP="00D95039">
            <w:pPr>
              <w:pStyle w:val="Table"/>
              <w:rPr>
                <w:b/>
                <w:bCs/>
              </w:rPr>
            </w:pPr>
            <w:ins w:id="1734" w:author="Daniel Stewart" w:date="2022-02-10T11:20:00Z">
              <w:r w:rsidRPr="006F629C">
                <w:rPr>
                  <w:b/>
                  <w:bCs/>
                </w:rPr>
                <w:t xml:space="preserve">General </w:t>
              </w:r>
            </w:ins>
            <w:r w:rsidR="00A200F2" w:rsidRPr="006F629C">
              <w:rPr>
                <w:b/>
                <w:bCs/>
              </w:rPr>
              <w:t>Location</w:t>
            </w:r>
          </w:p>
        </w:tc>
        <w:tc>
          <w:tcPr>
            <w:tcW w:w="1425" w:type="dxa"/>
            <w:vAlign w:val="center"/>
          </w:tcPr>
          <w:p w14:paraId="5618A64B" w14:textId="77777777" w:rsidR="00A200F2" w:rsidRPr="006F629C" w:rsidRDefault="00A200F2" w:rsidP="006F629C">
            <w:pPr>
              <w:pStyle w:val="Table"/>
              <w:jc w:val="center"/>
              <w:rPr>
                <w:b/>
                <w:bCs/>
              </w:rPr>
            </w:pPr>
            <w:r w:rsidRPr="006F629C">
              <w:rPr>
                <w:b/>
                <w:bCs/>
              </w:rPr>
              <w:t>Elevation (m)</w:t>
            </w:r>
          </w:p>
          <w:p w14:paraId="0AB06756" w14:textId="77777777" w:rsidR="00A200F2" w:rsidRPr="006F629C" w:rsidRDefault="00A200F2" w:rsidP="006F629C">
            <w:pPr>
              <w:pStyle w:val="Table"/>
              <w:jc w:val="center"/>
              <w:rPr>
                <w:b/>
                <w:bCs/>
              </w:rPr>
            </w:pPr>
            <w:r w:rsidRPr="006F629C">
              <w:rPr>
                <w:b/>
                <w:bCs/>
              </w:rPr>
              <w:t xml:space="preserve">(min, max, avg., </w:t>
            </w:r>
            <w:proofErr w:type="spellStart"/>
            <w:r w:rsidRPr="006F629C">
              <w:rPr>
                <w:b/>
                <w:bCs/>
              </w:rPr>
              <w:t>stdev</w:t>
            </w:r>
            <w:proofErr w:type="spellEnd"/>
            <w:r w:rsidRPr="006F629C">
              <w:rPr>
                <w:b/>
                <w:bCs/>
              </w:rPr>
              <w:t>)</w:t>
            </w:r>
          </w:p>
        </w:tc>
        <w:tc>
          <w:tcPr>
            <w:tcW w:w="1308" w:type="dxa"/>
            <w:vAlign w:val="center"/>
          </w:tcPr>
          <w:p w14:paraId="2C790AC9" w14:textId="77777777" w:rsidR="00A200F2" w:rsidRPr="006F629C" w:rsidRDefault="00A200F2" w:rsidP="006F629C">
            <w:pPr>
              <w:pStyle w:val="Table"/>
              <w:jc w:val="center"/>
              <w:rPr>
                <w:b/>
                <w:bCs/>
              </w:rPr>
            </w:pPr>
            <w:r w:rsidRPr="006F629C">
              <w:rPr>
                <w:b/>
                <w:bCs/>
              </w:rPr>
              <w:t>Saltwater Influenced</w:t>
            </w:r>
          </w:p>
        </w:tc>
        <w:tc>
          <w:tcPr>
            <w:tcW w:w="5198" w:type="dxa"/>
            <w:vAlign w:val="center"/>
          </w:tcPr>
          <w:p w14:paraId="3A9F91DE" w14:textId="77777777" w:rsidR="00A200F2" w:rsidRPr="006F629C" w:rsidRDefault="00A200F2" w:rsidP="00D95039">
            <w:pPr>
              <w:pStyle w:val="Table"/>
              <w:rPr>
                <w:b/>
                <w:bCs/>
              </w:rPr>
            </w:pPr>
            <w:r w:rsidRPr="006F629C">
              <w:rPr>
                <w:b/>
                <w:bCs/>
              </w:rPr>
              <w:t>Site Description</w:t>
            </w:r>
          </w:p>
        </w:tc>
      </w:tr>
      <w:tr w:rsidR="009A48D2" w:rsidRPr="009A48D2" w14:paraId="3C144444" w14:textId="77777777" w:rsidTr="006F629C">
        <w:tc>
          <w:tcPr>
            <w:tcW w:w="1694" w:type="dxa"/>
          </w:tcPr>
          <w:p w14:paraId="579BECBA" w14:textId="77777777" w:rsidR="00A200F2" w:rsidRPr="009A48D2" w:rsidRDefault="00A200F2" w:rsidP="00D95039">
            <w:pPr>
              <w:pStyle w:val="Table"/>
            </w:pPr>
            <w:r w:rsidRPr="009A48D2">
              <w:t>REF-03</w:t>
            </w:r>
          </w:p>
        </w:tc>
        <w:tc>
          <w:tcPr>
            <w:tcW w:w="846" w:type="dxa"/>
          </w:tcPr>
          <w:p w14:paraId="13D58991" w14:textId="77777777" w:rsidR="00A200F2" w:rsidRPr="009A48D2" w:rsidRDefault="00A200F2" w:rsidP="006F629C">
            <w:pPr>
              <w:pStyle w:val="Table"/>
              <w:jc w:val="center"/>
            </w:pPr>
            <w:r w:rsidRPr="009A48D2">
              <w:t>2021</w:t>
            </w:r>
          </w:p>
        </w:tc>
        <w:tc>
          <w:tcPr>
            <w:tcW w:w="1321" w:type="dxa"/>
          </w:tcPr>
          <w:p w14:paraId="020B4C08" w14:textId="77777777" w:rsidR="00A200F2" w:rsidRPr="009A48D2" w:rsidRDefault="00A200F2" w:rsidP="006F629C">
            <w:pPr>
              <w:pStyle w:val="Table"/>
              <w:jc w:val="center"/>
            </w:pPr>
            <w:r w:rsidRPr="009A48D2">
              <w:t>10 U 517665 5452318</w:t>
            </w:r>
          </w:p>
        </w:tc>
        <w:tc>
          <w:tcPr>
            <w:tcW w:w="2384" w:type="dxa"/>
          </w:tcPr>
          <w:p w14:paraId="067085E8" w14:textId="77777777" w:rsidR="00A200F2" w:rsidRPr="009A48D2" w:rsidRDefault="00A200F2" w:rsidP="00D95039">
            <w:pPr>
              <w:pStyle w:val="Table"/>
            </w:pPr>
            <w:r w:rsidRPr="009A48D2">
              <w:t>Confluence of Pitt River and Fraser Main Arm, Pitt Meadows</w:t>
            </w:r>
          </w:p>
        </w:tc>
        <w:tc>
          <w:tcPr>
            <w:tcW w:w="1425" w:type="dxa"/>
          </w:tcPr>
          <w:p w14:paraId="25CDD533" w14:textId="77777777" w:rsidR="00A200F2" w:rsidRPr="009A48D2" w:rsidRDefault="00A200F2" w:rsidP="006F629C">
            <w:pPr>
              <w:pStyle w:val="Table"/>
              <w:jc w:val="center"/>
            </w:pPr>
            <w:r w:rsidRPr="009A48D2">
              <w:t>0.74, 2.18, 1.57, 0.18</w:t>
            </w:r>
          </w:p>
        </w:tc>
        <w:tc>
          <w:tcPr>
            <w:tcW w:w="1308" w:type="dxa"/>
          </w:tcPr>
          <w:p w14:paraId="6478CDAC" w14:textId="77777777" w:rsidR="00A200F2" w:rsidRPr="009A48D2" w:rsidRDefault="00A200F2" w:rsidP="006F629C">
            <w:pPr>
              <w:pStyle w:val="Table"/>
              <w:jc w:val="center"/>
            </w:pPr>
            <w:r w:rsidRPr="009A48D2">
              <w:t>no</w:t>
            </w:r>
          </w:p>
        </w:tc>
        <w:tc>
          <w:tcPr>
            <w:tcW w:w="5198" w:type="dxa"/>
          </w:tcPr>
          <w:p w14:paraId="09772D5F" w14:textId="65F3D219" w:rsidR="00A200F2" w:rsidRPr="009A48D2" w:rsidRDefault="00A200F2" w:rsidP="00D95039">
            <w:pPr>
              <w:pStyle w:val="Table"/>
            </w:pPr>
            <w:r w:rsidRPr="009A48D2">
              <w:t>Exposed marsh bench located across the channel from Douglas Island</w:t>
            </w:r>
            <w:ins w:id="1735" w:author="Daniel Stewart" w:date="2022-02-10T11:02:00Z">
              <w:r w:rsidR="00411E7C" w:rsidRPr="009A48D2">
                <w:t xml:space="preserve"> near the Pitt/Fraser confluence.</w:t>
              </w:r>
            </w:ins>
            <w:del w:id="1736" w:author="Daniel Stewart" w:date="2022-02-10T11:02:00Z">
              <w:r w:rsidRPr="009A48D2" w:rsidDel="00411E7C">
                <w:delText>.</w:delText>
              </w:r>
            </w:del>
            <w:r w:rsidRPr="009A48D2">
              <w:t xml:space="preserve"> Pilings are present, but log storage has been minimal in adjacent channel in recent decades. Foreshore varies from steep cutbank to gradual transition to mudflat.</w:t>
            </w:r>
          </w:p>
        </w:tc>
      </w:tr>
      <w:tr w:rsidR="009A48D2" w:rsidRPr="009A48D2" w14:paraId="69471C16" w14:textId="77777777" w:rsidTr="006F629C">
        <w:tc>
          <w:tcPr>
            <w:tcW w:w="1694" w:type="dxa"/>
          </w:tcPr>
          <w:p w14:paraId="708BCBBA" w14:textId="77777777" w:rsidR="00A200F2" w:rsidRPr="009A48D2" w:rsidRDefault="00A200F2" w:rsidP="00D95039">
            <w:pPr>
              <w:pStyle w:val="Table"/>
            </w:pPr>
            <w:r w:rsidRPr="009A48D2">
              <w:t>REF-04</w:t>
            </w:r>
          </w:p>
        </w:tc>
        <w:tc>
          <w:tcPr>
            <w:tcW w:w="846" w:type="dxa"/>
          </w:tcPr>
          <w:p w14:paraId="3E139568" w14:textId="77777777" w:rsidR="00A200F2" w:rsidRPr="009A48D2" w:rsidRDefault="00A200F2" w:rsidP="006F629C">
            <w:pPr>
              <w:pStyle w:val="Table"/>
              <w:jc w:val="center"/>
            </w:pPr>
            <w:r w:rsidRPr="009A48D2">
              <w:t>2021</w:t>
            </w:r>
          </w:p>
        </w:tc>
        <w:tc>
          <w:tcPr>
            <w:tcW w:w="1321" w:type="dxa"/>
          </w:tcPr>
          <w:p w14:paraId="105793EC" w14:textId="77777777" w:rsidR="00A200F2" w:rsidRPr="009A48D2" w:rsidRDefault="00A200F2" w:rsidP="006F629C">
            <w:pPr>
              <w:pStyle w:val="Table"/>
              <w:jc w:val="center"/>
            </w:pPr>
            <w:r w:rsidRPr="009A48D2">
              <w:t>10 U 515483 5452122</w:t>
            </w:r>
          </w:p>
        </w:tc>
        <w:tc>
          <w:tcPr>
            <w:tcW w:w="2384" w:type="dxa"/>
          </w:tcPr>
          <w:p w14:paraId="0AD26FBF" w14:textId="77777777" w:rsidR="00A200F2" w:rsidRPr="009A48D2" w:rsidRDefault="00A200F2" w:rsidP="00D95039">
            <w:pPr>
              <w:pStyle w:val="Table"/>
            </w:pPr>
            <w:r w:rsidRPr="009A48D2">
              <w:t>NW corner of Douglas Island, Fraser Main Arm</w:t>
            </w:r>
          </w:p>
        </w:tc>
        <w:tc>
          <w:tcPr>
            <w:tcW w:w="1425" w:type="dxa"/>
          </w:tcPr>
          <w:p w14:paraId="4615AFE7" w14:textId="77777777" w:rsidR="00A200F2" w:rsidRPr="009A48D2" w:rsidRDefault="00A200F2" w:rsidP="006F629C">
            <w:pPr>
              <w:pStyle w:val="Table"/>
              <w:jc w:val="center"/>
            </w:pPr>
            <w:r w:rsidRPr="009A48D2">
              <w:t>0.45, 2.19, 1.40, 0.26</w:t>
            </w:r>
          </w:p>
        </w:tc>
        <w:tc>
          <w:tcPr>
            <w:tcW w:w="1308" w:type="dxa"/>
          </w:tcPr>
          <w:p w14:paraId="490A0FA1" w14:textId="77777777" w:rsidR="00A200F2" w:rsidRPr="009A48D2" w:rsidRDefault="00A200F2" w:rsidP="006F629C">
            <w:pPr>
              <w:pStyle w:val="Table"/>
              <w:jc w:val="center"/>
            </w:pPr>
            <w:r w:rsidRPr="009A48D2">
              <w:t>no</w:t>
            </w:r>
          </w:p>
        </w:tc>
        <w:tc>
          <w:tcPr>
            <w:tcW w:w="5198" w:type="dxa"/>
          </w:tcPr>
          <w:p w14:paraId="22065DBF" w14:textId="50E744E7" w:rsidR="00A200F2" w:rsidRPr="009A48D2" w:rsidRDefault="00A200F2" w:rsidP="00D95039">
            <w:pPr>
              <w:pStyle w:val="Table"/>
            </w:pPr>
            <w:r w:rsidRPr="009A48D2">
              <w:t>Exposed marsh bench located on the NW corner of Douglas Island (</w:t>
            </w:r>
            <w:ins w:id="1737" w:author="Eric Balke" w:date="2022-01-12T22:45:00Z">
              <w:r w:rsidR="00AD6C5A" w:rsidRPr="009A48D2">
                <w:t xml:space="preserve">managed by </w:t>
              </w:r>
            </w:ins>
            <w:r w:rsidRPr="009A48D2">
              <w:t>Metro</w:t>
            </w:r>
            <w:ins w:id="1738" w:author="Eric Balke" w:date="2022-01-12T17:08:00Z">
              <w:r w:rsidR="004C3AF3" w:rsidRPr="009A48D2">
                <w:t xml:space="preserve"> </w:t>
              </w:r>
            </w:ins>
            <w:r w:rsidRPr="009A48D2">
              <w:t>Van</w:t>
            </w:r>
            <w:ins w:id="1739" w:author="Eric Balke" w:date="2022-01-12T17:08:00Z">
              <w:r w:rsidR="004C3AF3" w:rsidRPr="009A48D2">
                <w:t>couver</w:t>
              </w:r>
            </w:ins>
            <w:ins w:id="1740" w:author="Eric Balke" w:date="2022-01-12T22:45:00Z">
              <w:r w:rsidR="00AD6C5A" w:rsidRPr="009A48D2">
                <w:t xml:space="preserve"> Regional District</w:t>
              </w:r>
            </w:ins>
            <w:r w:rsidRPr="009A48D2">
              <w:t xml:space="preserve">). Pilings are present, but log storage has been minimal in adjacent channel in recent decades. Foreshore is a gradual slope into the subtidal.  </w:t>
            </w:r>
          </w:p>
        </w:tc>
      </w:tr>
      <w:tr w:rsidR="009A48D2" w:rsidRPr="009A48D2" w14:paraId="5F3173CE" w14:textId="77777777" w:rsidTr="006F629C">
        <w:tc>
          <w:tcPr>
            <w:tcW w:w="1694" w:type="dxa"/>
          </w:tcPr>
          <w:p w14:paraId="680D5E91" w14:textId="77777777" w:rsidR="00A200F2" w:rsidRPr="009A48D2" w:rsidRDefault="00A200F2" w:rsidP="00D95039">
            <w:pPr>
              <w:pStyle w:val="Table"/>
            </w:pPr>
            <w:r w:rsidRPr="009A48D2">
              <w:t>REF-05</w:t>
            </w:r>
          </w:p>
        </w:tc>
        <w:tc>
          <w:tcPr>
            <w:tcW w:w="846" w:type="dxa"/>
          </w:tcPr>
          <w:p w14:paraId="63F1D410" w14:textId="77777777" w:rsidR="00A200F2" w:rsidRPr="009A48D2" w:rsidRDefault="00A200F2" w:rsidP="006F629C">
            <w:pPr>
              <w:pStyle w:val="Table"/>
              <w:jc w:val="center"/>
            </w:pPr>
            <w:r w:rsidRPr="009A48D2">
              <w:t>2021</w:t>
            </w:r>
          </w:p>
        </w:tc>
        <w:tc>
          <w:tcPr>
            <w:tcW w:w="1321" w:type="dxa"/>
          </w:tcPr>
          <w:p w14:paraId="4F615F86" w14:textId="77777777" w:rsidR="00A200F2" w:rsidRPr="009A48D2" w:rsidRDefault="00A200F2" w:rsidP="006F629C">
            <w:pPr>
              <w:pStyle w:val="Table"/>
              <w:jc w:val="center"/>
            </w:pPr>
            <w:r w:rsidRPr="009A48D2">
              <w:t>10 U 508902 5452128</w:t>
            </w:r>
          </w:p>
        </w:tc>
        <w:tc>
          <w:tcPr>
            <w:tcW w:w="2384" w:type="dxa"/>
          </w:tcPr>
          <w:p w14:paraId="659A7F3B" w14:textId="77777777" w:rsidR="00A200F2" w:rsidRPr="009A48D2" w:rsidRDefault="00A200F2" w:rsidP="00D95039">
            <w:pPr>
              <w:pStyle w:val="Table"/>
            </w:pPr>
            <w:r w:rsidRPr="009A48D2">
              <w:t>NE corner of Sapperton Bar, Fraser Main Arm</w:t>
            </w:r>
          </w:p>
        </w:tc>
        <w:tc>
          <w:tcPr>
            <w:tcW w:w="1425" w:type="dxa"/>
          </w:tcPr>
          <w:p w14:paraId="730FD552" w14:textId="77777777" w:rsidR="00A200F2" w:rsidRPr="009A48D2" w:rsidRDefault="00A200F2" w:rsidP="006F629C">
            <w:pPr>
              <w:pStyle w:val="Table"/>
              <w:jc w:val="center"/>
            </w:pPr>
            <w:r w:rsidRPr="009A48D2">
              <w:t>0.49, 1.71, 1.33, 0.23</w:t>
            </w:r>
          </w:p>
        </w:tc>
        <w:tc>
          <w:tcPr>
            <w:tcW w:w="1308" w:type="dxa"/>
          </w:tcPr>
          <w:p w14:paraId="4177914B" w14:textId="77777777" w:rsidR="00A200F2" w:rsidRPr="009A48D2" w:rsidRDefault="00A200F2" w:rsidP="006F629C">
            <w:pPr>
              <w:pStyle w:val="Table"/>
              <w:jc w:val="center"/>
            </w:pPr>
            <w:r w:rsidRPr="009A48D2">
              <w:t>no</w:t>
            </w:r>
          </w:p>
        </w:tc>
        <w:tc>
          <w:tcPr>
            <w:tcW w:w="5198" w:type="dxa"/>
          </w:tcPr>
          <w:p w14:paraId="230DB04E" w14:textId="570186B7" w:rsidR="00A200F2" w:rsidRPr="009A48D2" w:rsidRDefault="00A200F2" w:rsidP="00D95039">
            <w:pPr>
              <w:pStyle w:val="Table"/>
            </w:pPr>
            <w:r w:rsidRPr="009A48D2">
              <w:t>Exposed marsh on a recently vegetated sandbar (</w:t>
            </w:r>
            <w:ins w:id="1741" w:author="Daniel Stewart" w:date="2022-02-10T11:21:00Z">
              <w:r w:rsidR="00737827">
                <w:t>~</w:t>
              </w:r>
            </w:ins>
            <w:del w:id="1742" w:author="Daniel Stewart" w:date="2022-02-10T11:21:00Z">
              <w:r w:rsidRPr="009A48D2" w:rsidDel="00737827">
                <w:delText>&lt;</w:delText>
              </w:r>
            </w:del>
            <w:r w:rsidRPr="009A48D2">
              <w:t xml:space="preserve">20 years </w:t>
            </w:r>
            <w:ins w:id="1743" w:author="Daniel Stewart" w:date="2022-02-10T11:21:00Z">
              <w:r w:rsidR="00737827">
                <w:t>vegetated</w:t>
              </w:r>
            </w:ins>
            <w:del w:id="1744" w:author="Daniel Stewart" w:date="2022-02-10T11:21:00Z">
              <w:r w:rsidRPr="009A48D2" w:rsidDel="00737827">
                <w:delText>old</w:delText>
              </w:r>
            </w:del>
            <w:r w:rsidRPr="009A48D2">
              <w:t xml:space="preserve">). The marsh accreted and colonised naturally, likely due to reduced water flow from extensive log storage in the vicinity. Site is protected by log storage for </w:t>
            </w:r>
            <w:ins w:id="1745" w:author="Daniel Stewart" w:date="2022-02-10T11:03:00Z">
              <w:r w:rsidR="00411E7C" w:rsidRPr="009A48D2">
                <w:t>most of</w:t>
              </w:r>
            </w:ins>
            <w:del w:id="1746" w:author="Daniel Stewart" w:date="2022-02-10T11:03:00Z">
              <w:r w:rsidRPr="009A48D2" w:rsidDel="00411E7C">
                <w:delText>nearly all of</w:delText>
              </w:r>
            </w:del>
            <w:r w:rsidRPr="009A48D2">
              <w:t xml:space="preserve"> the year. </w:t>
            </w:r>
          </w:p>
        </w:tc>
      </w:tr>
      <w:tr w:rsidR="009A48D2" w:rsidRPr="009A48D2" w14:paraId="610B45E8" w14:textId="77777777" w:rsidTr="006F629C">
        <w:tc>
          <w:tcPr>
            <w:tcW w:w="1694" w:type="dxa"/>
          </w:tcPr>
          <w:p w14:paraId="07348D04" w14:textId="77777777" w:rsidR="00A200F2" w:rsidRPr="009A48D2" w:rsidRDefault="00A200F2" w:rsidP="00D95039">
            <w:pPr>
              <w:pStyle w:val="Table"/>
            </w:pPr>
            <w:r w:rsidRPr="009A48D2">
              <w:t>REF-07</w:t>
            </w:r>
          </w:p>
        </w:tc>
        <w:tc>
          <w:tcPr>
            <w:tcW w:w="846" w:type="dxa"/>
          </w:tcPr>
          <w:p w14:paraId="06128A81" w14:textId="77777777" w:rsidR="00A200F2" w:rsidRPr="009A48D2" w:rsidRDefault="00A200F2" w:rsidP="006F629C">
            <w:pPr>
              <w:pStyle w:val="Table"/>
              <w:jc w:val="center"/>
            </w:pPr>
            <w:r w:rsidRPr="009A48D2">
              <w:t>2021</w:t>
            </w:r>
          </w:p>
        </w:tc>
        <w:tc>
          <w:tcPr>
            <w:tcW w:w="1321" w:type="dxa"/>
          </w:tcPr>
          <w:p w14:paraId="1058253F" w14:textId="77777777" w:rsidR="00A200F2" w:rsidRPr="009A48D2" w:rsidRDefault="00A200F2" w:rsidP="006F629C">
            <w:pPr>
              <w:pStyle w:val="Table"/>
              <w:jc w:val="center"/>
            </w:pPr>
            <w:r w:rsidRPr="009A48D2">
              <w:t>10 U 502812 5446405</w:t>
            </w:r>
          </w:p>
        </w:tc>
        <w:tc>
          <w:tcPr>
            <w:tcW w:w="2384" w:type="dxa"/>
          </w:tcPr>
          <w:p w14:paraId="2099A613" w14:textId="0FB210D4" w:rsidR="00A200F2" w:rsidRPr="009A48D2" w:rsidRDefault="00A200F2" w:rsidP="00D95039">
            <w:pPr>
              <w:pStyle w:val="Table"/>
            </w:pPr>
            <w:del w:id="1747" w:author="Daniel Stewart" w:date="2022-02-10T11:04:00Z">
              <w:r w:rsidRPr="009A48D2" w:rsidDel="00411E7C">
                <w:delText>Northern edge of Annacis Island, Annacis Channel</w:delText>
              </w:r>
            </w:del>
            <w:ins w:id="1748" w:author="Daniel Stewart" w:date="2022-02-10T11:04:00Z">
              <w:r w:rsidR="00411E7C" w:rsidRPr="009A48D2">
                <w:t>South bank of Annacis Channel, Annacis Island</w:t>
              </w:r>
            </w:ins>
          </w:p>
        </w:tc>
        <w:tc>
          <w:tcPr>
            <w:tcW w:w="1425" w:type="dxa"/>
          </w:tcPr>
          <w:p w14:paraId="4184E59E" w14:textId="77777777" w:rsidR="00A200F2" w:rsidRPr="009A48D2" w:rsidRDefault="00A200F2" w:rsidP="006F629C">
            <w:pPr>
              <w:pStyle w:val="Table"/>
              <w:jc w:val="center"/>
            </w:pPr>
            <w:r w:rsidRPr="009A48D2">
              <w:t>0.06, 1.71, 1.10, 0.26</w:t>
            </w:r>
          </w:p>
        </w:tc>
        <w:tc>
          <w:tcPr>
            <w:tcW w:w="1308" w:type="dxa"/>
          </w:tcPr>
          <w:p w14:paraId="2269B983" w14:textId="77777777" w:rsidR="00A200F2" w:rsidRPr="009A48D2" w:rsidRDefault="00A200F2" w:rsidP="006F629C">
            <w:pPr>
              <w:pStyle w:val="Table"/>
              <w:jc w:val="center"/>
            </w:pPr>
            <w:r w:rsidRPr="009A48D2">
              <w:t>yes</w:t>
            </w:r>
          </w:p>
        </w:tc>
        <w:tc>
          <w:tcPr>
            <w:tcW w:w="5198" w:type="dxa"/>
          </w:tcPr>
          <w:p w14:paraId="4CFEABA2" w14:textId="77777777" w:rsidR="00A200F2" w:rsidRPr="009A48D2" w:rsidRDefault="00A200F2" w:rsidP="00D95039">
            <w:pPr>
              <w:pStyle w:val="Table"/>
            </w:pPr>
            <w:r w:rsidRPr="009A48D2">
              <w:t>Exposed marsh bench with undulating topography, including a backshore channel that flows to the southwest. The site is protected by log storage booms for much of the year. Foreshore varies from small cutbank to gradual slope.</w:t>
            </w:r>
          </w:p>
        </w:tc>
      </w:tr>
      <w:tr w:rsidR="009A48D2" w:rsidRPr="009A48D2" w14:paraId="5BC915DA" w14:textId="77777777" w:rsidTr="006F629C">
        <w:tc>
          <w:tcPr>
            <w:tcW w:w="1694" w:type="dxa"/>
          </w:tcPr>
          <w:p w14:paraId="0885D03E" w14:textId="77777777" w:rsidR="00A200F2" w:rsidRPr="009A48D2" w:rsidRDefault="00A200F2" w:rsidP="00D95039">
            <w:pPr>
              <w:pStyle w:val="Table"/>
            </w:pPr>
            <w:r w:rsidRPr="009A48D2">
              <w:t>REF-09</w:t>
            </w:r>
          </w:p>
        </w:tc>
        <w:tc>
          <w:tcPr>
            <w:tcW w:w="846" w:type="dxa"/>
          </w:tcPr>
          <w:p w14:paraId="109290C6" w14:textId="77777777" w:rsidR="00A200F2" w:rsidRPr="009A48D2" w:rsidRDefault="00A200F2" w:rsidP="006F629C">
            <w:pPr>
              <w:pStyle w:val="Table"/>
              <w:jc w:val="center"/>
            </w:pPr>
            <w:r w:rsidRPr="009A48D2">
              <w:t>2021</w:t>
            </w:r>
          </w:p>
        </w:tc>
        <w:tc>
          <w:tcPr>
            <w:tcW w:w="1321" w:type="dxa"/>
          </w:tcPr>
          <w:p w14:paraId="61C8C2E3" w14:textId="77777777" w:rsidR="00A200F2" w:rsidRPr="009A48D2" w:rsidRDefault="00A200F2" w:rsidP="006F629C">
            <w:pPr>
              <w:pStyle w:val="Table"/>
              <w:jc w:val="center"/>
            </w:pPr>
            <w:r w:rsidRPr="009A48D2">
              <w:t>10 U 498779 5443907</w:t>
            </w:r>
          </w:p>
        </w:tc>
        <w:tc>
          <w:tcPr>
            <w:tcW w:w="2384" w:type="dxa"/>
          </w:tcPr>
          <w:p w14:paraId="6DE958D3" w14:textId="77777777" w:rsidR="00A200F2" w:rsidRPr="009A48D2" w:rsidRDefault="00A200F2" w:rsidP="00D95039">
            <w:pPr>
              <w:pStyle w:val="Table"/>
            </w:pPr>
            <w:r w:rsidRPr="009A48D2">
              <w:t>Northern edge of Tilbury Island, Fraser Main Arm</w:t>
            </w:r>
          </w:p>
        </w:tc>
        <w:tc>
          <w:tcPr>
            <w:tcW w:w="1425" w:type="dxa"/>
          </w:tcPr>
          <w:p w14:paraId="2C01991B" w14:textId="77777777" w:rsidR="00A200F2" w:rsidRPr="009A48D2" w:rsidRDefault="00A200F2" w:rsidP="006F629C">
            <w:pPr>
              <w:pStyle w:val="Table"/>
              <w:jc w:val="center"/>
            </w:pPr>
            <w:r w:rsidRPr="009A48D2">
              <w:t>-0.03, 2.58, 1.14, 0.39</w:t>
            </w:r>
          </w:p>
        </w:tc>
        <w:tc>
          <w:tcPr>
            <w:tcW w:w="1308" w:type="dxa"/>
          </w:tcPr>
          <w:p w14:paraId="545B5D6D" w14:textId="77777777" w:rsidR="00A200F2" w:rsidRPr="009A48D2" w:rsidRDefault="00A200F2" w:rsidP="006F629C">
            <w:pPr>
              <w:pStyle w:val="Table"/>
              <w:jc w:val="center"/>
            </w:pPr>
            <w:r w:rsidRPr="009A48D2">
              <w:t>yes</w:t>
            </w:r>
          </w:p>
        </w:tc>
        <w:tc>
          <w:tcPr>
            <w:tcW w:w="5198" w:type="dxa"/>
          </w:tcPr>
          <w:p w14:paraId="501BF66A" w14:textId="368D9246" w:rsidR="00A200F2" w:rsidRPr="009A48D2" w:rsidRDefault="00A200F2" w:rsidP="00D95039">
            <w:pPr>
              <w:pStyle w:val="Table"/>
            </w:pPr>
            <w:r w:rsidRPr="009A48D2">
              <w:t xml:space="preserve">Embayed marsh enclosed by natural (?) sand berm to the north. No log pilings or foreshore protection present. Foreshore is </w:t>
            </w:r>
            <w:ins w:id="1749" w:author="Daniel Stewart" w:date="2022-02-10T11:22:00Z">
              <w:r w:rsidR="00737827">
                <w:t>gradually</w:t>
              </w:r>
            </w:ins>
            <w:del w:id="1750" w:author="Daniel Stewart" w:date="2022-02-10T11:22:00Z">
              <w:r w:rsidRPr="009A48D2" w:rsidDel="00737827">
                <w:delText xml:space="preserve">a </w:delText>
              </w:r>
            </w:del>
            <w:ins w:id="1751" w:author="Daniel Stewart" w:date="2022-02-10T11:05:00Z">
              <w:r w:rsidR="00411E7C" w:rsidRPr="009A48D2">
                <w:t xml:space="preserve"> </w:t>
              </w:r>
            </w:ins>
            <w:del w:id="1752" w:author="Daniel Stewart" w:date="2022-02-10T11:05:00Z">
              <w:r w:rsidRPr="009A48D2" w:rsidDel="00411E7C">
                <w:delText>natu</w:delText>
              </w:r>
            </w:del>
            <w:del w:id="1753" w:author="Daniel Stewart" w:date="2022-02-10T11:22:00Z">
              <w:r w:rsidRPr="009A48D2" w:rsidDel="00737827">
                <w:delText>ral</w:delText>
              </w:r>
            </w:del>
            <w:r w:rsidRPr="009A48D2">
              <w:t xml:space="preserve"> slope</w:t>
            </w:r>
            <w:ins w:id="1754" w:author="Daniel Stewart" w:date="2022-02-10T11:22:00Z">
              <w:r w:rsidR="00737827">
                <w:t>d</w:t>
              </w:r>
            </w:ins>
            <w:r w:rsidRPr="009A48D2">
              <w:t xml:space="preserve">. </w:t>
            </w:r>
          </w:p>
        </w:tc>
      </w:tr>
      <w:tr w:rsidR="009A48D2" w:rsidRPr="009A48D2" w14:paraId="0FEA9288" w14:textId="77777777" w:rsidTr="006F629C">
        <w:tc>
          <w:tcPr>
            <w:tcW w:w="1694" w:type="dxa"/>
          </w:tcPr>
          <w:p w14:paraId="4C5821C3" w14:textId="77777777" w:rsidR="00A200F2" w:rsidRPr="009A48D2" w:rsidRDefault="00A200F2" w:rsidP="00D95039">
            <w:pPr>
              <w:pStyle w:val="Table"/>
            </w:pPr>
            <w:r w:rsidRPr="009A48D2">
              <w:t>REF-11</w:t>
            </w:r>
          </w:p>
        </w:tc>
        <w:tc>
          <w:tcPr>
            <w:tcW w:w="846" w:type="dxa"/>
          </w:tcPr>
          <w:p w14:paraId="6C142050" w14:textId="77777777" w:rsidR="00A200F2" w:rsidRPr="009A48D2" w:rsidRDefault="00A200F2" w:rsidP="006F629C">
            <w:pPr>
              <w:pStyle w:val="Table"/>
              <w:jc w:val="center"/>
            </w:pPr>
            <w:r w:rsidRPr="009A48D2">
              <w:t>2021</w:t>
            </w:r>
          </w:p>
        </w:tc>
        <w:tc>
          <w:tcPr>
            <w:tcW w:w="1321" w:type="dxa"/>
          </w:tcPr>
          <w:p w14:paraId="5B287B2C" w14:textId="77777777" w:rsidR="00A200F2" w:rsidRPr="009A48D2" w:rsidRDefault="00A200F2" w:rsidP="006F629C">
            <w:pPr>
              <w:pStyle w:val="Table"/>
              <w:jc w:val="center"/>
            </w:pPr>
            <w:r w:rsidRPr="009A48D2">
              <w:t>10 U 494275 5440327</w:t>
            </w:r>
          </w:p>
        </w:tc>
        <w:tc>
          <w:tcPr>
            <w:tcW w:w="2384" w:type="dxa"/>
          </w:tcPr>
          <w:p w14:paraId="3B0A2638" w14:textId="77777777" w:rsidR="00A200F2" w:rsidRPr="009A48D2" w:rsidRDefault="00A200F2" w:rsidP="00D95039">
            <w:pPr>
              <w:pStyle w:val="Table"/>
            </w:pPr>
            <w:r w:rsidRPr="009A48D2">
              <w:t>SW corner of Deas Island, Deas Slough</w:t>
            </w:r>
          </w:p>
        </w:tc>
        <w:tc>
          <w:tcPr>
            <w:tcW w:w="1425" w:type="dxa"/>
          </w:tcPr>
          <w:p w14:paraId="0F690704" w14:textId="77777777" w:rsidR="00A200F2" w:rsidRPr="009A48D2" w:rsidRDefault="00A200F2" w:rsidP="006F629C">
            <w:pPr>
              <w:pStyle w:val="Table"/>
              <w:jc w:val="center"/>
            </w:pPr>
            <w:r w:rsidRPr="009A48D2">
              <w:t>-0.61, 1.76, 0.78, 0.54</w:t>
            </w:r>
          </w:p>
        </w:tc>
        <w:tc>
          <w:tcPr>
            <w:tcW w:w="1308" w:type="dxa"/>
          </w:tcPr>
          <w:p w14:paraId="4B3EE1AB" w14:textId="77777777" w:rsidR="00A200F2" w:rsidRPr="009A48D2" w:rsidRDefault="00A200F2" w:rsidP="006F629C">
            <w:pPr>
              <w:pStyle w:val="Table"/>
              <w:jc w:val="center"/>
            </w:pPr>
            <w:r w:rsidRPr="009A48D2">
              <w:t>yes</w:t>
            </w:r>
          </w:p>
        </w:tc>
        <w:tc>
          <w:tcPr>
            <w:tcW w:w="5198" w:type="dxa"/>
          </w:tcPr>
          <w:p w14:paraId="46644652" w14:textId="77777777" w:rsidR="00A200F2" w:rsidRPr="009A48D2" w:rsidRDefault="00A200F2" w:rsidP="00D95039">
            <w:pPr>
              <w:pStyle w:val="Table"/>
            </w:pPr>
            <w:r w:rsidRPr="009A48D2">
              <w:t xml:space="preserve">Marsh bench with gradual foreshore slope. Site is protected from erosional forces of the Fraser Main Arm but is exposed to regular recreational boat activity from neighbouring marina. </w:t>
            </w:r>
          </w:p>
        </w:tc>
      </w:tr>
      <w:tr w:rsidR="009A48D2" w:rsidRPr="009A48D2" w14:paraId="7C50CC08" w14:textId="77777777" w:rsidTr="006F629C">
        <w:tc>
          <w:tcPr>
            <w:tcW w:w="1694" w:type="dxa"/>
          </w:tcPr>
          <w:p w14:paraId="35041D9C" w14:textId="77777777" w:rsidR="00A200F2" w:rsidRPr="009A48D2" w:rsidRDefault="00A200F2" w:rsidP="00D95039">
            <w:pPr>
              <w:pStyle w:val="Table"/>
            </w:pPr>
            <w:r w:rsidRPr="009A48D2">
              <w:t>REF-13</w:t>
            </w:r>
          </w:p>
        </w:tc>
        <w:tc>
          <w:tcPr>
            <w:tcW w:w="846" w:type="dxa"/>
          </w:tcPr>
          <w:p w14:paraId="79F0B7F8" w14:textId="77777777" w:rsidR="00A200F2" w:rsidRPr="009A48D2" w:rsidRDefault="00A200F2" w:rsidP="006F629C">
            <w:pPr>
              <w:pStyle w:val="Table"/>
              <w:jc w:val="center"/>
            </w:pPr>
            <w:r w:rsidRPr="009A48D2">
              <w:t>2021</w:t>
            </w:r>
          </w:p>
        </w:tc>
        <w:tc>
          <w:tcPr>
            <w:tcW w:w="1321" w:type="dxa"/>
          </w:tcPr>
          <w:p w14:paraId="22CE9E2E" w14:textId="77777777" w:rsidR="00A200F2" w:rsidRPr="009A48D2" w:rsidRDefault="00A200F2" w:rsidP="006F629C">
            <w:pPr>
              <w:pStyle w:val="Table"/>
              <w:jc w:val="center"/>
            </w:pPr>
            <w:r w:rsidRPr="009A48D2">
              <w:t>10 U 490916 5436888</w:t>
            </w:r>
          </w:p>
        </w:tc>
        <w:tc>
          <w:tcPr>
            <w:tcW w:w="2384" w:type="dxa"/>
          </w:tcPr>
          <w:p w14:paraId="6B971291" w14:textId="77777777" w:rsidR="00A200F2" w:rsidRPr="009A48D2" w:rsidRDefault="00A200F2" w:rsidP="00D95039">
            <w:pPr>
              <w:pStyle w:val="Table"/>
            </w:pPr>
            <w:r w:rsidRPr="009A48D2">
              <w:t xml:space="preserve">East bank of Canoe Pass, Port Guichon, Delta </w:t>
            </w:r>
          </w:p>
        </w:tc>
        <w:tc>
          <w:tcPr>
            <w:tcW w:w="1425" w:type="dxa"/>
          </w:tcPr>
          <w:p w14:paraId="1DB025EF" w14:textId="77777777" w:rsidR="00A200F2" w:rsidRPr="009A48D2" w:rsidRDefault="00A200F2" w:rsidP="006F629C">
            <w:pPr>
              <w:pStyle w:val="Table"/>
              <w:jc w:val="center"/>
            </w:pPr>
            <w:r w:rsidRPr="009A48D2">
              <w:t>-0.23, 2.13, 1.36, 0.40</w:t>
            </w:r>
          </w:p>
        </w:tc>
        <w:tc>
          <w:tcPr>
            <w:tcW w:w="1308" w:type="dxa"/>
          </w:tcPr>
          <w:p w14:paraId="09AC12FA" w14:textId="77777777" w:rsidR="00A200F2" w:rsidRPr="009A48D2" w:rsidRDefault="00A200F2" w:rsidP="006F629C">
            <w:pPr>
              <w:pStyle w:val="Table"/>
              <w:jc w:val="center"/>
            </w:pPr>
            <w:r w:rsidRPr="009A48D2">
              <w:t>yes</w:t>
            </w:r>
          </w:p>
        </w:tc>
        <w:tc>
          <w:tcPr>
            <w:tcW w:w="5198" w:type="dxa"/>
          </w:tcPr>
          <w:p w14:paraId="2960A96F" w14:textId="5096A213" w:rsidR="00A200F2" w:rsidRPr="009A48D2" w:rsidRDefault="00A200F2" w:rsidP="00D95039">
            <w:pPr>
              <w:pStyle w:val="Table"/>
            </w:pPr>
            <w:r w:rsidRPr="009A48D2">
              <w:t xml:space="preserve">Exposed marsh bench with gradual foreshore slope. The site is exposed and unprotected, but occurs in Canoe Pass, where boat traffic and erosional river flows are </w:t>
            </w:r>
            <w:ins w:id="1755" w:author="Daniel Stewart" w:date="2022-02-10T11:22:00Z">
              <w:r w:rsidR="00737827">
                <w:t>minor.</w:t>
              </w:r>
            </w:ins>
            <w:del w:id="1756" w:author="Daniel Stewart" w:date="2022-02-10T11:22:00Z">
              <w:r w:rsidRPr="009A48D2" w:rsidDel="00737827">
                <w:delText>reduced.</w:delText>
              </w:r>
            </w:del>
          </w:p>
        </w:tc>
      </w:tr>
      <w:tr w:rsidR="009A48D2" w:rsidRPr="009A48D2" w14:paraId="6F6A5B96" w14:textId="77777777" w:rsidTr="006F629C">
        <w:tc>
          <w:tcPr>
            <w:tcW w:w="1694" w:type="dxa"/>
          </w:tcPr>
          <w:p w14:paraId="42B03E66" w14:textId="77777777" w:rsidR="00A200F2" w:rsidRPr="009A48D2" w:rsidRDefault="00A200F2" w:rsidP="00D95039">
            <w:pPr>
              <w:pStyle w:val="Table"/>
            </w:pPr>
            <w:r w:rsidRPr="009A48D2">
              <w:t>REF-14</w:t>
            </w:r>
          </w:p>
        </w:tc>
        <w:tc>
          <w:tcPr>
            <w:tcW w:w="846" w:type="dxa"/>
          </w:tcPr>
          <w:p w14:paraId="7E56B3AE" w14:textId="77777777" w:rsidR="00A200F2" w:rsidRPr="009A48D2" w:rsidRDefault="00A200F2" w:rsidP="006F629C">
            <w:pPr>
              <w:pStyle w:val="Table"/>
              <w:jc w:val="center"/>
            </w:pPr>
            <w:r w:rsidRPr="009A48D2">
              <w:t>2021</w:t>
            </w:r>
          </w:p>
        </w:tc>
        <w:tc>
          <w:tcPr>
            <w:tcW w:w="1321" w:type="dxa"/>
          </w:tcPr>
          <w:p w14:paraId="5F38183D" w14:textId="77777777" w:rsidR="00A200F2" w:rsidRPr="009A48D2" w:rsidRDefault="00A200F2" w:rsidP="006F629C">
            <w:pPr>
              <w:pStyle w:val="Table"/>
              <w:jc w:val="center"/>
            </w:pPr>
            <w:r w:rsidRPr="009A48D2">
              <w:t>10 U 488838 5440112</w:t>
            </w:r>
          </w:p>
        </w:tc>
        <w:tc>
          <w:tcPr>
            <w:tcW w:w="2384" w:type="dxa"/>
          </w:tcPr>
          <w:p w14:paraId="0606CA15" w14:textId="3653CE50" w:rsidR="00A200F2" w:rsidRPr="009A48D2" w:rsidRDefault="00A200F2" w:rsidP="00D95039">
            <w:pPr>
              <w:pStyle w:val="Table"/>
            </w:pPr>
            <w:del w:id="1757" w:author="Daniel Stewart" w:date="2022-02-10T11:23:00Z">
              <w:r w:rsidRPr="009A48D2" w:rsidDel="00737827">
                <w:delText>South bank of Lulu Island,</w:delText>
              </w:r>
            </w:del>
            <w:ins w:id="1758" w:author="Daniel Stewart" w:date="2022-02-10T11:23:00Z">
              <w:r w:rsidR="00737827">
                <w:t>North bank of South Arm,</w:t>
              </w:r>
            </w:ins>
            <w:r w:rsidRPr="009A48D2">
              <w:t xml:space="preserve"> </w:t>
            </w:r>
            <w:ins w:id="1759" w:author="Daniel Stewart" w:date="2022-02-10T11:23:00Z">
              <w:r w:rsidR="00737827">
                <w:t>Lulu Island</w:t>
              </w:r>
            </w:ins>
            <w:del w:id="1760" w:author="Daniel Stewart" w:date="2022-02-10T11:23:00Z">
              <w:r w:rsidRPr="009A48D2" w:rsidDel="00737827">
                <w:delText>upstream of Shady Island</w:delText>
              </w:r>
            </w:del>
          </w:p>
        </w:tc>
        <w:tc>
          <w:tcPr>
            <w:tcW w:w="1425" w:type="dxa"/>
          </w:tcPr>
          <w:p w14:paraId="4D834D03" w14:textId="77777777" w:rsidR="00A200F2" w:rsidRPr="009A48D2" w:rsidRDefault="00A200F2" w:rsidP="006F629C">
            <w:pPr>
              <w:pStyle w:val="Table"/>
              <w:jc w:val="center"/>
            </w:pPr>
            <w:r w:rsidRPr="009A48D2">
              <w:t>-0.74, 2.15, 0.86, 0.36</w:t>
            </w:r>
          </w:p>
        </w:tc>
        <w:tc>
          <w:tcPr>
            <w:tcW w:w="1308" w:type="dxa"/>
          </w:tcPr>
          <w:p w14:paraId="412E4D92" w14:textId="77777777" w:rsidR="00A200F2" w:rsidRPr="009A48D2" w:rsidRDefault="00A200F2" w:rsidP="006F629C">
            <w:pPr>
              <w:pStyle w:val="Table"/>
              <w:jc w:val="center"/>
            </w:pPr>
            <w:r w:rsidRPr="009A48D2">
              <w:t>yes</w:t>
            </w:r>
          </w:p>
        </w:tc>
        <w:tc>
          <w:tcPr>
            <w:tcW w:w="5198" w:type="dxa"/>
          </w:tcPr>
          <w:p w14:paraId="2862BFF1" w14:textId="04A5C9CB" w:rsidR="00A200F2" w:rsidRPr="009A48D2" w:rsidRDefault="00A200F2" w:rsidP="00D95039">
            <w:pPr>
              <w:pStyle w:val="Table"/>
            </w:pPr>
            <w:r w:rsidRPr="009A48D2">
              <w:t xml:space="preserve">Marsh bench located immediately upstream of Shady Island. Site may be somewhat protected by debris deflection boom located immediately south. Foreshore is a gradual slope. </w:t>
            </w:r>
          </w:p>
        </w:tc>
      </w:tr>
      <w:tr w:rsidR="009A48D2" w:rsidRPr="009A48D2" w14:paraId="443A2A98" w14:textId="77777777" w:rsidTr="006F629C">
        <w:tc>
          <w:tcPr>
            <w:tcW w:w="1694" w:type="dxa"/>
          </w:tcPr>
          <w:p w14:paraId="5E487DEE" w14:textId="77777777" w:rsidR="00A200F2" w:rsidRPr="009A48D2" w:rsidRDefault="00A200F2" w:rsidP="00D95039">
            <w:pPr>
              <w:pStyle w:val="Table"/>
            </w:pPr>
            <w:r w:rsidRPr="009A48D2">
              <w:t>REF-17</w:t>
            </w:r>
          </w:p>
        </w:tc>
        <w:tc>
          <w:tcPr>
            <w:tcW w:w="846" w:type="dxa"/>
          </w:tcPr>
          <w:p w14:paraId="1E13F7CB" w14:textId="77777777" w:rsidR="00A200F2" w:rsidRPr="009A48D2" w:rsidRDefault="00A200F2" w:rsidP="006F629C">
            <w:pPr>
              <w:pStyle w:val="Table"/>
              <w:jc w:val="center"/>
            </w:pPr>
            <w:r w:rsidRPr="009A48D2">
              <w:t>2021</w:t>
            </w:r>
          </w:p>
        </w:tc>
        <w:tc>
          <w:tcPr>
            <w:tcW w:w="1321" w:type="dxa"/>
          </w:tcPr>
          <w:p w14:paraId="7F15E289" w14:textId="77777777" w:rsidR="00A200F2" w:rsidRPr="009A48D2" w:rsidRDefault="00A200F2" w:rsidP="006F629C">
            <w:pPr>
              <w:pStyle w:val="Table"/>
              <w:jc w:val="center"/>
            </w:pPr>
            <w:r w:rsidRPr="009A48D2">
              <w:t>10 U 486897 5447333</w:t>
            </w:r>
          </w:p>
        </w:tc>
        <w:tc>
          <w:tcPr>
            <w:tcW w:w="2384" w:type="dxa"/>
          </w:tcPr>
          <w:p w14:paraId="05A0A007" w14:textId="1798C055" w:rsidR="00A200F2" w:rsidRPr="009A48D2" w:rsidRDefault="00A200F2" w:rsidP="00D95039">
            <w:pPr>
              <w:pStyle w:val="Table"/>
            </w:pPr>
            <w:del w:id="1761" w:author="Daniel Stewart" w:date="2022-02-10T11:23:00Z">
              <w:r w:rsidRPr="009A48D2" w:rsidDel="00737827">
                <w:delText>South bank</w:delText>
              </w:r>
            </w:del>
            <w:ins w:id="1762" w:author="Daniel Stewart" w:date="2022-02-10T11:23:00Z">
              <w:r w:rsidR="00737827">
                <w:t>North bank of Middle Arm, Sea Island</w:t>
              </w:r>
            </w:ins>
            <w:del w:id="1763" w:author="Daniel Stewart" w:date="2022-02-10T11:23:00Z">
              <w:r w:rsidRPr="009A48D2" w:rsidDel="00737827">
                <w:delText xml:space="preserve"> of Sea Island, Fraser River Middle Arm</w:delText>
              </w:r>
            </w:del>
          </w:p>
        </w:tc>
        <w:tc>
          <w:tcPr>
            <w:tcW w:w="1425" w:type="dxa"/>
          </w:tcPr>
          <w:p w14:paraId="7E27E290" w14:textId="77777777" w:rsidR="00A200F2" w:rsidRPr="009A48D2" w:rsidRDefault="00A200F2" w:rsidP="006F629C">
            <w:pPr>
              <w:pStyle w:val="Table"/>
              <w:jc w:val="center"/>
            </w:pPr>
            <w:r w:rsidRPr="009A48D2">
              <w:t>-0.78, 3.41, 1.31, 0.59</w:t>
            </w:r>
          </w:p>
        </w:tc>
        <w:tc>
          <w:tcPr>
            <w:tcW w:w="1308" w:type="dxa"/>
          </w:tcPr>
          <w:p w14:paraId="5B2BAD17" w14:textId="77777777" w:rsidR="00A200F2" w:rsidRPr="009A48D2" w:rsidRDefault="00A200F2" w:rsidP="006F629C">
            <w:pPr>
              <w:pStyle w:val="Table"/>
              <w:jc w:val="center"/>
            </w:pPr>
            <w:r w:rsidRPr="009A48D2">
              <w:t>yes</w:t>
            </w:r>
          </w:p>
        </w:tc>
        <w:tc>
          <w:tcPr>
            <w:tcW w:w="5198" w:type="dxa"/>
          </w:tcPr>
          <w:p w14:paraId="359C3215" w14:textId="303A43B0" w:rsidR="00A200F2" w:rsidRPr="009A48D2" w:rsidRDefault="00A200F2" w:rsidP="00D95039">
            <w:pPr>
              <w:pStyle w:val="Table"/>
            </w:pPr>
            <w:r w:rsidRPr="009A48D2">
              <w:t xml:space="preserve">Marsh bench located </w:t>
            </w:r>
            <w:ins w:id="1764" w:author="Daniel Stewart" w:date="2022-02-10T11:23:00Z">
              <w:r w:rsidR="00737827">
                <w:t xml:space="preserve">immediately </w:t>
              </w:r>
            </w:ins>
            <w:r w:rsidRPr="009A48D2">
              <w:t xml:space="preserve">upstream of </w:t>
            </w:r>
            <w:proofErr w:type="spellStart"/>
            <w:r w:rsidRPr="009A48D2">
              <w:t>Swishwash</w:t>
            </w:r>
            <w:proofErr w:type="spellEnd"/>
            <w:r w:rsidRPr="009A48D2">
              <w:t xml:space="preserve"> Island. Site is unprotected from wake and river erosion, </w:t>
            </w:r>
            <w:ins w:id="1765" w:author="Daniel Stewart" w:date="2022-02-10T11:24:00Z">
              <w:r w:rsidR="001825E4">
                <w:t>but erosional forces are likely minor in the Middle Arm</w:t>
              </w:r>
            </w:ins>
            <w:del w:id="1766" w:author="Daniel Stewart" w:date="2022-02-10T11:24:00Z">
              <w:r w:rsidRPr="009A48D2" w:rsidDel="001825E4">
                <w:delText>which is likely reduced in the Middle Arm</w:delText>
              </w:r>
            </w:del>
            <w:r w:rsidRPr="009A48D2">
              <w:t xml:space="preserve">. Foreshore is a gradual slope into the subtidal. </w:t>
            </w:r>
          </w:p>
        </w:tc>
      </w:tr>
      <w:tr w:rsidR="009A48D2" w:rsidRPr="009A48D2" w14:paraId="3B2FAF46" w14:textId="77777777" w:rsidTr="006F629C">
        <w:tc>
          <w:tcPr>
            <w:tcW w:w="1694" w:type="dxa"/>
          </w:tcPr>
          <w:p w14:paraId="0680D054" w14:textId="77777777" w:rsidR="00A200F2" w:rsidRPr="009A48D2" w:rsidRDefault="00A200F2" w:rsidP="00D95039">
            <w:pPr>
              <w:pStyle w:val="Table"/>
            </w:pPr>
            <w:r w:rsidRPr="009A48D2">
              <w:lastRenderedPageBreak/>
              <w:t>REF-02-2015</w:t>
            </w:r>
          </w:p>
        </w:tc>
        <w:tc>
          <w:tcPr>
            <w:tcW w:w="846" w:type="dxa"/>
          </w:tcPr>
          <w:p w14:paraId="16C4E875" w14:textId="77777777" w:rsidR="00A200F2" w:rsidRPr="009A48D2" w:rsidRDefault="00A200F2" w:rsidP="006F629C">
            <w:pPr>
              <w:pStyle w:val="Table"/>
              <w:jc w:val="center"/>
            </w:pPr>
            <w:r w:rsidRPr="009A48D2">
              <w:t>2015</w:t>
            </w:r>
          </w:p>
        </w:tc>
        <w:tc>
          <w:tcPr>
            <w:tcW w:w="1321" w:type="dxa"/>
          </w:tcPr>
          <w:p w14:paraId="1B167DFD" w14:textId="77777777" w:rsidR="00A200F2" w:rsidRPr="009A48D2" w:rsidRDefault="00A200F2" w:rsidP="006F629C">
            <w:pPr>
              <w:pStyle w:val="Table"/>
              <w:jc w:val="center"/>
            </w:pPr>
            <w:r w:rsidRPr="009A48D2">
              <w:t>10 U 494560 5449859</w:t>
            </w:r>
          </w:p>
        </w:tc>
        <w:tc>
          <w:tcPr>
            <w:tcW w:w="2384" w:type="dxa"/>
          </w:tcPr>
          <w:p w14:paraId="48EC1034" w14:textId="6B2C2F06" w:rsidR="00A200F2" w:rsidRPr="009A48D2" w:rsidDel="001825E4" w:rsidRDefault="001825E4" w:rsidP="009F3333">
            <w:pPr>
              <w:pStyle w:val="Table"/>
              <w:rPr>
                <w:del w:id="1767" w:author="Daniel Stewart" w:date="2022-02-10T11:25:00Z"/>
              </w:rPr>
            </w:pPr>
            <w:ins w:id="1768" w:author="Daniel Stewart" w:date="2022-02-10T11:25:00Z">
              <w:r>
                <w:t>South bank of North Arm, Lulu Island</w:t>
              </w:r>
            </w:ins>
            <w:del w:id="1769" w:author="Daniel Stewart" w:date="2022-02-10T11:25:00Z">
              <w:r w:rsidR="00A200F2" w:rsidRPr="009A48D2" w:rsidDel="001825E4">
                <w:delText>North bank of Lulu Island,</w:delText>
              </w:r>
            </w:del>
          </w:p>
          <w:p w14:paraId="233664B2" w14:textId="2AAFC411" w:rsidR="00A200F2" w:rsidRPr="009A48D2" w:rsidRDefault="00A200F2" w:rsidP="00D95039">
            <w:pPr>
              <w:pStyle w:val="Table"/>
            </w:pPr>
            <w:del w:id="1770" w:author="Daniel Stewart" w:date="2022-02-10T11:25:00Z">
              <w:r w:rsidRPr="009A48D2" w:rsidDel="001825E4">
                <w:delText>Fraser River North Arm</w:delText>
              </w:r>
            </w:del>
          </w:p>
        </w:tc>
        <w:tc>
          <w:tcPr>
            <w:tcW w:w="1425" w:type="dxa"/>
          </w:tcPr>
          <w:p w14:paraId="78C1D747" w14:textId="77777777" w:rsidR="00A200F2" w:rsidRPr="009A48D2" w:rsidRDefault="00A200F2" w:rsidP="006F629C">
            <w:pPr>
              <w:pStyle w:val="Table"/>
              <w:jc w:val="center"/>
            </w:pPr>
            <w:r w:rsidRPr="009A48D2">
              <w:t>0.74, 2.18, 1.57, 0.18</w:t>
            </w:r>
          </w:p>
        </w:tc>
        <w:tc>
          <w:tcPr>
            <w:tcW w:w="1308" w:type="dxa"/>
          </w:tcPr>
          <w:p w14:paraId="3F6CBE19" w14:textId="77777777" w:rsidR="00A200F2" w:rsidRPr="009A48D2" w:rsidRDefault="00A200F2" w:rsidP="006F629C">
            <w:pPr>
              <w:pStyle w:val="Table"/>
              <w:jc w:val="center"/>
            </w:pPr>
            <w:r w:rsidRPr="009A48D2">
              <w:t>yes</w:t>
            </w:r>
          </w:p>
        </w:tc>
        <w:tc>
          <w:tcPr>
            <w:tcW w:w="5198" w:type="dxa"/>
          </w:tcPr>
          <w:p w14:paraId="49C58FEF" w14:textId="1A90AE0B" w:rsidR="00A200F2" w:rsidRPr="009A48D2" w:rsidRDefault="00A200F2" w:rsidP="00D95039">
            <w:pPr>
              <w:pStyle w:val="Table"/>
            </w:pPr>
            <w:r w:rsidRPr="009A48D2">
              <w:t>Marsh bench located on the north</w:t>
            </w:r>
            <w:ins w:id="1771" w:author="Daniel Stewart" w:date="2022-02-10T11:25:00Z">
              <w:r w:rsidR="001825E4">
                <w:t xml:space="preserve"> </w:t>
              </w:r>
            </w:ins>
            <w:del w:id="1772" w:author="Daniel Stewart" w:date="2022-02-10T11:25:00Z">
              <w:r w:rsidRPr="009A48D2" w:rsidDel="001825E4">
                <w:delText xml:space="preserve"> bank</w:delText>
              </w:r>
            </w:del>
            <w:ins w:id="1773" w:author="Daniel Stewart" w:date="2022-02-10T11:25:00Z">
              <w:r w:rsidR="001825E4">
                <w:t>shore</w:t>
              </w:r>
            </w:ins>
            <w:r w:rsidRPr="009A48D2">
              <w:t xml:space="preserve"> of Lulu Island, </w:t>
            </w:r>
            <w:del w:id="1774" w:author="Daniel Stewart" w:date="2022-02-10T11:25:00Z">
              <w:r w:rsidRPr="009A48D2" w:rsidDel="001825E4">
                <w:delText xml:space="preserve">immediately </w:delText>
              </w:r>
            </w:del>
            <w:r w:rsidRPr="009A48D2">
              <w:t xml:space="preserve">across from </w:t>
            </w:r>
            <w:ins w:id="1775" w:author="Daniel Stewart" w:date="2022-02-10T11:25:00Z">
              <w:r w:rsidR="001825E4">
                <w:t xml:space="preserve">the eastern edge of </w:t>
              </w:r>
            </w:ins>
            <w:r w:rsidRPr="009A48D2">
              <w:t xml:space="preserve">Mitchell Island. Foreshore is primarily a cutbank with intertidal mudflat below. Site is regularly protected by log storage booms. </w:t>
            </w:r>
          </w:p>
        </w:tc>
      </w:tr>
      <w:tr w:rsidR="009A48D2" w:rsidRPr="009A48D2" w14:paraId="17654ED5" w14:textId="77777777" w:rsidTr="006F629C">
        <w:tc>
          <w:tcPr>
            <w:tcW w:w="1694" w:type="dxa"/>
          </w:tcPr>
          <w:p w14:paraId="2F63D60A" w14:textId="77777777" w:rsidR="00A200F2" w:rsidRPr="009A48D2" w:rsidRDefault="00A200F2" w:rsidP="00D95039">
            <w:pPr>
              <w:pStyle w:val="Table"/>
            </w:pPr>
            <w:r w:rsidRPr="009A48D2">
              <w:t>REF-03-2015</w:t>
            </w:r>
          </w:p>
        </w:tc>
        <w:tc>
          <w:tcPr>
            <w:tcW w:w="846" w:type="dxa"/>
          </w:tcPr>
          <w:p w14:paraId="24170DA9" w14:textId="77777777" w:rsidR="00A200F2" w:rsidRPr="009A48D2" w:rsidRDefault="00A200F2" w:rsidP="006F629C">
            <w:pPr>
              <w:pStyle w:val="Table"/>
              <w:jc w:val="center"/>
            </w:pPr>
            <w:r w:rsidRPr="009A48D2">
              <w:t>2015</w:t>
            </w:r>
          </w:p>
        </w:tc>
        <w:tc>
          <w:tcPr>
            <w:tcW w:w="1321" w:type="dxa"/>
          </w:tcPr>
          <w:p w14:paraId="2373BF93" w14:textId="77777777" w:rsidR="00A200F2" w:rsidRPr="009A48D2" w:rsidRDefault="00A200F2" w:rsidP="006F629C">
            <w:pPr>
              <w:pStyle w:val="Table"/>
              <w:jc w:val="center"/>
            </w:pPr>
            <w:r w:rsidRPr="009A48D2">
              <w:t>10 U 488544 5450610</w:t>
            </w:r>
          </w:p>
        </w:tc>
        <w:tc>
          <w:tcPr>
            <w:tcW w:w="2384" w:type="dxa"/>
          </w:tcPr>
          <w:p w14:paraId="2A892034" w14:textId="14565ABB" w:rsidR="00A200F2" w:rsidRPr="009A48D2" w:rsidRDefault="00A200F2" w:rsidP="00D95039">
            <w:pPr>
              <w:pStyle w:val="Table"/>
            </w:pPr>
            <w:del w:id="1776" w:author="Daniel Stewart" w:date="2022-02-10T11:25:00Z">
              <w:r w:rsidRPr="009A48D2" w:rsidDel="001825E4">
                <w:delText>North bank of Sea Island</w:delText>
              </w:r>
            </w:del>
            <w:ins w:id="1777" w:author="Daniel Stewart" w:date="2022-02-10T11:25:00Z">
              <w:r w:rsidR="001825E4">
                <w:t>South bank of No</w:t>
              </w:r>
            </w:ins>
            <w:ins w:id="1778" w:author="Daniel Stewart" w:date="2022-02-10T11:26:00Z">
              <w:r w:rsidR="001825E4">
                <w:t>rth Arm, Sea Island</w:t>
              </w:r>
            </w:ins>
            <w:del w:id="1779" w:author="Daniel Stewart" w:date="2022-02-10T11:26:00Z">
              <w:r w:rsidRPr="009A48D2" w:rsidDel="001825E4">
                <w:delText>, Fraser River North Arm</w:delText>
              </w:r>
            </w:del>
          </w:p>
        </w:tc>
        <w:tc>
          <w:tcPr>
            <w:tcW w:w="1425" w:type="dxa"/>
          </w:tcPr>
          <w:p w14:paraId="69A52E66" w14:textId="77777777" w:rsidR="00A200F2" w:rsidRPr="009A48D2" w:rsidRDefault="00A200F2" w:rsidP="006F629C">
            <w:pPr>
              <w:pStyle w:val="Table"/>
              <w:jc w:val="center"/>
            </w:pPr>
            <w:r w:rsidRPr="009A48D2">
              <w:t>0.74, 2.18, 1.57, 0.18</w:t>
            </w:r>
          </w:p>
        </w:tc>
        <w:tc>
          <w:tcPr>
            <w:tcW w:w="1308" w:type="dxa"/>
          </w:tcPr>
          <w:p w14:paraId="00F1F226" w14:textId="77777777" w:rsidR="00A200F2" w:rsidRPr="009A48D2" w:rsidRDefault="00A200F2" w:rsidP="006F629C">
            <w:pPr>
              <w:pStyle w:val="Table"/>
              <w:jc w:val="center"/>
            </w:pPr>
            <w:r w:rsidRPr="009A48D2">
              <w:t>yes</w:t>
            </w:r>
          </w:p>
        </w:tc>
        <w:tc>
          <w:tcPr>
            <w:tcW w:w="5198" w:type="dxa"/>
          </w:tcPr>
          <w:p w14:paraId="5CE34F47" w14:textId="77777777" w:rsidR="00A200F2" w:rsidRPr="009A48D2" w:rsidRDefault="00A200F2" w:rsidP="00D95039">
            <w:pPr>
              <w:pStyle w:val="Table"/>
            </w:pPr>
            <w:r w:rsidRPr="009A48D2">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9A48D2" w:rsidRPr="009A48D2" w14:paraId="1F34D7B9" w14:textId="77777777" w:rsidTr="006F629C">
        <w:tc>
          <w:tcPr>
            <w:tcW w:w="1694" w:type="dxa"/>
          </w:tcPr>
          <w:p w14:paraId="248DFFDF" w14:textId="77777777" w:rsidR="00A200F2" w:rsidRPr="009A48D2" w:rsidRDefault="00A200F2" w:rsidP="00D95039">
            <w:pPr>
              <w:pStyle w:val="Table"/>
            </w:pPr>
            <w:r w:rsidRPr="009A48D2">
              <w:t>REF-05-2015</w:t>
            </w:r>
          </w:p>
        </w:tc>
        <w:tc>
          <w:tcPr>
            <w:tcW w:w="846" w:type="dxa"/>
          </w:tcPr>
          <w:p w14:paraId="769DD437" w14:textId="77777777" w:rsidR="00A200F2" w:rsidRPr="009A48D2" w:rsidRDefault="00A200F2" w:rsidP="006F629C">
            <w:pPr>
              <w:pStyle w:val="Table"/>
              <w:jc w:val="center"/>
            </w:pPr>
            <w:r w:rsidRPr="009A48D2">
              <w:t>2015</w:t>
            </w:r>
          </w:p>
        </w:tc>
        <w:tc>
          <w:tcPr>
            <w:tcW w:w="1321" w:type="dxa"/>
          </w:tcPr>
          <w:p w14:paraId="1FE349C1" w14:textId="77777777" w:rsidR="00A200F2" w:rsidRPr="009A48D2" w:rsidRDefault="00A200F2" w:rsidP="006F629C">
            <w:pPr>
              <w:pStyle w:val="Table"/>
              <w:jc w:val="center"/>
            </w:pPr>
            <w:r w:rsidRPr="009A48D2">
              <w:t>10 U 489567 5448239</w:t>
            </w:r>
          </w:p>
        </w:tc>
        <w:tc>
          <w:tcPr>
            <w:tcW w:w="2384" w:type="dxa"/>
          </w:tcPr>
          <w:p w14:paraId="6D9129AF" w14:textId="74A53EEA" w:rsidR="00A200F2" w:rsidRPr="009A48D2" w:rsidRDefault="001825E4" w:rsidP="00D95039">
            <w:pPr>
              <w:pStyle w:val="Table"/>
            </w:pPr>
            <w:ins w:id="1780" w:author="Daniel Stewart" w:date="2022-02-10T11:26:00Z">
              <w:r>
                <w:t xml:space="preserve">North bank of Middle Arm, </w:t>
              </w:r>
            </w:ins>
            <w:del w:id="1781" w:author="Daniel Stewart" w:date="2022-02-10T11:26:00Z">
              <w:r w:rsidR="00A200F2" w:rsidRPr="009A48D2" w:rsidDel="001825E4">
                <w:delText xml:space="preserve">SE </w:delText>
              </w:r>
            </w:del>
            <w:ins w:id="1782" w:author="Daniel Stewart" w:date="2022-02-10T11:26:00Z">
              <w:r>
                <w:t>Sea Island</w:t>
              </w:r>
            </w:ins>
            <w:del w:id="1783" w:author="Daniel Stewart" w:date="2022-02-10T11:26:00Z">
              <w:r w:rsidR="00A200F2" w:rsidRPr="009A48D2" w:rsidDel="001825E4">
                <w:delText>bank of Sea Island, Fraser River Middle Arm</w:delText>
              </w:r>
            </w:del>
          </w:p>
        </w:tc>
        <w:tc>
          <w:tcPr>
            <w:tcW w:w="1425" w:type="dxa"/>
          </w:tcPr>
          <w:p w14:paraId="74F8FDBB" w14:textId="77777777" w:rsidR="00A200F2" w:rsidRPr="009A48D2" w:rsidRDefault="00A200F2" w:rsidP="006F629C">
            <w:pPr>
              <w:pStyle w:val="Table"/>
              <w:jc w:val="center"/>
            </w:pPr>
            <w:r w:rsidRPr="009A48D2">
              <w:t>-0.22, 2.96, 0.79, 0.35</w:t>
            </w:r>
          </w:p>
        </w:tc>
        <w:tc>
          <w:tcPr>
            <w:tcW w:w="1308" w:type="dxa"/>
          </w:tcPr>
          <w:p w14:paraId="0F2AE327" w14:textId="77777777" w:rsidR="00A200F2" w:rsidRPr="009A48D2" w:rsidRDefault="00A200F2" w:rsidP="006F629C">
            <w:pPr>
              <w:pStyle w:val="Table"/>
              <w:jc w:val="center"/>
            </w:pPr>
            <w:r w:rsidRPr="009A48D2">
              <w:t>yes</w:t>
            </w:r>
          </w:p>
        </w:tc>
        <w:tc>
          <w:tcPr>
            <w:tcW w:w="5198" w:type="dxa"/>
          </w:tcPr>
          <w:p w14:paraId="7B58F827" w14:textId="77777777" w:rsidR="00A200F2" w:rsidRPr="009A48D2" w:rsidRDefault="00A200F2" w:rsidP="00D95039">
            <w:pPr>
              <w:pStyle w:val="Table"/>
            </w:pPr>
            <w:r w:rsidRPr="009A48D2">
              <w:t xml:space="preserve">Slightly embayed marsh located immediately downstream of Moray Bridge. Foreshore is a gradual transition to mudflat. Two major drainage channels bisect the site. </w:t>
            </w:r>
          </w:p>
        </w:tc>
      </w:tr>
      <w:tr w:rsidR="009A48D2" w:rsidRPr="009A48D2" w14:paraId="11E91E89" w14:textId="77777777" w:rsidTr="006F629C">
        <w:tc>
          <w:tcPr>
            <w:tcW w:w="1694" w:type="dxa"/>
          </w:tcPr>
          <w:p w14:paraId="494488E2" w14:textId="77777777" w:rsidR="00A200F2" w:rsidRPr="009A48D2" w:rsidRDefault="00A200F2" w:rsidP="00D95039">
            <w:pPr>
              <w:pStyle w:val="Table"/>
            </w:pPr>
            <w:r w:rsidRPr="009A48D2">
              <w:t>REF-09-2015</w:t>
            </w:r>
          </w:p>
        </w:tc>
        <w:tc>
          <w:tcPr>
            <w:tcW w:w="846" w:type="dxa"/>
          </w:tcPr>
          <w:p w14:paraId="6544142D" w14:textId="77777777" w:rsidR="00A200F2" w:rsidRPr="009A48D2" w:rsidRDefault="00A200F2" w:rsidP="006F629C">
            <w:pPr>
              <w:pStyle w:val="Table"/>
              <w:jc w:val="center"/>
            </w:pPr>
            <w:r w:rsidRPr="009A48D2">
              <w:t>2015</w:t>
            </w:r>
          </w:p>
        </w:tc>
        <w:tc>
          <w:tcPr>
            <w:tcW w:w="1321" w:type="dxa"/>
          </w:tcPr>
          <w:p w14:paraId="7FC6E686" w14:textId="77777777" w:rsidR="00A200F2" w:rsidRPr="009A48D2" w:rsidRDefault="00A200F2" w:rsidP="006F629C">
            <w:pPr>
              <w:pStyle w:val="Table"/>
              <w:jc w:val="center"/>
            </w:pPr>
            <w:r w:rsidRPr="009A48D2">
              <w:t>10 U 493041 5437700</w:t>
            </w:r>
          </w:p>
        </w:tc>
        <w:tc>
          <w:tcPr>
            <w:tcW w:w="2384" w:type="dxa"/>
          </w:tcPr>
          <w:p w14:paraId="0C869D44" w14:textId="0491BE0F" w:rsidR="00A200F2" w:rsidRPr="009A48D2" w:rsidRDefault="00A200F2" w:rsidP="00D95039">
            <w:pPr>
              <w:pStyle w:val="Table"/>
            </w:pPr>
            <w:r w:rsidRPr="009A48D2">
              <w:t xml:space="preserve">SW corner of Ladner Marsh, </w:t>
            </w:r>
            <w:ins w:id="1784" w:author="Daniel Stewart" w:date="2022-02-10T11:29:00Z">
              <w:r w:rsidR="00D95039">
                <w:t>South Arm</w:t>
              </w:r>
            </w:ins>
            <w:del w:id="1785" w:author="Daniel Stewart" w:date="2022-02-10T11:29:00Z">
              <w:r w:rsidRPr="009A48D2" w:rsidDel="00D95039">
                <w:delText>near entrance to Ladner Slough</w:delText>
              </w:r>
            </w:del>
          </w:p>
        </w:tc>
        <w:tc>
          <w:tcPr>
            <w:tcW w:w="1425" w:type="dxa"/>
          </w:tcPr>
          <w:p w14:paraId="234BF37A" w14:textId="77777777" w:rsidR="00A200F2" w:rsidRPr="009A48D2" w:rsidRDefault="00A200F2" w:rsidP="006F629C">
            <w:pPr>
              <w:pStyle w:val="Table"/>
              <w:jc w:val="center"/>
            </w:pPr>
            <w:r w:rsidRPr="009A48D2">
              <w:t>-0.03, 2.58, 1.14, 0.39</w:t>
            </w:r>
          </w:p>
        </w:tc>
        <w:tc>
          <w:tcPr>
            <w:tcW w:w="1308" w:type="dxa"/>
          </w:tcPr>
          <w:p w14:paraId="33C84485" w14:textId="77777777" w:rsidR="00A200F2" w:rsidRPr="009A48D2" w:rsidRDefault="00A200F2" w:rsidP="006F629C">
            <w:pPr>
              <w:pStyle w:val="Table"/>
              <w:jc w:val="center"/>
            </w:pPr>
            <w:r w:rsidRPr="009A48D2">
              <w:t>yes</w:t>
            </w:r>
          </w:p>
        </w:tc>
        <w:tc>
          <w:tcPr>
            <w:tcW w:w="5198" w:type="dxa"/>
          </w:tcPr>
          <w:p w14:paraId="24F97ACF" w14:textId="4102B126" w:rsidR="00A200F2" w:rsidRPr="009A48D2" w:rsidRDefault="00A200F2" w:rsidP="00D95039">
            <w:pPr>
              <w:pStyle w:val="Table"/>
            </w:pPr>
            <w:r w:rsidRPr="009A48D2">
              <w:t xml:space="preserve">Exposed marsh bench with a gradually sloped foreshore. </w:t>
            </w:r>
            <w:ins w:id="1786" w:author="Daniel Stewart" w:date="2022-02-10T11:30:00Z">
              <w:r w:rsidR="00D95039">
                <w:t xml:space="preserve">Located near entrance to Ladner Slough. </w:t>
              </w:r>
            </w:ins>
            <w:r w:rsidRPr="009A48D2">
              <w:t>Site is not protected but is isolated from the wake and current erosion of the Main Arm.</w:t>
            </w:r>
            <w:ins w:id="1787" w:author="Daniel Stewart" w:date="2022-02-10T11:30:00Z">
              <w:r w:rsidR="00D95039">
                <w:t xml:space="preserve"> Within the</w:t>
              </w:r>
            </w:ins>
            <w:del w:id="1788" w:author="Daniel Stewart" w:date="2022-02-10T11:30:00Z">
              <w:r w:rsidRPr="009A48D2" w:rsidDel="00D95039">
                <w:delText xml:space="preserve"> Located in </w:delText>
              </w:r>
            </w:del>
            <w:ins w:id="1789" w:author="Daniel Stewart" w:date="2022-02-10T11:30:00Z">
              <w:r w:rsidR="00D95039">
                <w:t xml:space="preserve"> </w:t>
              </w:r>
            </w:ins>
            <w:r w:rsidRPr="009A48D2">
              <w:t xml:space="preserve">South Arm Marshes </w:t>
            </w:r>
            <w:del w:id="1790" w:author="Eric Balke" w:date="2022-01-12T22:46:00Z">
              <w:r w:rsidRPr="009A48D2" w:rsidDel="00AD6C5A">
                <w:delText>WMA</w:delText>
              </w:r>
            </w:del>
            <w:ins w:id="1791" w:author="Eric Balke" w:date="2022-01-12T22:46:00Z">
              <w:r w:rsidR="00AD6C5A" w:rsidRPr="009A48D2">
                <w:t>Wildlife Management Area</w:t>
              </w:r>
            </w:ins>
            <w:r w:rsidRPr="009A48D2">
              <w:t xml:space="preserve">. </w:t>
            </w:r>
          </w:p>
        </w:tc>
      </w:tr>
      <w:tr w:rsidR="009A48D2" w:rsidRPr="009A48D2" w14:paraId="3A8C2B06" w14:textId="77777777" w:rsidTr="006F629C">
        <w:tc>
          <w:tcPr>
            <w:tcW w:w="1694" w:type="dxa"/>
          </w:tcPr>
          <w:p w14:paraId="37451E40" w14:textId="77777777" w:rsidR="00A200F2" w:rsidRPr="009A48D2" w:rsidRDefault="00A200F2" w:rsidP="00D95039">
            <w:pPr>
              <w:pStyle w:val="Table"/>
            </w:pPr>
            <w:r w:rsidRPr="009A48D2">
              <w:t>REF-10-2015</w:t>
            </w:r>
          </w:p>
        </w:tc>
        <w:tc>
          <w:tcPr>
            <w:tcW w:w="846" w:type="dxa"/>
          </w:tcPr>
          <w:p w14:paraId="71A644BB" w14:textId="77777777" w:rsidR="00A200F2" w:rsidRPr="009A48D2" w:rsidRDefault="00A200F2" w:rsidP="006F629C">
            <w:pPr>
              <w:pStyle w:val="Table"/>
              <w:jc w:val="center"/>
            </w:pPr>
            <w:r w:rsidRPr="009A48D2">
              <w:t>2015</w:t>
            </w:r>
          </w:p>
        </w:tc>
        <w:tc>
          <w:tcPr>
            <w:tcW w:w="1321" w:type="dxa"/>
          </w:tcPr>
          <w:p w14:paraId="12A79EB7" w14:textId="77777777" w:rsidR="00A200F2" w:rsidRPr="009A48D2" w:rsidRDefault="00A200F2" w:rsidP="006F629C">
            <w:pPr>
              <w:pStyle w:val="Table"/>
              <w:jc w:val="center"/>
            </w:pPr>
            <w:r w:rsidRPr="009A48D2">
              <w:t>10 U 496782 5442394</w:t>
            </w:r>
          </w:p>
        </w:tc>
        <w:tc>
          <w:tcPr>
            <w:tcW w:w="2384" w:type="dxa"/>
          </w:tcPr>
          <w:p w14:paraId="438091CC" w14:textId="6D7BAD86" w:rsidR="00A200F2" w:rsidRPr="009A48D2" w:rsidRDefault="00A200F2" w:rsidP="00D95039">
            <w:pPr>
              <w:pStyle w:val="Table"/>
            </w:pPr>
            <w:r w:rsidRPr="009A48D2">
              <w:t xml:space="preserve">SW corner of Tilbury Island, </w:t>
            </w:r>
            <w:ins w:id="1792" w:author="Daniel Stewart" w:date="2022-02-10T11:28:00Z">
              <w:r w:rsidR="001825E4">
                <w:t>South Arm</w:t>
              </w:r>
            </w:ins>
            <w:del w:id="1793" w:author="Daniel Stewart" w:date="2022-02-10T11:28:00Z">
              <w:r w:rsidRPr="009A48D2" w:rsidDel="001825E4">
                <w:delText>near entrance to Tilbury Slough</w:delText>
              </w:r>
            </w:del>
          </w:p>
        </w:tc>
        <w:tc>
          <w:tcPr>
            <w:tcW w:w="1425" w:type="dxa"/>
          </w:tcPr>
          <w:p w14:paraId="3666053E" w14:textId="77777777" w:rsidR="00A200F2" w:rsidRPr="009A48D2" w:rsidRDefault="00A200F2" w:rsidP="006F629C">
            <w:pPr>
              <w:pStyle w:val="Table"/>
              <w:jc w:val="center"/>
            </w:pPr>
            <w:r w:rsidRPr="009A48D2">
              <w:t>-0.38, 2.06, 1.04, 0.28</w:t>
            </w:r>
          </w:p>
        </w:tc>
        <w:tc>
          <w:tcPr>
            <w:tcW w:w="1308" w:type="dxa"/>
          </w:tcPr>
          <w:p w14:paraId="02E3F5F7" w14:textId="77777777" w:rsidR="00A200F2" w:rsidRPr="009A48D2" w:rsidRDefault="00A200F2" w:rsidP="006F629C">
            <w:pPr>
              <w:pStyle w:val="Table"/>
              <w:jc w:val="center"/>
            </w:pPr>
            <w:r w:rsidRPr="009A48D2">
              <w:t>yes</w:t>
            </w:r>
          </w:p>
        </w:tc>
        <w:tc>
          <w:tcPr>
            <w:tcW w:w="5198" w:type="dxa"/>
          </w:tcPr>
          <w:p w14:paraId="7E5FC16B" w14:textId="64721C4E" w:rsidR="00A200F2" w:rsidRPr="009A48D2" w:rsidRDefault="00A200F2" w:rsidP="00D95039">
            <w:pPr>
              <w:pStyle w:val="Table"/>
            </w:pPr>
            <w:r w:rsidRPr="009A48D2">
              <w:t>Unprotected marsh bench located on SW Tilbury Island</w:t>
            </w:r>
            <w:ins w:id="1794" w:author="Daniel Stewart" w:date="2022-02-10T11:28:00Z">
              <w:r w:rsidR="001825E4">
                <w:t xml:space="preserve"> near the entrance to Tilbury Slough</w:t>
              </w:r>
            </w:ins>
            <w:r w:rsidRPr="009A48D2">
              <w:t xml:space="preserve">. Foreshore is a gradual transition to intertidal mudflat. </w:t>
            </w:r>
          </w:p>
        </w:tc>
      </w:tr>
      <w:tr w:rsidR="009A48D2" w:rsidRPr="009A48D2" w14:paraId="5C4A33CA" w14:textId="77777777" w:rsidTr="006F629C">
        <w:tc>
          <w:tcPr>
            <w:tcW w:w="1694" w:type="dxa"/>
          </w:tcPr>
          <w:p w14:paraId="2E5B470B" w14:textId="77777777" w:rsidR="00A200F2" w:rsidRPr="009A48D2" w:rsidRDefault="00A200F2" w:rsidP="00D95039">
            <w:pPr>
              <w:pStyle w:val="Table"/>
            </w:pPr>
            <w:r w:rsidRPr="009A48D2">
              <w:t>REF-11-2015</w:t>
            </w:r>
          </w:p>
        </w:tc>
        <w:tc>
          <w:tcPr>
            <w:tcW w:w="846" w:type="dxa"/>
          </w:tcPr>
          <w:p w14:paraId="7EC13DDE" w14:textId="77777777" w:rsidR="00A200F2" w:rsidRPr="009A48D2" w:rsidRDefault="00A200F2" w:rsidP="006F629C">
            <w:pPr>
              <w:pStyle w:val="Table"/>
              <w:jc w:val="center"/>
            </w:pPr>
            <w:r w:rsidRPr="009A48D2">
              <w:t>2015</w:t>
            </w:r>
          </w:p>
        </w:tc>
        <w:tc>
          <w:tcPr>
            <w:tcW w:w="1321" w:type="dxa"/>
          </w:tcPr>
          <w:p w14:paraId="566F7BC9" w14:textId="77777777" w:rsidR="00A200F2" w:rsidRPr="009A48D2" w:rsidRDefault="00A200F2" w:rsidP="006F629C">
            <w:pPr>
              <w:pStyle w:val="Table"/>
              <w:jc w:val="center"/>
            </w:pPr>
            <w:r w:rsidRPr="009A48D2">
              <w:t>10 U 504826 5447809</w:t>
            </w:r>
          </w:p>
        </w:tc>
        <w:tc>
          <w:tcPr>
            <w:tcW w:w="2384" w:type="dxa"/>
          </w:tcPr>
          <w:p w14:paraId="0DECBDE4" w14:textId="4E17A63A" w:rsidR="00A200F2" w:rsidRPr="009A48D2" w:rsidRDefault="00A200F2" w:rsidP="00D95039">
            <w:pPr>
              <w:pStyle w:val="Table"/>
            </w:pPr>
            <w:del w:id="1795" w:author="Daniel Stewart" w:date="2022-02-10T11:27:00Z">
              <w:r w:rsidRPr="009A48D2" w:rsidDel="001825E4">
                <w:delText>North bank</w:delText>
              </w:r>
            </w:del>
            <w:ins w:id="1796" w:author="Daniel Stewart" w:date="2022-02-10T11:27:00Z">
              <w:r w:rsidR="001825E4">
                <w:t>South bank of Annacis Channel, Annacis Island</w:t>
              </w:r>
            </w:ins>
            <w:del w:id="1797" w:author="Daniel Stewart" w:date="2022-02-10T11:27:00Z">
              <w:r w:rsidRPr="009A48D2" w:rsidDel="001825E4">
                <w:delText xml:space="preserve"> of Annacis Island, Annacis</w:delText>
              </w:r>
            </w:del>
            <w:r w:rsidRPr="009A48D2">
              <w:t xml:space="preserve"> </w:t>
            </w:r>
            <w:del w:id="1798" w:author="Daniel Stewart" w:date="2022-02-10T11:27:00Z">
              <w:r w:rsidRPr="009A48D2" w:rsidDel="001825E4">
                <w:delText>Channel</w:delText>
              </w:r>
            </w:del>
          </w:p>
        </w:tc>
        <w:tc>
          <w:tcPr>
            <w:tcW w:w="1425" w:type="dxa"/>
          </w:tcPr>
          <w:p w14:paraId="4E3D8E92" w14:textId="77777777" w:rsidR="00A200F2" w:rsidRPr="009A48D2" w:rsidRDefault="00A200F2" w:rsidP="006F629C">
            <w:pPr>
              <w:pStyle w:val="Table"/>
              <w:jc w:val="center"/>
            </w:pPr>
            <w:r w:rsidRPr="009A48D2">
              <w:t>0.31, 3.00, 1.04, 0.28</w:t>
            </w:r>
          </w:p>
        </w:tc>
        <w:tc>
          <w:tcPr>
            <w:tcW w:w="1308" w:type="dxa"/>
          </w:tcPr>
          <w:p w14:paraId="2A936077" w14:textId="77777777" w:rsidR="00A200F2" w:rsidRPr="009A48D2" w:rsidRDefault="00A200F2" w:rsidP="006F629C">
            <w:pPr>
              <w:pStyle w:val="Table"/>
              <w:jc w:val="center"/>
            </w:pPr>
            <w:r w:rsidRPr="009A48D2">
              <w:t>yes</w:t>
            </w:r>
          </w:p>
        </w:tc>
        <w:tc>
          <w:tcPr>
            <w:tcW w:w="5198" w:type="dxa"/>
          </w:tcPr>
          <w:p w14:paraId="72E87E82" w14:textId="77777777" w:rsidR="00A200F2" w:rsidRPr="009A48D2" w:rsidRDefault="00A200F2" w:rsidP="00D95039">
            <w:pPr>
              <w:pStyle w:val="Table"/>
            </w:pPr>
            <w:r w:rsidRPr="009A48D2">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9A48D2" w:rsidRPr="009A48D2" w14:paraId="2A350866" w14:textId="77777777" w:rsidTr="006F629C">
        <w:tc>
          <w:tcPr>
            <w:tcW w:w="1694" w:type="dxa"/>
          </w:tcPr>
          <w:p w14:paraId="25B1C23F" w14:textId="77777777" w:rsidR="00A200F2" w:rsidRPr="009A48D2" w:rsidRDefault="00A200F2" w:rsidP="00D95039">
            <w:pPr>
              <w:pStyle w:val="Table"/>
            </w:pPr>
            <w:r w:rsidRPr="009A48D2">
              <w:t>REF-12-2015</w:t>
            </w:r>
          </w:p>
        </w:tc>
        <w:tc>
          <w:tcPr>
            <w:tcW w:w="846" w:type="dxa"/>
          </w:tcPr>
          <w:p w14:paraId="2F75BA03" w14:textId="77777777" w:rsidR="00A200F2" w:rsidRPr="009A48D2" w:rsidRDefault="00A200F2" w:rsidP="006F629C">
            <w:pPr>
              <w:pStyle w:val="Table"/>
              <w:jc w:val="center"/>
            </w:pPr>
            <w:r w:rsidRPr="009A48D2">
              <w:t>2015</w:t>
            </w:r>
          </w:p>
        </w:tc>
        <w:tc>
          <w:tcPr>
            <w:tcW w:w="1321" w:type="dxa"/>
          </w:tcPr>
          <w:p w14:paraId="526DD7BC" w14:textId="77777777" w:rsidR="00A200F2" w:rsidRPr="009A48D2" w:rsidRDefault="00A200F2" w:rsidP="006F629C">
            <w:pPr>
              <w:pStyle w:val="Table"/>
              <w:jc w:val="center"/>
            </w:pPr>
            <w:r w:rsidRPr="009A48D2">
              <w:t>10 U 501934 5445270</w:t>
            </w:r>
          </w:p>
        </w:tc>
        <w:tc>
          <w:tcPr>
            <w:tcW w:w="2384" w:type="dxa"/>
          </w:tcPr>
          <w:p w14:paraId="5AFA2E8C" w14:textId="77777777" w:rsidR="00A200F2" w:rsidRPr="009A48D2" w:rsidRDefault="00A200F2" w:rsidP="00D95039">
            <w:pPr>
              <w:pStyle w:val="Table"/>
            </w:pPr>
            <w:r w:rsidRPr="009A48D2">
              <w:t>SW corner of Annacis Island, Fraser Main Arm</w:t>
            </w:r>
          </w:p>
        </w:tc>
        <w:tc>
          <w:tcPr>
            <w:tcW w:w="1425" w:type="dxa"/>
          </w:tcPr>
          <w:p w14:paraId="4AD8963D" w14:textId="77777777" w:rsidR="00A200F2" w:rsidRPr="009A48D2" w:rsidRDefault="00A200F2" w:rsidP="006F629C">
            <w:pPr>
              <w:pStyle w:val="Table"/>
              <w:jc w:val="center"/>
            </w:pPr>
            <w:r w:rsidRPr="009A48D2">
              <w:t>-0.19, 1.93, 1.13 ,0.19</w:t>
            </w:r>
          </w:p>
        </w:tc>
        <w:tc>
          <w:tcPr>
            <w:tcW w:w="1308" w:type="dxa"/>
          </w:tcPr>
          <w:p w14:paraId="720872C8" w14:textId="44E56A30" w:rsidR="00A200F2" w:rsidRPr="009A48D2" w:rsidRDefault="0050049C" w:rsidP="006F629C">
            <w:pPr>
              <w:pStyle w:val="Table"/>
              <w:jc w:val="center"/>
            </w:pPr>
            <w:ins w:id="1799" w:author="Daniel Stewart" w:date="2022-02-10T11:01:00Z">
              <w:r w:rsidRPr="009A48D2">
                <w:t>y</w:t>
              </w:r>
            </w:ins>
            <w:del w:id="1800" w:author="Daniel Stewart" w:date="2022-02-10T11:01:00Z">
              <w:r w:rsidR="00A200F2" w:rsidRPr="009A48D2" w:rsidDel="0050049C">
                <w:delText>Y</w:delText>
              </w:r>
            </w:del>
            <w:r w:rsidR="00A200F2" w:rsidRPr="009A48D2">
              <w:t>es</w:t>
            </w:r>
          </w:p>
        </w:tc>
        <w:tc>
          <w:tcPr>
            <w:tcW w:w="5198" w:type="dxa"/>
          </w:tcPr>
          <w:p w14:paraId="49284D94" w14:textId="77777777" w:rsidR="00A200F2" w:rsidRPr="009A48D2" w:rsidRDefault="00A200F2" w:rsidP="00D95039">
            <w:pPr>
              <w:pStyle w:val="Table"/>
            </w:pPr>
            <w:r w:rsidRPr="009A48D2">
              <w:t xml:space="preserve">Exposed marsh bench with a combination of cutbank and gradually sloped foreshore. Site is intermittently protected from wave erosion by moored barges. No major channels present. </w:t>
            </w:r>
          </w:p>
        </w:tc>
      </w:tr>
    </w:tbl>
    <w:p w14:paraId="79DDD7FB" w14:textId="77777777" w:rsidR="00A200F2" w:rsidRPr="009A48D2" w:rsidRDefault="00A200F2" w:rsidP="00D95039">
      <w:pPr>
        <w:sectPr w:rsidR="00A200F2" w:rsidRPr="009A48D2" w:rsidSect="001626D6">
          <w:pgSz w:w="16838" w:h="11906" w:orient="landscape"/>
          <w:pgMar w:top="1440" w:right="1440" w:bottom="1440" w:left="1440" w:header="708" w:footer="708" w:gutter="0"/>
          <w:cols w:space="708"/>
          <w:docGrid w:linePitch="360"/>
        </w:sectPr>
      </w:pPr>
    </w:p>
    <w:p w14:paraId="4D23D29E" w14:textId="6C63C16F" w:rsidR="00A200F2" w:rsidRDefault="009F3333">
      <w:pPr>
        <w:pStyle w:val="Heading2"/>
        <w:numPr>
          <w:ilvl w:val="0"/>
          <w:numId w:val="0"/>
        </w:numPr>
        <w:ind w:left="576" w:hanging="576"/>
        <w:pPrChange w:id="1801" w:author="Daniel Stewart" w:date="2022-02-10T12:26:00Z">
          <w:pPr>
            <w:pStyle w:val="Heading1"/>
            <w:numPr>
              <w:numId w:val="0"/>
            </w:numPr>
            <w:ind w:left="0" w:firstLine="0"/>
          </w:pPr>
        </w:pPrChange>
      </w:pPr>
      <w:bookmarkStart w:id="1802" w:name="_Toc96090721"/>
      <w:r>
        <w:rPr>
          <w:noProof/>
          <w:lang w:val="en-US"/>
        </w:rPr>
        <w:lastRenderedPageBreak/>
        <w:drawing>
          <wp:anchor distT="0" distB="0" distL="114300" distR="114300" simplePos="0" relativeHeight="251658284" behindDoc="1" locked="0" layoutInCell="1" allowOverlap="1" wp14:anchorId="42816487" wp14:editId="39FAB059">
            <wp:simplePos x="0" y="0"/>
            <wp:positionH relativeFrom="column">
              <wp:posOffset>262890</wp:posOffset>
            </wp:positionH>
            <wp:positionV relativeFrom="paragraph">
              <wp:posOffset>464965</wp:posOffset>
            </wp:positionV>
            <wp:extent cx="5232855" cy="3924000"/>
            <wp:effectExtent l="0" t="0" r="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32855" cy="3924000"/>
                    </a:xfrm>
                    <a:prstGeom prst="rect">
                      <a:avLst/>
                    </a:prstGeom>
                  </pic:spPr>
                </pic:pic>
              </a:graphicData>
            </a:graphic>
            <wp14:sizeRelH relativeFrom="page">
              <wp14:pctWidth>0</wp14:pctWidth>
            </wp14:sizeRelH>
            <wp14:sizeRelV relativeFrom="page">
              <wp14:pctHeight>0</wp14:pctHeight>
            </wp14:sizeRelV>
          </wp:anchor>
        </w:drawing>
      </w:r>
      <w:r w:rsidR="00CE54E0">
        <w:t>A</w:t>
      </w:r>
      <w:r w:rsidR="00A200F2" w:rsidRPr="559EFC6C">
        <w:t xml:space="preserve">ppendix </w:t>
      </w:r>
      <w:r w:rsidR="00A200F2">
        <w:t>B: Photo Examples of Marsh Recession</w:t>
      </w:r>
      <w:bookmarkEnd w:id="1802"/>
    </w:p>
    <w:p w14:paraId="7253CEE9" w14:textId="522EFE38" w:rsidR="00A200F2" w:rsidRDefault="00AD2899">
      <w:pPr>
        <w:pStyle w:val="Heading2"/>
        <w:numPr>
          <w:ilvl w:val="0"/>
          <w:numId w:val="0"/>
        </w:numPr>
        <w:rPr>
          <w:rFonts w:eastAsia="Times New Roman"/>
        </w:rPr>
        <w:pPrChange w:id="1803" w:author="Daniel Stewart" w:date="2022-02-10T12:26:00Z">
          <w:pPr>
            <w:pStyle w:val="Heading1"/>
            <w:numPr>
              <w:numId w:val="0"/>
            </w:numPr>
            <w:ind w:left="0" w:firstLine="0"/>
          </w:pPr>
        </w:pPrChange>
      </w:pPr>
      <w:bookmarkStart w:id="1804" w:name="_Toc96090722"/>
      <w:r>
        <w:rPr>
          <w:noProof/>
          <w:lang w:val="en-US"/>
        </w:rPr>
        <w:drawing>
          <wp:anchor distT="0" distB="0" distL="114300" distR="114300" simplePos="0" relativeHeight="251658285" behindDoc="1" locked="0" layoutInCell="1" allowOverlap="1" wp14:anchorId="6E1FECEC" wp14:editId="15A861B2">
            <wp:simplePos x="0" y="0"/>
            <wp:positionH relativeFrom="column">
              <wp:posOffset>265430</wp:posOffset>
            </wp:positionH>
            <wp:positionV relativeFrom="paragraph">
              <wp:posOffset>3939540</wp:posOffset>
            </wp:positionV>
            <wp:extent cx="5231765" cy="3923665"/>
            <wp:effectExtent l="0" t="0" r="635"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31765" cy="3923665"/>
                    </a:xfrm>
                    <a:prstGeom prst="rect">
                      <a:avLst/>
                    </a:prstGeom>
                  </pic:spPr>
                </pic:pic>
              </a:graphicData>
            </a:graphic>
            <wp14:sizeRelH relativeFrom="page">
              <wp14:pctWidth>0</wp14:pctWidth>
            </wp14:sizeRelH>
            <wp14:sizeRelV relativeFrom="page">
              <wp14:pctHeight>0</wp14:pctHeight>
            </wp14:sizeRelV>
          </wp:anchor>
        </w:drawing>
      </w:r>
      <w:r w:rsidR="009F3333">
        <w:rPr>
          <w:noProof/>
          <w:lang w:val="en-US"/>
        </w:rPr>
        <mc:AlternateContent>
          <mc:Choice Requires="wps">
            <w:drawing>
              <wp:anchor distT="0" distB="0" distL="114300" distR="114300" simplePos="0" relativeHeight="251658286" behindDoc="0" locked="0" layoutInCell="1" allowOverlap="1" wp14:anchorId="1C7ECFA3" wp14:editId="4009A564">
                <wp:simplePos x="0" y="0"/>
                <wp:positionH relativeFrom="column">
                  <wp:posOffset>262255</wp:posOffset>
                </wp:positionH>
                <wp:positionV relativeFrom="paragraph">
                  <wp:posOffset>7872317</wp:posOffset>
                </wp:positionV>
                <wp:extent cx="5182870" cy="46164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182870" cy="461645"/>
                        </a:xfrm>
                        <a:prstGeom prst="rect">
                          <a:avLst/>
                        </a:prstGeom>
                        <a:solidFill>
                          <a:prstClr val="white"/>
                        </a:solidFill>
                        <a:ln>
                          <a:noFill/>
                        </a:ln>
                      </wps:spPr>
                      <wps:txbx>
                        <w:txbxContent>
                          <w:p w14:paraId="079C12CF" w14:textId="7F83D455" w:rsidR="008D47CF" w:rsidRDefault="008D47CF" w:rsidP="009F3333">
                            <w:pPr>
                              <w:pStyle w:val="Caption"/>
                              <w:rPr>
                                <w:noProof/>
                              </w:rPr>
                            </w:pPr>
                            <w:r>
                              <w:t xml:space="preserve">Photo B1. </w:t>
                            </w:r>
                            <w:r w:rsidRPr="001E337B">
                              <w:t xml:space="preserve">Photos of sites containing recessed marsh, based on the definitions of this study. Project boundaries are displayed with red lines, and marsh extent with yellow. Areas between the </w:t>
                            </w:r>
                            <w:r w:rsidRPr="009F3333">
                              <w:t>red</w:t>
                            </w:r>
                            <w:r w:rsidRPr="001E337B">
                              <w:t xml:space="preserve">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ECFA3" id="Text Box 4" o:spid="_x0000_s1033" type="#_x0000_t202" style="position:absolute;left:0;text-align:left;margin-left:20.65pt;margin-top:619.85pt;width:408.1pt;height:36.3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" stroked="f">
                <v:textbox inset="0,0,0,0">
                  <w:txbxContent>
                    <w:p w14:paraId="079C12CF" w14:textId="7F83D455" w:rsidR="008D47CF" w:rsidRDefault="008D47CF" w:rsidP="009F3333">
                      <w:pPr>
                        <w:pStyle w:val="Caption"/>
                        <w:rPr>
                          <w:noProof/>
                        </w:rPr>
                      </w:pPr>
                      <w:r>
                        <w:t xml:space="preserve">Photo B1. </w:t>
                      </w:r>
                      <w:r w:rsidRPr="001E337B">
                        <w:t xml:space="preserve">Photos of sites containing recessed marsh, based on the definitions of this study. Project boundaries are displayed with red lines, and marsh extent with yellow. Areas between the </w:t>
                      </w:r>
                      <w:r w:rsidRPr="009F3333">
                        <w:t>red</w:t>
                      </w:r>
                      <w:r w:rsidRPr="001E337B">
                        <w:t xml:space="preserve"> and yellow lines were classified as recessed. Photos taken by D. Stewart on and 6 May (top) and 31 May (bottom) 2021.</w:t>
                      </w:r>
                    </w:p>
                  </w:txbxContent>
                </v:textbox>
                <w10:wrap type="topAndBottom"/>
              </v:shape>
            </w:pict>
          </mc:Fallback>
        </mc:AlternateContent>
      </w:r>
      <w:r w:rsidR="00A200F2">
        <w:rPr>
          <w:rFonts w:eastAsia="Times New Roman"/>
        </w:rPr>
        <w:br w:type="page"/>
      </w:r>
      <w:r>
        <w:rPr>
          <w:noProof/>
          <w:lang w:val="en-US"/>
        </w:rPr>
        <w:lastRenderedPageBreak/>
        <mc:AlternateContent>
          <mc:Choice Requires="wps">
            <w:drawing>
              <wp:anchor distT="0" distB="0" distL="114300" distR="114300" simplePos="0" relativeHeight="251658316" behindDoc="0" locked="0" layoutInCell="1" allowOverlap="1" wp14:anchorId="3A3490A9" wp14:editId="14EBE854">
                <wp:simplePos x="0" y="0"/>
                <wp:positionH relativeFrom="column">
                  <wp:posOffset>355600</wp:posOffset>
                </wp:positionH>
                <wp:positionV relativeFrom="paragraph">
                  <wp:posOffset>8225010</wp:posOffset>
                </wp:positionV>
                <wp:extent cx="5231130" cy="635"/>
                <wp:effectExtent l="0" t="0" r="1270" b="0"/>
                <wp:wrapTopAndBottom/>
                <wp:docPr id="48" name="Text Box 48"/>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98A3DE2" w14:textId="53B57AC4" w:rsidR="008D47CF" w:rsidRDefault="008D47CF" w:rsidP="009F3333">
                            <w:pPr>
                              <w:pStyle w:val="Caption"/>
                              <w:rPr>
                                <w:noProof/>
                              </w:rPr>
                            </w:pPr>
                            <w:r>
                              <w:t xml:space="preserve">Photo C1. </w:t>
                            </w:r>
                            <w:r w:rsidRPr="001E337B">
                              <w:t>Photos of</w:t>
                            </w:r>
                            <w:del w:id="1805" w:author="Daniel Stewart" w:date="2022-02-09T11:45:00Z">
                              <w:r w:rsidDel="00D77101">
                                <w:delText xml:space="preserve"> </w:delText>
                              </w:r>
                            </w:del>
                            <w:ins w:id="1806" w:author="Daniel Stewart" w:date="2022-02-09T11:45:00Z">
                              <w:r w:rsidR="00D77101">
                                <w:t xml:space="preserve"> closed embayment sites</w:t>
                              </w:r>
                            </w:ins>
                            <w:del w:id="1807" w:author="Daniel Stewart" w:date="2022-02-09T11:45:00Z">
                              <w:r w:rsidDel="00D77101">
                                <w:delText>inland marsh designs</w:delText>
                              </w:r>
                            </w:del>
                            <w:r>
                              <w:t xml:space="preserve">. Note the debris fence located at the marsh outflow in the top image, and the engineered drainage channel in the bottom image. </w:t>
                            </w:r>
                            <w:ins w:id="1808" w:author="Daniel Stewart" w:date="2022-02-09T11:46:00Z">
                              <w:r w:rsidR="00D77101">
                                <w:t>Outflow</w:t>
                              </w:r>
                              <w:r w:rsidR="002432A4">
                                <w:t xml:space="preserve"> </w:t>
                              </w:r>
                              <w:r w:rsidR="00D77101">
                                <w:t xml:space="preserve">locations are </w:t>
                              </w:r>
                              <w:r w:rsidR="002432A4">
                                <w:t xml:space="preserve">displayed with yellow stars. </w:t>
                              </w:r>
                            </w:ins>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490A9" id="Text Box 48" o:spid="_x0000_s1034" type="#_x0000_t202" style="position:absolute;left:0;text-align:left;margin-left:28pt;margin-top:647.65pt;width:411.9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" stroked="f">
                <v:textbox style="mso-fit-shape-to-text:t" inset="0,0,0,0">
                  <w:txbxContent>
                    <w:p w14:paraId="098A3DE2" w14:textId="53B57AC4" w:rsidR="008D47CF" w:rsidRDefault="008D47CF" w:rsidP="009F3333">
                      <w:pPr>
                        <w:pStyle w:val="Caption"/>
                        <w:rPr>
                          <w:noProof/>
                        </w:rPr>
                      </w:pPr>
                      <w:r>
                        <w:t xml:space="preserve">Photo C1. </w:t>
                      </w:r>
                      <w:r w:rsidRPr="001E337B">
                        <w:t>Photos of</w:t>
                      </w:r>
                      <w:del w:id="1853" w:author="Daniel Stewart" w:date="2022-02-09T11:45:00Z">
                        <w:r w:rsidDel="00D77101">
                          <w:delText xml:space="preserve"> </w:delText>
                        </w:r>
                      </w:del>
                      <w:ins w:id="1854" w:author="Daniel Stewart" w:date="2022-02-09T11:45:00Z">
                        <w:r w:rsidR="00D77101">
                          <w:t xml:space="preserve"> closed embayment sites</w:t>
                        </w:r>
                      </w:ins>
                      <w:del w:id="1855" w:author="Daniel Stewart" w:date="2022-02-09T11:45:00Z">
                        <w:r w:rsidDel="00D77101">
                          <w:delText>inland marsh designs</w:delText>
                        </w:r>
                      </w:del>
                      <w:r>
                        <w:t xml:space="preserve">. Note the debris fence located at the marsh outflow in the top image, and the engineered drainage channel in the bottom image. </w:t>
                      </w:r>
                      <w:ins w:id="1856" w:author="Daniel Stewart" w:date="2022-02-09T11:46:00Z">
                        <w:r w:rsidR="00D77101">
                          <w:t>Outflow</w:t>
                        </w:r>
                        <w:r w:rsidR="002432A4">
                          <w:t xml:space="preserve"> </w:t>
                        </w:r>
                        <w:r w:rsidR="00D77101">
                          <w:t xml:space="preserve">locations are </w:t>
                        </w:r>
                        <w:r w:rsidR="002432A4">
                          <w:t xml:space="preserve">displayed with yellow stars. </w:t>
                        </w:r>
                      </w:ins>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v:textbox>
                <w10:wrap type="topAndBottom"/>
              </v:shape>
            </w:pict>
          </mc:Fallback>
        </mc:AlternateContent>
      </w:r>
      <w:ins w:id="1809" w:author="Daniel Stewart" w:date="2022-02-09T11:47:00Z">
        <w:r w:rsidR="002432A4">
          <w:rPr>
            <w:noProof/>
            <w:lang w:val="en-US"/>
          </w:rPr>
          <mc:AlternateContent>
            <mc:Choice Requires="wps">
              <w:drawing>
                <wp:anchor distT="0" distB="0" distL="114300" distR="114300" simplePos="0" relativeHeight="251674704" behindDoc="0" locked="0" layoutInCell="1" allowOverlap="1" wp14:anchorId="47631479" wp14:editId="3F75EC79">
                  <wp:simplePos x="0" y="0"/>
                  <wp:positionH relativeFrom="column">
                    <wp:posOffset>4826603</wp:posOffset>
                  </wp:positionH>
                  <wp:positionV relativeFrom="paragraph">
                    <wp:posOffset>5474777</wp:posOffset>
                  </wp:positionV>
                  <wp:extent cx="254643" cy="254643"/>
                  <wp:effectExtent l="0" t="0" r="0" b="0"/>
                  <wp:wrapNone/>
                  <wp:docPr id="17" name="5-point Star 17"/>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F8A285" id="5-point Star 17" o:spid="_x0000_s1026" style="position:absolute;margin-left:380.05pt;margin-top:431.1pt;width:20.05pt;height:20.05pt;z-index:251674704;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ins w:id="1810" w:author="Daniel Stewart" w:date="2022-02-09T11:46:00Z">
        <w:r w:rsidR="002432A4">
          <w:rPr>
            <w:noProof/>
            <w:lang w:val="en-US"/>
          </w:rPr>
          <mc:AlternateContent>
            <mc:Choice Requires="wps">
              <w:drawing>
                <wp:anchor distT="0" distB="0" distL="114300" distR="114300" simplePos="0" relativeHeight="251672656" behindDoc="0" locked="0" layoutInCell="1" allowOverlap="1" wp14:anchorId="5ADC6FD5" wp14:editId="283B9403">
                  <wp:simplePos x="0" y="0"/>
                  <wp:positionH relativeFrom="column">
                    <wp:posOffset>2994515</wp:posOffset>
                  </wp:positionH>
                  <wp:positionV relativeFrom="paragraph">
                    <wp:posOffset>1733550</wp:posOffset>
                  </wp:positionV>
                  <wp:extent cx="254643" cy="254643"/>
                  <wp:effectExtent l="0" t="0" r="0" b="0"/>
                  <wp:wrapNone/>
                  <wp:docPr id="12" name="5-point Star 12"/>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10FDD3" id="5-point Star 12" o:spid="_x0000_s1026" style="position:absolute;margin-left:235.8pt;margin-top:136.5pt;width:20.05pt;height:20.05pt;z-index:251672656;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r w:rsidR="00A200F2">
        <w:rPr>
          <w:rFonts w:eastAsia="Times New Roman"/>
          <w:noProof/>
        </w:rPr>
        <w:drawing>
          <wp:anchor distT="0" distB="0" distL="114300" distR="114300" simplePos="0" relativeHeight="251658317" behindDoc="0" locked="0" layoutInCell="1" allowOverlap="1" wp14:anchorId="14AFF30A" wp14:editId="067EF0A9">
            <wp:simplePos x="0" y="0"/>
            <wp:positionH relativeFrom="column">
              <wp:posOffset>360045</wp:posOffset>
            </wp:positionH>
            <wp:positionV relativeFrom="paragraph">
              <wp:posOffset>4270745</wp:posOffset>
            </wp:positionV>
            <wp:extent cx="5231614" cy="3924000"/>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31614" cy="3924000"/>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noProof/>
        </w:rPr>
        <w:drawing>
          <wp:anchor distT="0" distB="0" distL="114300" distR="114300" simplePos="0" relativeHeight="251658318" behindDoc="0" locked="0" layoutInCell="1" allowOverlap="1" wp14:anchorId="7F15B649" wp14:editId="4EE33F30">
            <wp:simplePos x="0" y="0"/>
            <wp:positionH relativeFrom="column">
              <wp:posOffset>358775</wp:posOffset>
            </wp:positionH>
            <wp:positionV relativeFrom="paragraph">
              <wp:posOffset>288459</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A200F2" w:rsidRPr="559EFC6C">
        <w:t xml:space="preserve">Appendix </w:t>
      </w:r>
      <w:r w:rsidR="00A200F2">
        <w:t xml:space="preserve">C: Photo Examples of </w:t>
      </w:r>
      <w:ins w:id="1811" w:author="Daniel Stewart" w:date="2022-02-09T11:42:00Z">
        <w:r w:rsidR="00D77101">
          <w:t>Closed Embayment</w:t>
        </w:r>
      </w:ins>
      <w:ins w:id="1812" w:author="Daniel Stewart" w:date="2022-02-10T11:38:00Z">
        <w:r w:rsidR="009F3333">
          <w:t xml:space="preserve"> Sites</w:t>
        </w:r>
      </w:ins>
      <w:bookmarkEnd w:id="1804"/>
    </w:p>
    <w:p w14:paraId="1435C6D8" w14:textId="685C8A47" w:rsidR="00A200F2" w:rsidRPr="00CE54E0" w:rsidDel="00C10339" w:rsidRDefault="00487C0B">
      <w:pPr>
        <w:pStyle w:val="Heading2"/>
        <w:numPr>
          <w:ilvl w:val="0"/>
          <w:numId w:val="0"/>
        </w:numPr>
        <w:ind w:left="576" w:hanging="576"/>
        <w:rPr>
          <w:del w:id="1813" w:author="Daniel Stewart" w:date="2022-02-09T13:43:00Z"/>
        </w:rPr>
        <w:pPrChange w:id="1814" w:author="Daniel Stewart" w:date="2022-02-10T12:27:00Z">
          <w:pPr>
            <w:pStyle w:val="Heading1"/>
          </w:pPr>
        </w:pPrChange>
      </w:pPr>
      <w:ins w:id="1815" w:author="Daniel Stewart" w:date="2022-02-10T12:24:00Z">
        <w:r>
          <w:rPr>
            <w:rFonts w:eastAsia="Times New Roman"/>
          </w:rPr>
          <w:br w:type="page"/>
        </w:r>
      </w:ins>
      <w:bookmarkStart w:id="1816" w:name="_Toc96090723"/>
      <w:r w:rsidR="00A200F2" w:rsidRPr="00CE54E0">
        <w:lastRenderedPageBreak/>
        <w:t>Appendix D. </w:t>
      </w:r>
      <w:ins w:id="1817" w:author="Daniel Stewart" w:date="2022-02-10T12:11:00Z">
        <w:r w:rsidR="00AD2899" w:rsidRPr="00CE54E0">
          <w:t>Response and Predictor Variable Descriptions</w:t>
        </w:r>
      </w:ins>
      <w:bookmarkEnd w:id="1816"/>
      <w:del w:id="1818" w:author="Daniel Stewart" w:date="2022-02-10T12:11:00Z">
        <w:r w:rsidR="00A200F2" w:rsidRPr="00CE54E0" w:rsidDel="00AD2899">
          <w:delText>Outcome Variables and Predictor Covariates </w:delText>
        </w:r>
      </w:del>
    </w:p>
    <w:p w14:paraId="6E1A0C3B" w14:textId="77777777" w:rsidR="00A200F2" w:rsidRPr="00CE54E0" w:rsidRDefault="00A200F2">
      <w:pPr>
        <w:pStyle w:val="Heading2"/>
        <w:numPr>
          <w:ilvl w:val="0"/>
          <w:numId w:val="0"/>
        </w:numPr>
        <w:ind w:left="576" w:hanging="576"/>
        <w:pPrChange w:id="1819" w:author="Daniel Stewart" w:date="2022-02-10T12:27:00Z">
          <w:pPr>
            <w:pStyle w:val="Heading1"/>
          </w:pPr>
        </w:pPrChange>
      </w:pPr>
      <w:del w:id="1820" w:author="Daniel Stewart" w:date="2022-02-09T13:43:00Z">
        <w:r w:rsidRPr="00CE54E0" w:rsidDel="00C10339">
          <w:delText> </w:delText>
        </w:r>
      </w:del>
    </w:p>
    <w:p w14:paraId="78542360" w14:textId="0ADFD2F5" w:rsidR="00A200F2" w:rsidRDefault="00A200F2" w:rsidP="009F3333">
      <w:pPr>
        <w:pStyle w:val="Caption"/>
      </w:pPr>
      <w:bookmarkStart w:id="1821" w:name="_Toc96092607"/>
      <w:r>
        <w:t xml:space="preserve">Table </w:t>
      </w:r>
      <w:r>
        <w:fldChar w:fldCharType="begin"/>
      </w:r>
      <w:r>
        <w:instrText>SEQ Table \* ARABIC</w:instrText>
      </w:r>
      <w:r>
        <w:fldChar w:fldCharType="separate"/>
      </w:r>
      <w:r w:rsidR="00A01089">
        <w:rPr>
          <w:noProof/>
        </w:rPr>
        <w:t>3</w:t>
      </w:r>
      <w:r>
        <w:fldChar w:fldCharType="end"/>
      </w:r>
      <w:r>
        <w:t xml:space="preserve">. </w:t>
      </w:r>
      <w:ins w:id="1822" w:author="Daniel Stewart" w:date="2022-02-10T12:10:00Z">
        <w:r w:rsidR="00AD2899">
          <w:t>Des</w:t>
        </w:r>
      </w:ins>
      <w:ins w:id="1823" w:author="Daniel Stewart" w:date="2022-02-10T12:11:00Z">
        <w:r w:rsidR="00AD2899">
          <w:t>cription</w:t>
        </w:r>
      </w:ins>
      <w:r w:rsidR="00A01089">
        <w:t>s</w:t>
      </w:r>
      <w:ins w:id="1824" w:author="Daniel Stewart" w:date="2022-02-10T12:11:00Z">
        <w:r w:rsidR="00AD2899">
          <w:t xml:space="preserve"> of </w:t>
        </w:r>
      </w:ins>
      <w:del w:id="1825" w:author="Daniel Stewart" w:date="2022-02-10T12:10:00Z">
        <w:r w:rsidRPr="0099294D" w:rsidDel="00351F75">
          <w:delText>Quantitative and qualitativ</w:delText>
        </w:r>
      </w:del>
      <w:ins w:id="1826" w:author="Daniel Stewart" w:date="2022-02-10T12:11:00Z">
        <w:r w:rsidR="00AD2899">
          <w:t>r</w:t>
        </w:r>
      </w:ins>
      <w:ins w:id="1827" w:author="Daniel Stewart" w:date="2022-02-10T12:10:00Z">
        <w:r w:rsidR="00AD2899">
          <w:t xml:space="preserve">esponse </w:t>
        </w:r>
        <w:r w:rsidR="00351F75">
          <w:t>and predictor variables included in this study.</w:t>
        </w:r>
      </w:ins>
      <w:bookmarkEnd w:id="1821"/>
      <w:del w:id="1828" w:author="Daniel Stewart" w:date="2022-02-10T12:10:00Z">
        <w:r w:rsidRPr="0099294D" w:rsidDel="00351F75">
          <w:delText>e</w:delText>
        </w:r>
      </w:del>
      <w:r w:rsidRPr="0099294D">
        <w:t xml:space="preserve"> </w:t>
      </w:r>
      <w:del w:id="1829" w:author="Daniel Stewart" w:date="2022-02-10T12:10:00Z">
        <w:r w:rsidRPr="0099294D" w:rsidDel="00AD2899">
          <w:delText xml:space="preserve">site-level and plot-level characteristics were generated for each surveyed </w:delText>
        </w:r>
      </w:del>
      <w:del w:id="1830" w:author="Daniel Stewart" w:date="2022-02-09T12:47:00Z">
        <w:r w:rsidRPr="0099294D" w:rsidDel="001A0C3D">
          <w:delText>compensation site</w:delText>
        </w:r>
      </w:del>
      <w:del w:id="1831" w:author="Daniel Stewart" w:date="2022-02-10T12:10:00Z">
        <w:r w:rsidRPr="0099294D" w:rsidDel="00AD2899">
          <w:delText>, including both numeric and categorical data.   </w:delText>
        </w:r>
      </w:del>
    </w:p>
    <w:tbl>
      <w:tblPr>
        <w:tblW w:w="8359" w:type="dxa"/>
        <w:jc w:val="center"/>
        <w:tblCellMar>
          <w:left w:w="0" w:type="dxa"/>
          <w:right w:w="0" w:type="dxa"/>
        </w:tblCellMar>
        <w:tblLook w:val="04A0" w:firstRow="1" w:lastRow="0" w:firstColumn="1" w:lastColumn="0" w:noHBand="0" w:noVBand="1"/>
        <w:tblPrChange w:id="1832" w:author="Daniel Stewart" w:date="2022-02-10T11:47:00Z">
          <w:tblPr>
            <w:tblW w:w="7434" w:type="dxa"/>
            <w:jc w:val="center"/>
            <w:tblCellMar>
              <w:left w:w="0" w:type="dxa"/>
              <w:right w:w="0" w:type="dxa"/>
            </w:tblCellMar>
            <w:tblLook w:val="04A0" w:firstRow="1" w:lastRow="0" w:firstColumn="1" w:lastColumn="0" w:noHBand="0" w:noVBand="1"/>
          </w:tblPr>
        </w:tblPrChange>
      </w:tblPr>
      <w:tblGrid>
        <w:gridCol w:w="562"/>
        <w:gridCol w:w="2571"/>
        <w:gridCol w:w="5226"/>
        <w:tblGridChange w:id="1833">
          <w:tblGrid>
            <w:gridCol w:w="562"/>
            <w:gridCol w:w="863"/>
            <w:gridCol w:w="1708"/>
            <w:gridCol w:w="696"/>
            <w:gridCol w:w="3605"/>
            <w:gridCol w:w="925"/>
          </w:tblGrid>
        </w:tblGridChange>
      </w:tblGrid>
      <w:tr w:rsidR="009867C7" w:rsidRPr="001E337B" w14:paraId="22418700" w14:textId="77777777" w:rsidTr="009867C7">
        <w:trPr>
          <w:jc w:val="center"/>
          <w:trPrChange w:id="1834" w:author="Daniel Stewart" w:date="2022-02-10T11:47:00Z">
            <w:trPr>
              <w:gridAfter w:val="0"/>
              <w:jc w:val="center"/>
            </w:trPr>
          </w:trPrChange>
        </w:trPr>
        <w:tc>
          <w:tcPr>
            <w:tcW w:w="562" w:type="dxa"/>
            <w:vMerge w:val="restart"/>
            <w:tcBorders>
              <w:top w:val="single" w:sz="4" w:space="0" w:color="auto"/>
              <w:left w:val="single" w:sz="4" w:space="0" w:color="auto"/>
              <w:right w:val="single" w:sz="4" w:space="0" w:color="auto"/>
            </w:tcBorders>
            <w:textDirection w:val="btLr"/>
            <w:vAlign w:val="center"/>
            <w:tcPrChange w:id="1835" w:author="Daniel Stewart" w:date="2022-02-10T11:47:00Z">
              <w:tcPr>
                <w:tcW w:w="562" w:type="dxa"/>
                <w:gridSpan w:val="2"/>
                <w:vMerge w:val="restart"/>
                <w:tcBorders>
                  <w:top w:val="single" w:sz="4" w:space="0" w:color="auto"/>
                  <w:left w:val="single" w:sz="4" w:space="0" w:color="auto"/>
                </w:tcBorders>
              </w:tcPr>
            </w:tcPrChange>
          </w:tcPr>
          <w:p w14:paraId="4EDE021A" w14:textId="2AFD8FC1" w:rsidR="009867C7" w:rsidRPr="001E337B" w:rsidRDefault="009867C7">
            <w:pPr>
              <w:pStyle w:val="Table"/>
              <w:ind w:left="113" w:right="113"/>
              <w:jc w:val="center"/>
              <w:pPrChange w:id="1836" w:author="Daniel Stewart" w:date="2022-02-10T11:44:00Z">
                <w:pPr>
                  <w:pStyle w:val="Table"/>
                  <w:jc w:val="center"/>
                </w:pPr>
              </w:pPrChange>
            </w:pPr>
            <w:del w:id="1837" w:author="Daniel Stewart" w:date="2022-02-10T11:41:00Z">
              <w:r w:rsidRPr="009867C7" w:rsidDel="009867C7">
                <w:rPr>
                  <w:b/>
                  <w:bCs/>
                  <w:rPrChange w:id="1838" w:author="Daniel Stewart" w:date="2022-02-10T11:41:00Z">
                    <w:rPr/>
                  </w:rPrChange>
                </w:rPr>
                <w:delText>O</w:delText>
              </w:r>
            </w:del>
            <w:ins w:id="1839" w:author="Daniel Stewart" w:date="2022-02-10T11:41:00Z">
              <w:r>
                <w:rPr>
                  <w:b/>
                  <w:bCs/>
                </w:rPr>
                <w:t>Response</w:t>
              </w:r>
            </w:ins>
            <w:del w:id="1840" w:author="Daniel Stewart" w:date="2022-02-10T11:41:00Z">
              <w:r w:rsidRPr="009867C7" w:rsidDel="009867C7">
                <w:rPr>
                  <w:b/>
                  <w:bCs/>
                  <w:rPrChange w:id="1841" w:author="Daniel Stewart" w:date="2022-02-10T11:41:00Z">
                    <w:rPr/>
                  </w:rPrChange>
                </w:rPr>
                <w:delText>utcome</w:delText>
              </w:r>
            </w:del>
            <w:r w:rsidRPr="009867C7">
              <w:rPr>
                <w:b/>
                <w:bCs/>
                <w:rPrChange w:id="1842" w:author="Daniel Stewart" w:date="2022-02-10T11:41:00Z">
                  <w:rPr/>
                </w:rPrChange>
              </w:rPr>
              <w:t xml:space="preserve"> Variables</w:t>
            </w:r>
          </w:p>
        </w:tc>
        <w:tc>
          <w:tcPr>
            <w:tcW w:w="2571" w:type="dxa"/>
            <w:tcBorders>
              <w:top w:val="single" w:sz="4" w:space="0" w:color="auto"/>
              <w:left w:val="single" w:sz="4" w:space="0" w:color="auto"/>
              <w:bottom w:val="single" w:sz="4" w:space="0" w:color="auto"/>
            </w:tcBorders>
            <w:shd w:val="clear" w:color="auto" w:fill="auto"/>
            <w:hideMark/>
            <w:tcPrChange w:id="1843" w:author="Daniel Stewart" w:date="2022-02-10T11:47:00Z">
              <w:tcPr>
                <w:tcW w:w="2571" w:type="dxa"/>
                <w:gridSpan w:val="2"/>
                <w:tcBorders>
                  <w:top w:val="single" w:sz="4" w:space="0" w:color="auto"/>
                  <w:bottom w:val="single" w:sz="4" w:space="0" w:color="auto"/>
                </w:tcBorders>
                <w:shd w:val="clear" w:color="auto" w:fill="auto"/>
                <w:hideMark/>
              </w:tcPr>
            </w:tcPrChange>
          </w:tcPr>
          <w:p w14:paraId="36036C66" w14:textId="286EE363" w:rsidR="009867C7" w:rsidRPr="009F3333" w:rsidRDefault="009867C7">
            <w:pPr>
              <w:pStyle w:val="Table"/>
              <w:ind w:firstLine="144"/>
              <w:rPr>
                <w:b/>
                <w:bCs/>
                <w:rPrChange w:id="1844" w:author="Daniel Stewart" w:date="2022-02-10T11:40:00Z">
                  <w:rPr/>
                </w:rPrChange>
              </w:rPr>
              <w:pPrChange w:id="1845" w:author="Daniel Stewart" w:date="2022-02-10T11:44:00Z">
                <w:pPr>
                  <w:pStyle w:val="Table"/>
                </w:pPr>
              </w:pPrChange>
            </w:pPr>
            <w:r w:rsidRPr="009F3333">
              <w:rPr>
                <w:b/>
                <w:bCs/>
                <w:rPrChange w:id="1846" w:author="Daniel Stewart" w:date="2022-02-10T11:40:00Z">
                  <w:rPr/>
                </w:rPrChange>
              </w:rPr>
              <w:t>Characteristic</w:t>
            </w:r>
          </w:p>
        </w:tc>
        <w:tc>
          <w:tcPr>
            <w:tcW w:w="5226" w:type="dxa"/>
            <w:tcBorders>
              <w:top w:val="single" w:sz="4" w:space="0" w:color="auto"/>
              <w:bottom w:val="single" w:sz="4" w:space="0" w:color="auto"/>
              <w:right w:val="single" w:sz="4" w:space="0" w:color="auto"/>
            </w:tcBorders>
            <w:shd w:val="clear" w:color="auto" w:fill="auto"/>
            <w:hideMark/>
            <w:tcPrChange w:id="1847" w:author="Daniel Stewart" w:date="2022-02-10T11:47:00Z">
              <w:tcPr>
                <w:tcW w:w="4301" w:type="dxa"/>
                <w:tcBorders>
                  <w:top w:val="single" w:sz="4" w:space="0" w:color="auto"/>
                  <w:bottom w:val="single" w:sz="4" w:space="0" w:color="auto"/>
                  <w:right w:val="single" w:sz="4" w:space="0" w:color="auto"/>
                </w:tcBorders>
                <w:shd w:val="clear" w:color="auto" w:fill="auto"/>
                <w:hideMark/>
              </w:tcPr>
            </w:tcPrChange>
          </w:tcPr>
          <w:p w14:paraId="3C624D70" w14:textId="77777777" w:rsidR="009867C7" w:rsidRPr="009F3333" w:rsidRDefault="009867C7">
            <w:pPr>
              <w:pStyle w:val="Table"/>
              <w:ind w:firstLine="126"/>
              <w:rPr>
                <w:b/>
                <w:bCs/>
                <w:rPrChange w:id="1848" w:author="Daniel Stewart" w:date="2022-02-10T11:40:00Z">
                  <w:rPr/>
                </w:rPrChange>
              </w:rPr>
              <w:pPrChange w:id="1849" w:author="Daniel Stewart" w:date="2022-02-10T11:40:00Z">
                <w:pPr>
                  <w:pStyle w:val="Table"/>
                </w:pPr>
              </w:pPrChange>
            </w:pPr>
            <w:r w:rsidRPr="009F3333">
              <w:rPr>
                <w:b/>
                <w:bCs/>
                <w:rPrChange w:id="1850" w:author="Daniel Stewart" w:date="2022-02-10T11:40:00Z">
                  <w:rPr/>
                </w:rPrChange>
              </w:rPr>
              <w:t>Description </w:t>
            </w:r>
          </w:p>
        </w:tc>
      </w:tr>
      <w:tr w:rsidR="009867C7" w:rsidRPr="001E337B" w14:paraId="41B115CF" w14:textId="77777777" w:rsidTr="009867C7">
        <w:trPr>
          <w:jc w:val="center"/>
          <w:trPrChange w:id="1851" w:author="Daniel Stewart" w:date="2022-02-10T11:47:00Z">
            <w:trPr>
              <w:gridAfter w:val="0"/>
              <w:jc w:val="center"/>
            </w:trPr>
          </w:trPrChange>
        </w:trPr>
        <w:tc>
          <w:tcPr>
            <w:tcW w:w="562" w:type="dxa"/>
            <w:vMerge/>
            <w:tcBorders>
              <w:left w:val="single" w:sz="4" w:space="0" w:color="auto"/>
              <w:right w:val="single" w:sz="4" w:space="0" w:color="auto"/>
            </w:tcBorders>
            <w:textDirection w:val="btLr"/>
            <w:vAlign w:val="center"/>
            <w:tcPrChange w:id="1852" w:author="Daniel Stewart" w:date="2022-02-10T11:47:00Z">
              <w:tcPr>
                <w:tcW w:w="562" w:type="dxa"/>
                <w:vMerge/>
                <w:tcBorders>
                  <w:left w:val="single" w:sz="4" w:space="0" w:color="auto"/>
                </w:tcBorders>
                <w:textDirection w:val="btLr"/>
                <w:vAlign w:val="center"/>
              </w:tcPr>
            </w:tcPrChange>
          </w:tcPr>
          <w:p w14:paraId="46E4BF26" w14:textId="5226865D" w:rsidR="009867C7" w:rsidRPr="009867C7" w:rsidRDefault="009867C7">
            <w:pPr>
              <w:pStyle w:val="Table"/>
              <w:jc w:val="center"/>
              <w:rPr>
                <w:b/>
                <w:bCs/>
                <w:rPrChange w:id="1853" w:author="Daniel Stewart" w:date="2022-02-10T11:41:00Z">
                  <w:rPr/>
                </w:rPrChange>
              </w:rPr>
              <w:pPrChange w:id="1854" w:author="Daniel Stewart" w:date="2022-02-10T11:40:00Z">
                <w:pPr>
                  <w:pStyle w:val="Table"/>
                </w:pPr>
              </w:pPrChange>
            </w:pPr>
          </w:p>
        </w:tc>
        <w:tc>
          <w:tcPr>
            <w:tcW w:w="2571" w:type="dxa"/>
            <w:tcBorders>
              <w:top w:val="single" w:sz="4" w:space="0" w:color="auto"/>
              <w:left w:val="single" w:sz="4" w:space="0" w:color="auto"/>
            </w:tcBorders>
            <w:shd w:val="clear" w:color="auto" w:fill="auto"/>
            <w:hideMark/>
            <w:tcPrChange w:id="1855" w:author="Daniel Stewart" w:date="2022-02-10T11:47:00Z">
              <w:tcPr>
                <w:tcW w:w="2571" w:type="dxa"/>
                <w:gridSpan w:val="2"/>
                <w:tcBorders>
                  <w:top w:val="single" w:sz="4" w:space="0" w:color="auto"/>
                  <w:bottom w:val="single" w:sz="4" w:space="0" w:color="auto"/>
                </w:tcBorders>
                <w:shd w:val="clear" w:color="auto" w:fill="auto"/>
                <w:hideMark/>
              </w:tcPr>
            </w:tcPrChange>
          </w:tcPr>
          <w:p w14:paraId="23A05C9B" w14:textId="693F81A3" w:rsidR="009867C7" w:rsidRDefault="009867C7">
            <w:pPr>
              <w:pStyle w:val="Table"/>
              <w:ind w:firstLine="144"/>
              <w:rPr>
                <w:ins w:id="1856" w:author="Daniel Stewart" w:date="2022-02-09T11:51:00Z"/>
              </w:rPr>
              <w:pPrChange w:id="1857" w:author="Daniel Stewart" w:date="2022-02-10T11:40:00Z">
                <w:pPr>
                  <w:pStyle w:val="Table"/>
                </w:pPr>
              </w:pPrChange>
            </w:pPr>
            <w:r w:rsidRPr="001E337B">
              <w:t>Percent </w:t>
            </w:r>
            <w:del w:id="1858" w:author="Daniel Stewart" w:date="2022-02-10T11:47:00Z">
              <w:r w:rsidRPr="001E337B" w:rsidDel="009867C7">
                <w:delText>R</w:delText>
              </w:r>
            </w:del>
            <w:ins w:id="1859" w:author="Daniel Stewart" w:date="2022-02-10T11:47:00Z">
              <w:r>
                <w:t>r</w:t>
              </w:r>
            </w:ins>
            <w:r w:rsidRPr="001E337B">
              <w:t>ecessed </w:t>
            </w:r>
            <w:del w:id="1860" w:author="Daniel Stewart" w:date="2022-02-10T11:47:00Z">
              <w:r w:rsidRPr="001E337B" w:rsidDel="009867C7">
                <w:delText>M</w:delText>
              </w:r>
            </w:del>
            <w:ins w:id="1861" w:author="Daniel Stewart" w:date="2022-02-10T11:47:00Z">
              <w:r>
                <w:t>m</w:t>
              </w:r>
            </w:ins>
            <w:r w:rsidRPr="001E337B">
              <w:t>arsh</w:t>
            </w:r>
            <w:ins w:id="1862" w:author="Daniel Stewart" w:date="2022-02-09T11:51:00Z">
              <w:r>
                <w:t xml:space="preserve"> </w:t>
              </w:r>
            </w:ins>
          </w:p>
          <w:p w14:paraId="5085FED4" w14:textId="332B6A78" w:rsidR="009867C7" w:rsidRPr="001E337B" w:rsidRDefault="009867C7">
            <w:pPr>
              <w:pStyle w:val="Table"/>
              <w:ind w:firstLine="144"/>
              <w:pPrChange w:id="1863" w:author="Daniel Stewart" w:date="2022-02-10T11:40:00Z">
                <w:pPr>
                  <w:pStyle w:val="Table"/>
                </w:pPr>
              </w:pPrChange>
            </w:pPr>
            <w:ins w:id="1864" w:author="Daniel Stewart" w:date="2022-02-09T11:51:00Z">
              <w:r>
                <w:t>(site-based model)</w:t>
              </w:r>
            </w:ins>
            <w:r w:rsidRPr="001E337B">
              <w:t> </w:t>
            </w:r>
          </w:p>
        </w:tc>
        <w:tc>
          <w:tcPr>
            <w:tcW w:w="5226" w:type="dxa"/>
            <w:tcBorders>
              <w:top w:val="single" w:sz="4" w:space="0" w:color="auto"/>
              <w:right w:val="single" w:sz="4" w:space="0" w:color="auto"/>
            </w:tcBorders>
            <w:shd w:val="clear" w:color="auto" w:fill="auto"/>
            <w:hideMark/>
            <w:tcPrChange w:id="1865"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EA4CC23" w14:textId="6B73E927" w:rsidR="009867C7" w:rsidRDefault="009867C7">
            <w:pPr>
              <w:pStyle w:val="Table"/>
              <w:ind w:left="126" w:right="145"/>
              <w:rPr>
                <w:ins w:id="1866" w:author="Daniel Stewart" w:date="2022-02-10T11:47:00Z"/>
              </w:rPr>
              <w:pPrChange w:id="1867" w:author="Daniel Stewart" w:date="2022-02-10T11:53:00Z">
                <w:pPr>
                  <w:pStyle w:val="Table"/>
                  <w:ind w:left="126"/>
                </w:pPr>
              </w:pPrChange>
            </w:pPr>
            <w:r w:rsidRPr="001E337B">
              <w:t>The proportion of the intended marsh area that was no longer vegetated at the time of sampling. Based on field mapping</w:t>
            </w:r>
            <w:ins w:id="1868" w:author="Daniel Stewart" w:date="2022-02-10T11:47:00Z">
              <w:r>
                <w:t xml:space="preserve"> and imagery analysis</w:t>
              </w:r>
            </w:ins>
            <w:r w:rsidRPr="001E337B">
              <w:t>. </w:t>
            </w:r>
          </w:p>
          <w:p w14:paraId="45C6E8F2" w14:textId="77777777" w:rsidR="009867C7" w:rsidRDefault="009867C7">
            <w:pPr>
              <w:pStyle w:val="Table"/>
              <w:ind w:left="126" w:right="145"/>
              <w:rPr>
                <w:ins w:id="1869" w:author="Daniel Stewart" w:date="2022-02-10T11:46:00Z"/>
              </w:rPr>
              <w:pPrChange w:id="1870" w:author="Daniel Stewart" w:date="2022-02-10T11:53:00Z">
                <w:pPr>
                  <w:pStyle w:val="Table"/>
                  <w:ind w:left="126"/>
                </w:pPr>
              </w:pPrChange>
            </w:pPr>
          </w:p>
          <w:p w14:paraId="3F8DE5AE" w14:textId="2BFB9C38" w:rsidR="009867C7" w:rsidRPr="001E337B" w:rsidRDefault="009867C7">
            <w:pPr>
              <w:pStyle w:val="Table"/>
              <w:ind w:left="126" w:right="145"/>
              <w:pPrChange w:id="1871" w:author="Daniel Stewart" w:date="2022-02-10T11:53:00Z">
                <w:pPr>
                  <w:pStyle w:val="Table"/>
                </w:pPr>
              </w:pPrChange>
            </w:pPr>
          </w:p>
        </w:tc>
      </w:tr>
      <w:tr w:rsidR="009867C7" w:rsidRPr="001E337B" w14:paraId="2C0887DF" w14:textId="77777777" w:rsidTr="009867C7">
        <w:trPr>
          <w:jc w:val="center"/>
          <w:trPrChange w:id="1872" w:author="Daniel Stewart" w:date="2022-02-10T11:47:00Z">
            <w:trPr>
              <w:gridAfter w:val="0"/>
              <w:jc w:val="center"/>
            </w:trPr>
          </w:trPrChange>
        </w:trPr>
        <w:tc>
          <w:tcPr>
            <w:tcW w:w="562" w:type="dxa"/>
            <w:vMerge/>
            <w:tcBorders>
              <w:left w:val="single" w:sz="4" w:space="0" w:color="auto"/>
              <w:right w:val="single" w:sz="4" w:space="0" w:color="auto"/>
            </w:tcBorders>
            <w:vAlign w:val="center"/>
            <w:tcPrChange w:id="1873" w:author="Daniel Stewart" w:date="2022-02-10T11:47:00Z">
              <w:tcPr>
                <w:tcW w:w="562" w:type="dxa"/>
                <w:vMerge/>
                <w:tcBorders>
                  <w:left w:val="single" w:sz="4" w:space="0" w:color="auto"/>
                </w:tcBorders>
                <w:vAlign w:val="center"/>
              </w:tcPr>
            </w:tcPrChange>
          </w:tcPr>
          <w:p w14:paraId="419E789F" w14:textId="77777777" w:rsidR="009867C7" w:rsidRPr="009867C7" w:rsidRDefault="009867C7">
            <w:pPr>
              <w:pStyle w:val="Table"/>
              <w:jc w:val="center"/>
              <w:rPr>
                <w:b/>
                <w:bCs/>
                <w:rPrChange w:id="1874" w:author="Daniel Stewart" w:date="2022-02-10T11:41:00Z">
                  <w:rPr/>
                </w:rPrChange>
              </w:rPr>
              <w:pPrChange w:id="1875" w:author="Daniel Stewart" w:date="2022-02-10T11:40:00Z">
                <w:pPr>
                  <w:pStyle w:val="Table"/>
                </w:pPr>
              </w:pPrChange>
            </w:pPr>
          </w:p>
        </w:tc>
        <w:tc>
          <w:tcPr>
            <w:tcW w:w="2571" w:type="dxa"/>
            <w:tcBorders>
              <w:left w:val="single" w:sz="4" w:space="0" w:color="auto"/>
            </w:tcBorders>
            <w:shd w:val="clear" w:color="auto" w:fill="auto"/>
            <w:hideMark/>
            <w:tcPrChange w:id="1876" w:author="Daniel Stewart" w:date="2022-02-10T11:47:00Z">
              <w:tcPr>
                <w:tcW w:w="2571" w:type="dxa"/>
                <w:gridSpan w:val="2"/>
                <w:tcBorders>
                  <w:top w:val="single" w:sz="4" w:space="0" w:color="auto"/>
                  <w:bottom w:val="single" w:sz="4" w:space="0" w:color="auto"/>
                </w:tcBorders>
                <w:shd w:val="clear" w:color="auto" w:fill="auto"/>
                <w:hideMark/>
              </w:tcPr>
            </w:tcPrChange>
          </w:tcPr>
          <w:p w14:paraId="483FD8C4" w14:textId="2D8EDDE5" w:rsidR="009867C7" w:rsidRDefault="009867C7">
            <w:pPr>
              <w:pStyle w:val="Table"/>
              <w:ind w:firstLine="144"/>
              <w:rPr>
                <w:ins w:id="1877" w:author="Daniel Stewart" w:date="2022-02-09T11:51:00Z"/>
              </w:rPr>
              <w:pPrChange w:id="1878" w:author="Daniel Stewart" w:date="2022-02-10T11:40:00Z">
                <w:pPr>
                  <w:pStyle w:val="Table"/>
                </w:pPr>
              </w:pPrChange>
            </w:pPr>
            <w:r w:rsidRPr="001E337B">
              <w:t xml:space="preserve">Relative </w:t>
            </w:r>
            <w:ins w:id="1879" w:author="Daniel Stewart" w:date="2022-02-10T11:47:00Z">
              <w:r>
                <w:t>%</w:t>
              </w:r>
            </w:ins>
            <w:del w:id="1880" w:author="Daniel Stewart" w:date="2022-02-10T11:47:00Z">
              <w:r w:rsidRPr="001E337B" w:rsidDel="009867C7">
                <w:delText>Percent</w:delText>
              </w:r>
            </w:del>
            <w:ins w:id="1881" w:author="Daniel Stewart" w:date="2022-02-10T11:47:00Z">
              <w:r>
                <w:t xml:space="preserve"> cover native</w:t>
              </w:r>
            </w:ins>
            <w:del w:id="1882" w:author="Daniel Stewart" w:date="2022-02-10T11:47:00Z">
              <w:r w:rsidRPr="001E337B" w:rsidDel="009867C7">
                <w:delText xml:space="preserve"> Native</w:delText>
              </w:r>
            </w:del>
            <w:r w:rsidRPr="001E337B">
              <w:t> </w:t>
            </w:r>
          </w:p>
          <w:p w14:paraId="0CF9000A" w14:textId="77777777" w:rsidR="009867C7" w:rsidRDefault="009867C7">
            <w:pPr>
              <w:pStyle w:val="Table"/>
              <w:ind w:firstLine="144"/>
              <w:rPr>
                <w:ins w:id="1883" w:author="Daniel Stewart" w:date="2022-02-09T11:51:00Z"/>
              </w:rPr>
              <w:pPrChange w:id="1884" w:author="Daniel Stewart" w:date="2022-02-10T11:40:00Z">
                <w:pPr>
                  <w:pStyle w:val="Table"/>
                </w:pPr>
              </w:pPrChange>
            </w:pPr>
            <w:ins w:id="1885" w:author="Daniel Stewart" w:date="2022-02-09T11:51:00Z">
              <w:r>
                <w:t>(plot-based model)</w:t>
              </w:r>
            </w:ins>
          </w:p>
          <w:p w14:paraId="77863E1B" w14:textId="70CD3F0E" w:rsidR="009867C7" w:rsidRPr="001E337B" w:rsidRDefault="009867C7">
            <w:pPr>
              <w:pStyle w:val="Table"/>
              <w:ind w:firstLine="144"/>
              <w:pPrChange w:id="1886" w:author="Daniel Stewart" w:date="2022-02-10T11:40:00Z">
                <w:pPr>
                  <w:pStyle w:val="Table"/>
                </w:pPr>
              </w:pPrChange>
            </w:pPr>
          </w:p>
        </w:tc>
        <w:tc>
          <w:tcPr>
            <w:tcW w:w="5226" w:type="dxa"/>
            <w:tcBorders>
              <w:right w:val="single" w:sz="4" w:space="0" w:color="auto"/>
            </w:tcBorders>
            <w:shd w:val="clear" w:color="auto" w:fill="auto"/>
            <w:hideMark/>
            <w:tcPrChange w:id="1887"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A6E139C" w14:textId="22830B69" w:rsidR="009867C7" w:rsidRDefault="009867C7">
            <w:pPr>
              <w:pStyle w:val="Table"/>
              <w:ind w:left="126" w:right="145"/>
              <w:rPr>
                <w:ins w:id="1888" w:author="Daniel Stewart" w:date="2022-02-10T11:47:00Z"/>
              </w:rPr>
              <w:pPrChange w:id="1889" w:author="Daniel Stewart" w:date="2022-02-10T11:53:00Z">
                <w:pPr>
                  <w:pStyle w:val="Table"/>
                  <w:ind w:left="126"/>
                </w:pPr>
              </w:pPrChange>
            </w:pPr>
            <w:r w:rsidRPr="001E337B">
              <w:t>The proportion of the vegetated percent cover represented by native species</w:t>
            </w:r>
            <w:ins w:id="1890" w:author="Daniel Stewart" w:date="2022-02-10T11:48:00Z">
              <w:r>
                <w:t xml:space="preserve"> within a plot.</w:t>
              </w:r>
            </w:ins>
            <w:del w:id="1891" w:author="Daniel Stewart" w:date="2022-02-10T11:48:00Z">
              <w:r w:rsidRPr="001E337B" w:rsidDel="009867C7">
                <w:delText>. </w:delText>
              </w:r>
            </w:del>
          </w:p>
          <w:p w14:paraId="03F6D6BC" w14:textId="77777777" w:rsidR="009867C7" w:rsidRDefault="009867C7">
            <w:pPr>
              <w:pStyle w:val="Table"/>
              <w:ind w:left="126" w:right="145"/>
              <w:rPr>
                <w:ins w:id="1892" w:author="Daniel Stewart" w:date="2022-02-10T11:46:00Z"/>
              </w:rPr>
              <w:pPrChange w:id="1893" w:author="Daniel Stewart" w:date="2022-02-10T11:53:00Z">
                <w:pPr>
                  <w:pStyle w:val="Table"/>
                  <w:ind w:left="126"/>
                </w:pPr>
              </w:pPrChange>
            </w:pPr>
          </w:p>
          <w:p w14:paraId="7409838C" w14:textId="7DC78609" w:rsidR="009867C7" w:rsidRPr="001E337B" w:rsidRDefault="009867C7">
            <w:pPr>
              <w:pStyle w:val="Table"/>
              <w:ind w:left="126" w:right="145"/>
              <w:pPrChange w:id="1894" w:author="Daniel Stewart" w:date="2022-02-10T11:53:00Z">
                <w:pPr>
                  <w:pStyle w:val="Table"/>
                </w:pPr>
              </w:pPrChange>
            </w:pPr>
          </w:p>
        </w:tc>
      </w:tr>
      <w:tr w:rsidR="009867C7" w:rsidRPr="001E337B" w14:paraId="4DF1E3DB" w14:textId="77777777" w:rsidTr="009867C7">
        <w:trPr>
          <w:trHeight w:val="692"/>
          <w:jc w:val="center"/>
        </w:trPr>
        <w:tc>
          <w:tcPr>
            <w:tcW w:w="562" w:type="dxa"/>
            <w:vMerge/>
            <w:tcBorders>
              <w:left w:val="single" w:sz="4" w:space="0" w:color="auto"/>
              <w:bottom w:val="single" w:sz="4" w:space="0" w:color="auto"/>
              <w:right w:val="single" w:sz="4" w:space="0" w:color="auto"/>
            </w:tcBorders>
            <w:vAlign w:val="center"/>
          </w:tcPr>
          <w:p w14:paraId="5E515325" w14:textId="77777777" w:rsidR="009867C7" w:rsidRPr="009867C7" w:rsidRDefault="009867C7">
            <w:pPr>
              <w:pStyle w:val="Table"/>
              <w:jc w:val="center"/>
              <w:rPr>
                <w:b/>
                <w:bCs/>
                <w:rPrChange w:id="1895" w:author="Daniel Stewart" w:date="2022-02-10T11:41:00Z">
                  <w:rPr/>
                </w:rPrChange>
              </w:rPr>
              <w:pPrChange w:id="1896" w:author="Daniel Stewart" w:date="2022-02-10T11:40:00Z">
                <w:pPr>
                  <w:pStyle w:val="Table"/>
                </w:pPr>
              </w:pPrChange>
            </w:pPr>
          </w:p>
        </w:tc>
        <w:tc>
          <w:tcPr>
            <w:tcW w:w="2571" w:type="dxa"/>
            <w:tcBorders>
              <w:left w:val="single" w:sz="4" w:space="0" w:color="auto"/>
              <w:bottom w:val="single" w:sz="4" w:space="0" w:color="auto"/>
            </w:tcBorders>
            <w:shd w:val="clear" w:color="auto" w:fill="auto"/>
            <w:hideMark/>
          </w:tcPr>
          <w:p w14:paraId="005B182D" w14:textId="49F2F461" w:rsidR="009867C7" w:rsidRDefault="0066418C">
            <w:pPr>
              <w:pStyle w:val="Table"/>
              <w:ind w:firstLine="144"/>
              <w:rPr>
                <w:ins w:id="1897" w:author="Daniel Stewart" w:date="2022-02-09T11:51:00Z"/>
              </w:rPr>
              <w:pPrChange w:id="1898" w:author="Daniel Stewart" w:date="2022-02-10T11:40:00Z">
                <w:pPr>
                  <w:pStyle w:val="Table"/>
                </w:pPr>
              </w:pPrChange>
            </w:pPr>
            <w:ins w:id="1899" w:author="Daniel Stewart" w:date="2022-02-10T11:52:00Z">
              <w:r>
                <w:t xml:space="preserve">Native </w:t>
              </w:r>
            </w:ins>
            <w:del w:id="1900" w:author="Daniel Stewart" w:date="2022-02-10T11:52:00Z">
              <w:r w:rsidR="009867C7" w:rsidRPr="001E337B" w:rsidDel="0066418C">
                <w:delText>R</w:delText>
              </w:r>
            </w:del>
            <w:ins w:id="1901" w:author="Daniel Stewart" w:date="2022-02-10T11:52:00Z">
              <w:r>
                <w:t>r</w:t>
              </w:r>
            </w:ins>
            <w:r w:rsidR="009867C7" w:rsidRPr="001E337B">
              <w:t xml:space="preserve">ichness </w:t>
            </w:r>
            <w:del w:id="1902" w:author="Daniel Stewart" w:date="2022-02-10T11:48:00Z">
              <w:r w:rsidR="009867C7" w:rsidRPr="001E337B" w:rsidDel="009867C7">
                <w:delText>P</w:delText>
              </w:r>
            </w:del>
            <w:del w:id="1903" w:author="Daniel Stewart" w:date="2022-02-10T11:52:00Z">
              <w:r w:rsidR="009867C7" w:rsidRPr="001E337B" w:rsidDel="0066418C">
                <w:delText xml:space="preserve">er </w:delText>
              </w:r>
            </w:del>
            <w:del w:id="1904" w:author="Daniel Stewart" w:date="2022-02-10T11:48:00Z">
              <w:r w:rsidR="009867C7" w:rsidRPr="001E337B" w:rsidDel="009867C7">
                <w:delText>P</w:delText>
              </w:r>
            </w:del>
            <w:del w:id="1905" w:author="Daniel Stewart" w:date="2022-02-10T11:52:00Z">
              <w:r w:rsidR="009867C7" w:rsidRPr="001E337B" w:rsidDel="0066418C">
                <w:delText>lot </w:delText>
              </w:r>
            </w:del>
          </w:p>
          <w:p w14:paraId="2CECAC75" w14:textId="77777777" w:rsidR="009867C7" w:rsidRDefault="009867C7" w:rsidP="009867C7">
            <w:pPr>
              <w:pStyle w:val="Table"/>
              <w:ind w:firstLine="144"/>
              <w:rPr>
                <w:ins w:id="1906" w:author="Daniel Stewart" w:date="2022-02-10T12:11:00Z"/>
              </w:rPr>
            </w:pPr>
            <w:ins w:id="1907" w:author="Daniel Stewart" w:date="2022-02-09T11:51:00Z">
              <w:r>
                <w:t>(plot-based models)</w:t>
              </w:r>
            </w:ins>
          </w:p>
          <w:p w14:paraId="25C5F952" w14:textId="77777777" w:rsidR="00AD2899" w:rsidRDefault="00AD2899" w:rsidP="009867C7">
            <w:pPr>
              <w:pStyle w:val="Table"/>
              <w:ind w:firstLine="144"/>
              <w:rPr>
                <w:ins w:id="1908" w:author="Daniel Stewart" w:date="2022-02-10T12:11:00Z"/>
              </w:rPr>
            </w:pPr>
          </w:p>
          <w:p w14:paraId="640843D3" w14:textId="77777777" w:rsidR="00AD2899" w:rsidRDefault="00AD2899" w:rsidP="009867C7">
            <w:pPr>
              <w:pStyle w:val="Table"/>
              <w:ind w:firstLine="144"/>
              <w:rPr>
                <w:ins w:id="1909" w:author="Daniel Stewart" w:date="2022-02-10T12:11:00Z"/>
              </w:rPr>
            </w:pPr>
            <w:ins w:id="1910" w:author="Daniel Stewart" w:date="2022-02-10T12:11:00Z">
              <w:r>
                <w:t>Non-native richness</w:t>
              </w:r>
            </w:ins>
          </w:p>
          <w:p w14:paraId="70008573" w14:textId="77777777" w:rsidR="00AD2899" w:rsidRDefault="00AD2899" w:rsidP="009867C7">
            <w:pPr>
              <w:pStyle w:val="Table"/>
              <w:ind w:firstLine="144"/>
              <w:rPr>
                <w:ins w:id="1911" w:author="Daniel Stewart" w:date="2022-02-10T12:11:00Z"/>
              </w:rPr>
            </w:pPr>
            <w:ins w:id="1912" w:author="Daniel Stewart" w:date="2022-02-10T12:11:00Z">
              <w:r>
                <w:t>(plot-based model)</w:t>
              </w:r>
            </w:ins>
          </w:p>
          <w:p w14:paraId="70EFAA2D" w14:textId="50B94E5F" w:rsidR="00AD2899" w:rsidRPr="001E337B" w:rsidRDefault="00AD2899">
            <w:pPr>
              <w:pStyle w:val="Table"/>
              <w:ind w:firstLine="144"/>
              <w:pPrChange w:id="1913" w:author="Daniel Stewart" w:date="2022-02-10T11:40:00Z">
                <w:pPr>
                  <w:pStyle w:val="Table"/>
                </w:pPr>
              </w:pPrChange>
            </w:pPr>
          </w:p>
        </w:tc>
        <w:tc>
          <w:tcPr>
            <w:tcW w:w="5226" w:type="dxa"/>
            <w:tcBorders>
              <w:bottom w:val="single" w:sz="4" w:space="0" w:color="auto"/>
              <w:right w:val="single" w:sz="4" w:space="0" w:color="auto"/>
            </w:tcBorders>
            <w:shd w:val="clear" w:color="auto" w:fill="auto"/>
            <w:hideMark/>
          </w:tcPr>
          <w:p w14:paraId="0D678EDE" w14:textId="77777777" w:rsidR="009867C7" w:rsidRDefault="009867C7" w:rsidP="0066418C">
            <w:pPr>
              <w:pStyle w:val="Table"/>
              <w:ind w:left="126" w:right="145"/>
              <w:rPr>
                <w:ins w:id="1914" w:author="Daniel Stewart" w:date="2022-02-10T12:12:00Z"/>
              </w:rPr>
            </w:pPr>
            <w:r w:rsidRPr="001E337B">
              <w:t xml:space="preserve">The number of </w:t>
            </w:r>
            <w:del w:id="1915" w:author="Daniel Stewart" w:date="2022-02-10T12:12:00Z">
              <w:r w:rsidRPr="001E337B" w:rsidDel="00AD2899">
                <w:delText xml:space="preserve">unique </w:delText>
              </w:r>
            </w:del>
            <w:r w:rsidRPr="001E337B">
              <w:t xml:space="preserve">native </w:t>
            </w:r>
            <w:ins w:id="1916" w:author="Daniel Stewart" w:date="2022-02-10T12:12:00Z">
              <w:r w:rsidR="00AD2899">
                <w:t>plant</w:t>
              </w:r>
            </w:ins>
            <w:del w:id="1917" w:author="Daniel Stewart" w:date="2022-02-10T12:12:00Z">
              <w:r w:rsidRPr="001E337B" w:rsidDel="00AD2899">
                <w:delText>and non-native</w:delText>
              </w:r>
            </w:del>
            <w:r w:rsidRPr="001E337B">
              <w:t xml:space="preserve"> species in a plot. </w:t>
            </w:r>
          </w:p>
          <w:p w14:paraId="3C821339" w14:textId="77777777" w:rsidR="00AD2899" w:rsidRDefault="00AD2899" w:rsidP="0066418C">
            <w:pPr>
              <w:pStyle w:val="Table"/>
              <w:ind w:left="126" w:right="145"/>
              <w:rPr>
                <w:ins w:id="1918" w:author="Daniel Stewart" w:date="2022-02-10T12:12:00Z"/>
              </w:rPr>
            </w:pPr>
          </w:p>
          <w:p w14:paraId="0E2834FD" w14:textId="77777777" w:rsidR="00AD2899" w:rsidRDefault="00AD2899" w:rsidP="0066418C">
            <w:pPr>
              <w:pStyle w:val="Table"/>
              <w:ind w:left="126" w:right="145"/>
              <w:rPr>
                <w:ins w:id="1919" w:author="Daniel Stewart" w:date="2022-02-10T12:12:00Z"/>
              </w:rPr>
            </w:pPr>
          </w:p>
          <w:p w14:paraId="31D3A4FD" w14:textId="77777777" w:rsidR="00AD2899" w:rsidRDefault="00AD2899">
            <w:pPr>
              <w:pStyle w:val="Table"/>
              <w:ind w:left="126" w:right="145"/>
            </w:pPr>
            <w:ins w:id="1920" w:author="Daniel Stewart" w:date="2022-02-10T12:12:00Z">
              <w:r w:rsidRPr="001E337B">
                <w:t xml:space="preserve">The number of </w:t>
              </w:r>
              <w:r>
                <w:t>non-</w:t>
              </w:r>
              <w:r w:rsidRPr="001E337B">
                <w:t xml:space="preserve">native </w:t>
              </w:r>
              <w:r>
                <w:t>plant</w:t>
              </w:r>
              <w:r w:rsidRPr="001E337B">
                <w:t xml:space="preserve"> species in a plot. </w:t>
              </w:r>
            </w:ins>
          </w:p>
          <w:p w14:paraId="6BD271AE" w14:textId="77777777" w:rsidR="00CA587E" w:rsidRDefault="00CA587E" w:rsidP="00CA587E">
            <w:pPr>
              <w:pStyle w:val="Table"/>
              <w:ind w:left="126" w:right="145"/>
            </w:pPr>
          </w:p>
          <w:p w14:paraId="3560643A" w14:textId="669E8EA0" w:rsidR="00CA587E" w:rsidRPr="001E337B" w:rsidRDefault="00CA587E" w:rsidP="00CA587E">
            <w:pPr>
              <w:pStyle w:val="Table"/>
              <w:ind w:left="126" w:right="145"/>
            </w:pPr>
          </w:p>
        </w:tc>
      </w:tr>
      <w:tr w:rsidR="009867C7" w:rsidRPr="001E337B" w14:paraId="72929045" w14:textId="77777777" w:rsidTr="001E4EE5">
        <w:trPr>
          <w:trHeight w:val="1131"/>
          <w:jc w:val="center"/>
          <w:trPrChange w:id="1921" w:author="Daniel Stewart" w:date="2022-02-10T12:00:00Z">
            <w:trPr>
              <w:gridAfter w:val="0"/>
              <w:jc w:val="center"/>
            </w:trPr>
          </w:trPrChange>
        </w:trPr>
        <w:tc>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Change w:id="1922" w:author="Daniel Stewart" w:date="2022-02-10T12:00:00Z">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
            </w:tcPrChange>
          </w:tcPr>
          <w:p w14:paraId="53BF19C8" w14:textId="49006758" w:rsidR="00A200F2" w:rsidRPr="009867C7" w:rsidRDefault="00A200F2">
            <w:pPr>
              <w:pStyle w:val="Table"/>
              <w:widowControl w:val="0"/>
              <w:jc w:val="center"/>
              <w:rPr>
                <w:b/>
                <w:bCs/>
                <w:rPrChange w:id="1923" w:author="Daniel Stewart" w:date="2022-02-10T11:41:00Z">
                  <w:rPr/>
                </w:rPrChange>
              </w:rPr>
              <w:pPrChange w:id="1924" w:author="Daniel Stewart" w:date="2022-02-10T12:29:00Z">
                <w:pPr>
                  <w:pStyle w:val="Table"/>
                </w:pPr>
              </w:pPrChange>
            </w:pPr>
            <w:r w:rsidRPr="009867C7">
              <w:rPr>
                <w:b/>
                <w:bCs/>
                <w:rPrChange w:id="1925" w:author="Daniel Stewart" w:date="2022-02-10T11:41:00Z">
                  <w:rPr/>
                </w:rPrChange>
              </w:rPr>
              <w:t xml:space="preserve">Predictor </w:t>
            </w:r>
            <w:del w:id="1926" w:author="Daniel Stewart" w:date="2022-02-10T11:41:00Z">
              <w:r w:rsidRPr="009867C7" w:rsidDel="009867C7">
                <w:rPr>
                  <w:b/>
                  <w:bCs/>
                  <w:rPrChange w:id="1927" w:author="Daniel Stewart" w:date="2022-02-10T11:41:00Z">
                    <w:rPr/>
                  </w:rPrChange>
                </w:rPr>
                <w:delText>Covariates</w:delText>
              </w:r>
            </w:del>
            <w:ins w:id="1928" w:author="Daniel Stewart" w:date="2022-02-10T11:41:00Z">
              <w:r w:rsidR="009867C7">
                <w:rPr>
                  <w:b/>
                  <w:bCs/>
                </w:rPr>
                <w:t>Variables</w:t>
              </w:r>
            </w:ins>
          </w:p>
        </w:tc>
        <w:tc>
          <w:tcPr>
            <w:tcW w:w="2571" w:type="dxa"/>
            <w:tcBorders>
              <w:top w:val="single" w:sz="4" w:space="0" w:color="auto"/>
              <w:left w:val="single" w:sz="4" w:space="0" w:color="auto"/>
            </w:tcBorders>
            <w:shd w:val="clear" w:color="auto" w:fill="auto"/>
            <w:hideMark/>
            <w:tcPrChange w:id="1929" w:author="Daniel Stewart" w:date="2022-02-10T12:00:00Z">
              <w:tcPr>
                <w:tcW w:w="2571" w:type="dxa"/>
                <w:gridSpan w:val="2"/>
                <w:tcBorders>
                  <w:top w:val="single" w:sz="4" w:space="0" w:color="auto"/>
                  <w:left w:val="single" w:sz="4" w:space="0" w:color="auto"/>
                </w:tcBorders>
                <w:shd w:val="clear" w:color="auto" w:fill="auto"/>
                <w:hideMark/>
              </w:tcPr>
            </w:tcPrChange>
          </w:tcPr>
          <w:p w14:paraId="654CE399" w14:textId="77777777" w:rsidR="00A200F2" w:rsidRPr="001E337B" w:rsidRDefault="00A200F2">
            <w:pPr>
              <w:pStyle w:val="Table"/>
              <w:widowControl w:val="0"/>
              <w:ind w:firstLine="144"/>
              <w:pPrChange w:id="1930" w:author="Daniel Stewart" w:date="2022-02-10T12:29:00Z">
                <w:pPr>
                  <w:pStyle w:val="Table"/>
                </w:pPr>
              </w:pPrChange>
            </w:pPr>
            <w:r w:rsidRPr="001E337B">
              <w:t>Elevation </w:t>
            </w:r>
          </w:p>
        </w:tc>
        <w:tc>
          <w:tcPr>
            <w:tcW w:w="5226" w:type="dxa"/>
            <w:tcBorders>
              <w:top w:val="single" w:sz="4" w:space="0" w:color="auto"/>
              <w:right w:val="single" w:sz="4" w:space="0" w:color="auto"/>
            </w:tcBorders>
            <w:shd w:val="clear" w:color="auto" w:fill="auto"/>
            <w:hideMark/>
            <w:tcPrChange w:id="1931" w:author="Daniel Stewart" w:date="2022-02-10T12:00:00Z">
              <w:tcPr>
                <w:tcW w:w="4301" w:type="dxa"/>
                <w:gridSpan w:val="2"/>
                <w:tcBorders>
                  <w:top w:val="single" w:sz="4" w:space="0" w:color="auto"/>
                  <w:right w:val="single" w:sz="4" w:space="0" w:color="auto"/>
                </w:tcBorders>
                <w:shd w:val="clear" w:color="auto" w:fill="auto"/>
                <w:hideMark/>
              </w:tcPr>
            </w:tcPrChange>
          </w:tcPr>
          <w:p w14:paraId="51C44B88" w14:textId="703BE35B" w:rsidR="00A200F2" w:rsidRPr="001E337B" w:rsidRDefault="00A200F2">
            <w:pPr>
              <w:pStyle w:val="Table"/>
              <w:widowControl w:val="0"/>
              <w:ind w:left="126" w:right="145"/>
              <w:jc w:val="both"/>
              <w:pPrChange w:id="1932" w:author="Daniel Stewart" w:date="2022-02-10T12:29:00Z">
                <w:pPr>
                  <w:pStyle w:val="Table"/>
                </w:pPr>
              </w:pPrChange>
            </w:pPr>
            <w:r w:rsidRPr="001E337B">
              <w:t>Elevation derived from a publicly available LiDAR dataset (</w:t>
            </w:r>
            <w:proofErr w:type="spellStart"/>
            <w:r w:rsidRPr="001E337B">
              <w:t>GeoBC</w:t>
            </w:r>
            <w:proofErr w:type="spellEnd"/>
            <w:r w:rsidRPr="001E337B">
              <w:t xml:space="preserve">, 2021). For </w:t>
            </w:r>
            <w:ins w:id="1933" w:author="Daniel Stewart" w:date="2022-02-10T12:00:00Z">
              <w:r w:rsidR="001E4EE5">
                <w:t>the site-based recession model</w:t>
              </w:r>
            </w:ins>
            <w:del w:id="1934" w:author="Daniel Stewart" w:date="2022-02-10T12:00:00Z">
              <w:r w:rsidRPr="001E337B" w:rsidDel="001E4EE5">
                <w:delText>the marsh recession model</w:delText>
              </w:r>
            </w:del>
            <w:r w:rsidRPr="001E337B">
              <w:t xml:space="preserve">, site-level mean elevation was </w:t>
            </w:r>
            <w:ins w:id="1935" w:author="Daniel Stewart" w:date="2022-02-10T11:59:00Z">
              <w:r w:rsidR="001E4EE5">
                <w:t>calculated using the Zonal Statistics tool in QGIS (</w:t>
              </w:r>
              <w:r w:rsidR="001E4EE5" w:rsidRPr="001E337B">
                <w:t>QGIS 3.20</w:t>
              </w:r>
              <w:r w:rsidR="001E4EE5">
                <w:t>)</w:t>
              </w:r>
            </w:ins>
            <w:del w:id="1936" w:author="Daniel Stewart" w:date="2022-02-10T11:59:00Z">
              <w:r w:rsidRPr="001E337B" w:rsidDel="001E4EE5">
                <w:delText>used</w:delText>
              </w:r>
            </w:del>
            <w:r w:rsidRPr="001E337B">
              <w:t xml:space="preserve">. For </w:t>
            </w:r>
            <w:ins w:id="1937" w:author="Daniel Stewart" w:date="2022-02-10T12:00:00Z">
              <w:r w:rsidR="001E4EE5">
                <w:t>plot</w:t>
              </w:r>
            </w:ins>
            <w:del w:id="1938" w:author="Daniel Stewart" w:date="2022-02-10T12:00:00Z">
              <w:r w:rsidRPr="001E337B" w:rsidDel="001E4EE5">
                <w:delText>the relative percent native</w:delText>
              </w:r>
            </w:del>
            <w:ins w:id="1939" w:author="Daniel Stewart" w:date="2022-02-10T12:00:00Z">
              <w:r w:rsidR="001E4EE5">
                <w:t>-based models,</w:t>
              </w:r>
            </w:ins>
            <w:del w:id="1940" w:author="Daniel Stewart" w:date="2022-02-10T12:00:00Z">
              <w:r w:rsidRPr="001E337B" w:rsidDel="001E4EE5">
                <w:delText xml:space="preserve"> and native richness models,</w:delText>
              </w:r>
            </w:del>
            <w:r w:rsidRPr="001E337B">
              <w:t> single point</w:t>
            </w:r>
            <w:ins w:id="1941" w:author="Daniel Stewart" w:date="2022-02-10T11:53:00Z">
              <w:r w:rsidR="0066418C">
                <w:t xml:space="preserve"> (plot)</w:t>
              </w:r>
            </w:ins>
            <w:del w:id="1942" w:author="Daniel Stewart" w:date="2022-02-10T11:53:00Z">
              <w:r w:rsidRPr="001E337B" w:rsidDel="0066418C">
                <w:delText> plot-level</w:delText>
              </w:r>
            </w:del>
            <w:r w:rsidRPr="001E337B">
              <w:t xml:space="preserve"> elevation was used</w:t>
            </w:r>
            <w:ins w:id="1943" w:author="Daniel Stewart" w:date="2022-02-10T11:58:00Z">
              <w:r w:rsidR="001E4EE5">
                <w:t xml:space="preserve"> using t</w:t>
              </w:r>
            </w:ins>
            <w:ins w:id="1944" w:author="Daniel Stewart" w:date="2022-02-10T11:59:00Z">
              <w:r w:rsidR="001E4EE5">
                <w:t>h</w:t>
              </w:r>
            </w:ins>
            <w:ins w:id="1945" w:author="Daniel Stewart" w:date="2022-02-10T11:58:00Z">
              <w:r w:rsidR="001E4EE5">
                <w:t>e</w:t>
              </w:r>
            </w:ins>
            <w:ins w:id="1946" w:author="Daniel Stewart" w:date="2022-02-10T11:59:00Z">
              <w:r w:rsidR="001E4EE5">
                <w:t xml:space="preserve"> </w:t>
              </w:r>
            </w:ins>
            <w:ins w:id="1947" w:author="Daniel Stewart" w:date="2022-02-10T11:58:00Z">
              <w:r w:rsidR="001E4EE5">
                <w:t>Point Sampling Tool</w:t>
              </w:r>
            </w:ins>
            <w:r w:rsidRPr="001E337B">
              <w:t>. </w:t>
            </w:r>
          </w:p>
        </w:tc>
      </w:tr>
      <w:tr w:rsidR="009867C7" w:rsidRPr="001E337B" w14:paraId="0533AB7E" w14:textId="77777777" w:rsidTr="0066418C">
        <w:trPr>
          <w:trHeight w:val="706"/>
          <w:jc w:val="center"/>
          <w:trPrChange w:id="1948" w:author="Daniel Stewart" w:date="2022-02-10T11:53: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49" w:author="Daniel Stewart" w:date="2022-02-10T11:53:00Z">
              <w:tcPr>
                <w:tcW w:w="562" w:type="dxa"/>
                <w:vMerge/>
                <w:tcBorders>
                  <w:top w:val="single" w:sz="4" w:space="0" w:color="auto"/>
                  <w:left w:val="single" w:sz="4" w:space="0" w:color="auto"/>
                  <w:bottom w:val="single" w:sz="4" w:space="0" w:color="auto"/>
                  <w:right w:val="single" w:sz="4" w:space="0" w:color="auto"/>
                </w:tcBorders>
              </w:tcPr>
            </w:tcPrChange>
          </w:tcPr>
          <w:p w14:paraId="7BB5AE89" w14:textId="77777777" w:rsidR="00A200F2" w:rsidRPr="001E337B" w:rsidRDefault="00A200F2">
            <w:pPr>
              <w:pStyle w:val="Table"/>
              <w:widowControl w:val="0"/>
              <w:pPrChange w:id="1950" w:author="Daniel Stewart" w:date="2022-02-10T12:29:00Z">
                <w:pPr>
                  <w:pStyle w:val="Table"/>
                </w:pPr>
              </w:pPrChange>
            </w:pPr>
          </w:p>
        </w:tc>
        <w:tc>
          <w:tcPr>
            <w:tcW w:w="2571" w:type="dxa"/>
            <w:tcBorders>
              <w:left w:val="single" w:sz="4" w:space="0" w:color="auto"/>
            </w:tcBorders>
            <w:shd w:val="clear" w:color="auto" w:fill="auto"/>
            <w:hideMark/>
            <w:tcPrChange w:id="1951" w:author="Daniel Stewart" w:date="2022-02-10T11:53:00Z">
              <w:tcPr>
                <w:tcW w:w="2571" w:type="dxa"/>
                <w:gridSpan w:val="2"/>
                <w:tcBorders>
                  <w:left w:val="single" w:sz="4" w:space="0" w:color="auto"/>
                </w:tcBorders>
                <w:shd w:val="clear" w:color="auto" w:fill="auto"/>
                <w:hideMark/>
              </w:tcPr>
            </w:tcPrChange>
          </w:tcPr>
          <w:p w14:paraId="73F222AF" w14:textId="77777777" w:rsidR="009867C7" w:rsidRDefault="009867C7">
            <w:pPr>
              <w:pStyle w:val="Table"/>
              <w:widowControl w:val="0"/>
              <w:ind w:firstLine="144"/>
              <w:rPr>
                <w:ins w:id="1952" w:author="Daniel Stewart" w:date="2022-02-10T11:44:00Z"/>
              </w:rPr>
              <w:pPrChange w:id="1953" w:author="Daniel Stewart" w:date="2022-02-10T12:29:00Z">
                <w:pPr>
                  <w:pStyle w:val="Table"/>
                  <w:ind w:firstLine="144"/>
                </w:pPr>
              </w:pPrChange>
            </w:pPr>
          </w:p>
          <w:p w14:paraId="03F5A733" w14:textId="05629AF4" w:rsidR="00A200F2" w:rsidRPr="001E337B" w:rsidRDefault="00A200F2">
            <w:pPr>
              <w:pStyle w:val="Table"/>
              <w:widowControl w:val="0"/>
              <w:ind w:firstLine="144"/>
              <w:pPrChange w:id="1954" w:author="Daniel Stewart" w:date="2022-02-10T12:29:00Z">
                <w:pPr>
                  <w:pStyle w:val="Table"/>
                </w:pPr>
              </w:pPrChange>
            </w:pPr>
            <w:r w:rsidRPr="001E337B">
              <w:t xml:space="preserve">Distance </w:t>
            </w:r>
            <w:ins w:id="1955" w:author="Daniel Stewart" w:date="2022-02-10T11:52:00Z">
              <w:r w:rsidR="0066418C">
                <w:t>u</w:t>
              </w:r>
            </w:ins>
            <w:del w:id="1956" w:author="Daniel Stewart" w:date="2022-02-10T11:52:00Z">
              <w:r w:rsidRPr="001E337B" w:rsidDel="0066418C">
                <w:delText>U</w:delText>
              </w:r>
            </w:del>
            <w:r w:rsidRPr="001E337B">
              <w:t>priver </w:t>
            </w:r>
          </w:p>
        </w:tc>
        <w:tc>
          <w:tcPr>
            <w:tcW w:w="5226" w:type="dxa"/>
            <w:tcBorders>
              <w:right w:val="single" w:sz="4" w:space="0" w:color="auto"/>
            </w:tcBorders>
            <w:shd w:val="clear" w:color="auto" w:fill="auto"/>
            <w:hideMark/>
            <w:tcPrChange w:id="1957" w:author="Daniel Stewart" w:date="2022-02-10T11:53:00Z">
              <w:tcPr>
                <w:tcW w:w="4301" w:type="dxa"/>
                <w:gridSpan w:val="2"/>
                <w:tcBorders>
                  <w:right w:val="single" w:sz="4" w:space="0" w:color="auto"/>
                </w:tcBorders>
                <w:shd w:val="clear" w:color="auto" w:fill="auto"/>
                <w:hideMark/>
              </w:tcPr>
            </w:tcPrChange>
          </w:tcPr>
          <w:p w14:paraId="46B8BDFE" w14:textId="77777777" w:rsidR="009867C7" w:rsidRDefault="009867C7">
            <w:pPr>
              <w:pStyle w:val="Table"/>
              <w:widowControl w:val="0"/>
              <w:ind w:left="126" w:right="145"/>
              <w:jc w:val="both"/>
              <w:rPr>
                <w:ins w:id="1958" w:author="Daniel Stewart" w:date="2022-02-10T11:44:00Z"/>
              </w:rPr>
              <w:pPrChange w:id="1959" w:author="Daniel Stewart" w:date="2022-02-10T12:29:00Z">
                <w:pPr>
                  <w:pStyle w:val="Table"/>
                  <w:ind w:left="126"/>
                </w:pPr>
              </w:pPrChange>
            </w:pPr>
          </w:p>
          <w:p w14:paraId="0A8BAD16" w14:textId="77777777" w:rsidR="001E4EE5" w:rsidRDefault="00A200F2">
            <w:pPr>
              <w:pStyle w:val="Table"/>
              <w:widowControl w:val="0"/>
              <w:ind w:left="126" w:right="145"/>
              <w:jc w:val="both"/>
              <w:rPr>
                <w:ins w:id="1960" w:author="Daniel Stewart" w:date="2022-02-10T12:03:00Z"/>
              </w:rPr>
              <w:pPrChange w:id="1961" w:author="Daniel Stewart" w:date="2022-02-10T12:29:00Z">
                <w:pPr>
                  <w:pStyle w:val="Table"/>
                  <w:ind w:left="126" w:right="145"/>
                  <w:jc w:val="both"/>
                </w:pPr>
              </w:pPrChange>
            </w:pPr>
            <w:r w:rsidRPr="001E337B">
              <w:t xml:space="preserve">The channel distance from a standardized line across the Fraser delta front to each site or plot in </w:t>
            </w:r>
            <w:del w:id="1962" w:author="Eric Balke" w:date="2022-01-12T22:06:00Z">
              <w:r w:rsidRPr="001E337B" w:rsidDel="006C3FB1">
                <w:delText>km  </w:delText>
              </w:r>
            </w:del>
            <w:ins w:id="1963" w:author="Eric Balke" w:date="2022-01-12T22:06:00Z">
              <w:r w:rsidR="006C3FB1">
                <w:t>kilometres</w:t>
              </w:r>
            </w:ins>
            <w:ins w:id="1964" w:author="Daniel Stewart" w:date="2022-02-10T11:45:00Z">
              <w:r w:rsidR="009867C7">
                <w:t>.</w:t>
              </w:r>
            </w:ins>
            <w:ins w:id="1965" w:author="Eric Balke" w:date="2022-01-12T22:06:00Z">
              <w:r w:rsidR="006C3FB1" w:rsidRPr="001E337B">
                <w:t> </w:t>
              </w:r>
            </w:ins>
          </w:p>
          <w:p w14:paraId="021BF286" w14:textId="6A713179" w:rsidR="00A200F2" w:rsidRPr="001E337B" w:rsidRDefault="006C3FB1">
            <w:pPr>
              <w:pStyle w:val="Table"/>
              <w:widowControl w:val="0"/>
              <w:ind w:left="126" w:right="145"/>
              <w:jc w:val="both"/>
              <w:pPrChange w:id="1966" w:author="Daniel Stewart" w:date="2022-02-10T12:29:00Z">
                <w:pPr>
                  <w:pStyle w:val="Table"/>
                </w:pPr>
              </w:pPrChange>
            </w:pPr>
            <w:ins w:id="1967" w:author="Eric Balke" w:date="2022-01-12T22:06:00Z">
              <w:del w:id="1968" w:author="Daniel Stewart" w:date="2022-02-10T12:03:00Z">
                <w:r w:rsidRPr="001E337B" w:rsidDel="001E4EE5">
                  <w:delText> </w:delText>
                </w:r>
              </w:del>
            </w:ins>
            <w:del w:id="1969" w:author="Daniel Stewart" w:date="2022-02-10T12:03:00Z">
              <w:r w:rsidR="00A200F2" w:rsidRPr="001E337B" w:rsidDel="001E4EE5">
                <w:br/>
              </w:r>
            </w:del>
            <w:del w:id="1970" w:author="Daniel Stewart" w:date="2022-02-10T11:44:00Z">
              <w:r w:rsidR="00A200F2" w:rsidRPr="001E337B" w:rsidDel="009867C7">
                <w:delText>(See supplemental materials) </w:delText>
              </w:r>
            </w:del>
          </w:p>
        </w:tc>
      </w:tr>
      <w:tr w:rsidR="009867C7" w:rsidRPr="001E337B" w14:paraId="27F484CF" w14:textId="77777777" w:rsidTr="009867C7">
        <w:trPr>
          <w:jc w:val="center"/>
          <w:trPrChange w:id="197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197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2A46A5B8" w14:textId="77777777" w:rsidR="00A200F2" w:rsidRPr="001E337B" w:rsidRDefault="00A200F2">
            <w:pPr>
              <w:pStyle w:val="Table"/>
              <w:widowControl w:val="0"/>
              <w:pPrChange w:id="1973" w:author="Daniel Stewart" w:date="2022-02-10T12:29:00Z">
                <w:pPr>
                  <w:pStyle w:val="Table"/>
                </w:pPr>
              </w:pPrChange>
            </w:pPr>
          </w:p>
        </w:tc>
        <w:tc>
          <w:tcPr>
            <w:tcW w:w="2571" w:type="dxa"/>
            <w:tcBorders>
              <w:left w:val="single" w:sz="4" w:space="0" w:color="auto"/>
            </w:tcBorders>
            <w:shd w:val="clear" w:color="auto" w:fill="auto"/>
            <w:hideMark/>
            <w:tcPrChange w:id="1974" w:author="Daniel Stewart" w:date="2022-02-10T11:46:00Z">
              <w:tcPr>
                <w:tcW w:w="2571" w:type="dxa"/>
                <w:gridSpan w:val="2"/>
                <w:tcBorders>
                  <w:left w:val="single" w:sz="4" w:space="0" w:color="auto"/>
                </w:tcBorders>
                <w:shd w:val="clear" w:color="auto" w:fill="auto"/>
                <w:hideMark/>
              </w:tcPr>
            </w:tcPrChange>
          </w:tcPr>
          <w:p w14:paraId="191E6214" w14:textId="77777777" w:rsidR="009867C7" w:rsidRDefault="009867C7">
            <w:pPr>
              <w:pStyle w:val="Table"/>
              <w:widowControl w:val="0"/>
              <w:ind w:firstLine="144"/>
              <w:rPr>
                <w:ins w:id="1975" w:author="Daniel Stewart" w:date="2022-02-10T11:44:00Z"/>
              </w:rPr>
              <w:pPrChange w:id="1976" w:author="Daniel Stewart" w:date="2022-02-10T12:29:00Z">
                <w:pPr>
                  <w:pStyle w:val="Table"/>
                  <w:ind w:firstLine="144"/>
                </w:pPr>
              </w:pPrChange>
            </w:pPr>
          </w:p>
          <w:p w14:paraId="73503D00" w14:textId="4187FDBF" w:rsidR="00A200F2" w:rsidRPr="001E337B" w:rsidRDefault="00A200F2">
            <w:pPr>
              <w:pStyle w:val="Table"/>
              <w:widowControl w:val="0"/>
              <w:ind w:firstLine="144"/>
              <w:pPrChange w:id="1977" w:author="Daniel Stewart" w:date="2022-02-10T12:29:00Z">
                <w:pPr>
                  <w:pStyle w:val="Table"/>
                </w:pPr>
              </w:pPrChange>
            </w:pPr>
            <w:r w:rsidRPr="001E337B">
              <w:t>Arm </w:t>
            </w:r>
          </w:p>
        </w:tc>
        <w:tc>
          <w:tcPr>
            <w:tcW w:w="5226" w:type="dxa"/>
            <w:tcBorders>
              <w:right w:val="single" w:sz="4" w:space="0" w:color="auto"/>
            </w:tcBorders>
            <w:shd w:val="clear" w:color="auto" w:fill="auto"/>
            <w:hideMark/>
            <w:tcPrChange w:id="1978" w:author="Daniel Stewart" w:date="2022-02-10T11:46:00Z">
              <w:tcPr>
                <w:tcW w:w="4301" w:type="dxa"/>
                <w:gridSpan w:val="2"/>
                <w:tcBorders>
                  <w:right w:val="single" w:sz="4" w:space="0" w:color="auto"/>
                </w:tcBorders>
                <w:shd w:val="clear" w:color="auto" w:fill="auto"/>
                <w:hideMark/>
              </w:tcPr>
            </w:tcPrChange>
          </w:tcPr>
          <w:p w14:paraId="09389A64" w14:textId="77777777" w:rsidR="009867C7" w:rsidRDefault="009867C7">
            <w:pPr>
              <w:pStyle w:val="Table"/>
              <w:widowControl w:val="0"/>
              <w:ind w:left="126" w:right="145"/>
              <w:jc w:val="both"/>
              <w:rPr>
                <w:ins w:id="1979" w:author="Daniel Stewart" w:date="2022-02-10T11:44:00Z"/>
              </w:rPr>
              <w:pPrChange w:id="1980" w:author="Daniel Stewart" w:date="2022-02-10T12:29:00Z">
                <w:pPr>
                  <w:pStyle w:val="Table"/>
                  <w:ind w:left="126"/>
                </w:pPr>
              </w:pPrChange>
            </w:pPr>
          </w:p>
          <w:p w14:paraId="757821B8" w14:textId="534DD2A4" w:rsidR="00A200F2" w:rsidRDefault="00A200F2">
            <w:pPr>
              <w:pStyle w:val="Table"/>
              <w:widowControl w:val="0"/>
              <w:ind w:left="126" w:right="145"/>
              <w:jc w:val="both"/>
              <w:rPr>
                <w:ins w:id="1981" w:author="Daniel Stewart" w:date="2022-02-10T11:46:00Z"/>
              </w:rPr>
              <w:pPrChange w:id="1982" w:author="Daniel Stewart" w:date="2022-02-10T12:29:00Z">
                <w:pPr>
                  <w:pStyle w:val="Table"/>
                  <w:ind w:left="126"/>
                </w:pPr>
              </w:pPrChange>
            </w:pPr>
            <w:r w:rsidRPr="001E337B">
              <w:t xml:space="preserve">Indicates which arm of the Fraser River the marsh occurs in, </w:t>
            </w:r>
            <w:ins w:id="1983" w:author="Daniel Stewart" w:date="2022-02-10T11:54:00Z">
              <w:r w:rsidR="0066418C">
                <w:t xml:space="preserve">broadly classified as </w:t>
              </w:r>
            </w:ins>
            <w:ins w:id="1984" w:author="Daniel Stewart" w:date="2022-02-10T11:55:00Z">
              <w:r w:rsidR="0066418C">
                <w:t xml:space="preserve">(1) </w:t>
              </w:r>
            </w:ins>
            <w:del w:id="1985" w:author="Daniel Stewart" w:date="2022-02-10T11:54:00Z">
              <w:r w:rsidRPr="001E337B" w:rsidDel="0066418C">
                <w:delText xml:space="preserve">either </w:delText>
              </w:r>
            </w:del>
            <w:r w:rsidRPr="001E337B">
              <w:t>the North Arm</w:t>
            </w:r>
            <w:ins w:id="1986" w:author="Daniel Stewart" w:date="2022-02-10T11:55:00Z">
              <w:r w:rsidR="0066418C">
                <w:t xml:space="preserve">, </w:t>
              </w:r>
            </w:ins>
            <w:ins w:id="1987" w:author="Daniel Stewart" w:date="2022-02-10T11:54:00Z">
              <w:r w:rsidR="0066418C">
                <w:t>which</w:t>
              </w:r>
            </w:ins>
            <w:ins w:id="1988" w:author="Daniel Stewart" w:date="2022-02-10T11:57:00Z">
              <w:r w:rsidR="001E4EE5">
                <w:t xml:space="preserve"> also</w:t>
              </w:r>
            </w:ins>
            <w:ins w:id="1989" w:author="Daniel Stewart" w:date="2022-02-10T11:54:00Z">
              <w:r w:rsidR="0066418C">
                <w:t xml:space="preserve"> includes the Middle Arm</w:t>
              </w:r>
            </w:ins>
            <w:ins w:id="1990" w:author="Daniel Stewart" w:date="2022-02-10T11:55:00Z">
              <w:r w:rsidR="0066418C">
                <w:t xml:space="preserve">, </w:t>
              </w:r>
            </w:ins>
            <w:del w:id="1991" w:author="Daniel Stewart" w:date="2022-02-10T11:55:00Z">
              <w:r w:rsidRPr="001E337B" w:rsidDel="0066418C">
                <w:delText xml:space="preserve"> </w:delText>
              </w:r>
            </w:del>
            <w:r w:rsidRPr="001E337B">
              <w:t xml:space="preserve">or </w:t>
            </w:r>
            <w:ins w:id="1992" w:author="Daniel Stewart" w:date="2022-02-10T11:55:00Z">
              <w:r w:rsidR="0066418C">
                <w:t xml:space="preserve">(2) </w:t>
              </w:r>
            </w:ins>
            <w:r w:rsidRPr="001E337B">
              <w:t>the Main Arm</w:t>
            </w:r>
            <w:ins w:id="1993" w:author="Daniel Stewart" w:date="2022-02-10T11:55:00Z">
              <w:r w:rsidR="0066418C">
                <w:t xml:space="preserve">, which includes the South Arm, Annacis Channel, and areas upstream of the </w:t>
              </w:r>
            </w:ins>
            <w:ins w:id="1994" w:author="Daniel Stewart" w:date="2022-02-10T11:57:00Z">
              <w:r w:rsidR="001E4EE5">
                <w:t xml:space="preserve">Fraser trifurcation. </w:t>
              </w:r>
            </w:ins>
            <w:del w:id="1995" w:author="Daniel Stewart" w:date="2022-02-10T11:55:00Z">
              <w:r w:rsidRPr="001E337B" w:rsidDel="0066418C">
                <w:delText xml:space="preserve"> (</w:delText>
              </w:r>
            </w:del>
            <w:ins w:id="1996" w:author="Eric Balke" w:date="2022-01-12T22:49:00Z">
              <w:del w:id="1997" w:author="Daniel Stewart" w:date="2022-02-10T11:55:00Z">
                <w:r w:rsidR="00AD6C5A" w:rsidDel="0066418C">
                  <w:delText xml:space="preserve">a.k.a. </w:delText>
                </w:r>
              </w:del>
            </w:ins>
            <w:del w:id="1998" w:author="Daniel Stewart" w:date="2022-02-10T11:55:00Z">
              <w:r w:rsidRPr="001E337B" w:rsidDel="0066418C">
                <w:delText>South Arm). </w:delText>
              </w:r>
            </w:del>
          </w:p>
          <w:p w14:paraId="25E8D4A3" w14:textId="77777777" w:rsidR="009867C7" w:rsidRDefault="009867C7">
            <w:pPr>
              <w:pStyle w:val="Table"/>
              <w:widowControl w:val="0"/>
              <w:ind w:left="126" w:right="145"/>
              <w:jc w:val="both"/>
              <w:rPr>
                <w:ins w:id="1999" w:author="Daniel Stewart" w:date="2022-02-10T11:45:00Z"/>
              </w:rPr>
              <w:pPrChange w:id="2000" w:author="Daniel Stewart" w:date="2022-02-10T12:29:00Z">
                <w:pPr>
                  <w:pStyle w:val="Table"/>
                  <w:ind w:left="126"/>
                </w:pPr>
              </w:pPrChange>
            </w:pPr>
          </w:p>
          <w:p w14:paraId="684130A8" w14:textId="3E0F8BEF" w:rsidR="009867C7" w:rsidRPr="001E337B" w:rsidRDefault="009867C7">
            <w:pPr>
              <w:pStyle w:val="Table"/>
              <w:widowControl w:val="0"/>
              <w:ind w:left="126" w:right="145"/>
              <w:jc w:val="both"/>
              <w:pPrChange w:id="2001" w:author="Daniel Stewart" w:date="2022-02-10T12:29:00Z">
                <w:pPr>
                  <w:pStyle w:val="Table"/>
                </w:pPr>
              </w:pPrChange>
            </w:pPr>
          </w:p>
        </w:tc>
      </w:tr>
      <w:tr w:rsidR="009867C7" w:rsidRPr="001E337B" w14:paraId="1EF98E64" w14:textId="77777777" w:rsidTr="009867C7">
        <w:trPr>
          <w:jc w:val="center"/>
          <w:trPrChange w:id="2002"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03"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A97C2A0" w14:textId="77777777" w:rsidR="00A200F2" w:rsidRPr="001E337B" w:rsidRDefault="00A200F2">
            <w:pPr>
              <w:pStyle w:val="Table"/>
              <w:widowControl w:val="0"/>
              <w:pPrChange w:id="2004" w:author="Daniel Stewart" w:date="2022-02-10T12:29:00Z">
                <w:pPr>
                  <w:pStyle w:val="Table"/>
                </w:pPr>
              </w:pPrChange>
            </w:pPr>
          </w:p>
        </w:tc>
        <w:tc>
          <w:tcPr>
            <w:tcW w:w="2571" w:type="dxa"/>
            <w:tcBorders>
              <w:left w:val="single" w:sz="4" w:space="0" w:color="auto"/>
            </w:tcBorders>
            <w:shd w:val="clear" w:color="auto" w:fill="auto"/>
            <w:hideMark/>
            <w:tcPrChange w:id="2005" w:author="Daniel Stewart" w:date="2022-02-10T11:46:00Z">
              <w:tcPr>
                <w:tcW w:w="2571" w:type="dxa"/>
                <w:gridSpan w:val="2"/>
                <w:tcBorders>
                  <w:left w:val="single" w:sz="4" w:space="0" w:color="auto"/>
                </w:tcBorders>
                <w:shd w:val="clear" w:color="auto" w:fill="auto"/>
                <w:hideMark/>
              </w:tcPr>
            </w:tcPrChange>
          </w:tcPr>
          <w:p w14:paraId="5B1274A0" w14:textId="0292F770" w:rsidR="00A200F2" w:rsidRPr="001E337B" w:rsidRDefault="00A200F2">
            <w:pPr>
              <w:pStyle w:val="Table"/>
              <w:widowControl w:val="0"/>
              <w:ind w:firstLine="144"/>
              <w:pPrChange w:id="2006" w:author="Daniel Stewart" w:date="2022-02-10T12:29:00Z">
                <w:pPr>
                  <w:pStyle w:val="Table"/>
                </w:pPr>
              </w:pPrChange>
            </w:pPr>
            <w:r w:rsidRPr="001E337B">
              <w:t xml:space="preserve">Channel </w:t>
            </w:r>
            <w:del w:id="2007" w:author="Daniel Stewart" w:date="2022-02-10T12:06:00Z">
              <w:r w:rsidRPr="001E337B" w:rsidDel="00351F75">
                <w:delText>P</w:delText>
              </w:r>
            </w:del>
            <w:ins w:id="2008" w:author="Daniel Stewart" w:date="2022-02-10T12:06:00Z">
              <w:r w:rsidR="00351F75">
                <w:t>p</w:t>
              </w:r>
            </w:ins>
            <w:r w:rsidRPr="001E337B">
              <w:t>roximity </w:t>
            </w:r>
          </w:p>
        </w:tc>
        <w:tc>
          <w:tcPr>
            <w:tcW w:w="5226" w:type="dxa"/>
            <w:tcBorders>
              <w:right w:val="single" w:sz="4" w:space="0" w:color="auto"/>
            </w:tcBorders>
            <w:shd w:val="clear" w:color="auto" w:fill="auto"/>
            <w:hideMark/>
            <w:tcPrChange w:id="2009" w:author="Daniel Stewart" w:date="2022-02-10T11:46:00Z">
              <w:tcPr>
                <w:tcW w:w="4301" w:type="dxa"/>
                <w:gridSpan w:val="2"/>
                <w:tcBorders>
                  <w:right w:val="single" w:sz="4" w:space="0" w:color="auto"/>
                </w:tcBorders>
                <w:shd w:val="clear" w:color="auto" w:fill="auto"/>
                <w:hideMark/>
              </w:tcPr>
            </w:tcPrChange>
          </w:tcPr>
          <w:p w14:paraId="4C15A034" w14:textId="3717844E" w:rsidR="00A200F2" w:rsidRDefault="00A200F2">
            <w:pPr>
              <w:pStyle w:val="Table"/>
              <w:widowControl w:val="0"/>
              <w:ind w:left="126" w:right="145"/>
              <w:jc w:val="both"/>
              <w:rPr>
                <w:ins w:id="2010" w:author="Daniel Stewart" w:date="2022-02-10T11:45:00Z"/>
              </w:rPr>
              <w:pPrChange w:id="2011" w:author="Daniel Stewart" w:date="2022-02-10T12:29:00Z">
                <w:pPr>
                  <w:pStyle w:val="Table"/>
                  <w:ind w:left="126"/>
                </w:pPr>
              </w:pPrChange>
            </w:pPr>
            <w:r w:rsidRPr="001E337B">
              <w:t>The least distance from a plot centre to a major channel, measured using the GRASS toolbox in QGIS (GRASS 7.8.6</w:t>
            </w:r>
            <w:del w:id="2012" w:author="Daniel Stewart" w:date="2022-02-10T12:03:00Z">
              <w:r w:rsidRPr="001E337B" w:rsidDel="001E4EE5">
                <w:delText>; QGIS 3.20</w:delText>
              </w:r>
            </w:del>
            <w:r w:rsidRPr="001E337B">
              <w:t>). </w:t>
            </w:r>
          </w:p>
          <w:p w14:paraId="08209343" w14:textId="77777777" w:rsidR="009867C7" w:rsidRDefault="009867C7">
            <w:pPr>
              <w:pStyle w:val="Table"/>
              <w:widowControl w:val="0"/>
              <w:ind w:left="126" w:right="145"/>
              <w:jc w:val="both"/>
              <w:rPr>
                <w:ins w:id="2013" w:author="Daniel Stewart" w:date="2022-02-10T11:45:00Z"/>
              </w:rPr>
              <w:pPrChange w:id="2014" w:author="Daniel Stewart" w:date="2022-02-10T12:29:00Z">
                <w:pPr>
                  <w:pStyle w:val="Table"/>
                  <w:ind w:left="126"/>
                </w:pPr>
              </w:pPrChange>
            </w:pPr>
          </w:p>
          <w:p w14:paraId="6E110BAB" w14:textId="401A4D56" w:rsidR="009867C7" w:rsidRPr="001E337B" w:rsidRDefault="009867C7">
            <w:pPr>
              <w:pStyle w:val="Table"/>
              <w:widowControl w:val="0"/>
              <w:ind w:left="126" w:right="145"/>
              <w:jc w:val="both"/>
              <w:pPrChange w:id="2015" w:author="Daniel Stewart" w:date="2022-02-10T12:29:00Z">
                <w:pPr>
                  <w:pStyle w:val="Table"/>
                </w:pPr>
              </w:pPrChange>
            </w:pPr>
          </w:p>
        </w:tc>
      </w:tr>
      <w:tr w:rsidR="009867C7" w:rsidRPr="001E337B" w14:paraId="5E67F545" w14:textId="77777777" w:rsidTr="009867C7">
        <w:trPr>
          <w:jc w:val="center"/>
          <w:trPrChange w:id="2016"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17"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6D86220" w14:textId="77777777" w:rsidR="00A200F2" w:rsidRPr="001E337B" w:rsidRDefault="00A200F2">
            <w:pPr>
              <w:pStyle w:val="Table"/>
              <w:widowControl w:val="0"/>
              <w:pPrChange w:id="2018" w:author="Daniel Stewart" w:date="2022-02-10T12:29:00Z">
                <w:pPr>
                  <w:pStyle w:val="Table"/>
                </w:pPr>
              </w:pPrChange>
            </w:pPr>
          </w:p>
        </w:tc>
        <w:tc>
          <w:tcPr>
            <w:tcW w:w="2571" w:type="dxa"/>
            <w:tcBorders>
              <w:left w:val="single" w:sz="4" w:space="0" w:color="auto"/>
            </w:tcBorders>
            <w:shd w:val="clear" w:color="auto" w:fill="auto"/>
            <w:hideMark/>
            <w:tcPrChange w:id="2019" w:author="Daniel Stewart" w:date="2022-02-10T11:46:00Z">
              <w:tcPr>
                <w:tcW w:w="2571" w:type="dxa"/>
                <w:gridSpan w:val="2"/>
                <w:tcBorders>
                  <w:left w:val="single" w:sz="4" w:space="0" w:color="auto"/>
                </w:tcBorders>
                <w:shd w:val="clear" w:color="auto" w:fill="auto"/>
                <w:hideMark/>
              </w:tcPr>
            </w:tcPrChange>
          </w:tcPr>
          <w:p w14:paraId="163950A0" w14:textId="77777777" w:rsidR="00A200F2" w:rsidRPr="001E337B" w:rsidRDefault="00A200F2">
            <w:pPr>
              <w:pStyle w:val="Table"/>
              <w:widowControl w:val="0"/>
              <w:ind w:firstLine="144"/>
              <w:pPrChange w:id="2020" w:author="Daniel Stewart" w:date="2022-02-10T12:29:00Z">
                <w:pPr>
                  <w:pStyle w:val="Table"/>
                </w:pPr>
              </w:pPrChange>
            </w:pPr>
            <w:r w:rsidRPr="001E337B">
              <w:t>Reference </w:t>
            </w:r>
          </w:p>
        </w:tc>
        <w:tc>
          <w:tcPr>
            <w:tcW w:w="5226" w:type="dxa"/>
            <w:tcBorders>
              <w:right w:val="single" w:sz="4" w:space="0" w:color="auto"/>
            </w:tcBorders>
            <w:shd w:val="clear" w:color="auto" w:fill="auto"/>
            <w:hideMark/>
            <w:tcPrChange w:id="2021" w:author="Daniel Stewart" w:date="2022-02-10T11:46:00Z">
              <w:tcPr>
                <w:tcW w:w="4301" w:type="dxa"/>
                <w:gridSpan w:val="2"/>
                <w:tcBorders>
                  <w:right w:val="single" w:sz="4" w:space="0" w:color="auto"/>
                </w:tcBorders>
                <w:shd w:val="clear" w:color="auto" w:fill="auto"/>
                <w:hideMark/>
              </w:tcPr>
            </w:tcPrChange>
          </w:tcPr>
          <w:p w14:paraId="2FC37EF0" w14:textId="5E2CF40F" w:rsidR="00A200F2" w:rsidRDefault="00A200F2">
            <w:pPr>
              <w:pStyle w:val="Table"/>
              <w:widowControl w:val="0"/>
              <w:ind w:left="126" w:right="145"/>
              <w:jc w:val="both"/>
              <w:rPr>
                <w:ins w:id="2022" w:author="Daniel Stewart" w:date="2022-02-10T11:45:00Z"/>
              </w:rPr>
              <w:pPrChange w:id="2023" w:author="Daniel Stewart" w:date="2022-02-10T12:29:00Z">
                <w:pPr>
                  <w:pStyle w:val="Table"/>
                  <w:ind w:left="126"/>
                </w:pPr>
              </w:pPrChange>
            </w:pPr>
            <w:r w:rsidRPr="001E337B">
              <w:t xml:space="preserve">Indicates whether </w:t>
            </w:r>
            <w:ins w:id="2024" w:author="Daniel Stewart" w:date="2022-02-10T12:03:00Z">
              <w:r w:rsidR="001E4EE5">
                <w:t xml:space="preserve">a given plot </w:t>
              </w:r>
            </w:ins>
            <w:ins w:id="2025" w:author="Daniel Stewart" w:date="2022-02-10T12:04:00Z">
              <w:r w:rsidR="001E4EE5">
                <w:t>is in</w:t>
              </w:r>
            </w:ins>
            <w:ins w:id="2026" w:author="Daniel Stewart" w:date="2022-02-10T12:03:00Z">
              <w:r w:rsidR="001E4EE5">
                <w:t xml:space="preserve"> </w:t>
              </w:r>
            </w:ins>
            <w:del w:id="2027" w:author="Daniel Stewart" w:date="2022-02-10T12:03:00Z">
              <w:r w:rsidRPr="001E337B" w:rsidDel="001E4EE5">
                <w:delText xml:space="preserve">the site is </w:delText>
              </w:r>
            </w:del>
            <w:r w:rsidRPr="001E337B">
              <w:t>a created marsh or</w:t>
            </w:r>
            <w:del w:id="2028" w:author="Daniel Stewart" w:date="2022-02-10T12:03:00Z">
              <w:r w:rsidRPr="001E337B" w:rsidDel="001E4EE5">
                <w:delText xml:space="preserve"> a</w:delText>
              </w:r>
            </w:del>
            <w:r w:rsidRPr="001E337B">
              <w:t xml:space="preserve"> reference </w:t>
            </w:r>
            <w:del w:id="2029" w:author="Daniel Stewart" w:date="2022-02-10T12:03:00Z">
              <w:r w:rsidRPr="001E337B" w:rsidDel="001E4EE5">
                <w:delText xml:space="preserve">(natural) </w:delText>
              </w:r>
            </w:del>
            <w:r w:rsidRPr="001E337B">
              <w:t>marsh. </w:t>
            </w:r>
          </w:p>
          <w:p w14:paraId="1522E360" w14:textId="77777777" w:rsidR="009867C7" w:rsidRDefault="009867C7">
            <w:pPr>
              <w:pStyle w:val="Table"/>
              <w:widowControl w:val="0"/>
              <w:ind w:left="126" w:right="145"/>
              <w:jc w:val="both"/>
              <w:rPr>
                <w:ins w:id="2030" w:author="Daniel Stewart" w:date="2022-02-10T11:45:00Z"/>
              </w:rPr>
              <w:pPrChange w:id="2031" w:author="Daniel Stewart" w:date="2022-02-10T12:29:00Z">
                <w:pPr>
                  <w:pStyle w:val="Table"/>
                  <w:ind w:left="126"/>
                </w:pPr>
              </w:pPrChange>
            </w:pPr>
          </w:p>
          <w:p w14:paraId="2FD6CC4A" w14:textId="3AFDA584" w:rsidR="009867C7" w:rsidRPr="001E337B" w:rsidRDefault="009867C7">
            <w:pPr>
              <w:pStyle w:val="Table"/>
              <w:widowControl w:val="0"/>
              <w:ind w:left="126" w:right="145"/>
              <w:jc w:val="both"/>
              <w:pPrChange w:id="2032" w:author="Daniel Stewart" w:date="2022-02-10T12:29:00Z">
                <w:pPr>
                  <w:pStyle w:val="Table"/>
                </w:pPr>
              </w:pPrChange>
            </w:pPr>
          </w:p>
        </w:tc>
      </w:tr>
      <w:tr w:rsidR="009867C7" w:rsidRPr="001E337B" w14:paraId="415DCE3D" w14:textId="77777777" w:rsidTr="009867C7">
        <w:trPr>
          <w:jc w:val="center"/>
          <w:trPrChange w:id="2033"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34"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55392F5B" w14:textId="77777777" w:rsidR="00A200F2" w:rsidRPr="001E337B" w:rsidRDefault="00A200F2">
            <w:pPr>
              <w:pStyle w:val="Table"/>
              <w:widowControl w:val="0"/>
              <w:pPrChange w:id="2035" w:author="Daniel Stewart" w:date="2022-02-10T12:29:00Z">
                <w:pPr>
                  <w:pStyle w:val="Table"/>
                </w:pPr>
              </w:pPrChange>
            </w:pPr>
          </w:p>
        </w:tc>
        <w:tc>
          <w:tcPr>
            <w:tcW w:w="2571" w:type="dxa"/>
            <w:tcBorders>
              <w:left w:val="single" w:sz="4" w:space="0" w:color="auto"/>
            </w:tcBorders>
            <w:shd w:val="clear" w:color="auto" w:fill="auto"/>
            <w:hideMark/>
            <w:tcPrChange w:id="2036" w:author="Daniel Stewart" w:date="2022-02-10T11:46:00Z">
              <w:tcPr>
                <w:tcW w:w="2571" w:type="dxa"/>
                <w:gridSpan w:val="2"/>
                <w:tcBorders>
                  <w:left w:val="single" w:sz="4" w:space="0" w:color="auto"/>
                </w:tcBorders>
                <w:shd w:val="clear" w:color="auto" w:fill="auto"/>
                <w:hideMark/>
              </w:tcPr>
            </w:tcPrChange>
          </w:tcPr>
          <w:p w14:paraId="0DDAA75B" w14:textId="751AF99E" w:rsidR="00A200F2" w:rsidRPr="001E337B" w:rsidRDefault="002432A4">
            <w:pPr>
              <w:pStyle w:val="Table"/>
              <w:widowControl w:val="0"/>
              <w:ind w:firstLine="144"/>
              <w:pPrChange w:id="2037" w:author="Daniel Stewart" w:date="2022-02-10T12:29:00Z">
                <w:pPr>
                  <w:pStyle w:val="Table"/>
                </w:pPr>
              </w:pPrChange>
            </w:pPr>
            <w:ins w:id="2038" w:author="Daniel Stewart" w:date="2022-02-09T11:50:00Z">
              <w:r>
                <w:t xml:space="preserve">Closed </w:t>
              </w:r>
            </w:ins>
            <w:ins w:id="2039" w:author="Daniel Stewart" w:date="2022-02-10T12:06:00Z">
              <w:r w:rsidR="00351F75">
                <w:t>e</w:t>
              </w:r>
            </w:ins>
            <w:ins w:id="2040" w:author="Daniel Stewart" w:date="2022-02-09T11:50:00Z">
              <w:r>
                <w:t>mbayment</w:t>
              </w:r>
            </w:ins>
            <w:del w:id="2041" w:author="Daniel Stewart" w:date="2022-02-09T11:50:00Z">
              <w:r w:rsidR="00A200F2" w:rsidRPr="001E337B" w:rsidDel="002432A4">
                <w:delText>Inland Basin </w:delText>
              </w:r>
            </w:del>
          </w:p>
        </w:tc>
        <w:tc>
          <w:tcPr>
            <w:tcW w:w="5226" w:type="dxa"/>
            <w:tcBorders>
              <w:right w:val="single" w:sz="4" w:space="0" w:color="auto"/>
            </w:tcBorders>
            <w:shd w:val="clear" w:color="auto" w:fill="auto"/>
            <w:hideMark/>
            <w:tcPrChange w:id="2042" w:author="Daniel Stewart" w:date="2022-02-10T11:46:00Z">
              <w:tcPr>
                <w:tcW w:w="4301" w:type="dxa"/>
                <w:gridSpan w:val="2"/>
                <w:tcBorders>
                  <w:right w:val="single" w:sz="4" w:space="0" w:color="auto"/>
                </w:tcBorders>
                <w:shd w:val="clear" w:color="auto" w:fill="auto"/>
                <w:hideMark/>
              </w:tcPr>
            </w:tcPrChange>
          </w:tcPr>
          <w:p w14:paraId="59C742B1" w14:textId="59279FA1" w:rsidR="00A200F2" w:rsidRDefault="00A200F2">
            <w:pPr>
              <w:pStyle w:val="Table"/>
              <w:widowControl w:val="0"/>
              <w:ind w:left="126" w:right="145"/>
              <w:jc w:val="both"/>
              <w:rPr>
                <w:ins w:id="2043" w:author="Daniel Stewart" w:date="2022-02-10T11:45:00Z"/>
              </w:rPr>
              <w:pPrChange w:id="2044" w:author="Daniel Stewart" w:date="2022-02-10T12:29:00Z">
                <w:pPr>
                  <w:pStyle w:val="Table"/>
                  <w:ind w:left="126"/>
                </w:pPr>
              </w:pPrChange>
            </w:pPr>
            <w:r w:rsidRPr="001E337B">
              <w:t xml:space="preserve">Distinguishes between </w:t>
            </w:r>
            <w:ins w:id="2045" w:author="Daniel Stewart" w:date="2022-02-09T11:50:00Z">
              <w:r w:rsidR="002432A4">
                <w:t>closed embayment</w:t>
              </w:r>
            </w:ins>
            <w:del w:id="2046" w:author="Daniel Stewart" w:date="2022-02-09T11:50:00Z">
              <w:r w:rsidRPr="001E337B" w:rsidDel="002432A4">
                <w:delText>inland created</w:delText>
              </w:r>
            </w:del>
            <w:r w:rsidRPr="001E337B">
              <w:t xml:space="preserve"> marshes and those </w:t>
            </w:r>
            <w:ins w:id="2047" w:author="Daniel Stewart" w:date="2022-02-09T11:50:00Z">
              <w:r w:rsidR="002432A4">
                <w:t xml:space="preserve">along </w:t>
              </w:r>
            </w:ins>
            <w:del w:id="2048" w:author="Daniel Stewart" w:date="2022-02-09T11:50:00Z">
              <w:r w:rsidRPr="001E337B" w:rsidDel="002432A4">
                <w:delText xml:space="preserve">directly on </w:delText>
              </w:r>
            </w:del>
            <w:r w:rsidRPr="001E337B">
              <w:t>the river edge, exposed to riverine forces. </w:t>
            </w:r>
          </w:p>
          <w:p w14:paraId="6023CD36" w14:textId="77777777" w:rsidR="009867C7" w:rsidRDefault="009867C7">
            <w:pPr>
              <w:pStyle w:val="Table"/>
              <w:widowControl w:val="0"/>
              <w:ind w:left="126" w:right="145"/>
              <w:jc w:val="both"/>
              <w:rPr>
                <w:ins w:id="2049" w:author="Daniel Stewart" w:date="2022-02-10T11:45:00Z"/>
              </w:rPr>
              <w:pPrChange w:id="2050" w:author="Daniel Stewart" w:date="2022-02-10T12:29:00Z">
                <w:pPr>
                  <w:pStyle w:val="Table"/>
                  <w:ind w:left="126"/>
                </w:pPr>
              </w:pPrChange>
            </w:pPr>
          </w:p>
          <w:p w14:paraId="1852F3C0" w14:textId="53EA2CD8" w:rsidR="009867C7" w:rsidRPr="001E337B" w:rsidRDefault="009867C7">
            <w:pPr>
              <w:pStyle w:val="Table"/>
              <w:widowControl w:val="0"/>
              <w:ind w:left="126" w:right="145"/>
              <w:jc w:val="both"/>
              <w:pPrChange w:id="2051" w:author="Daniel Stewart" w:date="2022-02-10T12:29:00Z">
                <w:pPr>
                  <w:pStyle w:val="Table"/>
                </w:pPr>
              </w:pPrChange>
            </w:pPr>
          </w:p>
        </w:tc>
      </w:tr>
      <w:tr w:rsidR="009867C7" w:rsidRPr="001E337B" w14:paraId="21F2E621" w14:textId="77777777" w:rsidTr="009867C7">
        <w:trPr>
          <w:jc w:val="center"/>
          <w:trPrChange w:id="2052"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53"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46BDCA8F" w14:textId="77777777" w:rsidR="00A200F2" w:rsidRPr="001E337B" w:rsidRDefault="00A200F2">
            <w:pPr>
              <w:pStyle w:val="Table"/>
              <w:widowControl w:val="0"/>
              <w:pPrChange w:id="2054" w:author="Daniel Stewart" w:date="2022-02-10T12:29:00Z">
                <w:pPr>
                  <w:pStyle w:val="Table"/>
                </w:pPr>
              </w:pPrChange>
            </w:pPr>
          </w:p>
        </w:tc>
        <w:tc>
          <w:tcPr>
            <w:tcW w:w="2571" w:type="dxa"/>
            <w:tcBorders>
              <w:left w:val="single" w:sz="4" w:space="0" w:color="auto"/>
            </w:tcBorders>
            <w:shd w:val="clear" w:color="auto" w:fill="auto"/>
            <w:hideMark/>
            <w:tcPrChange w:id="2055" w:author="Daniel Stewart" w:date="2022-02-10T11:46:00Z">
              <w:tcPr>
                <w:tcW w:w="2571" w:type="dxa"/>
                <w:gridSpan w:val="2"/>
                <w:tcBorders>
                  <w:left w:val="single" w:sz="4" w:space="0" w:color="auto"/>
                </w:tcBorders>
                <w:shd w:val="clear" w:color="auto" w:fill="auto"/>
                <w:hideMark/>
              </w:tcPr>
            </w:tcPrChange>
          </w:tcPr>
          <w:p w14:paraId="7A10A5F7" w14:textId="207A9DF9" w:rsidR="00A200F2" w:rsidRPr="001E337B" w:rsidRDefault="00A200F2">
            <w:pPr>
              <w:pStyle w:val="Table"/>
              <w:widowControl w:val="0"/>
              <w:ind w:firstLine="144"/>
              <w:pPrChange w:id="2056" w:author="Daniel Stewart" w:date="2022-02-10T12:29:00Z">
                <w:pPr>
                  <w:pStyle w:val="Table"/>
                </w:pPr>
              </w:pPrChange>
            </w:pPr>
            <w:r w:rsidRPr="001E337B">
              <w:t xml:space="preserve">Project </w:t>
            </w:r>
            <w:del w:id="2057" w:author="Daniel Stewart" w:date="2022-02-10T12:06:00Z">
              <w:r w:rsidRPr="001E337B" w:rsidDel="00351F75">
                <w:delText>A</w:delText>
              </w:r>
            </w:del>
            <w:ins w:id="2058" w:author="Daniel Stewart" w:date="2022-02-10T12:06:00Z">
              <w:r w:rsidR="00351F75">
                <w:t>a</w:t>
              </w:r>
            </w:ins>
            <w:r w:rsidRPr="001E337B">
              <w:t>ge </w:t>
            </w:r>
          </w:p>
        </w:tc>
        <w:tc>
          <w:tcPr>
            <w:tcW w:w="5226" w:type="dxa"/>
            <w:tcBorders>
              <w:right w:val="single" w:sz="4" w:space="0" w:color="auto"/>
            </w:tcBorders>
            <w:shd w:val="clear" w:color="auto" w:fill="auto"/>
            <w:hideMark/>
            <w:tcPrChange w:id="2059" w:author="Daniel Stewart" w:date="2022-02-10T11:46:00Z">
              <w:tcPr>
                <w:tcW w:w="4301" w:type="dxa"/>
                <w:gridSpan w:val="2"/>
                <w:tcBorders>
                  <w:right w:val="single" w:sz="4" w:space="0" w:color="auto"/>
                </w:tcBorders>
                <w:shd w:val="clear" w:color="auto" w:fill="auto"/>
                <w:hideMark/>
              </w:tcPr>
            </w:tcPrChange>
          </w:tcPr>
          <w:p w14:paraId="316026B4" w14:textId="6947F005" w:rsidR="00A200F2" w:rsidRDefault="00A200F2">
            <w:pPr>
              <w:pStyle w:val="Table"/>
              <w:widowControl w:val="0"/>
              <w:ind w:left="126" w:right="145"/>
              <w:jc w:val="both"/>
              <w:rPr>
                <w:ins w:id="2060" w:author="Daniel Stewart" w:date="2022-02-10T11:45:00Z"/>
              </w:rPr>
              <w:pPrChange w:id="2061" w:author="Daniel Stewart" w:date="2022-02-10T12:29:00Z">
                <w:pPr>
                  <w:pStyle w:val="Table"/>
                  <w:ind w:left="126"/>
                </w:pPr>
              </w:pPrChange>
            </w:pPr>
            <w:r w:rsidRPr="001E337B">
              <w:t>Years since project completion</w:t>
            </w:r>
            <w:del w:id="2062" w:author="Daniel Stewart" w:date="2022-02-10T12:05:00Z">
              <w:r w:rsidRPr="001E337B" w:rsidDel="00351F75">
                <w:delText xml:space="preserve"> at time of sampling</w:delText>
              </w:r>
            </w:del>
            <w:r w:rsidRPr="001E337B">
              <w:t>. </w:t>
            </w:r>
            <w:ins w:id="2063" w:author="Daniel Stewart" w:date="2022-02-10T12:04:00Z">
              <w:r w:rsidR="001E4EE5">
                <w:t>For the recession model, all project ages w</w:t>
              </w:r>
              <w:r w:rsidR="00351F75">
                <w:t>ere</w:t>
              </w:r>
            </w:ins>
            <w:ins w:id="2064" w:author="Daniel Stewart" w:date="2022-02-10T12:05:00Z">
              <w:r w:rsidR="00351F75">
                <w:t xml:space="preserve"> measured from the year </w:t>
              </w:r>
            </w:ins>
            <w:ins w:id="2065" w:author="Daniel Stewart" w:date="2022-02-10T12:04:00Z">
              <w:r w:rsidR="00351F75">
                <w:t>202</w:t>
              </w:r>
            </w:ins>
            <w:ins w:id="2066" w:author="Daniel Stewart" w:date="2022-02-10T12:05:00Z">
              <w:r w:rsidR="00351F75">
                <w:t>2</w:t>
              </w:r>
            </w:ins>
            <w:ins w:id="2067" w:author="Daniel Stewart" w:date="2022-02-10T12:04:00Z">
              <w:r w:rsidR="00351F75">
                <w:t>.</w:t>
              </w:r>
            </w:ins>
            <w:ins w:id="2068" w:author="Daniel Stewart" w:date="2022-02-10T12:05:00Z">
              <w:r w:rsidR="00351F75">
                <w:t xml:space="preserve"> Plot-based models were based on the </w:t>
              </w:r>
            </w:ins>
            <w:ins w:id="2069" w:author="Daniel Stewart" w:date="2022-02-10T12:06:00Z">
              <w:r w:rsidR="00351F75">
                <w:t xml:space="preserve">age at time </w:t>
              </w:r>
            </w:ins>
            <w:ins w:id="2070" w:author="Daniel Stewart" w:date="2022-02-10T12:05:00Z">
              <w:r w:rsidR="00351F75">
                <w:t xml:space="preserve">of </w:t>
              </w:r>
            </w:ins>
            <w:ins w:id="2071" w:author="Daniel Stewart" w:date="2022-02-10T12:06:00Z">
              <w:r w:rsidR="00351F75">
                <w:t>sampling, which</w:t>
              </w:r>
            </w:ins>
            <w:ins w:id="2072" w:author="Daniel Stewart" w:date="2022-02-10T12:05:00Z">
              <w:r w:rsidR="00351F75">
                <w:t xml:space="preserve"> was either </w:t>
              </w:r>
            </w:ins>
            <w:ins w:id="2073" w:author="Daniel Stewart" w:date="2022-02-10T12:06:00Z">
              <w:r w:rsidR="00351F75">
                <w:t xml:space="preserve">2015 or 2021. </w:t>
              </w:r>
            </w:ins>
          </w:p>
          <w:p w14:paraId="0F0AE945" w14:textId="77777777" w:rsidR="009867C7" w:rsidRDefault="009867C7">
            <w:pPr>
              <w:pStyle w:val="Table"/>
              <w:widowControl w:val="0"/>
              <w:ind w:left="126" w:right="145"/>
              <w:jc w:val="both"/>
              <w:rPr>
                <w:ins w:id="2074" w:author="Daniel Stewart" w:date="2022-02-10T11:45:00Z"/>
              </w:rPr>
              <w:pPrChange w:id="2075" w:author="Daniel Stewart" w:date="2022-02-10T12:29:00Z">
                <w:pPr>
                  <w:pStyle w:val="Table"/>
                  <w:ind w:left="126"/>
                </w:pPr>
              </w:pPrChange>
            </w:pPr>
          </w:p>
          <w:p w14:paraId="6BBBE2A6" w14:textId="7149A587" w:rsidR="009867C7" w:rsidRPr="001E337B" w:rsidRDefault="009867C7">
            <w:pPr>
              <w:pStyle w:val="Table"/>
              <w:widowControl w:val="0"/>
              <w:ind w:left="126" w:right="145"/>
              <w:jc w:val="both"/>
              <w:pPrChange w:id="2076" w:author="Daniel Stewart" w:date="2022-02-10T12:29:00Z">
                <w:pPr>
                  <w:pStyle w:val="Table"/>
                </w:pPr>
              </w:pPrChange>
            </w:pPr>
          </w:p>
        </w:tc>
      </w:tr>
      <w:tr w:rsidR="009867C7" w:rsidRPr="001E337B" w14:paraId="542A5C68" w14:textId="77777777" w:rsidTr="009867C7">
        <w:trPr>
          <w:jc w:val="center"/>
          <w:trPrChange w:id="2077"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78"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E734225" w14:textId="77777777" w:rsidR="00A200F2" w:rsidRPr="001E337B" w:rsidRDefault="00A200F2">
            <w:pPr>
              <w:pStyle w:val="Table"/>
              <w:widowControl w:val="0"/>
              <w:pPrChange w:id="2079" w:author="Daniel Stewart" w:date="2022-02-10T12:29:00Z">
                <w:pPr>
                  <w:pStyle w:val="Table"/>
                </w:pPr>
              </w:pPrChange>
            </w:pPr>
          </w:p>
        </w:tc>
        <w:tc>
          <w:tcPr>
            <w:tcW w:w="2571" w:type="dxa"/>
            <w:tcBorders>
              <w:left w:val="single" w:sz="4" w:space="0" w:color="auto"/>
            </w:tcBorders>
            <w:shd w:val="clear" w:color="auto" w:fill="auto"/>
            <w:hideMark/>
            <w:tcPrChange w:id="2080" w:author="Daniel Stewart" w:date="2022-02-10T11:46:00Z">
              <w:tcPr>
                <w:tcW w:w="2571" w:type="dxa"/>
                <w:gridSpan w:val="2"/>
                <w:tcBorders>
                  <w:left w:val="single" w:sz="4" w:space="0" w:color="auto"/>
                </w:tcBorders>
                <w:shd w:val="clear" w:color="auto" w:fill="auto"/>
                <w:hideMark/>
              </w:tcPr>
            </w:tcPrChange>
          </w:tcPr>
          <w:p w14:paraId="26BD948E" w14:textId="692B4569" w:rsidR="00A200F2" w:rsidRPr="001E337B" w:rsidRDefault="00A200F2">
            <w:pPr>
              <w:pStyle w:val="Table"/>
              <w:widowControl w:val="0"/>
              <w:ind w:firstLine="144"/>
              <w:pPrChange w:id="2081" w:author="Daniel Stewart" w:date="2022-02-10T12:29:00Z">
                <w:pPr>
                  <w:pStyle w:val="Table"/>
                </w:pPr>
              </w:pPrChange>
            </w:pPr>
            <w:r w:rsidRPr="001E337B">
              <w:t xml:space="preserve">Percent </w:t>
            </w:r>
            <w:del w:id="2082" w:author="Daniel Stewart" w:date="2022-02-10T12:06:00Z">
              <w:r w:rsidRPr="001E337B" w:rsidDel="00351F75">
                <w:delText>E</w:delText>
              </w:r>
            </w:del>
            <w:ins w:id="2083" w:author="Daniel Stewart" w:date="2022-02-10T12:06:00Z">
              <w:r w:rsidR="00351F75">
                <w:t>e</w:t>
              </w:r>
            </w:ins>
            <w:r w:rsidRPr="001E337B">
              <w:t>dge </w:t>
            </w:r>
          </w:p>
        </w:tc>
        <w:tc>
          <w:tcPr>
            <w:tcW w:w="5226" w:type="dxa"/>
            <w:tcBorders>
              <w:right w:val="single" w:sz="4" w:space="0" w:color="auto"/>
            </w:tcBorders>
            <w:shd w:val="clear" w:color="auto" w:fill="auto"/>
            <w:hideMark/>
            <w:tcPrChange w:id="2084" w:author="Daniel Stewart" w:date="2022-02-10T11:46:00Z">
              <w:tcPr>
                <w:tcW w:w="4301" w:type="dxa"/>
                <w:gridSpan w:val="2"/>
                <w:tcBorders>
                  <w:right w:val="single" w:sz="4" w:space="0" w:color="auto"/>
                </w:tcBorders>
                <w:shd w:val="clear" w:color="auto" w:fill="auto"/>
                <w:hideMark/>
              </w:tcPr>
            </w:tcPrChange>
          </w:tcPr>
          <w:p w14:paraId="4F10ABE9" w14:textId="2CE8DD20" w:rsidR="00A200F2" w:rsidRDefault="00A200F2">
            <w:pPr>
              <w:pStyle w:val="Table"/>
              <w:widowControl w:val="0"/>
              <w:ind w:left="126" w:right="145"/>
              <w:jc w:val="both"/>
              <w:rPr>
                <w:ins w:id="2085" w:author="Daniel Stewart" w:date="2022-02-10T11:45:00Z"/>
              </w:rPr>
              <w:pPrChange w:id="2086" w:author="Daniel Stewart" w:date="2022-02-10T12:29:00Z">
                <w:pPr>
                  <w:pStyle w:val="Table"/>
                  <w:ind w:left="126"/>
                </w:pPr>
              </w:pPrChange>
            </w:pPr>
            <w:r w:rsidRPr="001E337B">
              <w:t>The proportion of a project area that is within 5 m of the channel edge, measured using</w:t>
            </w:r>
            <w:ins w:id="2087" w:author="Daniel Stewart" w:date="2022-02-09T11:49:00Z">
              <w:r w:rsidR="002432A4">
                <w:t xml:space="preserve"> the buffer geoprocessing tool in</w:t>
              </w:r>
            </w:ins>
            <w:r w:rsidRPr="001E337B">
              <w:t xml:space="preserve"> QGIS</w:t>
            </w:r>
            <w:ins w:id="2088" w:author="Daniel Stewart" w:date="2022-02-09T11:49:00Z">
              <w:r w:rsidR="002432A4">
                <w:t>.</w:t>
              </w:r>
            </w:ins>
            <w:del w:id="2089" w:author="Daniel Stewart" w:date="2022-02-09T11:49:00Z">
              <w:r w:rsidRPr="001E337B" w:rsidDel="002432A4">
                <w:delText xml:space="preserve"> measurement tools.</w:delText>
              </w:r>
            </w:del>
            <w:r w:rsidRPr="001E337B">
              <w:t> </w:t>
            </w:r>
          </w:p>
          <w:p w14:paraId="7C77E505" w14:textId="77777777" w:rsidR="009867C7" w:rsidRDefault="009867C7">
            <w:pPr>
              <w:pStyle w:val="Table"/>
              <w:widowControl w:val="0"/>
              <w:ind w:left="126" w:right="145"/>
              <w:jc w:val="both"/>
              <w:rPr>
                <w:ins w:id="2090" w:author="Daniel Stewart" w:date="2022-02-10T11:45:00Z"/>
              </w:rPr>
              <w:pPrChange w:id="2091" w:author="Daniel Stewart" w:date="2022-02-10T12:29:00Z">
                <w:pPr>
                  <w:pStyle w:val="Table"/>
                  <w:ind w:left="126"/>
                </w:pPr>
              </w:pPrChange>
            </w:pPr>
          </w:p>
          <w:p w14:paraId="51F8E307" w14:textId="03257546" w:rsidR="009867C7" w:rsidRPr="001E337B" w:rsidRDefault="009867C7">
            <w:pPr>
              <w:pStyle w:val="Table"/>
              <w:widowControl w:val="0"/>
              <w:ind w:left="126" w:right="145"/>
              <w:jc w:val="both"/>
              <w:pPrChange w:id="2092" w:author="Daniel Stewart" w:date="2022-02-10T12:29:00Z">
                <w:pPr>
                  <w:pStyle w:val="Table"/>
                </w:pPr>
              </w:pPrChange>
            </w:pPr>
          </w:p>
        </w:tc>
      </w:tr>
      <w:tr w:rsidR="009867C7" w:rsidRPr="001E337B" w14:paraId="199209E9" w14:textId="77777777" w:rsidTr="009867C7">
        <w:trPr>
          <w:jc w:val="center"/>
          <w:trPrChange w:id="2093"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094"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827EBF4" w14:textId="77777777" w:rsidR="00A200F2" w:rsidRPr="001E337B" w:rsidRDefault="00A200F2">
            <w:pPr>
              <w:pStyle w:val="Table"/>
              <w:widowControl w:val="0"/>
              <w:pPrChange w:id="2095" w:author="Daniel Stewart" w:date="2022-02-10T12:29:00Z">
                <w:pPr>
                  <w:pStyle w:val="Table"/>
                </w:pPr>
              </w:pPrChange>
            </w:pPr>
          </w:p>
        </w:tc>
        <w:tc>
          <w:tcPr>
            <w:tcW w:w="2571" w:type="dxa"/>
            <w:tcBorders>
              <w:left w:val="single" w:sz="4" w:space="0" w:color="auto"/>
            </w:tcBorders>
            <w:shd w:val="clear" w:color="auto" w:fill="auto"/>
            <w:hideMark/>
            <w:tcPrChange w:id="2096" w:author="Daniel Stewart" w:date="2022-02-10T11:46:00Z">
              <w:tcPr>
                <w:tcW w:w="2571" w:type="dxa"/>
                <w:gridSpan w:val="2"/>
                <w:tcBorders>
                  <w:left w:val="single" w:sz="4" w:space="0" w:color="auto"/>
                </w:tcBorders>
                <w:shd w:val="clear" w:color="auto" w:fill="auto"/>
                <w:hideMark/>
              </w:tcPr>
            </w:tcPrChange>
          </w:tcPr>
          <w:p w14:paraId="2E93D83E" w14:textId="77777777" w:rsidR="00A200F2" w:rsidRPr="001E337B" w:rsidRDefault="00A200F2">
            <w:pPr>
              <w:pStyle w:val="Table"/>
              <w:widowControl w:val="0"/>
              <w:ind w:firstLine="144"/>
              <w:pPrChange w:id="2097" w:author="Daniel Stewart" w:date="2022-02-10T12:29:00Z">
                <w:pPr>
                  <w:pStyle w:val="Table"/>
                </w:pPr>
              </w:pPrChange>
            </w:pPr>
            <w:r w:rsidRPr="001E337B">
              <w:t>Size </w:t>
            </w:r>
          </w:p>
        </w:tc>
        <w:tc>
          <w:tcPr>
            <w:tcW w:w="5226" w:type="dxa"/>
            <w:tcBorders>
              <w:right w:val="single" w:sz="4" w:space="0" w:color="auto"/>
            </w:tcBorders>
            <w:shd w:val="clear" w:color="auto" w:fill="auto"/>
            <w:hideMark/>
            <w:tcPrChange w:id="2098" w:author="Daniel Stewart" w:date="2022-02-10T11:46:00Z">
              <w:tcPr>
                <w:tcW w:w="4301" w:type="dxa"/>
                <w:gridSpan w:val="2"/>
                <w:tcBorders>
                  <w:right w:val="single" w:sz="4" w:space="0" w:color="auto"/>
                </w:tcBorders>
                <w:shd w:val="clear" w:color="auto" w:fill="auto"/>
                <w:hideMark/>
              </w:tcPr>
            </w:tcPrChange>
          </w:tcPr>
          <w:p w14:paraId="3C82FCB0" w14:textId="66654E7A" w:rsidR="00A200F2" w:rsidRDefault="00A200F2">
            <w:pPr>
              <w:pStyle w:val="Table"/>
              <w:widowControl w:val="0"/>
              <w:ind w:left="126" w:right="145"/>
              <w:jc w:val="both"/>
              <w:rPr>
                <w:ins w:id="2099" w:author="Daniel Stewart" w:date="2022-02-10T11:45:00Z"/>
              </w:rPr>
              <w:pPrChange w:id="2100" w:author="Daniel Stewart" w:date="2022-02-10T12:29:00Z">
                <w:pPr>
                  <w:pStyle w:val="Table"/>
                  <w:ind w:left="126"/>
                </w:pPr>
              </w:pPrChange>
            </w:pPr>
            <w:r w:rsidRPr="001E337B">
              <w:t>The total project area in m</w:t>
            </w:r>
            <w:r w:rsidRPr="001E337B">
              <w:rPr>
                <w:vertAlign w:val="superscript"/>
              </w:rPr>
              <w:t>2</w:t>
            </w:r>
            <w:ins w:id="2101" w:author="Daniel Stewart" w:date="2022-02-09T11:48:00Z">
              <w:r w:rsidR="002432A4">
                <w:t>. Area was measured using detailed aerial imagery and confirmed through site visits.</w:t>
              </w:r>
            </w:ins>
            <w:del w:id="2102" w:author="Daniel Stewart" w:date="2022-02-09T11:48:00Z">
              <w:r w:rsidRPr="001E337B" w:rsidDel="002432A4">
                <w:delText> </w:delText>
              </w:r>
            </w:del>
          </w:p>
          <w:p w14:paraId="578086D8" w14:textId="77777777" w:rsidR="009867C7" w:rsidRDefault="009867C7">
            <w:pPr>
              <w:pStyle w:val="Table"/>
              <w:widowControl w:val="0"/>
              <w:ind w:left="126" w:right="145"/>
              <w:jc w:val="both"/>
              <w:rPr>
                <w:ins w:id="2103" w:author="Daniel Stewart" w:date="2022-02-10T11:45:00Z"/>
              </w:rPr>
              <w:pPrChange w:id="2104" w:author="Daniel Stewart" w:date="2022-02-10T12:29:00Z">
                <w:pPr>
                  <w:pStyle w:val="Table"/>
                  <w:ind w:left="126"/>
                </w:pPr>
              </w:pPrChange>
            </w:pPr>
          </w:p>
          <w:p w14:paraId="78DB8BE0" w14:textId="1B26D9EC" w:rsidR="009867C7" w:rsidRPr="001E337B" w:rsidRDefault="009867C7">
            <w:pPr>
              <w:pStyle w:val="Table"/>
              <w:widowControl w:val="0"/>
              <w:ind w:left="126" w:right="145"/>
              <w:jc w:val="both"/>
              <w:pPrChange w:id="2105" w:author="Daniel Stewart" w:date="2022-02-10T12:29:00Z">
                <w:pPr>
                  <w:pStyle w:val="Table"/>
                </w:pPr>
              </w:pPrChange>
            </w:pPr>
          </w:p>
        </w:tc>
      </w:tr>
      <w:tr w:rsidR="009867C7" w:rsidRPr="001E337B" w14:paraId="3A6D2417" w14:textId="77777777" w:rsidTr="009867C7">
        <w:trPr>
          <w:jc w:val="center"/>
          <w:trPrChange w:id="2106"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107"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1292FB1A" w14:textId="77777777" w:rsidR="00A200F2" w:rsidRPr="001E337B" w:rsidRDefault="00A200F2">
            <w:pPr>
              <w:pStyle w:val="Table"/>
              <w:widowControl w:val="0"/>
              <w:pPrChange w:id="2108" w:author="Daniel Stewart" w:date="2022-02-10T12:29:00Z">
                <w:pPr>
                  <w:pStyle w:val="Table"/>
                </w:pPr>
              </w:pPrChange>
            </w:pPr>
          </w:p>
        </w:tc>
        <w:tc>
          <w:tcPr>
            <w:tcW w:w="2571" w:type="dxa"/>
            <w:tcBorders>
              <w:left w:val="single" w:sz="4" w:space="0" w:color="auto"/>
            </w:tcBorders>
            <w:shd w:val="clear" w:color="auto" w:fill="auto"/>
            <w:hideMark/>
            <w:tcPrChange w:id="2109" w:author="Daniel Stewart" w:date="2022-02-10T11:46:00Z">
              <w:tcPr>
                <w:tcW w:w="2571" w:type="dxa"/>
                <w:gridSpan w:val="2"/>
                <w:tcBorders>
                  <w:left w:val="single" w:sz="4" w:space="0" w:color="auto"/>
                </w:tcBorders>
                <w:shd w:val="clear" w:color="auto" w:fill="auto"/>
                <w:hideMark/>
              </w:tcPr>
            </w:tcPrChange>
          </w:tcPr>
          <w:p w14:paraId="2BB7C48D" w14:textId="352164F4" w:rsidR="00A200F2" w:rsidRPr="001E337B" w:rsidRDefault="00A200F2">
            <w:pPr>
              <w:pStyle w:val="Table"/>
              <w:widowControl w:val="0"/>
              <w:ind w:firstLine="144"/>
              <w:pPrChange w:id="2110" w:author="Daniel Stewart" w:date="2022-02-10T12:29:00Z">
                <w:pPr>
                  <w:pStyle w:val="Table"/>
                </w:pPr>
              </w:pPrChange>
            </w:pPr>
            <w:r w:rsidRPr="001E337B">
              <w:t xml:space="preserve">Shear </w:t>
            </w:r>
            <w:ins w:id="2111" w:author="Daniel Stewart" w:date="2022-02-10T12:06:00Z">
              <w:r w:rsidR="00351F75">
                <w:t>b</w:t>
              </w:r>
            </w:ins>
            <w:del w:id="2112" w:author="Daniel Stewart" w:date="2022-02-10T12:06:00Z">
              <w:r w:rsidRPr="001E337B" w:rsidDel="00351F75">
                <w:delText>B</w:delText>
              </w:r>
            </w:del>
            <w:r w:rsidRPr="001E337B">
              <w:t>oom </w:t>
            </w:r>
          </w:p>
        </w:tc>
        <w:tc>
          <w:tcPr>
            <w:tcW w:w="5226" w:type="dxa"/>
            <w:tcBorders>
              <w:right w:val="single" w:sz="4" w:space="0" w:color="auto"/>
            </w:tcBorders>
            <w:shd w:val="clear" w:color="auto" w:fill="auto"/>
            <w:hideMark/>
            <w:tcPrChange w:id="2113" w:author="Daniel Stewart" w:date="2022-02-10T11:46:00Z">
              <w:tcPr>
                <w:tcW w:w="4301" w:type="dxa"/>
                <w:gridSpan w:val="2"/>
                <w:tcBorders>
                  <w:right w:val="single" w:sz="4" w:space="0" w:color="auto"/>
                </w:tcBorders>
                <w:shd w:val="clear" w:color="auto" w:fill="auto"/>
                <w:hideMark/>
              </w:tcPr>
            </w:tcPrChange>
          </w:tcPr>
          <w:p w14:paraId="333C08E1" w14:textId="193EDB6E" w:rsidR="00A200F2" w:rsidRDefault="00A200F2">
            <w:pPr>
              <w:pStyle w:val="Table"/>
              <w:widowControl w:val="0"/>
              <w:ind w:left="126" w:right="145"/>
              <w:jc w:val="both"/>
              <w:rPr>
                <w:ins w:id="2114" w:author="Daniel Stewart" w:date="2022-02-10T11:45:00Z"/>
              </w:rPr>
              <w:pPrChange w:id="2115" w:author="Daniel Stewart" w:date="2022-02-10T12:29:00Z">
                <w:pPr>
                  <w:pStyle w:val="Table"/>
                  <w:ind w:left="126"/>
                </w:pPr>
              </w:pPrChange>
            </w:pPr>
            <w:r w:rsidRPr="001E337B">
              <w:t xml:space="preserve">Indicates whether a functioning shear boom </w:t>
            </w:r>
            <w:del w:id="2116" w:author="Daniel Stewart" w:date="2022-02-10T12:09:00Z">
              <w:r w:rsidRPr="001E337B" w:rsidDel="00351F75">
                <w:delText xml:space="preserve">shore protection structure </w:delText>
              </w:r>
            </w:del>
            <w:r w:rsidRPr="001E337B">
              <w:t>was in place at time of sampling. </w:t>
            </w:r>
          </w:p>
          <w:p w14:paraId="7BE29748" w14:textId="77777777" w:rsidR="009867C7" w:rsidRDefault="009867C7">
            <w:pPr>
              <w:pStyle w:val="Table"/>
              <w:widowControl w:val="0"/>
              <w:ind w:left="126" w:right="145"/>
              <w:jc w:val="both"/>
              <w:rPr>
                <w:ins w:id="2117" w:author="Daniel Stewart" w:date="2022-02-10T11:45:00Z"/>
              </w:rPr>
              <w:pPrChange w:id="2118" w:author="Daniel Stewart" w:date="2022-02-10T12:29:00Z">
                <w:pPr>
                  <w:pStyle w:val="Table"/>
                  <w:ind w:left="126"/>
                </w:pPr>
              </w:pPrChange>
            </w:pPr>
          </w:p>
          <w:p w14:paraId="43FC203A" w14:textId="12AA884F" w:rsidR="009867C7" w:rsidRPr="001E337B" w:rsidRDefault="009867C7">
            <w:pPr>
              <w:pStyle w:val="Table"/>
              <w:widowControl w:val="0"/>
              <w:ind w:left="126" w:right="145"/>
              <w:jc w:val="both"/>
              <w:pPrChange w:id="2119" w:author="Daniel Stewart" w:date="2022-02-10T12:29:00Z">
                <w:pPr>
                  <w:pStyle w:val="Table"/>
                </w:pPr>
              </w:pPrChange>
            </w:pPr>
          </w:p>
        </w:tc>
      </w:tr>
      <w:tr w:rsidR="009867C7" w:rsidRPr="001E337B" w14:paraId="0E2B8758" w14:textId="77777777" w:rsidTr="009867C7">
        <w:trPr>
          <w:jc w:val="center"/>
          <w:trPrChange w:id="2120"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121"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080E6A17" w14:textId="77777777" w:rsidR="00A200F2" w:rsidRPr="001E337B" w:rsidRDefault="00A200F2">
            <w:pPr>
              <w:pStyle w:val="Table"/>
              <w:widowControl w:val="0"/>
              <w:pPrChange w:id="2122" w:author="Daniel Stewart" w:date="2022-02-10T12:29:00Z">
                <w:pPr>
                  <w:pStyle w:val="Table"/>
                </w:pPr>
              </w:pPrChange>
            </w:pPr>
          </w:p>
        </w:tc>
        <w:tc>
          <w:tcPr>
            <w:tcW w:w="2571" w:type="dxa"/>
            <w:tcBorders>
              <w:left w:val="single" w:sz="4" w:space="0" w:color="auto"/>
            </w:tcBorders>
            <w:shd w:val="clear" w:color="auto" w:fill="auto"/>
            <w:hideMark/>
            <w:tcPrChange w:id="2123" w:author="Daniel Stewart" w:date="2022-02-10T11:46:00Z">
              <w:tcPr>
                <w:tcW w:w="2571" w:type="dxa"/>
                <w:gridSpan w:val="2"/>
                <w:tcBorders>
                  <w:left w:val="single" w:sz="4" w:space="0" w:color="auto"/>
                </w:tcBorders>
                <w:shd w:val="clear" w:color="auto" w:fill="auto"/>
                <w:hideMark/>
              </w:tcPr>
            </w:tcPrChange>
          </w:tcPr>
          <w:p w14:paraId="2C089EC4" w14:textId="1BB0A4D0" w:rsidR="00A200F2" w:rsidRPr="001E337B" w:rsidRDefault="00A200F2">
            <w:pPr>
              <w:pStyle w:val="Table"/>
              <w:widowControl w:val="0"/>
              <w:ind w:firstLine="144"/>
              <w:pPrChange w:id="2124" w:author="Daniel Stewart" w:date="2022-02-10T12:29:00Z">
                <w:pPr>
                  <w:pStyle w:val="Table"/>
                </w:pPr>
              </w:pPrChange>
            </w:pPr>
            <w:r w:rsidRPr="001E337B">
              <w:t xml:space="preserve">Offshore </w:t>
            </w:r>
            <w:del w:id="2125" w:author="Daniel Stewart" w:date="2022-02-10T12:12:00Z">
              <w:r w:rsidRPr="001E337B" w:rsidDel="00AD2899">
                <w:delText>S</w:delText>
              </w:r>
            </w:del>
            <w:ins w:id="2126" w:author="Daniel Stewart" w:date="2022-02-10T12:12:00Z">
              <w:r w:rsidR="00AD2899">
                <w:t>s</w:t>
              </w:r>
            </w:ins>
            <w:r w:rsidRPr="001E337B">
              <w:t>tructure </w:t>
            </w:r>
          </w:p>
        </w:tc>
        <w:tc>
          <w:tcPr>
            <w:tcW w:w="5226" w:type="dxa"/>
            <w:tcBorders>
              <w:right w:val="single" w:sz="4" w:space="0" w:color="auto"/>
            </w:tcBorders>
            <w:shd w:val="clear" w:color="auto" w:fill="auto"/>
            <w:hideMark/>
            <w:tcPrChange w:id="2127" w:author="Daniel Stewart" w:date="2022-02-10T11:46:00Z">
              <w:tcPr>
                <w:tcW w:w="4301" w:type="dxa"/>
                <w:gridSpan w:val="2"/>
                <w:tcBorders>
                  <w:right w:val="single" w:sz="4" w:space="0" w:color="auto"/>
                </w:tcBorders>
                <w:shd w:val="clear" w:color="auto" w:fill="auto"/>
                <w:hideMark/>
              </w:tcPr>
            </w:tcPrChange>
          </w:tcPr>
          <w:p w14:paraId="61A0B286" w14:textId="1C4CAF77" w:rsidR="00A200F2" w:rsidRDefault="00A200F2">
            <w:pPr>
              <w:pStyle w:val="Table"/>
              <w:widowControl w:val="0"/>
              <w:ind w:left="126" w:right="145"/>
              <w:jc w:val="both"/>
              <w:rPr>
                <w:ins w:id="2128" w:author="Daniel Stewart" w:date="2022-02-10T11:45:00Z"/>
              </w:rPr>
              <w:pPrChange w:id="2129" w:author="Daniel Stewart" w:date="2022-02-10T12:29:00Z">
                <w:pPr>
                  <w:pStyle w:val="Table"/>
                  <w:ind w:left="126"/>
                </w:pPr>
              </w:pPrChange>
            </w:pPr>
            <w:r w:rsidRPr="001E337B">
              <w:t>Indicates whether other offshore structures like docks, log storage booms, etc., are presen</w:t>
            </w:r>
            <w:ins w:id="2130" w:author="Daniel Stewart" w:date="2022-02-10T12:09:00Z">
              <w:r w:rsidR="00351F75">
                <w:t>t along the foreshore.</w:t>
              </w:r>
            </w:ins>
            <w:del w:id="2131" w:author="Daniel Stewart" w:date="2022-02-10T12:09:00Z">
              <w:r w:rsidRPr="001E337B" w:rsidDel="00351F75">
                <w:delText>t as these could also mitigate wave energy. </w:delText>
              </w:r>
            </w:del>
          </w:p>
          <w:p w14:paraId="019CF49B" w14:textId="77777777" w:rsidR="009867C7" w:rsidRDefault="009867C7">
            <w:pPr>
              <w:pStyle w:val="Table"/>
              <w:widowControl w:val="0"/>
              <w:ind w:left="126" w:right="145"/>
              <w:jc w:val="both"/>
              <w:rPr>
                <w:ins w:id="2132" w:author="Daniel Stewart" w:date="2022-02-10T11:45:00Z"/>
              </w:rPr>
              <w:pPrChange w:id="2133" w:author="Daniel Stewart" w:date="2022-02-10T12:29:00Z">
                <w:pPr>
                  <w:pStyle w:val="Table"/>
                  <w:ind w:left="126"/>
                </w:pPr>
              </w:pPrChange>
            </w:pPr>
          </w:p>
          <w:p w14:paraId="61BF97B3" w14:textId="48904480" w:rsidR="009867C7" w:rsidRPr="001E337B" w:rsidRDefault="009867C7">
            <w:pPr>
              <w:pStyle w:val="Table"/>
              <w:widowControl w:val="0"/>
              <w:ind w:left="126" w:right="145"/>
              <w:jc w:val="both"/>
              <w:pPrChange w:id="2134" w:author="Daniel Stewart" w:date="2022-02-10T12:29:00Z">
                <w:pPr>
                  <w:pStyle w:val="Table"/>
                </w:pPr>
              </w:pPrChange>
            </w:pPr>
          </w:p>
        </w:tc>
      </w:tr>
      <w:tr w:rsidR="009867C7" w:rsidRPr="001E337B" w14:paraId="41E2A95B" w14:textId="77777777" w:rsidTr="00351F75">
        <w:trPr>
          <w:trHeight w:val="742"/>
          <w:jc w:val="center"/>
          <w:trPrChange w:id="2135" w:author="Daniel Stewart" w:date="2022-02-10T12:09:00Z">
            <w:trPr>
              <w:gridAfter w:val="0"/>
              <w:trHeight w:val="622"/>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2136" w:author="Daniel Stewart" w:date="2022-02-10T12:09:00Z">
              <w:tcPr>
                <w:tcW w:w="562" w:type="dxa"/>
                <w:vMerge/>
                <w:tcBorders>
                  <w:top w:val="single" w:sz="4" w:space="0" w:color="auto"/>
                  <w:left w:val="single" w:sz="4" w:space="0" w:color="auto"/>
                  <w:right w:val="single" w:sz="4" w:space="0" w:color="auto"/>
                </w:tcBorders>
              </w:tcPr>
            </w:tcPrChange>
          </w:tcPr>
          <w:p w14:paraId="36F4023A" w14:textId="77777777" w:rsidR="00A200F2" w:rsidRPr="001E337B" w:rsidRDefault="00A200F2">
            <w:pPr>
              <w:pStyle w:val="Table"/>
              <w:widowControl w:val="0"/>
              <w:pPrChange w:id="2137" w:author="Daniel Stewart" w:date="2022-02-10T12:29:00Z">
                <w:pPr>
                  <w:pStyle w:val="Table"/>
                </w:pPr>
              </w:pPrChange>
            </w:pPr>
          </w:p>
        </w:tc>
        <w:tc>
          <w:tcPr>
            <w:tcW w:w="2571" w:type="dxa"/>
            <w:tcBorders>
              <w:left w:val="single" w:sz="4" w:space="0" w:color="auto"/>
              <w:bottom w:val="single" w:sz="4" w:space="0" w:color="auto"/>
            </w:tcBorders>
            <w:shd w:val="clear" w:color="auto" w:fill="auto"/>
            <w:hideMark/>
            <w:tcPrChange w:id="2138" w:author="Daniel Stewart" w:date="2022-02-10T12:09:00Z">
              <w:tcPr>
                <w:tcW w:w="2571" w:type="dxa"/>
                <w:gridSpan w:val="2"/>
                <w:tcBorders>
                  <w:left w:val="single" w:sz="4" w:space="0" w:color="auto"/>
                  <w:bottom w:val="single" w:sz="4" w:space="0" w:color="auto"/>
                </w:tcBorders>
                <w:shd w:val="clear" w:color="auto" w:fill="auto"/>
                <w:hideMark/>
              </w:tcPr>
            </w:tcPrChange>
          </w:tcPr>
          <w:p w14:paraId="4A063AF2" w14:textId="47520317" w:rsidR="00A200F2" w:rsidRPr="001E337B" w:rsidRDefault="003C7484">
            <w:pPr>
              <w:pStyle w:val="Table"/>
              <w:widowControl w:val="0"/>
              <w:ind w:firstLine="144"/>
              <w:pPrChange w:id="2139" w:author="Daniel Stewart" w:date="2022-02-10T12:29:00Z">
                <w:pPr>
                  <w:pStyle w:val="Table"/>
                </w:pPr>
              </w:pPrChange>
            </w:pPr>
            <w:ins w:id="2140" w:author="Daniel Stewart" w:date="2022-02-09T11:51:00Z">
              <w:r>
                <w:t>Slough</w:t>
              </w:r>
            </w:ins>
            <w:del w:id="2141" w:author="Daniel Stewart" w:date="2022-02-09T11:51:00Z">
              <w:r w:rsidR="00A200F2" w:rsidRPr="001E337B" w:rsidDel="003C7484">
                <w:delText>Log Fence </w:delText>
              </w:r>
            </w:del>
          </w:p>
        </w:tc>
        <w:tc>
          <w:tcPr>
            <w:tcW w:w="5226" w:type="dxa"/>
            <w:tcBorders>
              <w:bottom w:val="single" w:sz="4" w:space="0" w:color="auto"/>
              <w:right w:val="single" w:sz="4" w:space="0" w:color="auto"/>
            </w:tcBorders>
            <w:shd w:val="clear" w:color="auto" w:fill="auto"/>
            <w:hideMark/>
            <w:tcPrChange w:id="2142" w:author="Daniel Stewart" w:date="2022-02-10T12:09:00Z">
              <w:tcPr>
                <w:tcW w:w="4301" w:type="dxa"/>
                <w:gridSpan w:val="2"/>
                <w:tcBorders>
                  <w:bottom w:val="single" w:sz="4" w:space="0" w:color="auto"/>
                  <w:right w:val="single" w:sz="4" w:space="0" w:color="auto"/>
                </w:tcBorders>
                <w:shd w:val="clear" w:color="auto" w:fill="auto"/>
                <w:hideMark/>
              </w:tcPr>
            </w:tcPrChange>
          </w:tcPr>
          <w:p w14:paraId="6C102184" w14:textId="1BC4B4F7" w:rsidR="00A200F2" w:rsidRPr="001E337B" w:rsidRDefault="00A200F2">
            <w:pPr>
              <w:pStyle w:val="Table"/>
              <w:widowControl w:val="0"/>
              <w:ind w:left="126" w:right="145"/>
              <w:jc w:val="both"/>
              <w:pPrChange w:id="2143" w:author="Daniel Stewart" w:date="2022-02-10T12:29:00Z">
                <w:pPr>
                  <w:pStyle w:val="Table"/>
                </w:pPr>
              </w:pPrChange>
            </w:pPr>
            <w:r w:rsidRPr="001E337B">
              <w:t xml:space="preserve">Indicates </w:t>
            </w:r>
            <w:ins w:id="2144" w:author="Daniel Stewart" w:date="2022-02-09T11:52:00Z">
              <w:r w:rsidR="003C7484">
                <w:t>whether the site is located in a slough (e.g.</w:t>
              </w:r>
            </w:ins>
            <w:ins w:id="2145" w:author="Daniel Stewart" w:date="2022-02-10T12:09:00Z">
              <w:r w:rsidR="00351F75">
                <w:t>,</w:t>
              </w:r>
            </w:ins>
            <w:ins w:id="2146" w:author="Daniel Stewart" w:date="2022-02-09T11:52:00Z">
              <w:r w:rsidR="003C7484">
                <w:t xml:space="preserve"> Deas Slough, Ladner Slough, </w:t>
              </w:r>
              <w:proofErr w:type="spellStart"/>
              <w:r w:rsidR="003C7484">
                <w:t>Eburne</w:t>
              </w:r>
              <w:proofErr w:type="spellEnd"/>
              <w:r w:rsidR="003C7484">
                <w:t xml:space="preserve"> Slough) and is thus protected from large vessel wak</w:t>
              </w:r>
            </w:ins>
            <w:ins w:id="2147" w:author="Daniel Stewart" w:date="2022-02-09T11:53:00Z">
              <w:r w:rsidR="003C7484">
                <w:t>e and substantial erosional forces.</w:t>
              </w:r>
            </w:ins>
            <w:del w:id="2148" w:author="Daniel Stewart" w:date="2022-02-09T11:52:00Z">
              <w:r w:rsidRPr="001E337B" w:rsidDel="003C7484">
                <w:delText>the presence of a debris control structure, typically placed at the front of protected inland basin designs. </w:delText>
              </w:r>
            </w:del>
          </w:p>
        </w:tc>
      </w:tr>
    </w:tbl>
    <w:p w14:paraId="2F87F12F" w14:textId="00FC7D42" w:rsidR="00A200F2" w:rsidDel="00493C5C" w:rsidRDefault="00A200F2" w:rsidP="00493C5C">
      <w:pPr>
        <w:pStyle w:val="Heading1"/>
        <w:keepNext w:val="0"/>
        <w:keepLines w:val="0"/>
        <w:widowControl w:val="0"/>
        <w:numPr>
          <w:ilvl w:val="0"/>
          <w:numId w:val="0"/>
        </w:numPr>
        <w:spacing w:line="240" w:lineRule="auto"/>
        <w:rPr>
          <w:del w:id="2149" w:author="Daniel Stewart" w:date="2022-02-10T12:27:00Z"/>
        </w:rPr>
      </w:pPr>
    </w:p>
    <w:p w14:paraId="715DF9A2" w14:textId="00BA5C34" w:rsidR="00493C5C" w:rsidRDefault="00493C5C" w:rsidP="00493C5C">
      <w:pPr>
        <w:rPr>
          <w:ins w:id="2150" w:author="Daniel Stewart" w:date="2022-02-10T12:29:00Z"/>
        </w:rPr>
      </w:pPr>
    </w:p>
    <w:p w14:paraId="086FD65D" w14:textId="77777777" w:rsidR="00493C5C" w:rsidRPr="00493C5C" w:rsidRDefault="00493C5C" w:rsidP="00493C5C">
      <w:pPr>
        <w:rPr>
          <w:ins w:id="2151" w:author="Daniel Stewart" w:date="2022-02-10T12:29:00Z"/>
        </w:rPr>
      </w:pPr>
    </w:p>
    <w:p w14:paraId="18E29533" w14:textId="51A447CE" w:rsidR="00493BF5" w:rsidDel="00AD2899" w:rsidRDefault="00493BF5">
      <w:pPr>
        <w:pStyle w:val="Heading2"/>
        <w:numPr>
          <w:ilvl w:val="0"/>
          <w:numId w:val="0"/>
        </w:numPr>
        <w:ind w:left="576" w:hanging="576"/>
        <w:rPr>
          <w:del w:id="2152" w:author="Daniel Stewart" w:date="2022-02-10T12:14:00Z"/>
        </w:rPr>
        <w:pPrChange w:id="2153" w:author="Daniel Stewart" w:date="2022-02-10T12:29:00Z">
          <w:pPr/>
        </w:pPrChange>
      </w:pPr>
    </w:p>
    <w:p w14:paraId="62021A27" w14:textId="0804C968" w:rsidR="00A200F2" w:rsidDel="00AD2899" w:rsidRDefault="00A200F2">
      <w:pPr>
        <w:pStyle w:val="Heading2"/>
        <w:numPr>
          <w:ilvl w:val="0"/>
          <w:numId w:val="0"/>
        </w:numPr>
        <w:ind w:left="576" w:hanging="576"/>
        <w:rPr>
          <w:del w:id="2154" w:author="Daniel Stewart" w:date="2022-02-10T12:14:00Z"/>
        </w:rPr>
        <w:pPrChange w:id="2155" w:author="Daniel Stewart" w:date="2022-02-10T12:29:00Z">
          <w:pPr/>
        </w:pPrChange>
      </w:pPr>
    </w:p>
    <w:p w14:paraId="05B23E76" w14:textId="593701FA" w:rsidR="00A200F2" w:rsidRDefault="00AD2899">
      <w:pPr>
        <w:pStyle w:val="Heading2"/>
        <w:numPr>
          <w:ilvl w:val="0"/>
          <w:numId w:val="0"/>
        </w:numPr>
        <w:ind w:left="576" w:hanging="576"/>
        <w:rPr>
          <w:ins w:id="2156" w:author="Daniel Stewart" w:date="2022-02-10T12:21:00Z"/>
          <w:rFonts w:eastAsia="Times New Roman"/>
        </w:rPr>
        <w:pPrChange w:id="2157" w:author="Daniel Stewart" w:date="2022-02-10T12:29:00Z">
          <w:pPr>
            <w:pStyle w:val="Heading1"/>
            <w:numPr>
              <w:numId w:val="0"/>
            </w:numPr>
            <w:ind w:left="0" w:firstLine="0"/>
          </w:pPr>
        </w:pPrChange>
      </w:pPr>
      <w:bookmarkStart w:id="2158" w:name="_Toc96090724"/>
      <w:ins w:id="2159" w:author="Daniel Stewart" w:date="2022-02-10T12:14:00Z">
        <w:r>
          <w:rPr>
            <w:rFonts w:eastAsia="Times New Roman"/>
          </w:rPr>
          <w:t>A</w:t>
        </w:r>
      </w:ins>
      <w:ins w:id="2160" w:author="Daniel Stewart" w:date="2022-02-08T10:39:00Z">
        <w:r w:rsidR="00FA28C5" w:rsidRPr="0099294D">
          <w:rPr>
            <w:rFonts w:eastAsia="Times New Roman"/>
          </w:rPr>
          <w:t>ppendix </w:t>
        </w:r>
        <w:r w:rsidR="00FA28C5">
          <w:rPr>
            <w:rFonts w:eastAsia="Times New Roman"/>
          </w:rPr>
          <w:t>E</w:t>
        </w:r>
        <w:r w:rsidR="00FA28C5" w:rsidRPr="0099294D">
          <w:rPr>
            <w:rFonts w:eastAsia="Times New Roman"/>
          </w:rPr>
          <w:t>. </w:t>
        </w:r>
      </w:ins>
      <w:ins w:id="2161" w:author="Daniel Stewart" w:date="2022-02-08T10:40:00Z">
        <w:r w:rsidR="00FA28C5">
          <w:rPr>
            <w:rFonts w:eastAsia="Times New Roman"/>
          </w:rPr>
          <w:t xml:space="preserve">Summary </w:t>
        </w:r>
      </w:ins>
      <w:r w:rsidR="00FD3377">
        <w:rPr>
          <w:rFonts w:eastAsia="Times New Roman"/>
        </w:rPr>
        <w:t>S</w:t>
      </w:r>
      <w:ins w:id="2162" w:author="Daniel Stewart" w:date="2022-02-08T10:42:00Z">
        <w:r w:rsidR="00FA28C5">
          <w:rPr>
            <w:rFonts w:eastAsia="Times New Roman"/>
          </w:rPr>
          <w:t>tatistics</w:t>
        </w:r>
      </w:ins>
      <w:ins w:id="2163" w:author="Daniel Stewart" w:date="2022-02-08T10:40:00Z">
        <w:r w:rsidR="00FA28C5">
          <w:rPr>
            <w:rFonts w:eastAsia="Times New Roman"/>
          </w:rPr>
          <w:t xml:space="preserve"> of </w:t>
        </w:r>
      </w:ins>
      <w:r w:rsidR="00FD3377">
        <w:rPr>
          <w:rFonts w:eastAsia="Times New Roman"/>
        </w:rPr>
        <w:t>R</w:t>
      </w:r>
      <w:ins w:id="2164" w:author="Daniel Stewart" w:date="2022-02-08T10:40:00Z">
        <w:r w:rsidR="00FA28C5">
          <w:rPr>
            <w:rFonts w:eastAsia="Times New Roman"/>
          </w:rPr>
          <w:t xml:space="preserve">ecession </w:t>
        </w:r>
      </w:ins>
      <w:r w:rsidR="00FD3377">
        <w:rPr>
          <w:rFonts w:eastAsia="Times New Roman"/>
        </w:rPr>
        <w:t>M</w:t>
      </w:r>
      <w:ins w:id="2165" w:author="Daniel Stewart" w:date="2022-02-08T10:40:00Z">
        <w:r w:rsidR="00FA28C5">
          <w:rPr>
            <w:rFonts w:eastAsia="Times New Roman"/>
          </w:rPr>
          <w:t xml:space="preserve">odel </w:t>
        </w:r>
      </w:ins>
      <w:r w:rsidR="00FD3377">
        <w:rPr>
          <w:rFonts w:eastAsia="Times New Roman"/>
        </w:rPr>
        <w:t>V</w:t>
      </w:r>
      <w:ins w:id="2166" w:author="Daniel Stewart" w:date="2022-02-08T10:42:00Z">
        <w:r w:rsidR="00FA28C5">
          <w:rPr>
            <w:rFonts w:eastAsia="Times New Roman"/>
          </w:rPr>
          <w:t>ariables</w:t>
        </w:r>
      </w:ins>
      <w:bookmarkEnd w:id="2158"/>
    </w:p>
    <w:p w14:paraId="28F198B5" w14:textId="2AE0E928" w:rsidR="00FA28C5" w:rsidRPr="00493BF5" w:rsidDel="00487C0B" w:rsidRDefault="00FA28C5" w:rsidP="00D95039">
      <w:pPr>
        <w:rPr>
          <w:del w:id="2167" w:author="Daniel Stewart" w:date="2022-02-10T12:21:00Z"/>
        </w:rPr>
      </w:pPr>
    </w:p>
    <w:p w14:paraId="2E2F030B" w14:textId="076899C8" w:rsidR="00AD4E1F" w:rsidRDefault="00AD4E1F" w:rsidP="00AD4E1F">
      <w:pPr>
        <w:pStyle w:val="Caption"/>
        <w:keepNext/>
      </w:pPr>
      <w:bookmarkStart w:id="2168" w:name="_Toc96092608"/>
      <w:r>
        <w:t xml:space="preserve">Table </w:t>
      </w:r>
      <w:r w:rsidR="009C44F1">
        <w:fldChar w:fldCharType="begin"/>
      </w:r>
      <w:r w:rsidR="009C44F1">
        <w:instrText xml:space="preserve"> SEQ Table \* ARABIC </w:instrText>
      </w:r>
      <w:r w:rsidR="009C44F1">
        <w:fldChar w:fldCharType="separate"/>
      </w:r>
      <w:r w:rsidR="00A01089">
        <w:rPr>
          <w:noProof/>
        </w:rPr>
        <w:t>4</w:t>
      </w:r>
      <w:r w:rsidR="009C44F1">
        <w:rPr>
          <w:noProof/>
        </w:rPr>
        <w:fldChar w:fldCharType="end"/>
      </w:r>
      <w:r>
        <w:t xml:space="preserve">. </w:t>
      </w:r>
      <w:r w:rsidRPr="00BA2119">
        <w:t>Summary statistics for all variables included in the marsh recession model. Continuous data are summarized using minimum, maximum, mean, and standard deviation values, while categorical data show the number and relative frequency of each variable.</w:t>
      </w:r>
      <w:bookmarkEnd w:id="2168"/>
    </w:p>
    <w:tbl>
      <w:tblPr>
        <w:tblW w:w="7351" w:type="dxa"/>
        <w:jc w:val="center"/>
        <w:tblCellMar>
          <w:left w:w="0" w:type="dxa"/>
          <w:right w:w="0" w:type="dxa"/>
        </w:tblCellMar>
        <w:tblLook w:val="04A0" w:firstRow="1" w:lastRow="0" w:firstColumn="1" w:lastColumn="0" w:noHBand="0" w:noVBand="1"/>
      </w:tblPr>
      <w:tblGrid>
        <w:gridCol w:w="1701"/>
        <w:gridCol w:w="709"/>
        <w:gridCol w:w="851"/>
        <w:gridCol w:w="918"/>
        <w:gridCol w:w="783"/>
        <w:gridCol w:w="1074"/>
        <w:gridCol w:w="1293"/>
        <w:gridCol w:w="22"/>
      </w:tblGrid>
      <w:tr w:rsidR="00193843" w:rsidRPr="00856726" w14:paraId="115FFD40" w14:textId="77777777" w:rsidTr="00AD2899">
        <w:trPr>
          <w:trHeight w:val="340"/>
          <w:jc w:val="center"/>
          <w:ins w:id="216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682273" w14:textId="77777777" w:rsidR="00FA28C5" w:rsidRPr="00FA28C5" w:rsidRDefault="00FA28C5" w:rsidP="00AD2899">
            <w:pPr>
              <w:pStyle w:val="Table"/>
              <w:rPr>
                <w:ins w:id="2170" w:author="Daniel Stewart" w:date="2022-02-08T10:37:00Z"/>
              </w:rPr>
            </w:pPr>
          </w:p>
        </w:tc>
        <w:tc>
          <w:tcPr>
            <w:tcW w:w="3261" w:type="dxa"/>
            <w:gridSpan w:val="4"/>
            <w:tcBorders>
              <w:top w:val="nil"/>
              <w:left w:val="single" w:sz="4" w:space="0" w:color="auto"/>
              <w:bottom w:val="nil"/>
              <w:right w:val="single" w:sz="4" w:space="0" w:color="000000"/>
            </w:tcBorders>
            <w:shd w:val="clear" w:color="auto" w:fill="auto"/>
            <w:noWrap/>
            <w:tcMar>
              <w:top w:w="15" w:type="dxa"/>
              <w:left w:w="15" w:type="dxa"/>
              <w:bottom w:w="0" w:type="dxa"/>
              <w:right w:w="15" w:type="dxa"/>
            </w:tcMar>
            <w:hideMark/>
          </w:tcPr>
          <w:p w14:paraId="50FE8AE4" w14:textId="710B0267" w:rsidR="00FA28C5" w:rsidRPr="00AD2899" w:rsidRDefault="00FA28C5">
            <w:pPr>
              <w:pStyle w:val="Table"/>
              <w:jc w:val="center"/>
              <w:rPr>
                <w:ins w:id="2171" w:author="Daniel Stewart" w:date="2022-02-08T10:37:00Z"/>
                <w:b/>
                <w:bCs/>
                <w:rPrChange w:id="2172" w:author="Daniel Stewart" w:date="2022-02-10T12:15:00Z">
                  <w:rPr>
                    <w:ins w:id="2173" w:author="Daniel Stewart" w:date="2022-02-08T10:37:00Z"/>
                    <w:rFonts w:ascii="Calibri" w:hAnsi="Calibri" w:cs="Calibri"/>
                    <w:color w:val="000000"/>
                  </w:rPr>
                </w:rPrChange>
              </w:rPr>
              <w:pPrChange w:id="2174" w:author="Daniel Stewart" w:date="2022-02-10T12:15:00Z">
                <w:pPr>
                  <w:pStyle w:val="Table"/>
                </w:pPr>
              </w:pPrChange>
            </w:pPr>
            <w:ins w:id="2175" w:author="Daniel Stewart" w:date="2022-02-08T10:37:00Z">
              <w:r w:rsidRPr="00AD2899">
                <w:rPr>
                  <w:b/>
                  <w:bCs/>
                  <w:rPrChange w:id="2176" w:author="Daniel Stewart" w:date="2022-02-10T12:15:00Z">
                    <w:rPr>
                      <w:rFonts w:ascii="Calibri" w:hAnsi="Calibri" w:cs="Calibri"/>
                      <w:color w:val="000000"/>
                    </w:rPr>
                  </w:rPrChange>
                </w:rPr>
                <w:t xml:space="preserve">Continuous </w:t>
              </w:r>
            </w:ins>
            <w:ins w:id="2177" w:author="Daniel Stewart" w:date="2022-02-08T10:38:00Z">
              <w:r w:rsidRPr="00AD2899">
                <w:rPr>
                  <w:b/>
                  <w:bCs/>
                  <w:rPrChange w:id="2178" w:author="Daniel Stewart" w:date="2022-02-10T12:15:00Z">
                    <w:rPr>
                      <w:color w:val="000000"/>
                    </w:rPr>
                  </w:rPrChange>
                </w:rPr>
                <w:t>Data</w:t>
              </w:r>
            </w:ins>
          </w:p>
        </w:tc>
        <w:tc>
          <w:tcPr>
            <w:tcW w:w="2389" w:type="dxa"/>
            <w:gridSpan w:val="3"/>
            <w:tcBorders>
              <w:top w:val="nil"/>
              <w:left w:val="nil"/>
              <w:bottom w:val="nil"/>
              <w:right w:val="nil"/>
            </w:tcBorders>
            <w:shd w:val="clear" w:color="auto" w:fill="auto"/>
            <w:noWrap/>
            <w:tcMar>
              <w:top w:w="15" w:type="dxa"/>
              <w:left w:w="15" w:type="dxa"/>
              <w:bottom w:w="0" w:type="dxa"/>
              <w:right w:w="15" w:type="dxa"/>
            </w:tcMar>
            <w:hideMark/>
          </w:tcPr>
          <w:p w14:paraId="502322FF" w14:textId="1EB04602" w:rsidR="00FA28C5" w:rsidRPr="00AD2899" w:rsidRDefault="00FA28C5">
            <w:pPr>
              <w:pStyle w:val="Table"/>
              <w:jc w:val="center"/>
              <w:rPr>
                <w:ins w:id="2179" w:author="Daniel Stewart" w:date="2022-02-08T10:37:00Z"/>
                <w:b/>
                <w:bCs/>
                <w:rPrChange w:id="2180" w:author="Daniel Stewart" w:date="2022-02-10T12:15:00Z">
                  <w:rPr>
                    <w:ins w:id="2181" w:author="Daniel Stewart" w:date="2022-02-08T10:37:00Z"/>
                    <w:rFonts w:ascii="Calibri" w:hAnsi="Calibri" w:cs="Calibri"/>
                    <w:color w:val="000000"/>
                  </w:rPr>
                </w:rPrChange>
              </w:rPr>
              <w:pPrChange w:id="2182" w:author="Daniel Stewart" w:date="2022-02-10T12:15:00Z">
                <w:pPr>
                  <w:pStyle w:val="Table"/>
                </w:pPr>
              </w:pPrChange>
            </w:pPr>
            <w:ins w:id="2183" w:author="Daniel Stewart" w:date="2022-02-08T10:37:00Z">
              <w:r w:rsidRPr="00AD2899">
                <w:rPr>
                  <w:b/>
                  <w:bCs/>
                  <w:rPrChange w:id="2184" w:author="Daniel Stewart" w:date="2022-02-10T12:15:00Z">
                    <w:rPr>
                      <w:rFonts w:ascii="Calibri" w:hAnsi="Calibri" w:cs="Calibri"/>
                      <w:color w:val="000000"/>
                    </w:rPr>
                  </w:rPrChange>
                </w:rPr>
                <w:t xml:space="preserve">Categorical </w:t>
              </w:r>
            </w:ins>
            <w:ins w:id="2185" w:author="Daniel Stewart" w:date="2022-02-08T10:38:00Z">
              <w:r w:rsidRPr="00AD2899">
                <w:rPr>
                  <w:b/>
                  <w:bCs/>
                  <w:rPrChange w:id="2186" w:author="Daniel Stewart" w:date="2022-02-10T12:15:00Z">
                    <w:rPr>
                      <w:color w:val="000000"/>
                    </w:rPr>
                  </w:rPrChange>
                </w:rPr>
                <w:t>Data</w:t>
              </w:r>
            </w:ins>
          </w:p>
        </w:tc>
      </w:tr>
      <w:tr w:rsidR="00C872E7" w:rsidRPr="00FA28C5" w14:paraId="54A97431" w14:textId="77777777" w:rsidTr="00AD2899">
        <w:trPr>
          <w:gridAfter w:val="1"/>
          <w:wAfter w:w="22" w:type="dxa"/>
          <w:trHeight w:val="340"/>
          <w:jc w:val="center"/>
          <w:ins w:id="2187" w:author="Daniel Stewart" w:date="2022-02-08T10:37:00Z"/>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A14E37E" w14:textId="7AA8B74D" w:rsidR="00FA28C5" w:rsidRPr="00AD2899" w:rsidRDefault="00FA28C5" w:rsidP="00AD2899">
            <w:pPr>
              <w:pStyle w:val="Table"/>
              <w:rPr>
                <w:ins w:id="2188" w:author="Daniel Stewart" w:date="2022-02-08T10:37:00Z"/>
                <w:i/>
                <w:iCs/>
                <w:rPrChange w:id="2189" w:author="Daniel Stewart" w:date="2022-02-10T12:19:00Z">
                  <w:rPr>
                    <w:ins w:id="2190" w:author="Daniel Stewart" w:date="2022-02-08T10:37:00Z"/>
                    <w:rFonts w:ascii="Calibri" w:hAnsi="Calibri" w:cs="Calibri"/>
                    <w:color w:val="000000"/>
                  </w:rPr>
                </w:rPrChange>
              </w:rPr>
            </w:pPr>
            <w:ins w:id="2191" w:author="Daniel Stewart" w:date="2022-02-08T10:37:00Z">
              <w:r w:rsidRPr="00AD2899">
                <w:rPr>
                  <w:i/>
                  <w:iCs/>
                  <w:rPrChange w:id="2192" w:author="Daniel Stewart" w:date="2022-02-10T12:19:00Z">
                    <w:rPr>
                      <w:rFonts w:ascii="Calibri" w:hAnsi="Calibri" w:cs="Calibri"/>
                      <w:color w:val="000000"/>
                    </w:rPr>
                  </w:rPrChange>
                </w:rPr>
                <w:t>Variable</w:t>
              </w:r>
            </w:ins>
          </w:p>
        </w:tc>
        <w:tc>
          <w:tcPr>
            <w:tcW w:w="709"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1E683B02" w14:textId="77777777" w:rsidR="00FA28C5" w:rsidRPr="00AD2899" w:rsidRDefault="00FA28C5">
            <w:pPr>
              <w:pStyle w:val="Table"/>
              <w:jc w:val="center"/>
              <w:rPr>
                <w:ins w:id="2193" w:author="Daniel Stewart" w:date="2022-02-08T10:37:00Z"/>
                <w:i/>
                <w:iCs/>
                <w:rPrChange w:id="2194" w:author="Daniel Stewart" w:date="2022-02-10T12:19:00Z">
                  <w:rPr>
                    <w:ins w:id="2195" w:author="Daniel Stewart" w:date="2022-02-08T10:37:00Z"/>
                    <w:rFonts w:ascii="Calibri" w:hAnsi="Calibri" w:cs="Calibri"/>
                    <w:color w:val="000000"/>
                  </w:rPr>
                </w:rPrChange>
              </w:rPr>
              <w:pPrChange w:id="2196" w:author="Daniel Stewart" w:date="2022-02-10T12:15:00Z">
                <w:pPr>
                  <w:pStyle w:val="Table"/>
                </w:pPr>
              </w:pPrChange>
            </w:pPr>
            <w:ins w:id="2197" w:author="Daniel Stewart" w:date="2022-02-08T10:37:00Z">
              <w:r w:rsidRPr="00AD2899">
                <w:rPr>
                  <w:i/>
                  <w:iCs/>
                  <w:rPrChange w:id="2198" w:author="Daniel Stewart" w:date="2022-02-10T12:19:00Z">
                    <w:rPr>
                      <w:rFonts w:ascii="Calibri" w:hAnsi="Calibri" w:cs="Calibri"/>
                      <w:color w:val="000000"/>
                    </w:rPr>
                  </w:rPrChange>
                </w:rPr>
                <w:t>min</w:t>
              </w:r>
            </w:ins>
          </w:p>
        </w:tc>
        <w:tc>
          <w:tcPr>
            <w:tcW w:w="85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FAC743A" w14:textId="77777777" w:rsidR="00FA28C5" w:rsidRPr="00AD2899" w:rsidRDefault="00FA28C5">
            <w:pPr>
              <w:pStyle w:val="Table"/>
              <w:jc w:val="center"/>
              <w:rPr>
                <w:ins w:id="2199" w:author="Daniel Stewart" w:date="2022-02-08T10:37:00Z"/>
                <w:i/>
                <w:iCs/>
                <w:rPrChange w:id="2200" w:author="Daniel Stewart" w:date="2022-02-10T12:19:00Z">
                  <w:rPr>
                    <w:ins w:id="2201" w:author="Daniel Stewart" w:date="2022-02-08T10:37:00Z"/>
                    <w:rFonts w:ascii="Calibri" w:hAnsi="Calibri" w:cs="Calibri"/>
                    <w:color w:val="000000"/>
                  </w:rPr>
                </w:rPrChange>
              </w:rPr>
              <w:pPrChange w:id="2202" w:author="Daniel Stewart" w:date="2022-02-10T12:15:00Z">
                <w:pPr>
                  <w:pStyle w:val="Table"/>
                </w:pPr>
              </w:pPrChange>
            </w:pPr>
            <w:ins w:id="2203" w:author="Daniel Stewart" w:date="2022-02-08T10:37:00Z">
              <w:r w:rsidRPr="00AD2899">
                <w:rPr>
                  <w:i/>
                  <w:iCs/>
                  <w:rPrChange w:id="2204" w:author="Daniel Stewart" w:date="2022-02-10T12:19:00Z">
                    <w:rPr>
                      <w:rFonts w:ascii="Calibri" w:hAnsi="Calibri" w:cs="Calibri"/>
                      <w:color w:val="000000"/>
                    </w:rPr>
                  </w:rPrChange>
                </w:rPr>
                <w:t>max</w:t>
              </w:r>
            </w:ins>
          </w:p>
        </w:tc>
        <w:tc>
          <w:tcPr>
            <w:tcW w:w="91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5F386E6" w14:textId="77777777" w:rsidR="00FA28C5" w:rsidRPr="00AD2899" w:rsidRDefault="00FA28C5">
            <w:pPr>
              <w:pStyle w:val="Table"/>
              <w:jc w:val="center"/>
              <w:rPr>
                <w:ins w:id="2205" w:author="Daniel Stewart" w:date="2022-02-08T10:37:00Z"/>
                <w:i/>
                <w:iCs/>
                <w:rPrChange w:id="2206" w:author="Daniel Stewart" w:date="2022-02-10T12:19:00Z">
                  <w:rPr>
                    <w:ins w:id="2207" w:author="Daniel Stewart" w:date="2022-02-08T10:37:00Z"/>
                    <w:rFonts w:ascii="Calibri" w:hAnsi="Calibri" w:cs="Calibri"/>
                    <w:color w:val="000000"/>
                  </w:rPr>
                </w:rPrChange>
              </w:rPr>
              <w:pPrChange w:id="2208" w:author="Daniel Stewart" w:date="2022-02-10T12:15:00Z">
                <w:pPr>
                  <w:pStyle w:val="Table"/>
                </w:pPr>
              </w:pPrChange>
            </w:pPr>
            <w:ins w:id="2209" w:author="Daniel Stewart" w:date="2022-02-08T10:37:00Z">
              <w:r w:rsidRPr="00AD2899">
                <w:rPr>
                  <w:i/>
                  <w:iCs/>
                  <w:rPrChange w:id="2210" w:author="Daniel Stewart" w:date="2022-02-10T12:19:00Z">
                    <w:rPr>
                      <w:rFonts w:ascii="Calibri" w:hAnsi="Calibri" w:cs="Calibri"/>
                      <w:color w:val="000000"/>
                    </w:rPr>
                  </w:rPrChange>
                </w:rPr>
                <w:t>mean</w:t>
              </w:r>
            </w:ins>
          </w:p>
        </w:tc>
        <w:tc>
          <w:tcPr>
            <w:tcW w:w="78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8AF760" w14:textId="77777777" w:rsidR="00FA28C5" w:rsidRPr="00AD2899" w:rsidRDefault="00FA28C5">
            <w:pPr>
              <w:pStyle w:val="Table"/>
              <w:jc w:val="center"/>
              <w:rPr>
                <w:ins w:id="2211" w:author="Daniel Stewart" w:date="2022-02-08T10:37:00Z"/>
                <w:i/>
                <w:iCs/>
                <w:rPrChange w:id="2212" w:author="Daniel Stewart" w:date="2022-02-10T12:19:00Z">
                  <w:rPr>
                    <w:ins w:id="2213" w:author="Daniel Stewart" w:date="2022-02-08T10:37:00Z"/>
                    <w:rFonts w:ascii="Calibri" w:hAnsi="Calibri" w:cs="Calibri"/>
                    <w:color w:val="000000"/>
                  </w:rPr>
                </w:rPrChange>
              </w:rPr>
              <w:pPrChange w:id="2214" w:author="Daniel Stewart" w:date="2022-02-10T12:15:00Z">
                <w:pPr>
                  <w:pStyle w:val="Table"/>
                </w:pPr>
              </w:pPrChange>
            </w:pPr>
            <w:proofErr w:type="spellStart"/>
            <w:ins w:id="2215" w:author="Daniel Stewart" w:date="2022-02-08T10:37:00Z">
              <w:r w:rsidRPr="00AD2899">
                <w:rPr>
                  <w:i/>
                  <w:iCs/>
                  <w:rPrChange w:id="2216" w:author="Daniel Stewart" w:date="2022-02-10T12:19:00Z">
                    <w:rPr>
                      <w:rFonts w:ascii="Calibri" w:hAnsi="Calibri" w:cs="Calibri"/>
                      <w:color w:val="000000"/>
                    </w:rPr>
                  </w:rPrChange>
                </w:rPr>
                <w:t>stdev</w:t>
              </w:r>
              <w:proofErr w:type="spellEnd"/>
            </w:ins>
          </w:p>
        </w:tc>
        <w:tc>
          <w:tcPr>
            <w:tcW w:w="107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0410534" w14:textId="77777777" w:rsidR="00FA28C5" w:rsidRPr="00AD2899" w:rsidRDefault="00FA28C5">
            <w:pPr>
              <w:pStyle w:val="Table"/>
              <w:jc w:val="center"/>
              <w:rPr>
                <w:ins w:id="2217" w:author="Daniel Stewart" w:date="2022-02-08T10:37:00Z"/>
                <w:i/>
                <w:iCs/>
                <w:rPrChange w:id="2218" w:author="Daniel Stewart" w:date="2022-02-10T12:19:00Z">
                  <w:rPr>
                    <w:ins w:id="2219" w:author="Daniel Stewart" w:date="2022-02-08T10:37:00Z"/>
                    <w:rFonts w:ascii="Calibri" w:hAnsi="Calibri" w:cs="Calibri"/>
                    <w:color w:val="000000"/>
                  </w:rPr>
                </w:rPrChange>
              </w:rPr>
              <w:pPrChange w:id="2220" w:author="Daniel Stewart" w:date="2022-02-10T12:15:00Z">
                <w:pPr>
                  <w:pStyle w:val="Table"/>
                </w:pPr>
              </w:pPrChange>
            </w:pPr>
            <w:ins w:id="2221" w:author="Daniel Stewart" w:date="2022-02-08T10:37:00Z">
              <w:r w:rsidRPr="00AD2899">
                <w:rPr>
                  <w:i/>
                  <w:iCs/>
                  <w:rPrChange w:id="2222" w:author="Daniel Stewart" w:date="2022-02-10T12:19:00Z">
                    <w:rPr>
                      <w:rFonts w:ascii="Calibri" w:hAnsi="Calibri" w:cs="Calibri"/>
                      <w:color w:val="000000"/>
                    </w:rPr>
                  </w:rPrChange>
                </w:rPr>
                <w:t>yes</w:t>
              </w:r>
            </w:ins>
          </w:p>
        </w:tc>
        <w:tc>
          <w:tcPr>
            <w:tcW w:w="12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7161DF" w14:textId="77777777" w:rsidR="00FA28C5" w:rsidRPr="00AD2899" w:rsidRDefault="00FA28C5">
            <w:pPr>
              <w:pStyle w:val="Table"/>
              <w:jc w:val="center"/>
              <w:rPr>
                <w:ins w:id="2223" w:author="Daniel Stewart" w:date="2022-02-08T10:37:00Z"/>
                <w:i/>
                <w:iCs/>
                <w:rPrChange w:id="2224" w:author="Daniel Stewart" w:date="2022-02-10T12:19:00Z">
                  <w:rPr>
                    <w:ins w:id="2225" w:author="Daniel Stewart" w:date="2022-02-08T10:37:00Z"/>
                    <w:rFonts w:ascii="Calibri" w:hAnsi="Calibri" w:cs="Calibri"/>
                    <w:color w:val="000000"/>
                  </w:rPr>
                </w:rPrChange>
              </w:rPr>
              <w:pPrChange w:id="2226" w:author="Daniel Stewart" w:date="2022-02-10T12:15:00Z">
                <w:pPr>
                  <w:pStyle w:val="Table"/>
                </w:pPr>
              </w:pPrChange>
            </w:pPr>
            <w:ins w:id="2227" w:author="Daniel Stewart" w:date="2022-02-08T10:37:00Z">
              <w:r w:rsidRPr="00AD2899">
                <w:rPr>
                  <w:i/>
                  <w:iCs/>
                  <w:rPrChange w:id="2228" w:author="Daniel Stewart" w:date="2022-02-10T12:19:00Z">
                    <w:rPr>
                      <w:rFonts w:ascii="Calibri" w:hAnsi="Calibri" w:cs="Calibri"/>
                      <w:color w:val="000000"/>
                    </w:rPr>
                  </w:rPrChange>
                </w:rPr>
                <w:t>no</w:t>
              </w:r>
            </w:ins>
          </w:p>
        </w:tc>
      </w:tr>
      <w:tr w:rsidR="00C872E7" w:rsidRPr="00FA28C5" w14:paraId="1C442C37" w14:textId="77777777" w:rsidTr="00AD2899">
        <w:trPr>
          <w:gridAfter w:val="1"/>
          <w:wAfter w:w="22" w:type="dxa"/>
          <w:trHeight w:val="340"/>
          <w:jc w:val="center"/>
          <w:ins w:id="222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4A766EBF" w14:textId="4196106E" w:rsidR="00FA28C5" w:rsidRPr="00FA28C5" w:rsidRDefault="00FA28C5" w:rsidP="00AD2899">
            <w:pPr>
              <w:pStyle w:val="Table"/>
              <w:rPr>
                <w:ins w:id="2230" w:author="Daniel Stewart" w:date="2022-02-08T10:37:00Z"/>
                <w:rPrChange w:id="2231" w:author="Daniel Stewart" w:date="2022-02-08T10:43:00Z">
                  <w:rPr>
                    <w:ins w:id="2232" w:author="Daniel Stewart" w:date="2022-02-08T10:37:00Z"/>
                    <w:rFonts w:ascii="Calibri" w:hAnsi="Calibri" w:cs="Calibri"/>
                    <w:color w:val="000000"/>
                  </w:rPr>
                </w:rPrChange>
              </w:rPr>
            </w:pPr>
            <w:ins w:id="2233" w:author="Daniel Stewart" w:date="2022-02-08T10:37:00Z">
              <w:r w:rsidRPr="00FA28C5">
                <w:rPr>
                  <w:rPrChange w:id="2234" w:author="Daniel Stewart" w:date="2022-02-08T10:43:00Z">
                    <w:rPr>
                      <w:rFonts w:ascii="Calibri" w:hAnsi="Calibri" w:cs="Calibri"/>
                      <w:color w:val="000000"/>
                    </w:rPr>
                  </w:rPrChange>
                </w:rPr>
                <w:t xml:space="preserve">Distance </w:t>
              </w:r>
            </w:ins>
            <w:ins w:id="2235" w:author="Daniel Stewart" w:date="2022-02-10T12:17:00Z">
              <w:r w:rsidR="00AD2899">
                <w:t>u</w:t>
              </w:r>
            </w:ins>
            <w:ins w:id="2236" w:author="Daniel Stewart" w:date="2022-02-08T10:37:00Z">
              <w:r w:rsidRPr="00FA28C5">
                <w:rPr>
                  <w:rPrChange w:id="2237" w:author="Daniel Stewart" w:date="2022-02-08T10:43:00Z">
                    <w:rPr>
                      <w:rFonts w:ascii="Calibri" w:hAnsi="Calibri" w:cs="Calibri"/>
                      <w:color w:val="000000"/>
                    </w:rPr>
                  </w:rPrChange>
                </w:rPr>
                <w:t>priver (k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C837A64" w14:textId="79D2BF87" w:rsidR="00FA28C5" w:rsidRPr="00FA28C5" w:rsidRDefault="00FA28C5">
            <w:pPr>
              <w:pStyle w:val="Table"/>
              <w:ind w:left="-455" w:firstLine="455"/>
              <w:jc w:val="center"/>
              <w:rPr>
                <w:ins w:id="2238" w:author="Daniel Stewart" w:date="2022-02-08T10:37:00Z"/>
                <w:rPrChange w:id="2239" w:author="Daniel Stewart" w:date="2022-02-08T10:43:00Z">
                  <w:rPr>
                    <w:ins w:id="2240" w:author="Daniel Stewart" w:date="2022-02-08T10:37:00Z"/>
                    <w:rFonts w:ascii="Calibri" w:hAnsi="Calibri" w:cs="Calibri"/>
                    <w:color w:val="000000"/>
                  </w:rPr>
                </w:rPrChange>
              </w:rPr>
              <w:pPrChange w:id="2241" w:author="Daniel Stewart" w:date="2022-02-10T12:18:00Z">
                <w:pPr>
                  <w:pStyle w:val="Table"/>
                </w:pPr>
              </w:pPrChange>
            </w:pPr>
            <w:ins w:id="2242" w:author="Daniel Stewart" w:date="2022-02-08T10:37:00Z">
              <w:r w:rsidRPr="00FA28C5">
                <w:rPr>
                  <w:rPrChange w:id="2243" w:author="Daniel Stewart" w:date="2022-02-08T10:43:00Z">
                    <w:rPr>
                      <w:rFonts w:ascii="Calibri" w:hAnsi="Calibri" w:cs="Calibri"/>
                      <w:color w:val="000000"/>
                    </w:rPr>
                  </w:rPrChange>
                </w:rPr>
                <w:t>0.44</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1AFB227A" w14:textId="33B2028B" w:rsidR="00FA28C5" w:rsidRPr="00FA28C5" w:rsidRDefault="00FA28C5">
            <w:pPr>
              <w:pStyle w:val="Table"/>
              <w:jc w:val="center"/>
              <w:rPr>
                <w:ins w:id="2244" w:author="Daniel Stewart" w:date="2022-02-08T10:37:00Z"/>
                <w:rPrChange w:id="2245" w:author="Daniel Stewart" w:date="2022-02-08T10:43:00Z">
                  <w:rPr>
                    <w:ins w:id="2246" w:author="Daniel Stewart" w:date="2022-02-08T10:37:00Z"/>
                    <w:rFonts w:ascii="Calibri" w:hAnsi="Calibri" w:cs="Calibri"/>
                    <w:color w:val="000000"/>
                  </w:rPr>
                </w:rPrChange>
              </w:rPr>
              <w:pPrChange w:id="2247" w:author="Daniel Stewart" w:date="2022-02-10T12:15:00Z">
                <w:pPr>
                  <w:pStyle w:val="Table"/>
                </w:pPr>
              </w:pPrChange>
            </w:pPr>
            <w:ins w:id="2248" w:author="Daniel Stewart" w:date="2022-02-08T10:37:00Z">
              <w:r w:rsidRPr="00FA28C5">
                <w:rPr>
                  <w:rPrChange w:id="2249" w:author="Daniel Stewart" w:date="2022-02-08T10:43:00Z">
                    <w:rPr>
                      <w:rFonts w:ascii="Calibri" w:hAnsi="Calibri" w:cs="Calibri"/>
                      <w:color w:val="000000"/>
                    </w:rPr>
                  </w:rPrChange>
                </w:rPr>
                <w:t>46.9</w:t>
              </w:r>
            </w:ins>
            <w:ins w:id="2250" w:author="Daniel Stewart" w:date="2022-02-08T10:38:00Z">
              <w:r w:rsidRPr="00FA28C5">
                <w:t>2</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F66551F" w14:textId="273219EA" w:rsidR="00FA28C5" w:rsidRPr="00FA28C5" w:rsidRDefault="00FA28C5">
            <w:pPr>
              <w:pStyle w:val="Table"/>
              <w:jc w:val="center"/>
              <w:rPr>
                <w:ins w:id="2251" w:author="Daniel Stewart" w:date="2022-02-08T10:37:00Z"/>
                <w:rPrChange w:id="2252" w:author="Daniel Stewart" w:date="2022-02-08T10:43:00Z">
                  <w:rPr>
                    <w:ins w:id="2253" w:author="Daniel Stewart" w:date="2022-02-08T10:37:00Z"/>
                    <w:rFonts w:ascii="Calibri" w:hAnsi="Calibri" w:cs="Calibri"/>
                    <w:color w:val="000000"/>
                  </w:rPr>
                </w:rPrChange>
              </w:rPr>
              <w:pPrChange w:id="2254" w:author="Daniel Stewart" w:date="2022-02-10T12:15:00Z">
                <w:pPr>
                  <w:pStyle w:val="Table"/>
                </w:pPr>
              </w:pPrChange>
            </w:pPr>
            <w:ins w:id="2255" w:author="Daniel Stewart" w:date="2022-02-08T10:37:00Z">
              <w:r w:rsidRPr="00FA28C5">
                <w:rPr>
                  <w:rPrChange w:id="2256" w:author="Daniel Stewart" w:date="2022-02-08T10:43:00Z">
                    <w:rPr>
                      <w:rFonts w:ascii="Calibri" w:hAnsi="Calibri" w:cs="Calibri"/>
                      <w:color w:val="000000"/>
                    </w:rPr>
                  </w:rPrChange>
                </w:rPr>
                <w:t>15.0</w:t>
              </w:r>
            </w:ins>
            <w:ins w:id="2257" w:author="Daniel Stewart" w:date="2022-02-08T10:38:00Z">
              <w:r w:rsidRPr="00FA28C5">
                <w:t>8</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3DC65F3" w14:textId="1C124874" w:rsidR="00FA28C5" w:rsidRPr="00FA28C5" w:rsidRDefault="00FA28C5">
            <w:pPr>
              <w:pStyle w:val="Table"/>
              <w:jc w:val="center"/>
              <w:rPr>
                <w:ins w:id="2258" w:author="Daniel Stewart" w:date="2022-02-08T10:37:00Z"/>
                <w:rPrChange w:id="2259" w:author="Daniel Stewart" w:date="2022-02-08T10:43:00Z">
                  <w:rPr>
                    <w:ins w:id="2260" w:author="Daniel Stewart" w:date="2022-02-08T10:37:00Z"/>
                    <w:rFonts w:ascii="Calibri" w:hAnsi="Calibri" w:cs="Calibri"/>
                    <w:color w:val="000000"/>
                  </w:rPr>
                </w:rPrChange>
              </w:rPr>
              <w:pPrChange w:id="2261" w:author="Daniel Stewart" w:date="2022-02-10T12:15:00Z">
                <w:pPr>
                  <w:pStyle w:val="Table"/>
                </w:pPr>
              </w:pPrChange>
            </w:pPr>
            <w:ins w:id="2262" w:author="Daniel Stewart" w:date="2022-02-08T10:37:00Z">
              <w:r w:rsidRPr="00FA28C5">
                <w:rPr>
                  <w:rPrChange w:id="2263" w:author="Daniel Stewart" w:date="2022-02-08T10:43:00Z">
                    <w:rPr>
                      <w:rFonts w:ascii="Calibri" w:hAnsi="Calibri" w:cs="Calibri"/>
                      <w:color w:val="000000"/>
                    </w:rPr>
                  </w:rPrChange>
                </w:rPr>
                <w:t>9.2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393FCD08" w14:textId="30FF5A24" w:rsidR="00FA28C5" w:rsidRPr="00FA28C5" w:rsidRDefault="00856726">
            <w:pPr>
              <w:pStyle w:val="Table"/>
              <w:jc w:val="center"/>
              <w:rPr>
                <w:ins w:id="2264" w:author="Daniel Stewart" w:date="2022-02-08T10:37:00Z"/>
                <w:rPrChange w:id="2265" w:author="Daniel Stewart" w:date="2022-02-08T10:43:00Z">
                  <w:rPr>
                    <w:ins w:id="2266" w:author="Daniel Stewart" w:date="2022-02-08T10:37:00Z"/>
                    <w:rFonts w:ascii="Calibri" w:hAnsi="Calibri" w:cs="Calibri"/>
                    <w:color w:val="000000"/>
                  </w:rPr>
                </w:rPrChange>
              </w:rPr>
              <w:pPrChange w:id="2267" w:author="Daniel Stewart" w:date="2022-02-10T12:15:00Z">
                <w:pPr>
                  <w:pStyle w:val="Table"/>
                </w:pPr>
              </w:pPrChange>
            </w:pPr>
            <w:ins w:id="2268"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FA976C2" w14:textId="0B46ACC6" w:rsidR="00FA28C5" w:rsidRPr="00FA28C5" w:rsidRDefault="00856726">
            <w:pPr>
              <w:pStyle w:val="Table"/>
              <w:jc w:val="center"/>
              <w:rPr>
                <w:ins w:id="2269" w:author="Daniel Stewart" w:date="2022-02-08T10:37:00Z"/>
                <w:rPrChange w:id="2270" w:author="Daniel Stewart" w:date="2022-02-08T10:43:00Z">
                  <w:rPr>
                    <w:ins w:id="2271" w:author="Daniel Stewart" w:date="2022-02-08T10:37:00Z"/>
                    <w:rFonts w:ascii="Calibri" w:hAnsi="Calibri" w:cs="Calibri"/>
                    <w:color w:val="000000"/>
                  </w:rPr>
                </w:rPrChange>
              </w:rPr>
              <w:pPrChange w:id="2272" w:author="Daniel Stewart" w:date="2022-02-10T12:15:00Z">
                <w:pPr>
                  <w:pStyle w:val="Table"/>
                </w:pPr>
              </w:pPrChange>
            </w:pPr>
            <w:ins w:id="2273" w:author="Daniel Stewart" w:date="2022-02-08T10:56:00Z">
              <w:r>
                <w:t>-</w:t>
              </w:r>
            </w:ins>
          </w:p>
        </w:tc>
      </w:tr>
      <w:tr w:rsidR="00C872E7" w:rsidRPr="00FA28C5" w14:paraId="565F5A44" w14:textId="77777777" w:rsidTr="00AD2899">
        <w:trPr>
          <w:gridAfter w:val="1"/>
          <w:wAfter w:w="22" w:type="dxa"/>
          <w:trHeight w:val="340"/>
          <w:jc w:val="center"/>
          <w:ins w:id="2274"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772AD8B4" w14:textId="34FA3518" w:rsidR="00FA28C5" w:rsidRPr="00FA28C5" w:rsidRDefault="00FA28C5" w:rsidP="00AD2899">
            <w:pPr>
              <w:pStyle w:val="Table"/>
              <w:rPr>
                <w:ins w:id="2275" w:author="Daniel Stewart" w:date="2022-02-08T10:37:00Z"/>
                <w:rPrChange w:id="2276" w:author="Daniel Stewart" w:date="2022-02-08T10:43:00Z">
                  <w:rPr>
                    <w:ins w:id="2277" w:author="Daniel Stewart" w:date="2022-02-08T10:37:00Z"/>
                    <w:rFonts w:ascii="Calibri" w:hAnsi="Calibri" w:cs="Calibri"/>
                    <w:color w:val="000000"/>
                  </w:rPr>
                </w:rPrChange>
              </w:rPr>
            </w:pPr>
            <w:ins w:id="2278" w:author="Daniel Stewart" w:date="2022-02-08T10:37:00Z">
              <w:r w:rsidRPr="00FA28C5">
                <w:rPr>
                  <w:rPrChange w:id="2279" w:author="Daniel Stewart" w:date="2022-02-08T10:43:00Z">
                    <w:rPr>
                      <w:rFonts w:ascii="Calibri" w:hAnsi="Calibri" w:cs="Calibri"/>
                      <w:color w:val="000000"/>
                    </w:rPr>
                  </w:rPrChange>
                </w:rPr>
                <w:t xml:space="preserve">Project </w:t>
              </w:r>
            </w:ins>
            <w:ins w:id="2280" w:author="Daniel Stewart" w:date="2022-02-10T12:17:00Z">
              <w:r w:rsidR="00AD2899">
                <w:t>a</w:t>
              </w:r>
            </w:ins>
            <w:ins w:id="2281" w:author="Daniel Stewart" w:date="2022-02-08T10:37:00Z">
              <w:r w:rsidRPr="00FA28C5">
                <w:rPr>
                  <w:rPrChange w:id="2282" w:author="Daniel Stewart" w:date="2022-02-08T10:43:00Z">
                    <w:rPr>
                      <w:rFonts w:ascii="Calibri" w:hAnsi="Calibri" w:cs="Calibri"/>
                      <w:color w:val="000000"/>
                    </w:rPr>
                  </w:rPrChange>
                </w:rPr>
                <w:t>ge (years)</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1C867C8" w14:textId="77777777" w:rsidR="00FA28C5" w:rsidRPr="00FA28C5" w:rsidRDefault="00FA28C5">
            <w:pPr>
              <w:pStyle w:val="Table"/>
              <w:ind w:left="-455" w:firstLine="455"/>
              <w:jc w:val="center"/>
              <w:rPr>
                <w:ins w:id="2283" w:author="Daniel Stewart" w:date="2022-02-08T10:37:00Z"/>
                <w:rPrChange w:id="2284" w:author="Daniel Stewart" w:date="2022-02-08T10:43:00Z">
                  <w:rPr>
                    <w:ins w:id="2285" w:author="Daniel Stewart" w:date="2022-02-08T10:37:00Z"/>
                    <w:rFonts w:ascii="Calibri" w:hAnsi="Calibri" w:cs="Calibri"/>
                    <w:color w:val="000000"/>
                  </w:rPr>
                </w:rPrChange>
              </w:rPr>
              <w:pPrChange w:id="2286" w:author="Daniel Stewart" w:date="2022-02-10T12:18:00Z">
                <w:pPr>
                  <w:pStyle w:val="Table"/>
                </w:pPr>
              </w:pPrChange>
            </w:pPr>
            <w:ins w:id="2287" w:author="Daniel Stewart" w:date="2022-02-08T10:37:00Z">
              <w:r w:rsidRPr="00FA28C5">
                <w:rPr>
                  <w:rPrChange w:id="2288" w:author="Daniel Stewart" w:date="2022-02-08T10:43:00Z">
                    <w:rPr>
                      <w:rFonts w:ascii="Calibri" w:hAnsi="Calibri" w:cs="Calibri"/>
                      <w:color w:val="000000"/>
                    </w:rPr>
                  </w:rPrChange>
                </w:rPr>
                <w:t>7</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40422DE9" w14:textId="77777777" w:rsidR="00FA28C5" w:rsidRPr="00FA28C5" w:rsidRDefault="00FA28C5">
            <w:pPr>
              <w:pStyle w:val="Table"/>
              <w:jc w:val="center"/>
              <w:rPr>
                <w:ins w:id="2289" w:author="Daniel Stewart" w:date="2022-02-08T10:37:00Z"/>
                <w:rPrChange w:id="2290" w:author="Daniel Stewart" w:date="2022-02-08T10:43:00Z">
                  <w:rPr>
                    <w:ins w:id="2291" w:author="Daniel Stewart" w:date="2022-02-08T10:37:00Z"/>
                    <w:rFonts w:ascii="Calibri" w:hAnsi="Calibri" w:cs="Calibri"/>
                    <w:color w:val="000000"/>
                  </w:rPr>
                </w:rPrChange>
              </w:rPr>
              <w:pPrChange w:id="2292" w:author="Daniel Stewart" w:date="2022-02-10T12:15:00Z">
                <w:pPr>
                  <w:pStyle w:val="Table"/>
                </w:pPr>
              </w:pPrChange>
            </w:pPr>
            <w:ins w:id="2293" w:author="Daniel Stewart" w:date="2022-02-08T10:37:00Z">
              <w:r w:rsidRPr="00FA28C5">
                <w:rPr>
                  <w:rPrChange w:id="2294" w:author="Daniel Stewart" w:date="2022-02-08T10:43:00Z">
                    <w:rPr>
                      <w:rFonts w:ascii="Calibri" w:hAnsi="Calibri" w:cs="Calibri"/>
                      <w:color w:val="000000"/>
                    </w:rPr>
                  </w:rPrChange>
                </w:rPr>
                <w:t>4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5E81DB5" w14:textId="3B816E69" w:rsidR="00FA28C5" w:rsidRPr="00FA28C5" w:rsidRDefault="00FA28C5">
            <w:pPr>
              <w:pStyle w:val="Table"/>
              <w:jc w:val="center"/>
              <w:rPr>
                <w:ins w:id="2295" w:author="Daniel Stewart" w:date="2022-02-08T10:37:00Z"/>
                <w:rPrChange w:id="2296" w:author="Daniel Stewart" w:date="2022-02-08T10:43:00Z">
                  <w:rPr>
                    <w:ins w:id="2297" w:author="Daniel Stewart" w:date="2022-02-08T10:37:00Z"/>
                    <w:rFonts w:ascii="Calibri" w:hAnsi="Calibri" w:cs="Calibri"/>
                    <w:color w:val="000000"/>
                  </w:rPr>
                </w:rPrChange>
              </w:rPr>
              <w:pPrChange w:id="2298" w:author="Daniel Stewart" w:date="2022-02-10T12:15:00Z">
                <w:pPr>
                  <w:pStyle w:val="Table"/>
                </w:pPr>
              </w:pPrChange>
            </w:pPr>
            <w:ins w:id="2299" w:author="Daniel Stewart" w:date="2022-02-08T10:37:00Z">
              <w:r w:rsidRPr="00FA28C5">
                <w:rPr>
                  <w:rPrChange w:id="2300" w:author="Daniel Stewart" w:date="2022-02-08T10:43:00Z">
                    <w:rPr>
                      <w:rFonts w:ascii="Calibri" w:hAnsi="Calibri" w:cs="Calibri"/>
                      <w:color w:val="000000"/>
                    </w:rPr>
                  </w:rPrChange>
                </w:rPr>
                <w:t>25.92</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4C88F54" w14:textId="1D434D56" w:rsidR="00FA28C5" w:rsidRPr="00FA28C5" w:rsidRDefault="00FA28C5">
            <w:pPr>
              <w:pStyle w:val="Table"/>
              <w:jc w:val="center"/>
              <w:rPr>
                <w:ins w:id="2301" w:author="Daniel Stewart" w:date="2022-02-08T10:37:00Z"/>
                <w:rPrChange w:id="2302" w:author="Daniel Stewart" w:date="2022-02-08T10:43:00Z">
                  <w:rPr>
                    <w:ins w:id="2303" w:author="Daniel Stewart" w:date="2022-02-08T10:37:00Z"/>
                    <w:rFonts w:ascii="Calibri" w:hAnsi="Calibri" w:cs="Calibri"/>
                    <w:color w:val="000000"/>
                  </w:rPr>
                </w:rPrChange>
              </w:rPr>
              <w:pPrChange w:id="2304" w:author="Daniel Stewart" w:date="2022-02-10T12:15:00Z">
                <w:pPr>
                  <w:pStyle w:val="Table"/>
                </w:pPr>
              </w:pPrChange>
            </w:pPr>
            <w:ins w:id="2305" w:author="Daniel Stewart" w:date="2022-02-08T10:37:00Z">
              <w:r w:rsidRPr="00FA28C5">
                <w:rPr>
                  <w:rPrChange w:id="2306" w:author="Daniel Stewart" w:date="2022-02-08T10:43:00Z">
                    <w:rPr>
                      <w:rFonts w:ascii="Calibri" w:hAnsi="Calibri" w:cs="Calibri"/>
                      <w:color w:val="000000"/>
                    </w:rPr>
                  </w:rPrChange>
                </w:rPr>
                <w:t>8.50</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D2F7CE8" w14:textId="664EFD75" w:rsidR="00FA28C5" w:rsidRPr="00FA28C5" w:rsidRDefault="00856726">
            <w:pPr>
              <w:pStyle w:val="Table"/>
              <w:jc w:val="center"/>
              <w:rPr>
                <w:ins w:id="2307" w:author="Daniel Stewart" w:date="2022-02-08T10:37:00Z"/>
                <w:rPrChange w:id="2308" w:author="Daniel Stewart" w:date="2022-02-08T10:43:00Z">
                  <w:rPr>
                    <w:ins w:id="2309" w:author="Daniel Stewart" w:date="2022-02-08T10:37:00Z"/>
                    <w:rFonts w:ascii="Calibri" w:hAnsi="Calibri" w:cs="Calibri"/>
                    <w:color w:val="000000"/>
                  </w:rPr>
                </w:rPrChange>
              </w:rPr>
              <w:pPrChange w:id="2310" w:author="Daniel Stewart" w:date="2022-02-10T12:15:00Z">
                <w:pPr>
                  <w:pStyle w:val="Table"/>
                </w:pPr>
              </w:pPrChange>
            </w:pPr>
            <w:ins w:id="2311"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31D79FA2" w14:textId="6E876F73" w:rsidR="00FA28C5" w:rsidRPr="00FA28C5" w:rsidRDefault="00856726">
            <w:pPr>
              <w:pStyle w:val="Table"/>
              <w:jc w:val="center"/>
              <w:rPr>
                <w:ins w:id="2312" w:author="Daniel Stewart" w:date="2022-02-08T10:37:00Z"/>
                <w:rPrChange w:id="2313" w:author="Daniel Stewart" w:date="2022-02-08T10:43:00Z">
                  <w:rPr>
                    <w:ins w:id="2314" w:author="Daniel Stewart" w:date="2022-02-08T10:37:00Z"/>
                    <w:rFonts w:ascii="Calibri" w:hAnsi="Calibri" w:cs="Calibri"/>
                    <w:color w:val="000000"/>
                  </w:rPr>
                </w:rPrChange>
              </w:rPr>
              <w:pPrChange w:id="2315" w:author="Daniel Stewart" w:date="2022-02-10T12:15:00Z">
                <w:pPr>
                  <w:pStyle w:val="Table"/>
                </w:pPr>
              </w:pPrChange>
            </w:pPr>
            <w:ins w:id="2316" w:author="Daniel Stewart" w:date="2022-02-08T10:56:00Z">
              <w:r>
                <w:t>-</w:t>
              </w:r>
            </w:ins>
          </w:p>
        </w:tc>
      </w:tr>
      <w:tr w:rsidR="00C872E7" w:rsidRPr="00FA28C5" w14:paraId="508F3B9C" w14:textId="77777777" w:rsidTr="00AD2899">
        <w:trPr>
          <w:gridAfter w:val="1"/>
          <w:wAfter w:w="22" w:type="dxa"/>
          <w:trHeight w:val="340"/>
          <w:jc w:val="center"/>
          <w:ins w:id="2317"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A611985" w14:textId="7937A2E7" w:rsidR="00FA28C5" w:rsidRPr="00FA28C5" w:rsidRDefault="00FA28C5" w:rsidP="00AD2899">
            <w:pPr>
              <w:pStyle w:val="Table"/>
              <w:rPr>
                <w:ins w:id="2318" w:author="Daniel Stewart" w:date="2022-02-08T10:37:00Z"/>
                <w:rPrChange w:id="2319" w:author="Daniel Stewart" w:date="2022-02-08T10:43:00Z">
                  <w:rPr>
                    <w:ins w:id="2320" w:author="Daniel Stewart" w:date="2022-02-08T10:37:00Z"/>
                    <w:rFonts w:ascii="Calibri" w:hAnsi="Calibri" w:cs="Calibri"/>
                    <w:color w:val="000000"/>
                  </w:rPr>
                </w:rPrChange>
              </w:rPr>
            </w:pPr>
            <w:ins w:id="2321" w:author="Daniel Stewart" w:date="2022-02-08T10:37:00Z">
              <w:r w:rsidRPr="00FA28C5">
                <w:rPr>
                  <w:rPrChange w:id="2322" w:author="Daniel Stewart" w:date="2022-02-08T10:43:00Z">
                    <w:rPr>
                      <w:rFonts w:ascii="Calibri" w:hAnsi="Calibri" w:cs="Calibri"/>
                      <w:color w:val="000000"/>
                    </w:rPr>
                  </w:rPrChange>
                </w:rPr>
                <w:t xml:space="preserve">Project </w:t>
              </w:r>
            </w:ins>
            <w:ins w:id="2323" w:author="Daniel Stewart" w:date="2022-02-10T12:17:00Z">
              <w:r w:rsidR="00AD2899">
                <w:t>s</w:t>
              </w:r>
            </w:ins>
            <w:ins w:id="2324" w:author="Daniel Stewart" w:date="2022-02-08T10:37:00Z">
              <w:r w:rsidRPr="00FA28C5">
                <w:rPr>
                  <w:rPrChange w:id="2325" w:author="Daniel Stewart" w:date="2022-02-08T10:43:00Z">
                    <w:rPr>
                      <w:rFonts w:ascii="Calibri" w:hAnsi="Calibri" w:cs="Calibri"/>
                      <w:color w:val="000000"/>
                    </w:rPr>
                  </w:rPrChange>
                </w:rPr>
                <w:t>ize (m</w:t>
              </w:r>
              <w:r w:rsidRPr="00FA28C5">
                <w:rPr>
                  <w:vertAlign w:val="superscript"/>
                  <w:rPrChange w:id="2326" w:author="Daniel Stewart" w:date="2022-02-08T10:43:00Z">
                    <w:rPr>
                      <w:rFonts w:ascii="Calibri" w:hAnsi="Calibri" w:cs="Calibri"/>
                      <w:color w:val="000000"/>
                    </w:rPr>
                  </w:rPrChange>
                </w:rPr>
                <w:t>2</w:t>
              </w:r>
              <w:r w:rsidRPr="00FA28C5">
                <w:rPr>
                  <w:rPrChange w:id="2327" w:author="Daniel Stewart" w:date="2022-02-08T10:43:00Z">
                    <w:rPr>
                      <w:rFonts w:ascii="Calibri" w:hAnsi="Calibri" w:cs="Calibri"/>
                      <w:color w:val="000000"/>
                    </w:rPr>
                  </w:rPrChange>
                </w:rPr>
                <w: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A1CE9D2" w14:textId="6961265B" w:rsidR="00FA28C5" w:rsidRPr="00FA28C5" w:rsidRDefault="00FA28C5">
            <w:pPr>
              <w:pStyle w:val="Table"/>
              <w:ind w:left="-455" w:firstLine="455"/>
              <w:jc w:val="center"/>
              <w:rPr>
                <w:ins w:id="2328" w:author="Daniel Stewart" w:date="2022-02-08T10:37:00Z"/>
                <w:rPrChange w:id="2329" w:author="Daniel Stewart" w:date="2022-02-08T10:43:00Z">
                  <w:rPr>
                    <w:ins w:id="2330" w:author="Daniel Stewart" w:date="2022-02-08T10:37:00Z"/>
                    <w:rFonts w:ascii="Calibri" w:hAnsi="Calibri" w:cs="Calibri"/>
                    <w:color w:val="000000"/>
                  </w:rPr>
                </w:rPrChange>
              </w:rPr>
              <w:pPrChange w:id="2331" w:author="Daniel Stewart" w:date="2022-02-10T12:18:00Z">
                <w:pPr>
                  <w:pStyle w:val="Table"/>
                </w:pPr>
              </w:pPrChange>
            </w:pPr>
            <w:ins w:id="2332" w:author="Daniel Stewart" w:date="2022-02-08T10:37:00Z">
              <w:r w:rsidRPr="00FA28C5">
                <w:rPr>
                  <w:rPrChange w:id="2333" w:author="Daniel Stewart" w:date="2022-02-08T10:43:00Z">
                    <w:rPr>
                      <w:rFonts w:ascii="Calibri" w:hAnsi="Calibri" w:cs="Calibri"/>
                      <w:color w:val="000000"/>
                    </w:rPr>
                  </w:rPrChange>
                </w:rPr>
                <w:t>2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242E359" w14:textId="1ADE2583" w:rsidR="00FA28C5" w:rsidRPr="00FA28C5" w:rsidRDefault="00FA28C5">
            <w:pPr>
              <w:pStyle w:val="Table"/>
              <w:jc w:val="center"/>
              <w:rPr>
                <w:ins w:id="2334" w:author="Daniel Stewart" w:date="2022-02-08T10:37:00Z"/>
                <w:rPrChange w:id="2335" w:author="Daniel Stewart" w:date="2022-02-08T10:43:00Z">
                  <w:rPr>
                    <w:ins w:id="2336" w:author="Daniel Stewart" w:date="2022-02-08T10:37:00Z"/>
                    <w:rFonts w:ascii="Calibri" w:hAnsi="Calibri" w:cs="Calibri"/>
                    <w:color w:val="000000"/>
                  </w:rPr>
                </w:rPrChange>
              </w:rPr>
              <w:pPrChange w:id="2337" w:author="Daniel Stewart" w:date="2022-02-10T12:15:00Z">
                <w:pPr>
                  <w:pStyle w:val="Table"/>
                </w:pPr>
              </w:pPrChange>
            </w:pPr>
            <w:ins w:id="2338" w:author="Daniel Stewart" w:date="2022-02-08T10:37:00Z">
              <w:r w:rsidRPr="00FA28C5">
                <w:rPr>
                  <w:rPrChange w:id="2339" w:author="Daniel Stewart" w:date="2022-02-08T10:43:00Z">
                    <w:rPr>
                      <w:rFonts w:ascii="Calibri" w:hAnsi="Calibri" w:cs="Calibri"/>
                      <w:color w:val="000000"/>
                    </w:rPr>
                  </w:rPrChange>
                </w:rPr>
                <w:t>59309</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B18A0CD" w14:textId="13EBEC8C" w:rsidR="00FA28C5" w:rsidRPr="00FA28C5" w:rsidRDefault="00FA28C5">
            <w:pPr>
              <w:pStyle w:val="Table"/>
              <w:jc w:val="center"/>
              <w:rPr>
                <w:ins w:id="2340" w:author="Daniel Stewart" w:date="2022-02-08T10:37:00Z"/>
                <w:rPrChange w:id="2341" w:author="Daniel Stewart" w:date="2022-02-08T10:43:00Z">
                  <w:rPr>
                    <w:ins w:id="2342" w:author="Daniel Stewart" w:date="2022-02-08T10:37:00Z"/>
                    <w:rFonts w:ascii="Calibri" w:hAnsi="Calibri" w:cs="Calibri"/>
                    <w:color w:val="000000"/>
                  </w:rPr>
                </w:rPrChange>
              </w:rPr>
              <w:pPrChange w:id="2343" w:author="Daniel Stewart" w:date="2022-02-10T12:15:00Z">
                <w:pPr>
                  <w:pStyle w:val="Table"/>
                </w:pPr>
              </w:pPrChange>
            </w:pPr>
            <w:ins w:id="2344" w:author="Daniel Stewart" w:date="2022-02-08T10:37:00Z">
              <w:r w:rsidRPr="00FA28C5">
                <w:rPr>
                  <w:rPrChange w:id="2345" w:author="Daniel Stewart" w:date="2022-02-08T10:43:00Z">
                    <w:rPr>
                      <w:rFonts w:ascii="Calibri" w:hAnsi="Calibri" w:cs="Calibri"/>
                      <w:color w:val="000000"/>
                    </w:rPr>
                  </w:rPrChange>
                </w:rPr>
                <w:t>3276.17</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ADDBFA7" w14:textId="77777777" w:rsidR="00FA28C5" w:rsidRPr="00FA28C5" w:rsidRDefault="00FA28C5">
            <w:pPr>
              <w:pStyle w:val="Table"/>
              <w:jc w:val="center"/>
              <w:rPr>
                <w:ins w:id="2346" w:author="Daniel Stewart" w:date="2022-02-08T10:37:00Z"/>
                <w:rPrChange w:id="2347" w:author="Daniel Stewart" w:date="2022-02-08T10:43:00Z">
                  <w:rPr>
                    <w:ins w:id="2348" w:author="Daniel Stewart" w:date="2022-02-08T10:37:00Z"/>
                    <w:rFonts w:ascii="Calibri" w:hAnsi="Calibri" w:cs="Calibri"/>
                    <w:color w:val="000000"/>
                  </w:rPr>
                </w:rPrChange>
              </w:rPr>
              <w:pPrChange w:id="2349" w:author="Daniel Stewart" w:date="2022-02-10T12:15:00Z">
                <w:pPr>
                  <w:pStyle w:val="Table"/>
                </w:pPr>
              </w:pPrChange>
            </w:pPr>
            <w:ins w:id="2350" w:author="Daniel Stewart" w:date="2022-02-08T10:37:00Z">
              <w:r w:rsidRPr="00FA28C5">
                <w:rPr>
                  <w:rPrChange w:id="2351" w:author="Daniel Stewart" w:date="2022-02-08T10:43:00Z">
                    <w:rPr>
                      <w:rFonts w:ascii="Calibri" w:hAnsi="Calibri" w:cs="Calibri"/>
                      <w:color w:val="000000"/>
                    </w:rPr>
                  </w:rPrChange>
                </w:rPr>
                <w:t>7600.13</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780E21B6" w14:textId="01012089" w:rsidR="00FA28C5" w:rsidRPr="00FA28C5" w:rsidRDefault="00856726">
            <w:pPr>
              <w:pStyle w:val="Table"/>
              <w:jc w:val="center"/>
              <w:rPr>
                <w:ins w:id="2352" w:author="Daniel Stewart" w:date="2022-02-08T10:37:00Z"/>
                <w:rPrChange w:id="2353" w:author="Daniel Stewart" w:date="2022-02-08T10:43:00Z">
                  <w:rPr>
                    <w:ins w:id="2354" w:author="Daniel Stewart" w:date="2022-02-08T10:37:00Z"/>
                    <w:rFonts w:ascii="Calibri" w:hAnsi="Calibri" w:cs="Calibri"/>
                    <w:color w:val="000000"/>
                  </w:rPr>
                </w:rPrChange>
              </w:rPr>
              <w:pPrChange w:id="2355" w:author="Daniel Stewart" w:date="2022-02-10T12:15:00Z">
                <w:pPr>
                  <w:pStyle w:val="Table"/>
                </w:pPr>
              </w:pPrChange>
            </w:pPr>
            <w:ins w:id="2356"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1303E39" w14:textId="09049624" w:rsidR="00FA28C5" w:rsidRPr="00FA28C5" w:rsidRDefault="00856726">
            <w:pPr>
              <w:pStyle w:val="Table"/>
              <w:jc w:val="center"/>
              <w:rPr>
                <w:ins w:id="2357" w:author="Daniel Stewart" w:date="2022-02-08T10:37:00Z"/>
                <w:rPrChange w:id="2358" w:author="Daniel Stewart" w:date="2022-02-08T10:43:00Z">
                  <w:rPr>
                    <w:ins w:id="2359" w:author="Daniel Stewart" w:date="2022-02-08T10:37:00Z"/>
                    <w:rFonts w:ascii="Calibri" w:hAnsi="Calibri" w:cs="Calibri"/>
                    <w:color w:val="000000"/>
                  </w:rPr>
                </w:rPrChange>
              </w:rPr>
              <w:pPrChange w:id="2360" w:author="Daniel Stewart" w:date="2022-02-10T12:15:00Z">
                <w:pPr>
                  <w:pStyle w:val="Table"/>
                </w:pPr>
              </w:pPrChange>
            </w:pPr>
            <w:ins w:id="2361" w:author="Daniel Stewart" w:date="2022-02-08T10:56:00Z">
              <w:r>
                <w:t>-</w:t>
              </w:r>
            </w:ins>
          </w:p>
        </w:tc>
      </w:tr>
      <w:tr w:rsidR="00C872E7" w:rsidRPr="00FA28C5" w14:paraId="16B6C0EC" w14:textId="77777777" w:rsidTr="00AD2899">
        <w:trPr>
          <w:gridAfter w:val="1"/>
          <w:wAfter w:w="22" w:type="dxa"/>
          <w:trHeight w:val="340"/>
          <w:jc w:val="center"/>
          <w:ins w:id="2362"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FE9B190" w14:textId="55992B49" w:rsidR="00FA28C5" w:rsidRPr="00FA28C5" w:rsidRDefault="00FA28C5" w:rsidP="00AD2899">
            <w:pPr>
              <w:pStyle w:val="Table"/>
              <w:rPr>
                <w:ins w:id="2363" w:author="Daniel Stewart" w:date="2022-02-08T10:37:00Z"/>
                <w:rPrChange w:id="2364" w:author="Daniel Stewart" w:date="2022-02-08T10:43:00Z">
                  <w:rPr>
                    <w:ins w:id="2365" w:author="Daniel Stewart" w:date="2022-02-08T10:37:00Z"/>
                    <w:rFonts w:ascii="Calibri" w:hAnsi="Calibri" w:cs="Calibri"/>
                    <w:color w:val="000000"/>
                  </w:rPr>
                </w:rPrChange>
              </w:rPr>
            </w:pPr>
            <w:ins w:id="2366" w:author="Daniel Stewart" w:date="2022-02-08T10:37:00Z">
              <w:r w:rsidRPr="00FA28C5">
                <w:rPr>
                  <w:rPrChange w:id="2367" w:author="Daniel Stewart" w:date="2022-02-08T10:43:00Z">
                    <w:rPr>
                      <w:rFonts w:ascii="Calibri" w:hAnsi="Calibri" w:cs="Calibri"/>
                      <w:color w:val="000000"/>
                    </w:rPr>
                  </w:rPrChange>
                </w:rPr>
                <w:t xml:space="preserve">Mean </w:t>
              </w:r>
            </w:ins>
            <w:ins w:id="2368" w:author="Daniel Stewart" w:date="2022-02-10T12:17:00Z">
              <w:r w:rsidR="00AD2899">
                <w:t>e</w:t>
              </w:r>
            </w:ins>
            <w:ins w:id="2369" w:author="Daniel Stewart" w:date="2022-02-08T10:37:00Z">
              <w:r w:rsidRPr="00FA28C5">
                <w:rPr>
                  <w:rPrChange w:id="2370" w:author="Daniel Stewart" w:date="2022-02-08T10:43:00Z">
                    <w:rPr>
                      <w:rFonts w:ascii="Calibri" w:hAnsi="Calibri" w:cs="Calibri"/>
                      <w:color w:val="000000"/>
                    </w:rPr>
                  </w:rPrChange>
                </w:rPr>
                <w:t>levation (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34DB84F" w14:textId="77777777" w:rsidR="00FA28C5" w:rsidRPr="00FA28C5" w:rsidRDefault="00FA28C5">
            <w:pPr>
              <w:pStyle w:val="Table"/>
              <w:ind w:left="-455" w:firstLine="455"/>
              <w:jc w:val="center"/>
              <w:rPr>
                <w:ins w:id="2371" w:author="Daniel Stewart" w:date="2022-02-08T10:37:00Z"/>
                <w:rPrChange w:id="2372" w:author="Daniel Stewart" w:date="2022-02-08T10:43:00Z">
                  <w:rPr>
                    <w:ins w:id="2373" w:author="Daniel Stewart" w:date="2022-02-08T10:37:00Z"/>
                    <w:rFonts w:ascii="Calibri" w:hAnsi="Calibri" w:cs="Calibri"/>
                    <w:color w:val="000000"/>
                  </w:rPr>
                </w:rPrChange>
              </w:rPr>
              <w:pPrChange w:id="2374" w:author="Daniel Stewart" w:date="2022-02-10T12:18:00Z">
                <w:pPr>
                  <w:pStyle w:val="Table"/>
                </w:pPr>
              </w:pPrChange>
            </w:pPr>
            <w:ins w:id="2375" w:author="Daniel Stewart" w:date="2022-02-08T10:37:00Z">
              <w:r w:rsidRPr="00FA28C5">
                <w:rPr>
                  <w:rPrChange w:id="2376" w:author="Daniel Stewart" w:date="2022-02-08T10:43:00Z">
                    <w:rPr>
                      <w:rFonts w:ascii="Calibri" w:hAnsi="Calibri" w:cs="Calibri"/>
                      <w:color w:val="000000"/>
                    </w:rPr>
                  </w:rPrChange>
                </w:rPr>
                <w:t>-0.41</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7A45DC1" w14:textId="77777777" w:rsidR="00FA28C5" w:rsidRPr="00FA28C5" w:rsidRDefault="00FA28C5">
            <w:pPr>
              <w:pStyle w:val="Table"/>
              <w:jc w:val="center"/>
              <w:rPr>
                <w:ins w:id="2377" w:author="Daniel Stewart" w:date="2022-02-08T10:37:00Z"/>
                <w:rPrChange w:id="2378" w:author="Daniel Stewart" w:date="2022-02-08T10:43:00Z">
                  <w:rPr>
                    <w:ins w:id="2379" w:author="Daniel Stewart" w:date="2022-02-08T10:37:00Z"/>
                    <w:rFonts w:ascii="Calibri" w:hAnsi="Calibri" w:cs="Calibri"/>
                    <w:color w:val="000000"/>
                  </w:rPr>
                </w:rPrChange>
              </w:rPr>
              <w:pPrChange w:id="2380" w:author="Daniel Stewart" w:date="2022-02-10T12:15:00Z">
                <w:pPr>
                  <w:pStyle w:val="Table"/>
                </w:pPr>
              </w:pPrChange>
            </w:pPr>
            <w:ins w:id="2381" w:author="Daniel Stewart" w:date="2022-02-08T10:37:00Z">
              <w:r w:rsidRPr="00FA28C5">
                <w:rPr>
                  <w:rPrChange w:id="2382" w:author="Daniel Stewart" w:date="2022-02-08T10:43:00Z">
                    <w:rPr>
                      <w:rFonts w:ascii="Calibri" w:hAnsi="Calibri" w:cs="Calibri"/>
                      <w:color w:val="000000"/>
                    </w:rPr>
                  </w:rPrChange>
                </w:rPr>
                <w:t>2.16</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57AD91A7" w14:textId="48CBD5C5" w:rsidR="00FA28C5" w:rsidRPr="00FA28C5" w:rsidRDefault="00FA28C5">
            <w:pPr>
              <w:pStyle w:val="Table"/>
              <w:jc w:val="center"/>
              <w:rPr>
                <w:ins w:id="2383" w:author="Daniel Stewart" w:date="2022-02-08T10:37:00Z"/>
                <w:rPrChange w:id="2384" w:author="Daniel Stewart" w:date="2022-02-08T10:43:00Z">
                  <w:rPr>
                    <w:ins w:id="2385" w:author="Daniel Stewart" w:date="2022-02-08T10:37:00Z"/>
                    <w:rFonts w:ascii="Calibri" w:hAnsi="Calibri" w:cs="Calibri"/>
                    <w:color w:val="000000"/>
                  </w:rPr>
                </w:rPrChange>
              </w:rPr>
              <w:pPrChange w:id="2386" w:author="Daniel Stewart" w:date="2022-02-10T12:15:00Z">
                <w:pPr>
                  <w:pStyle w:val="Table"/>
                </w:pPr>
              </w:pPrChange>
            </w:pPr>
            <w:ins w:id="2387" w:author="Daniel Stewart" w:date="2022-02-08T10:37:00Z">
              <w:r w:rsidRPr="00FA28C5">
                <w:rPr>
                  <w:rPrChange w:id="2388" w:author="Daniel Stewart" w:date="2022-02-08T10:43:00Z">
                    <w:rPr>
                      <w:rFonts w:ascii="Calibri" w:hAnsi="Calibri" w:cs="Calibri"/>
                      <w:color w:val="000000"/>
                    </w:rPr>
                  </w:rPrChange>
                </w:rPr>
                <w:t>0.9</w:t>
              </w:r>
            </w:ins>
            <w:ins w:id="2389" w:author="Daniel Stewart" w:date="2022-02-08T10:39:00Z">
              <w:r w:rsidRPr="00FA28C5">
                <w:t>3</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38B98AA9" w14:textId="56844CC5" w:rsidR="00FA28C5" w:rsidRPr="00FA28C5" w:rsidRDefault="00FA28C5">
            <w:pPr>
              <w:pStyle w:val="Table"/>
              <w:jc w:val="center"/>
              <w:rPr>
                <w:ins w:id="2390" w:author="Daniel Stewart" w:date="2022-02-08T10:37:00Z"/>
                <w:rPrChange w:id="2391" w:author="Daniel Stewart" w:date="2022-02-08T10:43:00Z">
                  <w:rPr>
                    <w:ins w:id="2392" w:author="Daniel Stewart" w:date="2022-02-08T10:37:00Z"/>
                    <w:rFonts w:ascii="Calibri" w:hAnsi="Calibri" w:cs="Calibri"/>
                    <w:color w:val="000000"/>
                  </w:rPr>
                </w:rPrChange>
              </w:rPr>
              <w:pPrChange w:id="2393" w:author="Daniel Stewart" w:date="2022-02-10T12:15:00Z">
                <w:pPr>
                  <w:pStyle w:val="Table"/>
                </w:pPr>
              </w:pPrChange>
            </w:pPr>
            <w:ins w:id="2394" w:author="Daniel Stewart" w:date="2022-02-08T10:37:00Z">
              <w:r w:rsidRPr="00FA28C5">
                <w:rPr>
                  <w:rPrChange w:id="2395" w:author="Daniel Stewart" w:date="2022-02-08T10:43:00Z">
                    <w:rPr>
                      <w:rFonts w:ascii="Calibri" w:hAnsi="Calibri" w:cs="Calibri"/>
                      <w:color w:val="000000"/>
                    </w:rPr>
                  </w:rPrChange>
                </w:rPr>
                <w:t>0.38</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1094AD0" w14:textId="705E3BDF" w:rsidR="00FA28C5" w:rsidRPr="00FA28C5" w:rsidRDefault="00856726">
            <w:pPr>
              <w:pStyle w:val="Table"/>
              <w:jc w:val="center"/>
              <w:rPr>
                <w:ins w:id="2396" w:author="Daniel Stewart" w:date="2022-02-08T10:37:00Z"/>
                <w:rPrChange w:id="2397" w:author="Daniel Stewart" w:date="2022-02-08T10:43:00Z">
                  <w:rPr>
                    <w:ins w:id="2398" w:author="Daniel Stewart" w:date="2022-02-08T10:37:00Z"/>
                    <w:rFonts w:ascii="Calibri" w:hAnsi="Calibri" w:cs="Calibri"/>
                    <w:color w:val="000000"/>
                  </w:rPr>
                </w:rPrChange>
              </w:rPr>
              <w:pPrChange w:id="2399" w:author="Daniel Stewart" w:date="2022-02-10T12:15:00Z">
                <w:pPr>
                  <w:pStyle w:val="Table"/>
                </w:pPr>
              </w:pPrChange>
            </w:pPr>
            <w:ins w:id="2400"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87EA1A" w14:textId="781640C9" w:rsidR="00FA28C5" w:rsidRPr="00FA28C5" w:rsidRDefault="00856726">
            <w:pPr>
              <w:pStyle w:val="Table"/>
              <w:jc w:val="center"/>
              <w:rPr>
                <w:ins w:id="2401" w:author="Daniel Stewart" w:date="2022-02-08T10:37:00Z"/>
                <w:rPrChange w:id="2402" w:author="Daniel Stewart" w:date="2022-02-08T10:43:00Z">
                  <w:rPr>
                    <w:ins w:id="2403" w:author="Daniel Stewart" w:date="2022-02-08T10:37:00Z"/>
                    <w:rFonts w:ascii="Calibri" w:hAnsi="Calibri" w:cs="Calibri"/>
                    <w:color w:val="000000"/>
                  </w:rPr>
                </w:rPrChange>
              </w:rPr>
              <w:pPrChange w:id="2404" w:author="Daniel Stewart" w:date="2022-02-10T12:15:00Z">
                <w:pPr>
                  <w:pStyle w:val="Table"/>
                </w:pPr>
              </w:pPrChange>
            </w:pPr>
            <w:ins w:id="2405" w:author="Daniel Stewart" w:date="2022-02-08T10:56:00Z">
              <w:r>
                <w:t>-</w:t>
              </w:r>
            </w:ins>
          </w:p>
        </w:tc>
      </w:tr>
      <w:tr w:rsidR="00C872E7" w:rsidRPr="00FA28C5" w14:paraId="67840975" w14:textId="77777777" w:rsidTr="00AD2899">
        <w:trPr>
          <w:gridAfter w:val="1"/>
          <w:wAfter w:w="22" w:type="dxa"/>
          <w:trHeight w:val="340"/>
          <w:jc w:val="center"/>
          <w:ins w:id="2406"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D202BCF" w14:textId="647FC09E" w:rsidR="00FA28C5" w:rsidRPr="00FA28C5" w:rsidRDefault="00AD2899" w:rsidP="00AD2899">
            <w:pPr>
              <w:pStyle w:val="Table"/>
              <w:rPr>
                <w:ins w:id="2407" w:author="Daniel Stewart" w:date="2022-02-08T10:37:00Z"/>
                <w:rPrChange w:id="2408" w:author="Daniel Stewart" w:date="2022-02-08T10:43:00Z">
                  <w:rPr>
                    <w:ins w:id="2409" w:author="Daniel Stewart" w:date="2022-02-08T10:37:00Z"/>
                    <w:rFonts w:ascii="Calibri" w:hAnsi="Calibri" w:cs="Calibri"/>
                    <w:color w:val="000000"/>
                  </w:rPr>
                </w:rPrChange>
              </w:rPr>
            </w:pPr>
            <w:ins w:id="2410" w:author="Daniel Stewart" w:date="2022-02-10T12:17:00Z">
              <w:r>
                <w:t>Percent edge hab</w:t>
              </w:r>
            </w:ins>
            <w:ins w:id="2411" w:author="Daniel Stewart" w:date="2022-02-08T10:37:00Z">
              <w:r w:rsidR="00FA28C5" w:rsidRPr="00FA28C5">
                <w:rPr>
                  <w:rPrChange w:id="2412" w:author="Daniel Stewart" w:date="2022-02-08T10:43:00Z">
                    <w:rPr>
                      <w:rFonts w:ascii="Calibri" w:hAnsi="Calibri" w:cs="Calibri"/>
                      <w:color w:val="000000"/>
                    </w:rPr>
                  </w:rPrChange>
                </w:rPr>
                <w:t>ita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63D7FEA" w14:textId="77777777" w:rsidR="00FA28C5" w:rsidRPr="00FA28C5" w:rsidRDefault="00FA28C5">
            <w:pPr>
              <w:pStyle w:val="Table"/>
              <w:ind w:left="-455" w:firstLine="455"/>
              <w:jc w:val="center"/>
              <w:rPr>
                <w:ins w:id="2413" w:author="Daniel Stewart" w:date="2022-02-08T10:37:00Z"/>
                <w:rPrChange w:id="2414" w:author="Daniel Stewart" w:date="2022-02-08T10:43:00Z">
                  <w:rPr>
                    <w:ins w:id="2415" w:author="Daniel Stewart" w:date="2022-02-08T10:37:00Z"/>
                    <w:rFonts w:ascii="Calibri" w:hAnsi="Calibri" w:cs="Calibri"/>
                    <w:color w:val="000000"/>
                  </w:rPr>
                </w:rPrChange>
              </w:rPr>
              <w:pPrChange w:id="2416" w:author="Daniel Stewart" w:date="2022-02-10T12:18:00Z">
                <w:pPr>
                  <w:pStyle w:val="Table"/>
                </w:pPr>
              </w:pPrChange>
            </w:pPr>
            <w:ins w:id="2417" w:author="Daniel Stewart" w:date="2022-02-08T10:37:00Z">
              <w:r w:rsidRPr="00FA28C5">
                <w:rPr>
                  <w:rPrChange w:id="2418" w:author="Daniel Stewart" w:date="2022-02-08T10:43:00Z">
                    <w:rPr>
                      <w:rFonts w:ascii="Calibri" w:hAnsi="Calibri" w:cs="Calibri"/>
                      <w:color w:val="000000"/>
                    </w:rPr>
                  </w:rPrChange>
                </w:rPr>
                <w:t>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60F412" w14:textId="77777777" w:rsidR="00FA28C5" w:rsidRPr="00FA28C5" w:rsidRDefault="00FA28C5">
            <w:pPr>
              <w:pStyle w:val="Table"/>
              <w:jc w:val="center"/>
              <w:rPr>
                <w:ins w:id="2419" w:author="Daniel Stewart" w:date="2022-02-08T10:37:00Z"/>
                <w:rPrChange w:id="2420" w:author="Daniel Stewart" w:date="2022-02-08T10:43:00Z">
                  <w:rPr>
                    <w:ins w:id="2421" w:author="Daniel Stewart" w:date="2022-02-08T10:37:00Z"/>
                    <w:rFonts w:ascii="Calibri" w:hAnsi="Calibri" w:cs="Calibri"/>
                    <w:color w:val="000000"/>
                  </w:rPr>
                </w:rPrChange>
              </w:rPr>
              <w:pPrChange w:id="2422" w:author="Daniel Stewart" w:date="2022-02-10T12:15:00Z">
                <w:pPr>
                  <w:pStyle w:val="Table"/>
                </w:pPr>
              </w:pPrChange>
            </w:pPr>
            <w:ins w:id="2423" w:author="Daniel Stewart" w:date="2022-02-08T10:37:00Z">
              <w:r w:rsidRPr="00FA28C5">
                <w:rPr>
                  <w:rPrChange w:id="2424" w:author="Daniel Stewart" w:date="2022-02-08T10:43:00Z">
                    <w:rPr>
                      <w:rFonts w:ascii="Calibri" w:hAnsi="Calibri" w:cs="Calibri"/>
                      <w:color w:val="000000"/>
                    </w:rPr>
                  </w:rPrChange>
                </w:rPr>
                <w:t>10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2803BFE" w14:textId="27EC6347" w:rsidR="00FA28C5" w:rsidRPr="00FA28C5" w:rsidRDefault="00FA28C5">
            <w:pPr>
              <w:pStyle w:val="Table"/>
              <w:jc w:val="center"/>
              <w:rPr>
                <w:ins w:id="2425" w:author="Daniel Stewart" w:date="2022-02-08T10:37:00Z"/>
                <w:rPrChange w:id="2426" w:author="Daniel Stewart" w:date="2022-02-08T10:43:00Z">
                  <w:rPr>
                    <w:ins w:id="2427" w:author="Daniel Stewart" w:date="2022-02-08T10:37:00Z"/>
                    <w:rFonts w:ascii="Calibri" w:hAnsi="Calibri" w:cs="Calibri"/>
                    <w:color w:val="000000"/>
                  </w:rPr>
                </w:rPrChange>
              </w:rPr>
              <w:pPrChange w:id="2428" w:author="Daniel Stewart" w:date="2022-02-10T12:15:00Z">
                <w:pPr>
                  <w:pStyle w:val="Table"/>
                </w:pPr>
              </w:pPrChange>
            </w:pPr>
            <w:ins w:id="2429" w:author="Daniel Stewart" w:date="2022-02-08T10:37:00Z">
              <w:r w:rsidRPr="00FA28C5">
                <w:rPr>
                  <w:rPrChange w:id="2430" w:author="Daniel Stewart" w:date="2022-02-08T10:43:00Z">
                    <w:rPr>
                      <w:rFonts w:ascii="Calibri" w:hAnsi="Calibri" w:cs="Calibri"/>
                      <w:color w:val="000000"/>
                    </w:rPr>
                  </w:rPrChange>
                </w:rPr>
                <w:t>43.15</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C8A56DC" w14:textId="0BBA198C" w:rsidR="00FA28C5" w:rsidRPr="00FA28C5" w:rsidRDefault="00FA28C5">
            <w:pPr>
              <w:pStyle w:val="Table"/>
              <w:jc w:val="center"/>
              <w:rPr>
                <w:ins w:id="2431" w:author="Daniel Stewart" w:date="2022-02-08T10:37:00Z"/>
                <w:rPrChange w:id="2432" w:author="Daniel Stewart" w:date="2022-02-08T10:43:00Z">
                  <w:rPr>
                    <w:ins w:id="2433" w:author="Daniel Stewart" w:date="2022-02-08T10:37:00Z"/>
                    <w:rFonts w:ascii="Calibri" w:hAnsi="Calibri" w:cs="Calibri"/>
                    <w:color w:val="000000"/>
                  </w:rPr>
                </w:rPrChange>
              </w:rPr>
              <w:pPrChange w:id="2434" w:author="Daniel Stewart" w:date="2022-02-10T12:15:00Z">
                <w:pPr>
                  <w:pStyle w:val="Table"/>
                </w:pPr>
              </w:pPrChange>
            </w:pPr>
            <w:ins w:id="2435" w:author="Daniel Stewart" w:date="2022-02-08T10:37:00Z">
              <w:r w:rsidRPr="00FA28C5">
                <w:rPr>
                  <w:rPrChange w:id="2436" w:author="Daniel Stewart" w:date="2022-02-08T10:43:00Z">
                    <w:rPr>
                      <w:rFonts w:ascii="Calibri" w:hAnsi="Calibri" w:cs="Calibri"/>
                      <w:color w:val="000000"/>
                    </w:rPr>
                  </w:rPrChange>
                </w:rPr>
                <w:t>32.1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2334316" w14:textId="0566BC2D" w:rsidR="00FA28C5" w:rsidRPr="00FA28C5" w:rsidRDefault="00856726">
            <w:pPr>
              <w:pStyle w:val="Table"/>
              <w:jc w:val="center"/>
              <w:rPr>
                <w:ins w:id="2437" w:author="Daniel Stewart" w:date="2022-02-08T10:37:00Z"/>
                <w:rPrChange w:id="2438" w:author="Daniel Stewart" w:date="2022-02-08T10:43:00Z">
                  <w:rPr>
                    <w:ins w:id="2439" w:author="Daniel Stewart" w:date="2022-02-08T10:37:00Z"/>
                    <w:rFonts w:ascii="Calibri" w:hAnsi="Calibri" w:cs="Calibri"/>
                    <w:color w:val="000000"/>
                  </w:rPr>
                </w:rPrChange>
              </w:rPr>
              <w:pPrChange w:id="2440" w:author="Daniel Stewart" w:date="2022-02-10T12:15:00Z">
                <w:pPr>
                  <w:pStyle w:val="Table"/>
                </w:pPr>
              </w:pPrChange>
            </w:pPr>
            <w:ins w:id="2441"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63A184EC" w14:textId="1ED14565" w:rsidR="00FA28C5" w:rsidRPr="00FA28C5" w:rsidRDefault="00856726">
            <w:pPr>
              <w:pStyle w:val="Table"/>
              <w:jc w:val="center"/>
              <w:rPr>
                <w:ins w:id="2442" w:author="Daniel Stewart" w:date="2022-02-08T10:37:00Z"/>
                <w:rPrChange w:id="2443" w:author="Daniel Stewart" w:date="2022-02-08T10:43:00Z">
                  <w:rPr>
                    <w:ins w:id="2444" w:author="Daniel Stewart" w:date="2022-02-08T10:37:00Z"/>
                    <w:rFonts w:ascii="Calibri" w:hAnsi="Calibri" w:cs="Calibri"/>
                    <w:color w:val="000000"/>
                  </w:rPr>
                </w:rPrChange>
              </w:rPr>
              <w:pPrChange w:id="2445" w:author="Daniel Stewart" w:date="2022-02-10T12:15:00Z">
                <w:pPr>
                  <w:pStyle w:val="Table"/>
                </w:pPr>
              </w:pPrChange>
            </w:pPr>
            <w:ins w:id="2446" w:author="Daniel Stewart" w:date="2022-02-08T10:56:00Z">
              <w:r>
                <w:t>-</w:t>
              </w:r>
            </w:ins>
          </w:p>
        </w:tc>
      </w:tr>
      <w:tr w:rsidR="00C872E7" w:rsidRPr="00FA28C5" w14:paraId="42C1CD29" w14:textId="77777777" w:rsidTr="00AD2899">
        <w:trPr>
          <w:gridAfter w:val="1"/>
          <w:wAfter w:w="22" w:type="dxa"/>
          <w:trHeight w:val="340"/>
          <w:jc w:val="center"/>
          <w:ins w:id="2447"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1A687D4E" w14:textId="6D40C639" w:rsidR="00FA28C5" w:rsidRPr="00FA28C5" w:rsidRDefault="00FA28C5" w:rsidP="00AD2899">
            <w:pPr>
              <w:pStyle w:val="Table"/>
              <w:rPr>
                <w:ins w:id="2448" w:author="Daniel Stewart" w:date="2022-02-08T10:37:00Z"/>
                <w:rPrChange w:id="2449" w:author="Daniel Stewart" w:date="2022-02-08T10:43:00Z">
                  <w:rPr>
                    <w:ins w:id="2450" w:author="Daniel Stewart" w:date="2022-02-08T10:37:00Z"/>
                    <w:rFonts w:ascii="Calibri" w:hAnsi="Calibri" w:cs="Calibri"/>
                    <w:color w:val="000000"/>
                  </w:rPr>
                </w:rPrChange>
              </w:rPr>
            </w:pPr>
            <w:ins w:id="2451" w:author="Daniel Stewart" w:date="2022-02-08T10:37:00Z">
              <w:r w:rsidRPr="00FA28C5">
                <w:rPr>
                  <w:rPrChange w:id="2452" w:author="Daniel Stewart" w:date="2022-02-08T10:43:00Z">
                    <w:rPr>
                      <w:rFonts w:ascii="Calibri" w:hAnsi="Calibri" w:cs="Calibri"/>
                      <w:color w:val="000000"/>
                    </w:rPr>
                  </w:rPrChange>
                </w:rPr>
                <w:t xml:space="preserve">Shear </w:t>
              </w:r>
            </w:ins>
            <w:ins w:id="2453" w:author="Daniel Stewart" w:date="2022-02-10T12:19:00Z">
              <w:r w:rsidR="00AD2899">
                <w:t>b</w:t>
              </w:r>
            </w:ins>
            <w:ins w:id="2454" w:author="Daniel Stewart" w:date="2022-02-08T10:37:00Z">
              <w:r w:rsidRPr="00FA28C5">
                <w:rPr>
                  <w:rPrChange w:id="2455" w:author="Daniel Stewart" w:date="2022-02-08T10:43:00Z">
                    <w:rPr>
                      <w:rFonts w:ascii="Calibri" w:hAnsi="Calibri" w:cs="Calibri"/>
                      <w:color w:val="000000"/>
                    </w:rPr>
                  </w:rPrChange>
                </w:rPr>
                <w:t>oo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59BE9A9" w14:textId="6009ACDC" w:rsidR="00FA28C5" w:rsidRPr="00FA28C5" w:rsidRDefault="00856726">
            <w:pPr>
              <w:pStyle w:val="Table"/>
              <w:ind w:left="-455" w:firstLine="455"/>
              <w:jc w:val="center"/>
              <w:rPr>
                <w:ins w:id="2456" w:author="Daniel Stewart" w:date="2022-02-08T10:37:00Z"/>
                <w:rPrChange w:id="2457" w:author="Daniel Stewart" w:date="2022-02-08T10:43:00Z">
                  <w:rPr>
                    <w:ins w:id="2458" w:author="Daniel Stewart" w:date="2022-02-08T10:37:00Z"/>
                    <w:rFonts w:ascii="Calibri" w:hAnsi="Calibri" w:cs="Calibri"/>
                    <w:color w:val="000000"/>
                  </w:rPr>
                </w:rPrChange>
              </w:rPr>
              <w:pPrChange w:id="2459" w:author="Daniel Stewart" w:date="2022-02-10T12:18:00Z">
                <w:pPr>
                  <w:pStyle w:val="Table"/>
                </w:pPr>
              </w:pPrChange>
            </w:pPr>
            <w:ins w:id="2460"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95FC772" w14:textId="1DAD599D" w:rsidR="00FA28C5" w:rsidRPr="00FA28C5" w:rsidRDefault="00856726">
            <w:pPr>
              <w:pStyle w:val="Table"/>
              <w:jc w:val="center"/>
              <w:rPr>
                <w:ins w:id="2461" w:author="Daniel Stewart" w:date="2022-02-08T10:37:00Z"/>
                <w:rPrChange w:id="2462" w:author="Daniel Stewart" w:date="2022-02-08T10:43:00Z">
                  <w:rPr>
                    <w:ins w:id="2463" w:author="Daniel Stewart" w:date="2022-02-08T10:37:00Z"/>
                    <w:rFonts w:ascii="Calibri" w:hAnsi="Calibri" w:cs="Calibri"/>
                    <w:color w:val="000000"/>
                  </w:rPr>
                </w:rPrChange>
              </w:rPr>
              <w:pPrChange w:id="2464" w:author="Daniel Stewart" w:date="2022-02-10T12:15:00Z">
                <w:pPr>
                  <w:pStyle w:val="Table"/>
                </w:pPr>
              </w:pPrChange>
            </w:pPr>
            <w:ins w:id="2465"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A732C18" w14:textId="0C41FAC9" w:rsidR="00FA28C5" w:rsidRPr="00FA28C5" w:rsidRDefault="00856726">
            <w:pPr>
              <w:pStyle w:val="Table"/>
              <w:jc w:val="center"/>
              <w:rPr>
                <w:ins w:id="2466" w:author="Daniel Stewart" w:date="2022-02-08T10:37:00Z"/>
              </w:rPr>
              <w:pPrChange w:id="2467" w:author="Daniel Stewart" w:date="2022-02-10T12:15:00Z">
                <w:pPr>
                  <w:pStyle w:val="Table"/>
                </w:pPr>
              </w:pPrChange>
            </w:pPr>
            <w:ins w:id="2468"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1F6F59BB" w14:textId="6E396416" w:rsidR="00FA28C5" w:rsidRPr="00FA28C5" w:rsidRDefault="00856726">
            <w:pPr>
              <w:pStyle w:val="Table"/>
              <w:jc w:val="center"/>
              <w:rPr>
                <w:ins w:id="2469" w:author="Daniel Stewart" w:date="2022-02-08T10:37:00Z"/>
                <w:rPrChange w:id="2470" w:author="Daniel Stewart" w:date="2022-02-08T10:43:00Z">
                  <w:rPr>
                    <w:ins w:id="2471" w:author="Daniel Stewart" w:date="2022-02-08T10:37:00Z"/>
                    <w:rFonts w:ascii="Calibri" w:hAnsi="Calibri" w:cs="Calibri"/>
                    <w:color w:val="000000"/>
                  </w:rPr>
                </w:rPrChange>
              </w:rPr>
              <w:pPrChange w:id="2472" w:author="Daniel Stewart" w:date="2022-02-10T12:15:00Z">
                <w:pPr>
                  <w:pStyle w:val="Table"/>
                </w:pPr>
              </w:pPrChange>
            </w:pPr>
            <w:ins w:id="2473"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0DD21994" w14:textId="77777777" w:rsidR="00FA28C5" w:rsidRPr="00FA28C5" w:rsidRDefault="00FA28C5">
            <w:pPr>
              <w:pStyle w:val="Table"/>
              <w:jc w:val="center"/>
              <w:rPr>
                <w:ins w:id="2474" w:author="Daniel Stewart" w:date="2022-02-08T10:37:00Z"/>
                <w:rPrChange w:id="2475" w:author="Daniel Stewart" w:date="2022-02-08T10:43:00Z">
                  <w:rPr>
                    <w:ins w:id="2476" w:author="Daniel Stewart" w:date="2022-02-08T10:37:00Z"/>
                    <w:rFonts w:ascii="Calibri" w:hAnsi="Calibri" w:cs="Calibri"/>
                    <w:color w:val="000000"/>
                  </w:rPr>
                </w:rPrChange>
              </w:rPr>
              <w:pPrChange w:id="2477" w:author="Daniel Stewart" w:date="2022-02-10T12:15:00Z">
                <w:pPr>
                  <w:pStyle w:val="Table"/>
                </w:pPr>
              </w:pPrChange>
            </w:pPr>
            <w:ins w:id="2478" w:author="Daniel Stewart" w:date="2022-02-08T10:37:00Z">
              <w:r w:rsidRPr="00FA28C5">
                <w:rPr>
                  <w:rPrChange w:id="2479" w:author="Daniel Stewart" w:date="2022-02-08T10:43:00Z">
                    <w:rPr>
                      <w:rFonts w:ascii="Calibri" w:hAnsi="Calibri" w:cs="Calibri"/>
                      <w:color w:val="000000"/>
                    </w:rPr>
                  </w:rPrChange>
                </w:rPr>
                <w:t>9 (1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02BF08C" w14:textId="77777777" w:rsidR="00FA28C5" w:rsidRPr="00FA28C5" w:rsidRDefault="00FA28C5">
            <w:pPr>
              <w:pStyle w:val="Table"/>
              <w:jc w:val="center"/>
              <w:rPr>
                <w:ins w:id="2480" w:author="Daniel Stewart" w:date="2022-02-08T10:37:00Z"/>
                <w:rPrChange w:id="2481" w:author="Daniel Stewart" w:date="2022-02-08T10:43:00Z">
                  <w:rPr>
                    <w:ins w:id="2482" w:author="Daniel Stewart" w:date="2022-02-08T10:37:00Z"/>
                    <w:rFonts w:ascii="Calibri" w:hAnsi="Calibri" w:cs="Calibri"/>
                    <w:color w:val="000000"/>
                  </w:rPr>
                </w:rPrChange>
              </w:rPr>
              <w:pPrChange w:id="2483" w:author="Daniel Stewart" w:date="2022-02-10T12:15:00Z">
                <w:pPr>
                  <w:pStyle w:val="Table"/>
                </w:pPr>
              </w:pPrChange>
            </w:pPr>
            <w:ins w:id="2484" w:author="Daniel Stewart" w:date="2022-02-08T10:37:00Z">
              <w:r w:rsidRPr="00FA28C5">
                <w:rPr>
                  <w:rPrChange w:id="2485" w:author="Daniel Stewart" w:date="2022-02-08T10:43:00Z">
                    <w:rPr>
                      <w:rFonts w:ascii="Calibri" w:hAnsi="Calibri" w:cs="Calibri"/>
                      <w:color w:val="000000"/>
                    </w:rPr>
                  </w:rPrChange>
                </w:rPr>
                <w:t>69 (88%)</w:t>
              </w:r>
            </w:ins>
          </w:p>
        </w:tc>
      </w:tr>
      <w:tr w:rsidR="00C872E7" w:rsidRPr="00FA28C5" w14:paraId="5EB70785" w14:textId="77777777" w:rsidTr="00AD2899">
        <w:trPr>
          <w:gridAfter w:val="1"/>
          <w:wAfter w:w="22" w:type="dxa"/>
          <w:trHeight w:val="340"/>
          <w:jc w:val="center"/>
          <w:ins w:id="2486"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E7F39DC" w14:textId="470EBD1C" w:rsidR="00FA28C5" w:rsidRPr="00FA28C5" w:rsidRDefault="00FA28C5" w:rsidP="00AD2899">
            <w:pPr>
              <w:pStyle w:val="Table"/>
              <w:rPr>
                <w:ins w:id="2487" w:author="Daniel Stewart" w:date="2022-02-08T10:37:00Z"/>
                <w:rPrChange w:id="2488" w:author="Daniel Stewart" w:date="2022-02-08T10:43:00Z">
                  <w:rPr>
                    <w:ins w:id="2489" w:author="Daniel Stewart" w:date="2022-02-08T10:37:00Z"/>
                    <w:rFonts w:ascii="Calibri" w:hAnsi="Calibri" w:cs="Calibri"/>
                    <w:color w:val="000000"/>
                  </w:rPr>
                </w:rPrChange>
              </w:rPr>
            </w:pPr>
            <w:ins w:id="2490" w:author="Daniel Stewart" w:date="2022-02-08T10:37:00Z">
              <w:r w:rsidRPr="00FA28C5">
                <w:rPr>
                  <w:rPrChange w:id="2491" w:author="Daniel Stewart" w:date="2022-02-08T10:43:00Z">
                    <w:rPr>
                      <w:rFonts w:ascii="Calibri" w:hAnsi="Calibri" w:cs="Calibri"/>
                      <w:color w:val="000000"/>
                    </w:rPr>
                  </w:rPrChange>
                </w:rPr>
                <w:t xml:space="preserve">Offshore </w:t>
              </w:r>
            </w:ins>
            <w:ins w:id="2492" w:author="Daniel Stewart" w:date="2022-02-10T12:19:00Z">
              <w:r w:rsidR="00AD2899">
                <w:t>s</w:t>
              </w:r>
            </w:ins>
            <w:ins w:id="2493" w:author="Daniel Stewart" w:date="2022-02-08T10:37:00Z">
              <w:r w:rsidRPr="00FA28C5">
                <w:rPr>
                  <w:rPrChange w:id="2494" w:author="Daniel Stewart" w:date="2022-02-08T10:43:00Z">
                    <w:rPr>
                      <w:rFonts w:ascii="Calibri" w:hAnsi="Calibri" w:cs="Calibri"/>
                      <w:color w:val="000000"/>
                    </w:rPr>
                  </w:rPrChange>
                </w:rPr>
                <w:t>tructure</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1DBAB67" w14:textId="2AC19CF9" w:rsidR="00FA28C5" w:rsidRPr="00FA28C5" w:rsidRDefault="00856726">
            <w:pPr>
              <w:pStyle w:val="Table"/>
              <w:ind w:left="-455" w:firstLine="455"/>
              <w:jc w:val="center"/>
              <w:rPr>
                <w:ins w:id="2495" w:author="Daniel Stewart" w:date="2022-02-08T10:37:00Z"/>
                <w:rPrChange w:id="2496" w:author="Daniel Stewart" w:date="2022-02-08T10:43:00Z">
                  <w:rPr>
                    <w:ins w:id="2497" w:author="Daniel Stewart" w:date="2022-02-08T10:37:00Z"/>
                    <w:rFonts w:ascii="Calibri" w:hAnsi="Calibri" w:cs="Calibri"/>
                    <w:color w:val="000000"/>
                  </w:rPr>
                </w:rPrChange>
              </w:rPr>
              <w:pPrChange w:id="2498" w:author="Daniel Stewart" w:date="2022-02-10T12:18:00Z">
                <w:pPr>
                  <w:pStyle w:val="Table"/>
                </w:pPr>
              </w:pPrChange>
            </w:pPr>
            <w:ins w:id="2499"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034B5946" w14:textId="59C45220" w:rsidR="00FA28C5" w:rsidRPr="00FA28C5" w:rsidRDefault="00856726">
            <w:pPr>
              <w:pStyle w:val="Table"/>
              <w:jc w:val="center"/>
              <w:rPr>
                <w:ins w:id="2500" w:author="Daniel Stewart" w:date="2022-02-08T10:37:00Z"/>
                <w:rPrChange w:id="2501" w:author="Daniel Stewart" w:date="2022-02-08T10:43:00Z">
                  <w:rPr>
                    <w:ins w:id="2502" w:author="Daniel Stewart" w:date="2022-02-08T10:37:00Z"/>
                    <w:rFonts w:ascii="Calibri" w:hAnsi="Calibri" w:cs="Calibri"/>
                    <w:color w:val="000000"/>
                  </w:rPr>
                </w:rPrChange>
              </w:rPr>
              <w:pPrChange w:id="2503" w:author="Daniel Stewart" w:date="2022-02-10T12:15:00Z">
                <w:pPr>
                  <w:pStyle w:val="Table"/>
                </w:pPr>
              </w:pPrChange>
            </w:pPr>
            <w:ins w:id="2504"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7CAC9783" w14:textId="703DDD0D" w:rsidR="00FA28C5" w:rsidRPr="00FA28C5" w:rsidRDefault="00856726">
            <w:pPr>
              <w:pStyle w:val="Table"/>
              <w:jc w:val="center"/>
              <w:rPr>
                <w:ins w:id="2505" w:author="Daniel Stewart" w:date="2022-02-08T10:37:00Z"/>
              </w:rPr>
              <w:pPrChange w:id="2506" w:author="Daniel Stewart" w:date="2022-02-10T12:15:00Z">
                <w:pPr>
                  <w:pStyle w:val="Table"/>
                </w:pPr>
              </w:pPrChange>
            </w:pPr>
            <w:ins w:id="2507"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43D6891" w14:textId="60AFD565" w:rsidR="00FA28C5" w:rsidRPr="00FA28C5" w:rsidRDefault="00856726">
            <w:pPr>
              <w:pStyle w:val="Table"/>
              <w:jc w:val="center"/>
              <w:rPr>
                <w:ins w:id="2508" w:author="Daniel Stewart" w:date="2022-02-08T10:37:00Z"/>
                <w:rPrChange w:id="2509" w:author="Daniel Stewart" w:date="2022-02-08T10:43:00Z">
                  <w:rPr>
                    <w:ins w:id="2510" w:author="Daniel Stewart" w:date="2022-02-08T10:37:00Z"/>
                    <w:rFonts w:ascii="Calibri" w:hAnsi="Calibri" w:cs="Calibri"/>
                    <w:color w:val="000000"/>
                  </w:rPr>
                </w:rPrChange>
              </w:rPr>
              <w:pPrChange w:id="2511" w:author="Daniel Stewart" w:date="2022-02-10T12:15:00Z">
                <w:pPr>
                  <w:pStyle w:val="Table"/>
                </w:pPr>
              </w:pPrChange>
            </w:pPr>
            <w:ins w:id="2512"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E14357" w14:textId="77777777" w:rsidR="00FA28C5" w:rsidRPr="00FA28C5" w:rsidRDefault="00FA28C5">
            <w:pPr>
              <w:pStyle w:val="Table"/>
              <w:jc w:val="center"/>
              <w:rPr>
                <w:ins w:id="2513" w:author="Daniel Stewart" w:date="2022-02-08T10:37:00Z"/>
                <w:rPrChange w:id="2514" w:author="Daniel Stewart" w:date="2022-02-08T10:43:00Z">
                  <w:rPr>
                    <w:ins w:id="2515" w:author="Daniel Stewart" w:date="2022-02-08T10:37:00Z"/>
                    <w:rFonts w:ascii="Calibri" w:hAnsi="Calibri" w:cs="Calibri"/>
                    <w:color w:val="000000"/>
                  </w:rPr>
                </w:rPrChange>
              </w:rPr>
              <w:pPrChange w:id="2516" w:author="Daniel Stewart" w:date="2022-02-10T12:15:00Z">
                <w:pPr>
                  <w:pStyle w:val="Table"/>
                </w:pPr>
              </w:pPrChange>
            </w:pPr>
            <w:ins w:id="2517" w:author="Daniel Stewart" w:date="2022-02-08T10:37:00Z">
              <w:r w:rsidRPr="00FA28C5">
                <w:rPr>
                  <w:rPrChange w:id="2518" w:author="Daniel Stewart" w:date="2022-02-08T10:43:00Z">
                    <w:rPr>
                      <w:rFonts w:ascii="Calibri" w:hAnsi="Calibri" w:cs="Calibri"/>
                      <w:color w:val="000000"/>
                    </w:rPr>
                  </w:rPrChange>
                </w:rPr>
                <w:t>26 (33%)</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6E13114" w14:textId="77777777" w:rsidR="00FA28C5" w:rsidRPr="00FA28C5" w:rsidRDefault="00FA28C5">
            <w:pPr>
              <w:pStyle w:val="Table"/>
              <w:jc w:val="center"/>
              <w:rPr>
                <w:ins w:id="2519" w:author="Daniel Stewart" w:date="2022-02-08T10:37:00Z"/>
                <w:rPrChange w:id="2520" w:author="Daniel Stewart" w:date="2022-02-08T10:43:00Z">
                  <w:rPr>
                    <w:ins w:id="2521" w:author="Daniel Stewart" w:date="2022-02-08T10:37:00Z"/>
                    <w:rFonts w:ascii="Calibri" w:hAnsi="Calibri" w:cs="Calibri"/>
                    <w:color w:val="000000"/>
                  </w:rPr>
                </w:rPrChange>
              </w:rPr>
              <w:pPrChange w:id="2522" w:author="Daniel Stewart" w:date="2022-02-10T12:15:00Z">
                <w:pPr>
                  <w:pStyle w:val="Table"/>
                </w:pPr>
              </w:pPrChange>
            </w:pPr>
            <w:ins w:id="2523" w:author="Daniel Stewart" w:date="2022-02-08T10:37:00Z">
              <w:r w:rsidRPr="00FA28C5">
                <w:rPr>
                  <w:rPrChange w:id="2524" w:author="Daniel Stewart" w:date="2022-02-08T10:43:00Z">
                    <w:rPr>
                      <w:rFonts w:ascii="Calibri" w:hAnsi="Calibri" w:cs="Calibri"/>
                      <w:color w:val="000000"/>
                    </w:rPr>
                  </w:rPrChange>
                </w:rPr>
                <w:t>52 (66%)</w:t>
              </w:r>
            </w:ins>
          </w:p>
        </w:tc>
      </w:tr>
      <w:tr w:rsidR="00C872E7" w:rsidRPr="00FA28C5" w14:paraId="3885DE56" w14:textId="77777777" w:rsidTr="00AD2899">
        <w:trPr>
          <w:gridAfter w:val="1"/>
          <w:wAfter w:w="22" w:type="dxa"/>
          <w:trHeight w:val="340"/>
          <w:jc w:val="center"/>
          <w:ins w:id="2525"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17DE60C" w14:textId="77777777" w:rsidR="00FA28C5" w:rsidRPr="00FA28C5" w:rsidRDefault="00FA28C5" w:rsidP="00AD2899">
            <w:pPr>
              <w:pStyle w:val="Table"/>
              <w:rPr>
                <w:ins w:id="2526" w:author="Daniel Stewart" w:date="2022-02-08T10:37:00Z"/>
                <w:rPrChange w:id="2527" w:author="Daniel Stewart" w:date="2022-02-08T10:43:00Z">
                  <w:rPr>
                    <w:ins w:id="2528" w:author="Daniel Stewart" w:date="2022-02-08T10:37:00Z"/>
                    <w:rFonts w:ascii="Calibri" w:hAnsi="Calibri" w:cs="Calibri"/>
                    <w:color w:val="000000"/>
                  </w:rPr>
                </w:rPrChange>
              </w:rPr>
            </w:pPr>
            <w:ins w:id="2529" w:author="Daniel Stewart" w:date="2022-02-08T10:37:00Z">
              <w:r w:rsidRPr="00FA28C5">
                <w:rPr>
                  <w:rPrChange w:id="2530" w:author="Daniel Stewart" w:date="2022-02-08T10:43:00Z">
                    <w:rPr>
                      <w:rFonts w:ascii="Calibri" w:hAnsi="Calibri" w:cs="Calibri"/>
                      <w:color w:val="000000"/>
                    </w:rPr>
                  </w:rPrChange>
                </w:rPr>
                <w:t>Slough</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5EF467B" w14:textId="549A74D5" w:rsidR="00FA28C5" w:rsidRPr="00FA28C5" w:rsidRDefault="00856726">
            <w:pPr>
              <w:pStyle w:val="Table"/>
              <w:ind w:left="-455" w:firstLine="455"/>
              <w:jc w:val="center"/>
              <w:rPr>
                <w:ins w:id="2531" w:author="Daniel Stewart" w:date="2022-02-08T10:37:00Z"/>
                <w:rPrChange w:id="2532" w:author="Daniel Stewart" w:date="2022-02-08T10:43:00Z">
                  <w:rPr>
                    <w:ins w:id="2533" w:author="Daniel Stewart" w:date="2022-02-08T10:37:00Z"/>
                    <w:rFonts w:ascii="Calibri" w:hAnsi="Calibri" w:cs="Calibri"/>
                    <w:color w:val="000000"/>
                  </w:rPr>
                </w:rPrChange>
              </w:rPr>
              <w:pPrChange w:id="2534" w:author="Daniel Stewart" w:date="2022-02-10T12:18:00Z">
                <w:pPr>
                  <w:pStyle w:val="Table"/>
                </w:pPr>
              </w:pPrChange>
            </w:pPr>
            <w:ins w:id="2535"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276FBAA5" w14:textId="53C88ABA" w:rsidR="00FA28C5" w:rsidRPr="00FA28C5" w:rsidRDefault="00856726">
            <w:pPr>
              <w:pStyle w:val="Table"/>
              <w:jc w:val="center"/>
              <w:rPr>
                <w:ins w:id="2536" w:author="Daniel Stewart" w:date="2022-02-08T10:37:00Z"/>
                <w:rPrChange w:id="2537" w:author="Daniel Stewart" w:date="2022-02-08T10:43:00Z">
                  <w:rPr>
                    <w:ins w:id="2538" w:author="Daniel Stewart" w:date="2022-02-08T10:37:00Z"/>
                    <w:rFonts w:ascii="Calibri" w:hAnsi="Calibri" w:cs="Calibri"/>
                    <w:color w:val="000000"/>
                  </w:rPr>
                </w:rPrChange>
              </w:rPr>
              <w:pPrChange w:id="2539" w:author="Daniel Stewart" w:date="2022-02-10T12:15:00Z">
                <w:pPr>
                  <w:pStyle w:val="Table"/>
                </w:pPr>
              </w:pPrChange>
            </w:pPr>
            <w:ins w:id="2540"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4581D3E" w14:textId="72E901C2" w:rsidR="00FA28C5" w:rsidRPr="00FA28C5" w:rsidRDefault="00856726">
            <w:pPr>
              <w:pStyle w:val="Table"/>
              <w:jc w:val="center"/>
              <w:rPr>
                <w:ins w:id="2541" w:author="Daniel Stewart" w:date="2022-02-08T10:37:00Z"/>
              </w:rPr>
              <w:pPrChange w:id="2542" w:author="Daniel Stewart" w:date="2022-02-10T12:15:00Z">
                <w:pPr>
                  <w:pStyle w:val="Table"/>
                </w:pPr>
              </w:pPrChange>
            </w:pPr>
            <w:ins w:id="2543"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43668A12" w14:textId="4480F3DC" w:rsidR="00FA28C5" w:rsidRPr="00FA28C5" w:rsidRDefault="00856726">
            <w:pPr>
              <w:pStyle w:val="Table"/>
              <w:jc w:val="center"/>
              <w:rPr>
                <w:ins w:id="2544" w:author="Daniel Stewart" w:date="2022-02-08T10:37:00Z"/>
                <w:rPrChange w:id="2545" w:author="Daniel Stewart" w:date="2022-02-08T10:43:00Z">
                  <w:rPr>
                    <w:ins w:id="2546" w:author="Daniel Stewart" w:date="2022-02-08T10:37:00Z"/>
                    <w:rFonts w:ascii="Calibri" w:hAnsi="Calibri" w:cs="Calibri"/>
                    <w:color w:val="000000"/>
                  </w:rPr>
                </w:rPrChange>
              </w:rPr>
              <w:pPrChange w:id="2547" w:author="Daniel Stewart" w:date="2022-02-10T12:15:00Z">
                <w:pPr>
                  <w:pStyle w:val="Table"/>
                </w:pPr>
              </w:pPrChange>
            </w:pPr>
            <w:ins w:id="2548"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FCBB75E" w14:textId="77777777" w:rsidR="00FA28C5" w:rsidRPr="00FA28C5" w:rsidRDefault="00FA28C5">
            <w:pPr>
              <w:pStyle w:val="Table"/>
              <w:jc w:val="center"/>
              <w:rPr>
                <w:ins w:id="2549" w:author="Daniel Stewart" w:date="2022-02-08T10:37:00Z"/>
                <w:rPrChange w:id="2550" w:author="Daniel Stewart" w:date="2022-02-08T10:43:00Z">
                  <w:rPr>
                    <w:ins w:id="2551" w:author="Daniel Stewart" w:date="2022-02-08T10:37:00Z"/>
                    <w:rFonts w:ascii="Calibri" w:hAnsi="Calibri" w:cs="Calibri"/>
                    <w:color w:val="000000"/>
                  </w:rPr>
                </w:rPrChange>
              </w:rPr>
              <w:pPrChange w:id="2552" w:author="Daniel Stewart" w:date="2022-02-10T12:15:00Z">
                <w:pPr>
                  <w:pStyle w:val="Table"/>
                </w:pPr>
              </w:pPrChange>
            </w:pPr>
            <w:ins w:id="2553" w:author="Daniel Stewart" w:date="2022-02-08T10:37:00Z">
              <w:r w:rsidRPr="00FA28C5">
                <w:rPr>
                  <w:rPrChange w:id="2554" w:author="Daniel Stewart" w:date="2022-02-08T10:43:00Z">
                    <w:rPr>
                      <w:rFonts w:ascii="Calibri" w:hAnsi="Calibri" w:cs="Calibri"/>
                      <w:color w:val="000000"/>
                    </w:rPr>
                  </w:rPrChange>
                </w:rPr>
                <w:t>17 (2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5468164" w14:textId="77777777" w:rsidR="00FA28C5" w:rsidRPr="00FA28C5" w:rsidRDefault="00FA28C5">
            <w:pPr>
              <w:pStyle w:val="Table"/>
              <w:jc w:val="center"/>
              <w:rPr>
                <w:ins w:id="2555" w:author="Daniel Stewart" w:date="2022-02-08T10:37:00Z"/>
                <w:rPrChange w:id="2556" w:author="Daniel Stewart" w:date="2022-02-08T10:43:00Z">
                  <w:rPr>
                    <w:ins w:id="2557" w:author="Daniel Stewart" w:date="2022-02-08T10:37:00Z"/>
                    <w:rFonts w:ascii="Calibri" w:hAnsi="Calibri" w:cs="Calibri"/>
                    <w:color w:val="000000"/>
                  </w:rPr>
                </w:rPrChange>
              </w:rPr>
              <w:pPrChange w:id="2558" w:author="Daniel Stewart" w:date="2022-02-10T12:15:00Z">
                <w:pPr>
                  <w:pStyle w:val="Table"/>
                </w:pPr>
              </w:pPrChange>
            </w:pPr>
            <w:ins w:id="2559" w:author="Daniel Stewart" w:date="2022-02-08T10:37:00Z">
              <w:r w:rsidRPr="00FA28C5">
                <w:rPr>
                  <w:rPrChange w:id="2560" w:author="Daniel Stewart" w:date="2022-02-08T10:43:00Z">
                    <w:rPr>
                      <w:rFonts w:ascii="Calibri" w:hAnsi="Calibri" w:cs="Calibri"/>
                      <w:color w:val="000000"/>
                    </w:rPr>
                  </w:rPrChange>
                </w:rPr>
                <w:t>61 (78%)</w:t>
              </w:r>
            </w:ins>
          </w:p>
        </w:tc>
      </w:tr>
      <w:tr w:rsidR="00C872E7" w:rsidRPr="00FA28C5" w14:paraId="24219B95" w14:textId="77777777" w:rsidTr="00AD2899">
        <w:trPr>
          <w:gridAfter w:val="1"/>
          <w:wAfter w:w="22" w:type="dxa"/>
          <w:trHeight w:val="340"/>
          <w:jc w:val="center"/>
          <w:ins w:id="2561"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1C03D3" w14:textId="385CD65E" w:rsidR="00FA28C5" w:rsidRPr="00FA28C5" w:rsidRDefault="00FA28C5" w:rsidP="00AD2899">
            <w:pPr>
              <w:pStyle w:val="Table"/>
              <w:rPr>
                <w:ins w:id="2562" w:author="Daniel Stewart" w:date="2022-02-08T10:37:00Z"/>
                <w:rPrChange w:id="2563" w:author="Daniel Stewart" w:date="2022-02-08T10:43:00Z">
                  <w:rPr>
                    <w:ins w:id="2564" w:author="Daniel Stewart" w:date="2022-02-08T10:37:00Z"/>
                    <w:rFonts w:ascii="Calibri" w:hAnsi="Calibri" w:cs="Calibri"/>
                    <w:color w:val="000000"/>
                  </w:rPr>
                </w:rPrChange>
              </w:rPr>
            </w:pPr>
            <w:ins w:id="2565" w:author="Daniel Stewart" w:date="2022-02-08T10:37:00Z">
              <w:r w:rsidRPr="00FA28C5">
                <w:rPr>
                  <w:rPrChange w:id="2566" w:author="Daniel Stewart" w:date="2022-02-08T10:43:00Z">
                    <w:rPr>
                      <w:rFonts w:ascii="Calibri" w:hAnsi="Calibri" w:cs="Calibri"/>
                      <w:color w:val="000000"/>
                    </w:rPr>
                  </w:rPrChange>
                </w:rPr>
                <w:t xml:space="preserve">North </w:t>
              </w:r>
            </w:ins>
            <w:ins w:id="2567" w:author="Daniel Stewart" w:date="2022-02-10T12:19:00Z">
              <w:r w:rsidR="00AD2899">
                <w:t>a</w:t>
              </w:r>
            </w:ins>
            <w:ins w:id="2568" w:author="Daniel Stewart" w:date="2022-02-08T10:37:00Z">
              <w:r w:rsidRPr="00FA28C5">
                <w:rPr>
                  <w:rPrChange w:id="2569" w:author="Daniel Stewart" w:date="2022-02-08T10:43:00Z">
                    <w:rPr>
                      <w:rFonts w:ascii="Calibri" w:hAnsi="Calibri" w:cs="Calibri"/>
                      <w:color w:val="000000"/>
                    </w:rPr>
                  </w:rPrChange>
                </w:rPr>
                <w:t>r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8CBA72B" w14:textId="221808A7" w:rsidR="00FA28C5" w:rsidRPr="00FA28C5" w:rsidRDefault="00856726">
            <w:pPr>
              <w:pStyle w:val="Table"/>
              <w:ind w:left="-455" w:firstLine="455"/>
              <w:jc w:val="center"/>
              <w:rPr>
                <w:ins w:id="2570" w:author="Daniel Stewart" w:date="2022-02-08T10:37:00Z"/>
                <w:rPrChange w:id="2571" w:author="Daniel Stewart" w:date="2022-02-08T10:43:00Z">
                  <w:rPr>
                    <w:ins w:id="2572" w:author="Daniel Stewart" w:date="2022-02-08T10:37:00Z"/>
                    <w:rFonts w:ascii="Calibri" w:hAnsi="Calibri" w:cs="Calibri"/>
                    <w:color w:val="000000"/>
                  </w:rPr>
                </w:rPrChange>
              </w:rPr>
              <w:pPrChange w:id="2573" w:author="Daniel Stewart" w:date="2022-02-10T12:18:00Z">
                <w:pPr>
                  <w:pStyle w:val="Table"/>
                </w:pPr>
              </w:pPrChange>
            </w:pPr>
            <w:ins w:id="2574"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67D8FD94" w14:textId="76ACDCC0" w:rsidR="00FA28C5" w:rsidRPr="00FA28C5" w:rsidRDefault="00856726">
            <w:pPr>
              <w:pStyle w:val="Table"/>
              <w:jc w:val="center"/>
              <w:rPr>
                <w:ins w:id="2575" w:author="Daniel Stewart" w:date="2022-02-08T10:37:00Z"/>
                <w:rPrChange w:id="2576" w:author="Daniel Stewart" w:date="2022-02-08T10:43:00Z">
                  <w:rPr>
                    <w:ins w:id="2577" w:author="Daniel Stewart" w:date="2022-02-08T10:37:00Z"/>
                    <w:rFonts w:ascii="Calibri" w:hAnsi="Calibri" w:cs="Calibri"/>
                    <w:color w:val="000000"/>
                  </w:rPr>
                </w:rPrChange>
              </w:rPr>
              <w:pPrChange w:id="2578" w:author="Daniel Stewart" w:date="2022-02-10T12:15:00Z">
                <w:pPr>
                  <w:pStyle w:val="Table"/>
                </w:pPr>
              </w:pPrChange>
            </w:pPr>
            <w:ins w:id="2579"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A84F242" w14:textId="77CB8971" w:rsidR="00FA28C5" w:rsidRPr="00FA28C5" w:rsidRDefault="00856726">
            <w:pPr>
              <w:pStyle w:val="Table"/>
              <w:jc w:val="center"/>
              <w:rPr>
                <w:ins w:id="2580" w:author="Daniel Stewart" w:date="2022-02-08T10:37:00Z"/>
              </w:rPr>
              <w:pPrChange w:id="2581" w:author="Daniel Stewart" w:date="2022-02-10T12:15:00Z">
                <w:pPr>
                  <w:pStyle w:val="Table"/>
                </w:pPr>
              </w:pPrChange>
            </w:pPr>
            <w:ins w:id="2582"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94E7923" w14:textId="0F10BE52" w:rsidR="00FA28C5" w:rsidRPr="00FA28C5" w:rsidRDefault="00856726">
            <w:pPr>
              <w:pStyle w:val="Table"/>
              <w:jc w:val="center"/>
              <w:rPr>
                <w:ins w:id="2583" w:author="Daniel Stewart" w:date="2022-02-08T10:37:00Z"/>
                <w:rPrChange w:id="2584" w:author="Daniel Stewart" w:date="2022-02-08T10:43:00Z">
                  <w:rPr>
                    <w:ins w:id="2585" w:author="Daniel Stewart" w:date="2022-02-08T10:37:00Z"/>
                    <w:rFonts w:ascii="Calibri" w:hAnsi="Calibri" w:cs="Calibri"/>
                    <w:color w:val="000000"/>
                  </w:rPr>
                </w:rPrChange>
              </w:rPr>
              <w:pPrChange w:id="2586" w:author="Daniel Stewart" w:date="2022-02-10T12:15:00Z">
                <w:pPr>
                  <w:pStyle w:val="Table"/>
                </w:pPr>
              </w:pPrChange>
            </w:pPr>
            <w:ins w:id="2587"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89FF2B" w14:textId="77777777" w:rsidR="00FA28C5" w:rsidRPr="00FA28C5" w:rsidRDefault="00FA28C5">
            <w:pPr>
              <w:pStyle w:val="Table"/>
              <w:jc w:val="center"/>
              <w:rPr>
                <w:ins w:id="2588" w:author="Daniel Stewart" w:date="2022-02-08T10:37:00Z"/>
                <w:rPrChange w:id="2589" w:author="Daniel Stewart" w:date="2022-02-08T10:43:00Z">
                  <w:rPr>
                    <w:ins w:id="2590" w:author="Daniel Stewart" w:date="2022-02-08T10:37:00Z"/>
                    <w:rFonts w:ascii="Calibri" w:hAnsi="Calibri" w:cs="Calibri"/>
                    <w:color w:val="000000"/>
                  </w:rPr>
                </w:rPrChange>
              </w:rPr>
              <w:pPrChange w:id="2591" w:author="Daniel Stewart" w:date="2022-02-10T12:15:00Z">
                <w:pPr>
                  <w:pStyle w:val="Table"/>
                </w:pPr>
              </w:pPrChange>
            </w:pPr>
            <w:ins w:id="2592" w:author="Daniel Stewart" w:date="2022-02-08T10:37:00Z">
              <w:r w:rsidRPr="00FA28C5">
                <w:rPr>
                  <w:rPrChange w:id="2593" w:author="Daniel Stewart" w:date="2022-02-08T10:43:00Z">
                    <w:rPr>
                      <w:rFonts w:ascii="Calibri" w:hAnsi="Calibri" w:cs="Calibri"/>
                      <w:color w:val="000000"/>
                    </w:rPr>
                  </w:rPrChange>
                </w:rPr>
                <w:t>35 (4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430EEB17" w14:textId="77777777" w:rsidR="00FA28C5" w:rsidRPr="00FA28C5" w:rsidRDefault="00FA28C5">
            <w:pPr>
              <w:pStyle w:val="Table"/>
              <w:jc w:val="center"/>
              <w:rPr>
                <w:ins w:id="2594" w:author="Daniel Stewart" w:date="2022-02-08T10:37:00Z"/>
                <w:rPrChange w:id="2595" w:author="Daniel Stewart" w:date="2022-02-08T10:43:00Z">
                  <w:rPr>
                    <w:ins w:id="2596" w:author="Daniel Stewart" w:date="2022-02-08T10:37:00Z"/>
                    <w:rFonts w:ascii="Calibri" w:hAnsi="Calibri" w:cs="Calibri"/>
                    <w:color w:val="000000"/>
                  </w:rPr>
                </w:rPrChange>
              </w:rPr>
              <w:pPrChange w:id="2597" w:author="Daniel Stewart" w:date="2022-02-10T12:15:00Z">
                <w:pPr>
                  <w:pStyle w:val="Table"/>
                </w:pPr>
              </w:pPrChange>
            </w:pPr>
            <w:ins w:id="2598" w:author="Daniel Stewart" w:date="2022-02-08T10:37:00Z">
              <w:r w:rsidRPr="00FA28C5">
                <w:rPr>
                  <w:rPrChange w:id="2599" w:author="Daniel Stewart" w:date="2022-02-08T10:43:00Z">
                    <w:rPr>
                      <w:rFonts w:ascii="Calibri" w:hAnsi="Calibri" w:cs="Calibri"/>
                      <w:color w:val="000000"/>
                    </w:rPr>
                  </w:rPrChange>
                </w:rPr>
                <w:t>53 (55%)</w:t>
              </w:r>
            </w:ins>
          </w:p>
        </w:tc>
      </w:tr>
      <w:tr w:rsidR="00C872E7" w:rsidRPr="00FA28C5" w14:paraId="3F9B1CB4" w14:textId="77777777" w:rsidTr="00AD2899">
        <w:trPr>
          <w:gridAfter w:val="1"/>
          <w:wAfter w:w="22" w:type="dxa"/>
          <w:trHeight w:val="340"/>
          <w:jc w:val="center"/>
          <w:ins w:id="2600"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8444871" w14:textId="3C93FCF8" w:rsidR="00FA28C5" w:rsidRPr="00FA28C5" w:rsidRDefault="00FA28C5" w:rsidP="00AD2899">
            <w:pPr>
              <w:pStyle w:val="Table"/>
              <w:rPr>
                <w:ins w:id="2601" w:author="Daniel Stewart" w:date="2022-02-08T10:37:00Z"/>
                <w:rPrChange w:id="2602" w:author="Daniel Stewart" w:date="2022-02-08T10:43:00Z">
                  <w:rPr>
                    <w:ins w:id="2603" w:author="Daniel Stewart" w:date="2022-02-08T10:37:00Z"/>
                    <w:rFonts w:ascii="Calibri" w:hAnsi="Calibri" w:cs="Calibri"/>
                    <w:color w:val="000000"/>
                  </w:rPr>
                </w:rPrChange>
              </w:rPr>
            </w:pPr>
            <w:ins w:id="2604" w:author="Daniel Stewart" w:date="2022-02-08T10:37:00Z">
              <w:r w:rsidRPr="00FA28C5">
                <w:rPr>
                  <w:rPrChange w:id="2605" w:author="Daniel Stewart" w:date="2022-02-08T10:43:00Z">
                    <w:rPr>
                      <w:rFonts w:ascii="Calibri" w:hAnsi="Calibri" w:cs="Calibri"/>
                      <w:color w:val="000000"/>
                    </w:rPr>
                  </w:rPrChange>
                </w:rPr>
                <w:t xml:space="preserve">Closed </w:t>
              </w:r>
            </w:ins>
            <w:ins w:id="2606" w:author="Daniel Stewart" w:date="2022-02-10T12:19:00Z">
              <w:r w:rsidR="00AD2899">
                <w:t>e</w:t>
              </w:r>
            </w:ins>
            <w:ins w:id="2607" w:author="Daniel Stewart" w:date="2022-02-08T10:37:00Z">
              <w:r w:rsidRPr="00FA28C5">
                <w:rPr>
                  <w:rPrChange w:id="2608" w:author="Daniel Stewart" w:date="2022-02-08T10:43:00Z">
                    <w:rPr>
                      <w:rFonts w:ascii="Calibri" w:hAnsi="Calibri" w:cs="Calibri"/>
                      <w:color w:val="000000"/>
                    </w:rPr>
                  </w:rPrChange>
                </w:rPr>
                <w:t>mbaymen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E9BFAC8" w14:textId="1062067D" w:rsidR="00FA28C5" w:rsidRPr="00FA28C5" w:rsidRDefault="00856726">
            <w:pPr>
              <w:pStyle w:val="Table"/>
              <w:ind w:left="-455" w:firstLine="455"/>
              <w:jc w:val="center"/>
              <w:rPr>
                <w:ins w:id="2609" w:author="Daniel Stewart" w:date="2022-02-08T10:37:00Z"/>
                <w:rPrChange w:id="2610" w:author="Daniel Stewart" w:date="2022-02-08T10:43:00Z">
                  <w:rPr>
                    <w:ins w:id="2611" w:author="Daniel Stewart" w:date="2022-02-08T10:37:00Z"/>
                    <w:rFonts w:ascii="Calibri" w:hAnsi="Calibri" w:cs="Calibri"/>
                    <w:color w:val="000000"/>
                  </w:rPr>
                </w:rPrChange>
              </w:rPr>
              <w:pPrChange w:id="2612" w:author="Daniel Stewart" w:date="2022-02-10T12:18:00Z">
                <w:pPr>
                  <w:pStyle w:val="Table"/>
                </w:pPr>
              </w:pPrChange>
            </w:pPr>
            <w:ins w:id="2613"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F09B6E" w14:textId="03D77DD6" w:rsidR="00FA28C5" w:rsidRPr="00FA28C5" w:rsidRDefault="00856726">
            <w:pPr>
              <w:pStyle w:val="Table"/>
              <w:jc w:val="center"/>
              <w:rPr>
                <w:ins w:id="2614" w:author="Daniel Stewart" w:date="2022-02-08T10:37:00Z"/>
                <w:rPrChange w:id="2615" w:author="Daniel Stewart" w:date="2022-02-08T10:43:00Z">
                  <w:rPr>
                    <w:ins w:id="2616" w:author="Daniel Stewart" w:date="2022-02-08T10:37:00Z"/>
                    <w:rFonts w:ascii="Calibri" w:hAnsi="Calibri" w:cs="Calibri"/>
                    <w:color w:val="000000"/>
                  </w:rPr>
                </w:rPrChange>
              </w:rPr>
              <w:pPrChange w:id="2617" w:author="Daniel Stewart" w:date="2022-02-10T12:15:00Z">
                <w:pPr>
                  <w:pStyle w:val="Table"/>
                </w:pPr>
              </w:pPrChange>
            </w:pPr>
            <w:ins w:id="2618"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9879D75" w14:textId="5D10800C" w:rsidR="00FA28C5" w:rsidRPr="00FA28C5" w:rsidRDefault="00856726">
            <w:pPr>
              <w:pStyle w:val="Table"/>
              <w:jc w:val="center"/>
              <w:rPr>
                <w:ins w:id="2619" w:author="Daniel Stewart" w:date="2022-02-08T10:37:00Z"/>
              </w:rPr>
              <w:pPrChange w:id="2620" w:author="Daniel Stewart" w:date="2022-02-10T12:15:00Z">
                <w:pPr>
                  <w:pStyle w:val="Table"/>
                </w:pPr>
              </w:pPrChange>
            </w:pPr>
            <w:ins w:id="2621"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2B06AD2" w14:textId="63FC1F27" w:rsidR="00FA28C5" w:rsidRPr="00FA28C5" w:rsidRDefault="00856726">
            <w:pPr>
              <w:pStyle w:val="Table"/>
              <w:jc w:val="center"/>
              <w:rPr>
                <w:ins w:id="2622" w:author="Daniel Stewart" w:date="2022-02-08T10:37:00Z"/>
                <w:rPrChange w:id="2623" w:author="Daniel Stewart" w:date="2022-02-08T10:43:00Z">
                  <w:rPr>
                    <w:ins w:id="2624" w:author="Daniel Stewart" w:date="2022-02-08T10:37:00Z"/>
                    <w:rFonts w:ascii="Calibri" w:hAnsi="Calibri" w:cs="Calibri"/>
                    <w:color w:val="000000"/>
                  </w:rPr>
                </w:rPrChange>
              </w:rPr>
              <w:pPrChange w:id="2625" w:author="Daniel Stewart" w:date="2022-02-10T12:15:00Z">
                <w:pPr>
                  <w:pStyle w:val="Table"/>
                </w:pPr>
              </w:pPrChange>
            </w:pPr>
            <w:ins w:id="2626"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4FEC18B" w14:textId="77777777" w:rsidR="00FA28C5" w:rsidRPr="00FA28C5" w:rsidRDefault="00FA28C5">
            <w:pPr>
              <w:pStyle w:val="Table"/>
              <w:jc w:val="center"/>
              <w:rPr>
                <w:ins w:id="2627" w:author="Daniel Stewart" w:date="2022-02-08T10:37:00Z"/>
                <w:rPrChange w:id="2628" w:author="Daniel Stewart" w:date="2022-02-08T10:43:00Z">
                  <w:rPr>
                    <w:ins w:id="2629" w:author="Daniel Stewart" w:date="2022-02-08T10:37:00Z"/>
                    <w:rFonts w:ascii="Calibri" w:hAnsi="Calibri" w:cs="Calibri"/>
                    <w:color w:val="000000"/>
                  </w:rPr>
                </w:rPrChange>
              </w:rPr>
              <w:pPrChange w:id="2630" w:author="Daniel Stewart" w:date="2022-02-10T12:15:00Z">
                <w:pPr>
                  <w:pStyle w:val="Table"/>
                </w:pPr>
              </w:pPrChange>
            </w:pPr>
            <w:ins w:id="2631" w:author="Daniel Stewart" w:date="2022-02-08T10:37:00Z">
              <w:r w:rsidRPr="00FA28C5">
                <w:rPr>
                  <w:rPrChange w:id="2632" w:author="Daniel Stewart" w:date="2022-02-08T10:43:00Z">
                    <w:rPr>
                      <w:rFonts w:ascii="Calibri" w:hAnsi="Calibri" w:cs="Calibri"/>
                      <w:color w:val="000000"/>
                    </w:rPr>
                  </w:rPrChange>
                </w:rPr>
                <w:t>12 (1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53E7BC" w14:textId="3ABAF82C" w:rsidR="00FA28C5" w:rsidRPr="00FA28C5" w:rsidRDefault="00FA28C5">
            <w:pPr>
              <w:pStyle w:val="Table"/>
              <w:numPr>
                <w:ilvl w:val="0"/>
                <w:numId w:val="54"/>
              </w:numPr>
              <w:jc w:val="center"/>
              <w:rPr>
                <w:ins w:id="2633" w:author="Daniel Stewart" w:date="2022-02-08T10:37:00Z"/>
                <w:rPrChange w:id="2634" w:author="Daniel Stewart" w:date="2022-02-08T10:43:00Z">
                  <w:rPr>
                    <w:ins w:id="2635" w:author="Daniel Stewart" w:date="2022-02-08T10:37:00Z"/>
                    <w:rFonts w:ascii="Calibri" w:hAnsi="Calibri" w:cs="Calibri"/>
                    <w:color w:val="000000"/>
                  </w:rPr>
                </w:rPrChange>
              </w:rPr>
              <w:pPrChange w:id="2636" w:author="Daniel Stewart" w:date="2022-02-10T12:15:00Z">
                <w:pPr>
                  <w:pStyle w:val="Table"/>
                </w:pPr>
              </w:pPrChange>
            </w:pPr>
            <w:ins w:id="2637" w:author="Daniel Stewart" w:date="2022-02-08T10:37:00Z">
              <w:r w:rsidRPr="00FA28C5">
                <w:rPr>
                  <w:rPrChange w:id="2638" w:author="Daniel Stewart" w:date="2022-02-08T10:43:00Z">
                    <w:rPr>
                      <w:rFonts w:ascii="Calibri" w:hAnsi="Calibri" w:cs="Calibri"/>
                      <w:color w:val="000000"/>
                    </w:rPr>
                  </w:rPrChange>
                </w:rPr>
                <w:t>85%)</w:t>
              </w:r>
            </w:ins>
          </w:p>
        </w:tc>
      </w:tr>
    </w:tbl>
    <w:p w14:paraId="2E15F7B5" w14:textId="77777777" w:rsidR="00811C7B" w:rsidRDefault="00811C7B" w:rsidP="00811C7B">
      <w:pPr>
        <w:pStyle w:val="Heading2"/>
        <w:keepNext w:val="0"/>
        <w:keepLines w:val="0"/>
        <w:numPr>
          <w:ilvl w:val="0"/>
          <w:numId w:val="0"/>
        </w:numPr>
        <w:spacing w:line="240" w:lineRule="auto"/>
        <w:ind w:left="576" w:hanging="576"/>
        <w:rPr>
          <w:rFonts w:eastAsia="Times New Roman"/>
        </w:rPr>
      </w:pPr>
    </w:p>
    <w:p w14:paraId="73700D22" w14:textId="23D5E63C" w:rsidR="00C94549" w:rsidRDefault="00A200F2" w:rsidP="00AD4E1F">
      <w:pPr>
        <w:pStyle w:val="Heading2"/>
        <w:keepLines w:val="0"/>
        <w:numPr>
          <w:ilvl w:val="0"/>
          <w:numId w:val="0"/>
        </w:numPr>
        <w:spacing w:after="120" w:line="240" w:lineRule="auto"/>
        <w:ind w:left="578" w:hanging="578"/>
        <w:rPr>
          <w:rFonts w:eastAsia="Times New Roman"/>
        </w:rPr>
      </w:pPr>
      <w:bookmarkStart w:id="2639" w:name="_Toc96090725"/>
      <w:r>
        <w:rPr>
          <w:rFonts w:eastAsia="Times New Roman"/>
        </w:rPr>
        <w:t xml:space="preserve">Appendix </w:t>
      </w:r>
      <w:ins w:id="2640" w:author="Daniel Stewart" w:date="2022-02-08T10:41:00Z">
        <w:r w:rsidR="00FA28C5">
          <w:rPr>
            <w:rFonts w:eastAsia="Times New Roman"/>
          </w:rPr>
          <w:t>F</w:t>
        </w:r>
      </w:ins>
      <w:del w:id="2641" w:author="Daniel Stewart" w:date="2022-02-08T10:41:00Z">
        <w:r w:rsidDel="00FA28C5">
          <w:rPr>
            <w:rFonts w:eastAsia="Times New Roman"/>
          </w:rPr>
          <w:delText>E</w:delText>
        </w:r>
      </w:del>
      <w:r>
        <w:rPr>
          <w:rFonts w:eastAsia="Times New Roman"/>
        </w:rPr>
        <w:t xml:space="preserve">. Marsh </w:t>
      </w:r>
      <w:r w:rsidR="00FD3377">
        <w:rPr>
          <w:rFonts w:eastAsia="Times New Roman"/>
        </w:rPr>
        <w:t>R</w:t>
      </w:r>
      <w:del w:id="2642" w:author="Daniel Stewart" w:date="2022-02-08T10:44:00Z">
        <w:r w:rsidDel="00FA28C5">
          <w:rPr>
            <w:rFonts w:eastAsia="Times New Roman"/>
          </w:rPr>
          <w:delText>R</w:delText>
        </w:r>
      </w:del>
      <w:r>
        <w:rPr>
          <w:rFonts w:eastAsia="Times New Roman"/>
        </w:rPr>
        <w:t xml:space="preserve">ecession </w:t>
      </w:r>
      <w:del w:id="2643" w:author="Daniel Stewart" w:date="2022-02-08T10:44:00Z">
        <w:r w:rsidDel="00FA28C5">
          <w:rPr>
            <w:rFonts w:eastAsia="Times New Roman"/>
          </w:rPr>
          <w:delText>M</w:delText>
        </w:r>
      </w:del>
      <w:r w:rsidR="00FD3377">
        <w:rPr>
          <w:rFonts w:eastAsia="Times New Roman"/>
        </w:rPr>
        <w:t>M</w:t>
      </w:r>
      <w:r>
        <w:rPr>
          <w:rFonts w:eastAsia="Times New Roman"/>
        </w:rPr>
        <w:t xml:space="preserve">odel </w:t>
      </w:r>
      <w:commentRangeStart w:id="2644"/>
      <w:del w:id="2645" w:author="Daniel Stewart" w:date="2022-02-08T08:46:00Z">
        <w:r w:rsidDel="00934C50">
          <w:rPr>
            <w:rFonts w:eastAsia="Times New Roman"/>
          </w:rPr>
          <w:delText>Visualizations</w:delText>
        </w:r>
        <w:commentRangeEnd w:id="2644"/>
        <w:r w:rsidR="00AD6C5A" w:rsidDel="00934C50">
          <w:rPr>
            <w:rStyle w:val="CommentReference"/>
            <w:rFonts w:eastAsiaTheme="minorHAnsi"/>
            <w:b w:val="0"/>
            <w:bCs w:val="0"/>
            <w:color w:val="auto"/>
          </w:rPr>
          <w:commentReference w:id="2644"/>
        </w:r>
      </w:del>
      <w:r w:rsidR="00FD3377">
        <w:rPr>
          <w:rFonts w:eastAsia="Times New Roman"/>
        </w:rPr>
        <w:t>S</w:t>
      </w:r>
      <w:ins w:id="2646" w:author="Daniel Stewart" w:date="2022-02-08T08:47:00Z">
        <w:r w:rsidR="00934C50">
          <w:rPr>
            <w:rFonts w:eastAsia="Times New Roman"/>
          </w:rPr>
          <w:t xml:space="preserve">ummary </w:t>
        </w:r>
      </w:ins>
      <w:r w:rsidR="00FD3377">
        <w:rPr>
          <w:rFonts w:eastAsia="Times New Roman"/>
        </w:rPr>
        <w:t>T</w:t>
      </w:r>
      <w:ins w:id="2647" w:author="Daniel Stewart" w:date="2022-02-08T10:44:00Z">
        <w:r w:rsidR="00FA28C5">
          <w:rPr>
            <w:rFonts w:eastAsia="Times New Roman"/>
          </w:rPr>
          <w:t>able</w:t>
        </w:r>
      </w:ins>
      <w:bookmarkEnd w:id="2639"/>
    </w:p>
    <w:p w14:paraId="4B70CCC6" w14:textId="121E4BAA" w:rsidR="00AD4E1F" w:rsidRDefault="00AD4E1F" w:rsidP="00AD4E1F">
      <w:pPr>
        <w:pStyle w:val="Caption"/>
        <w:keepNext/>
      </w:pPr>
      <w:bookmarkStart w:id="2648" w:name="_Toc96092609"/>
      <w:r>
        <w:t xml:space="preserve">Table </w:t>
      </w:r>
      <w:r w:rsidR="009C44F1">
        <w:fldChar w:fldCharType="begin"/>
      </w:r>
      <w:r w:rsidR="009C44F1">
        <w:instrText xml:space="preserve"> SEQ Table \* ARABIC </w:instrText>
      </w:r>
      <w:r w:rsidR="009C44F1">
        <w:fldChar w:fldCharType="separate"/>
      </w:r>
      <w:r w:rsidR="00A01089">
        <w:rPr>
          <w:noProof/>
        </w:rPr>
        <w:t>5</w:t>
      </w:r>
      <w:r w:rsidR="009C44F1">
        <w:rPr>
          <w:noProof/>
        </w:rPr>
        <w:fldChar w:fldCharType="end"/>
      </w:r>
      <w:r>
        <w:t xml:space="preserve">. </w:t>
      </w:r>
      <w:r w:rsidRPr="008A3584">
        <w:t xml:space="preserve">Model summary for the marsh recession model, including model estimates, confidence intervals, </w:t>
      </w:r>
      <w:r w:rsidRPr="00A01089">
        <w:rPr>
          <w:i/>
          <w:iCs/>
        </w:rPr>
        <w:t>p</w:t>
      </w:r>
      <w:r w:rsidRPr="008A3584">
        <w:t xml:space="preserve">-values, number of observations, and </w:t>
      </w:r>
      <w:r w:rsidRPr="00A01089">
        <w:rPr>
          <w:i/>
          <w:iCs/>
        </w:rPr>
        <w:t>R</w:t>
      </w:r>
      <w:r w:rsidRPr="00A01089">
        <w:rPr>
          <w:vertAlign w:val="superscript"/>
        </w:rPr>
        <w:t>2</w:t>
      </w:r>
      <w:r w:rsidRPr="008A3584">
        <w:t xml:space="preserve"> values.</w:t>
      </w:r>
      <w:bookmarkEnd w:id="2648"/>
    </w:p>
    <w:tbl>
      <w:tblPr>
        <w:tblpPr w:leftFromText="180" w:rightFromText="180" w:vertAnchor="text" w:horzAnchor="margin" w:tblpXSpec="center" w:tblpY="-43"/>
        <w:tblW w:w="5517" w:type="dxa"/>
        <w:tblCellMar>
          <w:top w:w="15" w:type="dxa"/>
          <w:left w:w="15" w:type="dxa"/>
          <w:bottom w:w="15" w:type="dxa"/>
          <w:right w:w="15" w:type="dxa"/>
        </w:tblCellMar>
        <w:tblLook w:val="04A0" w:firstRow="1" w:lastRow="0" w:firstColumn="1" w:lastColumn="0" w:noHBand="0" w:noVBand="1"/>
      </w:tblPr>
      <w:tblGrid>
        <w:gridCol w:w="2450"/>
        <w:gridCol w:w="800"/>
        <w:gridCol w:w="1464"/>
        <w:gridCol w:w="803"/>
      </w:tblGrid>
      <w:tr w:rsidR="00811C7B" w:rsidRPr="009A48D2" w14:paraId="17658AEC" w14:textId="77777777" w:rsidTr="00811C7B">
        <w:trPr>
          <w:trHeight w:hRule="exact" w:val="340"/>
          <w:ins w:id="2649" w:author="Daniel Stewart" w:date="2022-02-08T08:42:00Z"/>
        </w:trPr>
        <w:tc>
          <w:tcPr>
            <w:tcW w:w="0" w:type="auto"/>
            <w:tcBorders>
              <w:bottom w:val="single" w:sz="6" w:space="0" w:color="auto"/>
            </w:tcBorders>
            <w:hideMark/>
          </w:tcPr>
          <w:p w14:paraId="6970F26B" w14:textId="77777777" w:rsidR="00811C7B" w:rsidRPr="00AD2899" w:rsidRDefault="00811C7B" w:rsidP="00AD4E1F">
            <w:pPr>
              <w:pStyle w:val="Table"/>
              <w:keepNext/>
              <w:rPr>
                <w:ins w:id="2650" w:author="Daniel Stewart" w:date="2022-02-08T08:42:00Z"/>
                <w:i/>
                <w:iCs/>
                <w:rPrChange w:id="2651" w:author="Daniel Stewart" w:date="2022-02-10T12:20:00Z">
                  <w:rPr>
                    <w:ins w:id="2652" w:author="Daniel Stewart" w:date="2022-02-08T08:42:00Z"/>
                  </w:rPr>
                </w:rPrChange>
              </w:rPr>
            </w:pPr>
            <w:ins w:id="2653" w:author="Daniel Stewart" w:date="2022-02-08T08:42:00Z">
              <w:r w:rsidRPr="00AD2899">
                <w:rPr>
                  <w:i/>
                  <w:iCs/>
                  <w:rPrChange w:id="2654" w:author="Daniel Stewart" w:date="2022-02-10T12:20:00Z">
                    <w:rPr/>
                  </w:rPrChange>
                </w:rPr>
                <w:t>Predictors</w:t>
              </w:r>
            </w:ins>
          </w:p>
        </w:tc>
        <w:tc>
          <w:tcPr>
            <w:tcW w:w="0" w:type="auto"/>
            <w:tcBorders>
              <w:bottom w:val="single" w:sz="6" w:space="0" w:color="auto"/>
            </w:tcBorders>
            <w:hideMark/>
          </w:tcPr>
          <w:p w14:paraId="2D10D27B" w14:textId="77777777" w:rsidR="00811C7B" w:rsidRPr="00AD2899" w:rsidRDefault="00811C7B">
            <w:pPr>
              <w:pStyle w:val="Table"/>
              <w:keepNext/>
              <w:jc w:val="center"/>
              <w:rPr>
                <w:ins w:id="2655" w:author="Daniel Stewart" w:date="2022-02-08T08:42:00Z"/>
                <w:i/>
                <w:iCs/>
                <w:rPrChange w:id="2656" w:author="Daniel Stewart" w:date="2022-02-10T12:20:00Z">
                  <w:rPr>
                    <w:ins w:id="2657" w:author="Daniel Stewart" w:date="2022-02-08T08:42:00Z"/>
                  </w:rPr>
                </w:rPrChange>
              </w:rPr>
              <w:pPrChange w:id="2658" w:author="Daniel Stewart" w:date="2022-02-10T12:20:00Z">
                <w:pPr>
                  <w:pStyle w:val="Table"/>
                </w:pPr>
              </w:pPrChange>
            </w:pPr>
            <w:ins w:id="2659" w:author="Daniel Stewart" w:date="2022-02-08T08:42:00Z">
              <w:r w:rsidRPr="00AD2899">
                <w:rPr>
                  <w:i/>
                  <w:iCs/>
                  <w:rPrChange w:id="2660" w:author="Daniel Stewart" w:date="2022-02-10T12:20:00Z">
                    <w:rPr/>
                  </w:rPrChange>
                </w:rPr>
                <w:t>Estimates</w:t>
              </w:r>
            </w:ins>
          </w:p>
        </w:tc>
        <w:tc>
          <w:tcPr>
            <w:tcW w:w="0" w:type="auto"/>
            <w:tcBorders>
              <w:bottom w:val="single" w:sz="6" w:space="0" w:color="auto"/>
            </w:tcBorders>
            <w:hideMark/>
          </w:tcPr>
          <w:p w14:paraId="796789D4" w14:textId="77777777" w:rsidR="00811C7B" w:rsidRPr="00AD2899" w:rsidRDefault="00811C7B">
            <w:pPr>
              <w:pStyle w:val="Table"/>
              <w:keepNext/>
              <w:jc w:val="center"/>
              <w:rPr>
                <w:ins w:id="2661" w:author="Daniel Stewart" w:date="2022-02-08T08:42:00Z"/>
                <w:i/>
                <w:iCs/>
                <w:rPrChange w:id="2662" w:author="Daniel Stewart" w:date="2022-02-10T12:20:00Z">
                  <w:rPr>
                    <w:ins w:id="2663" w:author="Daniel Stewart" w:date="2022-02-08T08:42:00Z"/>
                  </w:rPr>
                </w:rPrChange>
              </w:rPr>
              <w:pPrChange w:id="2664" w:author="Daniel Stewart" w:date="2022-02-10T12:20:00Z">
                <w:pPr>
                  <w:pStyle w:val="Table"/>
                </w:pPr>
              </w:pPrChange>
            </w:pPr>
            <w:ins w:id="2665" w:author="Daniel Stewart" w:date="2022-02-08T08:42:00Z">
              <w:r w:rsidRPr="00AD2899">
                <w:rPr>
                  <w:i/>
                  <w:iCs/>
                  <w:rPrChange w:id="2666" w:author="Daniel Stewart" w:date="2022-02-10T12:20:00Z">
                    <w:rPr/>
                  </w:rPrChange>
                </w:rPr>
                <w:t>CI</w:t>
              </w:r>
            </w:ins>
          </w:p>
        </w:tc>
        <w:tc>
          <w:tcPr>
            <w:tcW w:w="0" w:type="auto"/>
            <w:tcBorders>
              <w:bottom w:val="single" w:sz="6" w:space="0" w:color="auto"/>
            </w:tcBorders>
            <w:hideMark/>
          </w:tcPr>
          <w:p w14:paraId="141F7F5B" w14:textId="77777777" w:rsidR="00811C7B" w:rsidRPr="00AD2899" w:rsidRDefault="00811C7B">
            <w:pPr>
              <w:pStyle w:val="Table"/>
              <w:keepNext/>
              <w:jc w:val="center"/>
              <w:rPr>
                <w:ins w:id="2667" w:author="Daniel Stewart" w:date="2022-02-08T08:42:00Z"/>
                <w:i/>
                <w:iCs/>
                <w:rPrChange w:id="2668" w:author="Daniel Stewart" w:date="2022-02-10T12:20:00Z">
                  <w:rPr>
                    <w:ins w:id="2669" w:author="Daniel Stewart" w:date="2022-02-08T08:42:00Z"/>
                  </w:rPr>
                </w:rPrChange>
              </w:rPr>
              <w:pPrChange w:id="2670" w:author="Daniel Stewart" w:date="2022-02-10T12:20:00Z">
                <w:pPr>
                  <w:pStyle w:val="Table"/>
                </w:pPr>
              </w:pPrChange>
            </w:pPr>
            <w:ins w:id="2671" w:author="Daniel Stewart" w:date="2022-02-08T08:42:00Z">
              <w:r w:rsidRPr="00EF45BD">
                <w:rPr>
                  <w:i/>
                  <w:iCs/>
                </w:rPr>
                <w:t>P</w:t>
              </w:r>
            </w:ins>
          </w:p>
        </w:tc>
      </w:tr>
      <w:tr w:rsidR="00811C7B" w:rsidRPr="005932D4" w14:paraId="0C58B722" w14:textId="77777777" w:rsidTr="00811C7B">
        <w:trPr>
          <w:trHeight w:hRule="exact" w:val="340"/>
          <w:ins w:id="2672" w:author="Daniel Stewart" w:date="2022-02-08T08:42:00Z"/>
        </w:trPr>
        <w:tc>
          <w:tcPr>
            <w:tcW w:w="0" w:type="auto"/>
            <w:tcMar>
              <w:top w:w="113" w:type="dxa"/>
              <w:left w:w="113" w:type="dxa"/>
              <w:bottom w:w="113" w:type="dxa"/>
              <w:right w:w="113" w:type="dxa"/>
            </w:tcMar>
            <w:hideMark/>
          </w:tcPr>
          <w:p w14:paraId="2D8F3070" w14:textId="77777777" w:rsidR="00811C7B" w:rsidRPr="00E90451" w:rsidRDefault="00811C7B" w:rsidP="00AD4E1F">
            <w:pPr>
              <w:pStyle w:val="Table"/>
              <w:keepNext/>
              <w:rPr>
                <w:ins w:id="2673" w:author="Daniel Stewart" w:date="2022-02-08T08:42:00Z"/>
              </w:rPr>
            </w:pPr>
            <w:ins w:id="2674" w:author="Daniel Stewart" w:date="2022-02-08T08:42:00Z">
              <w:r w:rsidRPr="00E90451">
                <w:t>(Intercept)</w:t>
              </w:r>
            </w:ins>
          </w:p>
        </w:tc>
        <w:tc>
          <w:tcPr>
            <w:tcW w:w="0" w:type="auto"/>
            <w:tcMar>
              <w:top w:w="113" w:type="dxa"/>
              <w:left w:w="113" w:type="dxa"/>
              <w:bottom w:w="113" w:type="dxa"/>
              <w:right w:w="113" w:type="dxa"/>
            </w:tcMar>
            <w:hideMark/>
          </w:tcPr>
          <w:p w14:paraId="69421512" w14:textId="77777777" w:rsidR="00811C7B" w:rsidRPr="00E90451" w:rsidRDefault="00811C7B">
            <w:pPr>
              <w:pStyle w:val="Table"/>
              <w:keepNext/>
              <w:jc w:val="center"/>
              <w:rPr>
                <w:ins w:id="2675" w:author="Daniel Stewart" w:date="2022-02-08T08:42:00Z"/>
              </w:rPr>
              <w:pPrChange w:id="2676" w:author="Daniel Stewart" w:date="2022-02-10T12:20:00Z">
                <w:pPr>
                  <w:pStyle w:val="Table"/>
                </w:pPr>
              </w:pPrChange>
            </w:pPr>
            <w:ins w:id="2677" w:author="Daniel Stewart" w:date="2022-02-08T08:42:00Z">
              <w:r w:rsidRPr="00E90451">
                <w:t>21.32</w:t>
              </w:r>
            </w:ins>
          </w:p>
        </w:tc>
        <w:tc>
          <w:tcPr>
            <w:tcW w:w="0" w:type="auto"/>
            <w:tcMar>
              <w:top w:w="113" w:type="dxa"/>
              <w:left w:w="113" w:type="dxa"/>
              <w:bottom w:w="113" w:type="dxa"/>
              <w:right w:w="113" w:type="dxa"/>
            </w:tcMar>
            <w:hideMark/>
          </w:tcPr>
          <w:p w14:paraId="272F5252" w14:textId="77777777" w:rsidR="00811C7B" w:rsidRPr="00E90451" w:rsidRDefault="00811C7B">
            <w:pPr>
              <w:pStyle w:val="Table"/>
              <w:keepNext/>
              <w:jc w:val="center"/>
              <w:rPr>
                <w:ins w:id="2678" w:author="Daniel Stewart" w:date="2022-02-08T08:42:00Z"/>
              </w:rPr>
              <w:pPrChange w:id="2679" w:author="Daniel Stewart" w:date="2022-02-10T12:20:00Z">
                <w:pPr>
                  <w:pStyle w:val="Table"/>
                </w:pPr>
              </w:pPrChange>
            </w:pPr>
            <w:ins w:id="2680" w:author="Daniel Stewart" w:date="2022-02-08T08:42:00Z">
              <w:r w:rsidRPr="00E90451">
                <w:t>-0.49 – 43.13</w:t>
              </w:r>
            </w:ins>
          </w:p>
        </w:tc>
        <w:tc>
          <w:tcPr>
            <w:tcW w:w="0" w:type="auto"/>
            <w:tcMar>
              <w:top w:w="113" w:type="dxa"/>
              <w:left w:w="113" w:type="dxa"/>
              <w:bottom w:w="113" w:type="dxa"/>
              <w:right w:w="113" w:type="dxa"/>
            </w:tcMar>
            <w:hideMark/>
          </w:tcPr>
          <w:p w14:paraId="5D75D427" w14:textId="77777777" w:rsidR="00811C7B" w:rsidRPr="00E90451" w:rsidRDefault="00811C7B">
            <w:pPr>
              <w:pStyle w:val="Table"/>
              <w:keepNext/>
              <w:jc w:val="center"/>
              <w:rPr>
                <w:ins w:id="2681" w:author="Daniel Stewart" w:date="2022-02-08T08:42:00Z"/>
              </w:rPr>
              <w:pPrChange w:id="2682" w:author="Daniel Stewart" w:date="2022-02-10T12:20:00Z">
                <w:pPr>
                  <w:pStyle w:val="Table"/>
                </w:pPr>
              </w:pPrChange>
            </w:pPr>
            <w:ins w:id="2683" w:author="Daniel Stewart" w:date="2022-02-08T08:42:00Z">
              <w:r w:rsidRPr="00E90451">
                <w:t>0.055</w:t>
              </w:r>
            </w:ins>
          </w:p>
        </w:tc>
      </w:tr>
      <w:tr w:rsidR="00811C7B" w:rsidRPr="005932D4" w14:paraId="667FD873" w14:textId="77777777" w:rsidTr="00811C7B">
        <w:trPr>
          <w:trHeight w:hRule="exact" w:val="340"/>
          <w:ins w:id="2684" w:author="Daniel Stewart" w:date="2022-02-08T08:42:00Z"/>
        </w:trPr>
        <w:tc>
          <w:tcPr>
            <w:tcW w:w="0" w:type="auto"/>
            <w:tcMar>
              <w:top w:w="113" w:type="dxa"/>
              <w:left w:w="113" w:type="dxa"/>
              <w:bottom w:w="113" w:type="dxa"/>
              <w:right w:w="113" w:type="dxa"/>
            </w:tcMar>
            <w:hideMark/>
          </w:tcPr>
          <w:p w14:paraId="42765A75" w14:textId="77777777" w:rsidR="00811C7B" w:rsidRPr="00E90451" w:rsidRDefault="00811C7B" w:rsidP="00AD4E1F">
            <w:pPr>
              <w:pStyle w:val="Table"/>
              <w:keepNext/>
              <w:rPr>
                <w:ins w:id="2685" w:author="Daniel Stewart" w:date="2022-02-08T08:42:00Z"/>
              </w:rPr>
            </w:pPr>
            <w:ins w:id="2686" w:author="Daniel Stewart" w:date="2022-02-08T08:43:00Z">
              <w:r w:rsidRPr="00E90451">
                <w:t xml:space="preserve">Closed </w:t>
              </w:r>
            </w:ins>
            <w:ins w:id="2687" w:author="Daniel Stewart" w:date="2022-02-09T11:35:00Z">
              <w:r>
                <w:t>e</w:t>
              </w:r>
            </w:ins>
            <w:ins w:id="2688" w:author="Daniel Stewart" w:date="2022-02-08T08:43:00Z">
              <w:r w:rsidRPr="00E90451">
                <w:t xml:space="preserve">mbayment </w:t>
              </w:r>
            </w:ins>
            <w:ins w:id="2689" w:author="Daniel Stewart" w:date="2022-02-08T08:42:00Z">
              <w:r w:rsidRPr="00E90451">
                <w:t>[Yes]</w:t>
              </w:r>
            </w:ins>
          </w:p>
        </w:tc>
        <w:tc>
          <w:tcPr>
            <w:tcW w:w="0" w:type="auto"/>
            <w:tcMar>
              <w:top w:w="113" w:type="dxa"/>
              <w:left w:w="113" w:type="dxa"/>
              <w:bottom w:w="113" w:type="dxa"/>
              <w:right w:w="113" w:type="dxa"/>
            </w:tcMar>
            <w:hideMark/>
          </w:tcPr>
          <w:p w14:paraId="517922CE" w14:textId="77777777" w:rsidR="00811C7B" w:rsidRPr="00E90451" w:rsidRDefault="00811C7B">
            <w:pPr>
              <w:pStyle w:val="Table"/>
              <w:keepNext/>
              <w:jc w:val="center"/>
              <w:rPr>
                <w:ins w:id="2690" w:author="Daniel Stewart" w:date="2022-02-08T08:42:00Z"/>
              </w:rPr>
              <w:pPrChange w:id="2691" w:author="Daniel Stewart" w:date="2022-02-10T12:20:00Z">
                <w:pPr>
                  <w:pStyle w:val="Table"/>
                </w:pPr>
              </w:pPrChange>
            </w:pPr>
            <w:ins w:id="2692" w:author="Daniel Stewart" w:date="2022-02-08T08:42:00Z">
              <w:r w:rsidRPr="00E90451">
                <w:t>-4.92</w:t>
              </w:r>
            </w:ins>
          </w:p>
        </w:tc>
        <w:tc>
          <w:tcPr>
            <w:tcW w:w="0" w:type="auto"/>
            <w:tcMar>
              <w:top w:w="113" w:type="dxa"/>
              <w:left w:w="113" w:type="dxa"/>
              <w:bottom w:w="113" w:type="dxa"/>
              <w:right w:w="113" w:type="dxa"/>
            </w:tcMar>
            <w:hideMark/>
          </w:tcPr>
          <w:p w14:paraId="2F390CAF" w14:textId="77777777" w:rsidR="00811C7B" w:rsidRPr="00E90451" w:rsidRDefault="00811C7B">
            <w:pPr>
              <w:pStyle w:val="Table"/>
              <w:keepNext/>
              <w:jc w:val="center"/>
              <w:rPr>
                <w:ins w:id="2693" w:author="Daniel Stewart" w:date="2022-02-08T08:42:00Z"/>
              </w:rPr>
              <w:pPrChange w:id="2694" w:author="Daniel Stewart" w:date="2022-02-10T12:20:00Z">
                <w:pPr>
                  <w:pStyle w:val="Table"/>
                </w:pPr>
              </w:pPrChange>
            </w:pPr>
            <w:ins w:id="2695" w:author="Daniel Stewart" w:date="2022-02-08T08:42:00Z">
              <w:r w:rsidRPr="00E90451">
                <w:t>-20.40 – 10.56</w:t>
              </w:r>
            </w:ins>
          </w:p>
        </w:tc>
        <w:tc>
          <w:tcPr>
            <w:tcW w:w="0" w:type="auto"/>
            <w:tcMar>
              <w:top w:w="113" w:type="dxa"/>
              <w:left w:w="113" w:type="dxa"/>
              <w:bottom w:w="113" w:type="dxa"/>
              <w:right w:w="113" w:type="dxa"/>
            </w:tcMar>
            <w:hideMark/>
          </w:tcPr>
          <w:p w14:paraId="3AA852DE" w14:textId="77777777" w:rsidR="00811C7B" w:rsidRPr="00E90451" w:rsidRDefault="00811C7B">
            <w:pPr>
              <w:pStyle w:val="Table"/>
              <w:keepNext/>
              <w:jc w:val="center"/>
              <w:rPr>
                <w:ins w:id="2696" w:author="Daniel Stewart" w:date="2022-02-08T08:42:00Z"/>
              </w:rPr>
              <w:pPrChange w:id="2697" w:author="Daniel Stewart" w:date="2022-02-10T12:20:00Z">
                <w:pPr>
                  <w:pStyle w:val="Table"/>
                </w:pPr>
              </w:pPrChange>
            </w:pPr>
            <w:ins w:id="2698" w:author="Daniel Stewart" w:date="2022-02-08T08:42:00Z">
              <w:r w:rsidRPr="00E90451">
                <w:t>0.528</w:t>
              </w:r>
            </w:ins>
          </w:p>
        </w:tc>
      </w:tr>
      <w:tr w:rsidR="00811C7B" w:rsidRPr="005932D4" w14:paraId="6D01CE90" w14:textId="77777777" w:rsidTr="00811C7B">
        <w:trPr>
          <w:trHeight w:hRule="exact" w:val="340"/>
          <w:ins w:id="2699" w:author="Daniel Stewart" w:date="2022-02-08T08:42:00Z"/>
        </w:trPr>
        <w:tc>
          <w:tcPr>
            <w:tcW w:w="0" w:type="auto"/>
            <w:tcMar>
              <w:top w:w="113" w:type="dxa"/>
              <w:left w:w="113" w:type="dxa"/>
              <w:bottom w:w="113" w:type="dxa"/>
              <w:right w:w="113" w:type="dxa"/>
            </w:tcMar>
            <w:hideMark/>
          </w:tcPr>
          <w:p w14:paraId="519FB0C2" w14:textId="77777777" w:rsidR="00811C7B" w:rsidRPr="00E90451" w:rsidRDefault="00811C7B" w:rsidP="00AD4E1F">
            <w:pPr>
              <w:pStyle w:val="Table"/>
              <w:keepNext/>
              <w:rPr>
                <w:ins w:id="2700" w:author="Daniel Stewart" w:date="2022-02-08T08:42:00Z"/>
              </w:rPr>
            </w:pPr>
            <w:ins w:id="2701" w:author="Daniel Stewart" w:date="2022-02-08T08:44:00Z">
              <w:r w:rsidRPr="00E90451">
                <w:t xml:space="preserve">Shear </w:t>
              </w:r>
            </w:ins>
            <w:ins w:id="2702" w:author="Daniel Stewart" w:date="2022-02-09T11:35:00Z">
              <w:r>
                <w:t>b</w:t>
              </w:r>
            </w:ins>
            <w:ins w:id="2703" w:author="Daniel Stewart" w:date="2022-02-08T08:44:00Z">
              <w:r w:rsidRPr="00E90451">
                <w:t>oom</w:t>
              </w:r>
            </w:ins>
            <w:ins w:id="2704" w:author="Daniel Stewart" w:date="2022-02-08T08:42:00Z">
              <w:r w:rsidRPr="00E90451">
                <w:t xml:space="preserve"> [Present]</w:t>
              </w:r>
            </w:ins>
          </w:p>
        </w:tc>
        <w:tc>
          <w:tcPr>
            <w:tcW w:w="0" w:type="auto"/>
            <w:tcMar>
              <w:top w:w="113" w:type="dxa"/>
              <w:left w:w="113" w:type="dxa"/>
              <w:bottom w:w="113" w:type="dxa"/>
              <w:right w:w="113" w:type="dxa"/>
            </w:tcMar>
            <w:hideMark/>
          </w:tcPr>
          <w:p w14:paraId="764CDB6A" w14:textId="77777777" w:rsidR="00811C7B" w:rsidRPr="00E90451" w:rsidRDefault="00811C7B">
            <w:pPr>
              <w:pStyle w:val="Table"/>
              <w:keepNext/>
              <w:jc w:val="center"/>
              <w:rPr>
                <w:ins w:id="2705" w:author="Daniel Stewart" w:date="2022-02-08T08:42:00Z"/>
              </w:rPr>
              <w:pPrChange w:id="2706" w:author="Daniel Stewart" w:date="2022-02-10T12:20:00Z">
                <w:pPr>
                  <w:pStyle w:val="Table"/>
                </w:pPr>
              </w:pPrChange>
            </w:pPr>
            <w:ins w:id="2707" w:author="Daniel Stewart" w:date="2022-02-08T08:42:00Z">
              <w:r w:rsidRPr="00E90451">
                <w:t>-4.98</w:t>
              </w:r>
            </w:ins>
          </w:p>
        </w:tc>
        <w:tc>
          <w:tcPr>
            <w:tcW w:w="0" w:type="auto"/>
            <w:tcMar>
              <w:top w:w="113" w:type="dxa"/>
              <w:left w:w="113" w:type="dxa"/>
              <w:bottom w:w="113" w:type="dxa"/>
              <w:right w:w="113" w:type="dxa"/>
            </w:tcMar>
            <w:hideMark/>
          </w:tcPr>
          <w:p w14:paraId="7D8A62A5" w14:textId="77777777" w:rsidR="00811C7B" w:rsidRPr="00E90451" w:rsidRDefault="00811C7B">
            <w:pPr>
              <w:pStyle w:val="Table"/>
              <w:keepNext/>
              <w:jc w:val="center"/>
              <w:rPr>
                <w:ins w:id="2708" w:author="Daniel Stewart" w:date="2022-02-08T08:42:00Z"/>
              </w:rPr>
              <w:pPrChange w:id="2709" w:author="Daniel Stewart" w:date="2022-02-10T12:20:00Z">
                <w:pPr>
                  <w:pStyle w:val="Table"/>
                </w:pPr>
              </w:pPrChange>
            </w:pPr>
            <w:ins w:id="2710" w:author="Daniel Stewart" w:date="2022-02-08T08:42:00Z">
              <w:r w:rsidRPr="00E90451">
                <w:t>-19.54 – 9.58</w:t>
              </w:r>
            </w:ins>
          </w:p>
        </w:tc>
        <w:tc>
          <w:tcPr>
            <w:tcW w:w="0" w:type="auto"/>
            <w:tcMar>
              <w:top w:w="113" w:type="dxa"/>
              <w:left w:w="113" w:type="dxa"/>
              <w:bottom w:w="113" w:type="dxa"/>
              <w:right w:w="113" w:type="dxa"/>
            </w:tcMar>
            <w:hideMark/>
          </w:tcPr>
          <w:p w14:paraId="40F75EEF" w14:textId="77777777" w:rsidR="00811C7B" w:rsidRPr="00E90451" w:rsidRDefault="00811C7B">
            <w:pPr>
              <w:pStyle w:val="Table"/>
              <w:keepNext/>
              <w:jc w:val="center"/>
              <w:rPr>
                <w:ins w:id="2711" w:author="Daniel Stewart" w:date="2022-02-08T08:42:00Z"/>
              </w:rPr>
              <w:pPrChange w:id="2712" w:author="Daniel Stewart" w:date="2022-02-10T12:20:00Z">
                <w:pPr>
                  <w:pStyle w:val="Table"/>
                </w:pPr>
              </w:pPrChange>
            </w:pPr>
            <w:ins w:id="2713" w:author="Daniel Stewart" w:date="2022-02-08T08:42:00Z">
              <w:r w:rsidRPr="00E90451">
                <w:t>0.497</w:t>
              </w:r>
            </w:ins>
          </w:p>
        </w:tc>
      </w:tr>
      <w:tr w:rsidR="00811C7B" w:rsidRPr="005932D4" w14:paraId="2482B375" w14:textId="77777777" w:rsidTr="00811C7B">
        <w:trPr>
          <w:trHeight w:hRule="exact" w:val="340"/>
          <w:ins w:id="2714" w:author="Daniel Stewart" w:date="2022-02-08T08:42:00Z"/>
        </w:trPr>
        <w:tc>
          <w:tcPr>
            <w:tcW w:w="0" w:type="auto"/>
            <w:tcMar>
              <w:top w:w="113" w:type="dxa"/>
              <w:left w:w="113" w:type="dxa"/>
              <w:bottom w:w="113" w:type="dxa"/>
              <w:right w:w="113" w:type="dxa"/>
            </w:tcMar>
            <w:hideMark/>
          </w:tcPr>
          <w:p w14:paraId="795E5F0C" w14:textId="77777777" w:rsidR="00811C7B" w:rsidRPr="00E90451" w:rsidRDefault="00811C7B" w:rsidP="00AD4E1F">
            <w:pPr>
              <w:pStyle w:val="Table"/>
              <w:keepNext/>
              <w:rPr>
                <w:ins w:id="2715" w:author="Daniel Stewart" w:date="2022-02-08T08:42:00Z"/>
              </w:rPr>
            </w:pPr>
            <w:ins w:id="2716" w:author="Daniel Stewart" w:date="2022-02-08T08:44:00Z">
              <w:r w:rsidRPr="00E90451">
                <w:t xml:space="preserve">Located in a </w:t>
              </w:r>
            </w:ins>
            <w:ins w:id="2717" w:author="Daniel Stewart" w:date="2022-02-09T11:35:00Z">
              <w:r>
                <w:t>s</w:t>
              </w:r>
            </w:ins>
            <w:ins w:id="2718" w:author="Daniel Stewart" w:date="2022-02-08T08:44:00Z">
              <w:r w:rsidRPr="00E90451">
                <w:t>lough</w:t>
              </w:r>
            </w:ins>
            <w:ins w:id="2719" w:author="Daniel Stewart" w:date="2022-02-08T08:42:00Z">
              <w:r w:rsidRPr="00E90451">
                <w:t xml:space="preserve"> [Yes]</w:t>
              </w:r>
            </w:ins>
          </w:p>
        </w:tc>
        <w:tc>
          <w:tcPr>
            <w:tcW w:w="0" w:type="auto"/>
            <w:tcMar>
              <w:top w:w="113" w:type="dxa"/>
              <w:left w:w="113" w:type="dxa"/>
              <w:bottom w:w="113" w:type="dxa"/>
              <w:right w:w="113" w:type="dxa"/>
            </w:tcMar>
            <w:hideMark/>
          </w:tcPr>
          <w:p w14:paraId="34714F90" w14:textId="77777777" w:rsidR="00811C7B" w:rsidRPr="00E90451" w:rsidRDefault="00811C7B">
            <w:pPr>
              <w:pStyle w:val="Table"/>
              <w:keepNext/>
              <w:jc w:val="center"/>
              <w:rPr>
                <w:ins w:id="2720" w:author="Daniel Stewart" w:date="2022-02-08T08:42:00Z"/>
              </w:rPr>
              <w:pPrChange w:id="2721" w:author="Daniel Stewart" w:date="2022-02-10T12:20:00Z">
                <w:pPr>
                  <w:pStyle w:val="Table"/>
                </w:pPr>
              </w:pPrChange>
            </w:pPr>
            <w:ins w:id="2722" w:author="Daniel Stewart" w:date="2022-02-08T08:42:00Z">
              <w:r w:rsidRPr="00E90451">
                <w:t>-3.74</w:t>
              </w:r>
            </w:ins>
          </w:p>
        </w:tc>
        <w:tc>
          <w:tcPr>
            <w:tcW w:w="0" w:type="auto"/>
            <w:tcMar>
              <w:top w:w="113" w:type="dxa"/>
              <w:left w:w="113" w:type="dxa"/>
              <w:bottom w:w="113" w:type="dxa"/>
              <w:right w:w="113" w:type="dxa"/>
            </w:tcMar>
            <w:hideMark/>
          </w:tcPr>
          <w:p w14:paraId="7A06190E" w14:textId="77777777" w:rsidR="00811C7B" w:rsidRPr="00E90451" w:rsidRDefault="00811C7B">
            <w:pPr>
              <w:pStyle w:val="Table"/>
              <w:keepNext/>
              <w:jc w:val="center"/>
              <w:rPr>
                <w:ins w:id="2723" w:author="Daniel Stewart" w:date="2022-02-08T08:42:00Z"/>
              </w:rPr>
              <w:pPrChange w:id="2724" w:author="Daniel Stewart" w:date="2022-02-10T12:20:00Z">
                <w:pPr>
                  <w:pStyle w:val="Table"/>
                </w:pPr>
              </w:pPrChange>
            </w:pPr>
            <w:ins w:id="2725" w:author="Daniel Stewart" w:date="2022-02-08T08:42:00Z">
              <w:r w:rsidRPr="00E90451">
                <w:t>-17.18 – 9.70</w:t>
              </w:r>
            </w:ins>
          </w:p>
        </w:tc>
        <w:tc>
          <w:tcPr>
            <w:tcW w:w="0" w:type="auto"/>
            <w:tcMar>
              <w:top w:w="113" w:type="dxa"/>
              <w:left w:w="113" w:type="dxa"/>
              <w:bottom w:w="113" w:type="dxa"/>
              <w:right w:w="113" w:type="dxa"/>
            </w:tcMar>
            <w:hideMark/>
          </w:tcPr>
          <w:p w14:paraId="56FC34CE" w14:textId="77777777" w:rsidR="00811C7B" w:rsidRPr="00E90451" w:rsidRDefault="00811C7B">
            <w:pPr>
              <w:pStyle w:val="Table"/>
              <w:keepNext/>
              <w:jc w:val="center"/>
              <w:rPr>
                <w:ins w:id="2726" w:author="Daniel Stewart" w:date="2022-02-08T08:42:00Z"/>
              </w:rPr>
              <w:pPrChange w:id="2727" w:author="Daniel Stewart" w:date="2022-02-10T12:20:00Z">
                <w:pPr>
                  <w:pStyle w:val="Table"/>
                </w:pPr>
              </w:pPrChange>
            </w:pPr>
            <w:ins w:id="2728" w:author="Daniel Stewart" w:date="2022-02-08T08:42:00Z">
              <w:r w:rsidRPr="00E90451">
                <w:t>0.580</w:t>
              </w:r>
            </w:ins>
          </w:p>
        </w:tc>
      </w:tr>
      <w:tr w:rsidR="00811C7B" w:rsidRPr="005932D4" w14:paraId="795B80B8" w14:textId="77777777" w:rsidTr="00811C7B">
        <w:trPr>
          <w:trHeight w:hRule="exact" w:val="340"/>
          <w:ins w:id="2729" w:author="Daniel Stewart" w:date="2022-02-08T08:42:00Z"/>
        </w:trPr>
        <w:tc>
          <w:tcPr>
            <w:tcW w:w="0" w:type="auto"/>
            <w:tcMar>
              <w:top w:w="113" w:type="dxa"/>
              <w:left w:w="113" w:type="dxa"/>
              <w:bottom w:w="113" w:type="dxa"/>
              <w:right w:w="113" w:type="dxa"/>
            </w:tcMar>
            <w:hideMark/>
          </w:tcPr>
          <w:p w14:paraId="452B4334" w14:textId="77777777" w:rsidR="00811C7B" w:rsidRPr="00E90451" w:rsidRDefault="00811C7B" w:rsidP="00AD4E1F">
            <w:pPr>
              <w:pStyle w:val="Table"/>
              <w:keepNext/>
              <w:rPr>
                <w:ins w:id="2730" w:author="Daniel Stewart" w:date="2022-02-08T08:42:00Z"/>
              </w:rPr>
            </w:pPr>
            <w:ins w:id="2731" w:author="Daniel Stewart" w:date="2022-02-08T08:44:00Z">
              <w:r w:rsidRPr="00E90451">
                <w:t xml:space="preserve">Offshore </w:t>
              </w:r>
            </w:ins>
            <w:ins w:id="2732" w:author="Daniel Stewart" w:date="2022-02-09T11:35:00Z">
              <w:r>
                <w:t>s</w:t>
              </w:r>
            </w:ins>
            <w:ins w:id="2733" w:author="Daniel Stewart" w:date="2022-02-08T08:44:00Z">
              <w:r w:rsidRPr="00E90451">
                <w:t xml:space="preserve">tructure </w:t>
              </w:r>
            </w:ins>
            <w:ins w:id="2734" w:author="Daniel Stewart" w:date="2022-02-08T08:42:00Z">
              <w:r w:rsidRPr="00E90451">
                <w:t>[Present]</w:t>
              </w:r>
            </w:ins>
          </w:p>
        </w:tc>
        <w:tc>
          <w:tcPr>
            <w:tcW w:w="0" w:type="auto"/>
            <w:tcMar>
              <w:top w:w="113" w:type="dxa"/>
              <w:left w:w="113" w:type="dxa"/>
              <w:bottom w:w="113" w:type="dxa"/>
              <w:right w:w="113" w:type="dxa"/>
            </w:tcMar>
            <w:hideMark/>
          </w:tcPr>
          <w:p w14:paraId="27BE0878" w14:textId="77777777" w:rsidR="00811C7B" w:rsidRPr="00E90451" w:rsidRDefault="00811C7B">
            <w:pPr>
              <w:pStyle w:val="Table"/>
              <w:keepNext/>
              <w:jc w:val="center"/>
              <w:rPr>
                <w:ins w:id="2735" w:author="Daniel Stewart" w:date="2022-02-08T08:42:00Z"/>
              </w:rPr>
              <w:pPrChange w:id="2736" w:author="Daniel Stewart" w:date="2022-02-10T12:20:00Z">
                <w:pPr>
                  <w:pStyle w:val="Table"/>
                </w:pPr>
              </w:pPrChange>
            </w:pPr>
            <w:ins w:id="2737" w:author="Daniel Stewart" w:date="2022-02-08T08:42:00Z">
              <w:r w:rsidRPr="00E90451">
                <w:t>-5.17</w:t>
              </w:r>
            </w:ins>
          </w:p>
        </w:tc>
        <w:tc>
          <w:tcPr>
            <w:tcW w:w="0" w:type="auto"/>
            <w:tcMar>
              <w:top w:w="113" w:type="dxa"/>
              <w:left w:w="113" w:type="dxa"/>
              <w:bottom w:w="113" w:type="dxa"/>
              <w:right w:w="113" w:type="dxa"/>
            </w:tcMar>
            <w:hideMark/>
          </w:tcPr>
          <w:p w14:paraId="4057B09F" w14:textId="77777777" w:rsidR="00811C7B" w:rsidRPr="00E90451" w:rsidRDefault="00811C7B">
            <w:pPr>
              <w:pStyle w:val="Table"/>
              <w:keepNext/>
              <w:jc w:val="center"/>
              <w:rPr>
                <w:ins w:id="2738" w:author="Daniel Stewart" w:date="2022-02-08T08:42:00Z"/>
              </w:rPr>
              <w:pPrChange w:id="2739" w:author="Daniel Stewart" w:date="2022-02-10T12:20:00Z">
                <w:pPr>
                  <w:pStyle w:val="Table"/>
                </w:pPr>
              </w:pPrChange>
            </w:pPr>
            <w:ins w:id="2740" w:author="Daniel Stewart" w:date="2022-02-08T08:42:00Z">
              <w:r w:rsidRPr="00E90451">
                <w:t>-15.26 – 4.91</w:t>
              </w:r>
            </w:ins>
          </w:p>
        </w:tc>
        <w:tc>
          <w:tcPr>
            <w:tcW w:w="0" w:type="auto"/>
            <w:tcMar>
              <w:top w:w="113" w:type="dxa"/>
              <w:left w:w="113" w:type="dxa"/>
              <w:bottom w:w="113" w:type="dxa"/>
              <w:right w:w="113" w:type="dxa"/>
            </w:tcMar>
            <w:hideMark/>
          </w:tcPr>
          <w:p w14:paraId="7F1F931B" w14:textId="77777777" w:rsidR="00811C7B" w:rsidRPr="00E90451" w:rsidRDefault="00811C7B">
            <w:pPr>
              <w:pStyle w:val="Table"/>
              <w:keepNext/>
              <w:jc w:val="center"/>
              <w:rPr>
                <w:ins w:id="2741" w:author="Daniel Stewart" w:date="2022-02-08T08:42:00Z"/>
              </w:rPr>
              <w:pPrChange w:id="2742" w:author="Daniel Stewart" w:date="2022-02-10T12:20:00Z">
                <w:pPr>
                  <w:pStyle w:val="Table"/>
                </w:pPr>
              </w:pPrChange>
            </w:pPr>
            <w:ins w:id="2743" w:author="Daniel Stewart" w:date="2022-02-08T08:42:00Z">
              <w:r w:rsidRPr="00E90451">
                <w:t>0.310</w:t>
              </w:r>
            </w:ins>
          </w:p>
        </w:tc>
      </w:tr>
      <w:tr w:rsidR="00811C7B" w:rsidRPr="005932D4" w14:paraId="202D759B" w14:textId="77777777" w:rsidTr="00811C7B">
        <w:trPr>
          <w:trHeight w:hRule="exact" w:val="340"/>
          <w:ins w:id="2744" w:author="Daniel Stewart" w:date="2022-02-08T08:42:00Z"/>
        </w:trPr>
        <w:tc>
          <w:tcPr>
            <w:tcW w:w="0" w:type="auto"/>
            <w:tcMar>
              <w:top w:w="113" w:type="dxa"/>
              <w:left w:w="113" w:type="dxa"/>
              <w:bottom w:w="113" w:type="dxa"/>
              <w:right w:w="113" w:type="dxa"/>
            </w:tcMar>
            <w:hideMark/>
          </w:tcPr>
          <w:p w14:paraId="4666143F" w14:textId="77777777" w:rsidR="00811C7B" w:rsidRPr="00E90451" w:rsidRDefault="00811C7B" w:rsidP="00AD4E1F">
            <w:pPr>
              <w:pStyle w:val="Table"/>
              <w:keepNext/>
              <w:rPr>
                <w:ins w:id="2745" w:author="Daniel Stewart" w:date="2022-02-08T08:42:00Z"/>
              </w:rPr>
            </w:pPr>
            <w:ins w:id="2746" w:author="Daniel Stewart" w:date="2022-02-08T08:44:00Z">
              <w:r w:rsidRPr="00E90451">
                <w:t xml:space="preserve">Project </w:t>
              </w:r>
            </w:ins>
            <w:ins w:id="2747" w:author="Daniel Stewart" w:date="2022-02-09T11:35:00Z">
              <w:r>
                <w:t>a</w:t>
              </w:r>
            </w:ins>
            <w:ins w:id="2748" w:author="Daniel Stewart" w:date="2022-02-08T08:44:00Z">
              <w:r w:rsidRPr="00E90451">
                <w:t>ge</w:t>
              </w:r>
            </w:ins>
            <w:ins w:id="2749" w:author="Daniel Stewart" w:date="2022-02-09T11:37:00Z">
              <w:r>
                <w:t xml:space="preserve"> (years)</w:t>
              </w:r>
            </w:ins>
          </w:p>
        </w:tc>
        <w:tc>
          <w:tcPr>
            <w:tcW w:w="0" w:type="auto"/>
            <w:tcMar>
              <w:top w:w="113" w:type="dxa"/>
              <w:left w:w="113" w:type="dxa"/>
              <w:bottom w:w="113" w:type="dxa"/>
              <w:right w:w="113" w:type="dxa"/>
            </w:tcMar>
            <w:hideMark/>
          </w:tcPr>
          <w:p w14:paraId="55238309" w14:textId="77777777" w:rsidR="00811C7B" w:rsidRPr="00E90451" w:rsidRDefault="00811C7B">
            <w:pPr>
              <w:pStyle w:val="Table"/>
              <w:keepNext/>
              <w:jc w:val="center"/>
              <w:rPr>
                <w:ins w:id="2750" w:author="Daniel Stewart" w:date="2022-02-08T08:42:00Z"/>
              </w:rPr>
              <w:pPrChange w:id="2751" w:author="Daniel Stewart" w:date="2022-02-10T12:20:00Z">
                <w:pPr>
                  <w:pStyle w:val="Table"/>
                </w:pPr>
              </w:pPrChange>
            </w:pPr>
            <w:ins w:id="2752" w:author="Daniel Stewart" w:date="2022-02-08T08:42:00Z">
              <w:r w:rsidRPr="00E90451">
                <w:t>-0.10</w:t>
              </w:r>
            </w:ins>
          </w:p>
        </w:tc>
        <w:tc>
          <w:tcPr>
            <w:tcW w:w="0" w:type="auto"/>
            <w:tcMar>
              <w:top w:w="113" w:type="dxa"/>
              <w:left w:w="113" w:type="dxa"/>
              <w:bottom w:w="113" w:type="dxa"/>
              <w:right w:w="113" w:type="dxa"/>
            </w:tcMar>
            <w:hideMark/>
          </w:tcPr>
          <w:p w14:paraId="4E66DB6B" w14:textId="77777777" w:rsidR="00811C7B" w:rsidRPr="00E90451" w:rsidRDefault="00811C7B">
            <w:pPr>
              <w:pStyle w:val="Table"/>
              <w:keepNext/>
              <w:jc w:val="center"/>
              <w:rPr>
                <w:ins w:id="2753" w:author="Daniel Stewart" w:date="2022-02-08T08:42:00Z"/>
              </w:rPr>
              <w:pPrChange w:id="2754" w:author="Daniel Stewart" w:date="2022-02-10T12:20:00Z">
                <w:pPr>
                  <w:pStyle w:val="Table"/>
                </w:pPr>
              </w:pPrChange>
            </w:pPr>
            <w:ins w:id="2755" w:author="Daniel Stewart" w:date="2022-02-08T08:42:00Z">
              <w:r w:rsidRPr="00E90451">
                <w:t>-0.66 – 0.46</w:t>
              </w:r>
            </w:ins>
          </w:p>
        </w:tc>
        <w:tc>
          <w:tcPr>
            <w:tcW w:w="0" w:type="auto"/>
            <w:tcMar>
              <w:top w:w="113" w:type="dxa"/>
              <w:left w:w="113" w:type="dxa"/>
              <w:bottom w:w="113" w:type="dxa"/>
              <w:right w:w="113" w:type="dxa"/>
            </w:tcMar>
            <w:hideMark/>
          </w:tcPr>
          <w:p w14:paraId="5AFC67F8" w14:textId="77777777" w:rsidR="00811C7B" w:rsidRPr="00E90451" w:rsidRDefault="00811C7B">
            <w:pPr>
              <w:pStyle w:val="Table"/>
              <w:keepNext/>
              <w:jc w:val="center"/>
              <w:rPr>
                <w:ins w:id="2756" w:author="Daniel Stewart" w:date="2022-02-08T08:42:00Z"/>
              </w:rPr>
              <w:pPrChange w:id="2757" w:author="Daniel Stewart" w:date="2022-02-10T12:20:00Z">
                <w:pPr>
                  <w:pStyle w:val="Table"/>
                </w:pPr>
              </w:pPrChange>
            </w:pPr>
            <w:ins w:id="2758" w:author="Daniel Stewart" w:date="2022-02-08T08:42:00Z">
              <w:r w:rsidRPr="00E90451">
                <w:t>0.725</w:t>
              </w:r>
            </w:ins>
          </w:p>
        </w:tc>
      </w:tr>
      <w:tr w:rsidR="00811C7B" w:rsidRPr="005932D4" w14:paraId="45E26EF1" w14:textId="77777777" w:rsidTr="00811C7B">
        <w:trPr>
          <w:trHeight w:hRule="exact" w:val="340"/>
          <w:ins w:id="2759" w:author="Daniel Stewart" w:date="2022-02-08T08:42:00Z"/>
        </w:trPr>
        <w:tc>
          <w:tcPr>
            <w:tcW w:w="0" w:type="auto"/>
            <w:tcMar>
              <w:top w:w="113" w:type="dxa"/>
              <w:left w:w="113" w:type="dxa"/>
              <w:bottom w:w="113" w:type="dxa"/>
              <w:right w:w="113" w:type="dxa"/>
            </w:tcMar>
            <w:hideMark/>
          </w:tcPr>
          <w:p w14:paraId="0B056CFD" w14:textId="77777777" w:rsidR="00811C7B" w:rsidRPr="00E90451" w:rsidRDefault="00811C7B" w:rsidP="00AD4E1F">
            <w:pPr>
              <w:pStyle w:val="Table"/>
              <w:keepNext/>
              <w:rPr>
                <w:ins w:id="2760" w:author="Daniel Stewart" w:date="2022-02-08T08:42:00Z"/>
              </w:rPr>
            </w:pPr>
            <w:ins w:id="2761" w:author="Daniel Stewart" w:date="2022-02-08T08:44:00Z">
              <w:r w:rsidRPr="00E90451">
                <w:t xml:space="preserve">Project </w:t>
              </w:r>
            </w:ins>
            <w:ins w:id="2762" w:author="Daniel Stewart" w:date="2022-02-09T11:35:00Z">
              <w:r>
                <w:t>s</w:t>
              </w:r>
            </w:ins>
            <w:ins w:id="2763" w:author="Daniel Stewart" w:date="2022-02-08T08:44:00Z">
              <w:r w:rsidRPr="00E90451">
                <w:t>ize</w:t>
              </w:r>
            </w:ins>
            <w:ins w:id="2764" w:author="Daniel Stewart" w:date="2022-02-09T11:37:00Z">
              <w:r>
                <w:t xml:space="preserve"> (m</w:t>
              </w:r>
              <w:r w:rsidRPr="00AA132A">
                <w:rPr>
                  <w:vertAlign w:val="superscript"/>
                  <w:rPrChange w:id="2765" w:author="Daniel Stewart" w:date="2022-02-09T11:37:00Z">
                    <w:rPr/>
                  </w:rPrChange>
                </w:rPr>
                <w:t>2</w:t>
              </w:r>
              <w:r>
                <w:t>)</w:t>
              </w:r>
            </w:ins>
          </w:p>
        </w:tc>
        <w:tc>
          <w:tcPr>
            <w:tcW w:w="0" w:type="auto"/>
            <w:tcMar>
              <w:top w:w="113" w:type="dxa"/>
              <w:left w:w="113" w:type="dxa"/>
              <w:bottom w:w="113" w:type="dxa"/>
              <w:right w:w="113" w:type="dxa"/>
            </w:tcMar>
            <w:hideMark/>
          </w:tcPr>
          <w:p w14:paraId="6A32E9CB" w14:textId="77777777" w:rsidR="00811C7B" w:rsidRPr="00E90451" w:rsidRDefault="00811C7B">
            <w:pPr>
              <w:pStyle w:val="Table"/>
              <w:keepNext/>
              <w:jc w:val="center"/>
              <w:rPr>
                <w:ins w:id="2766" w:author="Daniel Stewart" w:date="2022-02-08T08:42:00Z"/>
              </w:rPr>
              <w:pPrChange w:id="2767" w:author="Daniel Stewart" w:date="2022-02-10T12:20:00Z">
                <w:pPr>
                  <w:pStyle w:val="Table"/>
                </w:pPr>
              </w:pPrChange>
            </w:pPr>
            <w:ins w:id="2768" w:author="Daniel Stewart" w:date="2022-02-08T08:42:00Z">
              <w:r w:rsidRPr="00E90451">
                <w:t>0.00</w:t>
              </w:r>
            </w:ins>
          </w:p>
        </w:tc>
        <w:tc>
          <w:tcPr>
            <w:tcW w:w="0" w:type="auto"/>
            <w:tcMar>
              <w:top w:w="113" w:type="dxa"/>
              <w:left w:w="113" w:type="dxa"/>
              <w:bottom w:w="113" w:type="dxa"/>
              <w:right w:w="113" w:type="dxa"/>
            </w:tcMar>
            <w:hideMark/>
          </w:tcPr>
          <w:p w14:paraId="3E400051" w14:textId="77777777" w:rsidR="00811C7B" w:rsidRPr="00E90451" w:rsidRDefault="00811C7B">
            <w:pPr>
              <w:pStyle w:val="Table"/>
              <w:keepNext/>
              <w:jc w:val="center"/>
              <w:rPr>
                <w:ins w:id="2769" w:author="Daniel Stewart" w:date="2022-02-08T08:42:00Z"/>
              </w:rPr>
              <w:pPrChange w:id="2770" w:author="Daniel Stewart" w:date="2022-02-10T12:20:00Z">
                <w:pPr>
                  <w:pStyle w:val="Table"/>
                </w:pPr>
              </w:pPrChange>
            </w:pPr>
            <w:ins w:id="2771" w:author="Daniel Stewart" w:date="2022-02-08T08:42:00Z">
              <w:r w:rsidRPr="00E90451">
                <w:t>-0.00 – 0.00</w:t>
              </w:r>
            </w:ins>
          </w:p>
        </w:tc>
        <w:tc>
          <w:tcPr>
            <w:tcW w:w="0" w:type="auto"/>
            <w:tcMar>
              <w:top w:w="113" w:type="dxa"/>
              <w:left w:w="113" w:type="dxa"/>
              <w:bottom w:w="113" w:type="dxa"/>
              <w:right w:w="113" w:type="dxa"/>
            </w:tcMar>
            <w:hideMark/>
          </w:tcPr>
          <w:p w14:paraId="3858E8A9" w14:textId="77777777" w:rsidR="00811C7B" w:rsidRPr="00E90451" w:rsidRDefault="00811C7B">
            <w:pPr>
              <w:pStyle w:val="Table"/>
              <w:keepNext/>
              <w:jc w:val="center"/>
              <w:rPr>
                <w:ins w:id="2772" w:author="Daniel Stewart" w:date="2022-02-08T08:42:00Z"/>
              </w:rPr>
              <w:pPrChange w:id="2773" w:author="Daniel Stewart" w:date="2022-02-10T12:20:00Z">
                <w:pPr>
                  <w:pStyle w:val="Table"/>
                </w:pPr>
              </w:pPrChange>
            </w:pPr>
            <w:ins w:id="2774" w:author="Daniel Stewart" w:date="2022-02-08T08:42:00Z">
              <w:r w:rsidRPr="00E90451">
                <w:t>0.462</w:t>
              </w:r>
            </w:ins>
          </w:p>
        </w:tc>
      </w:tr>
      <w:tr w:rsidR="00811C7B" w:rsidRPr="005932D4" w14:paraId="0754997D" w14:textId="77777777" w:rsidTr="00811C7B">
        <w:trPr>
          <w:trHeight w:hRule="exact" w:val="340"/>
          <w:ins w:id="2775" w:author="Daniel Stewart" w:date="2022-02-08T08:42:00Z"/>
        </w:trPr>
        <w:tc>
          <w:tcPr>
            <w:tcW w:w="0" w:type="auto"/>
            <w:tcMar>
              <w:top w:w="113" w:type="dxa"/>
              <w:left w:w="113" w:type="dxa"/>
              <w:bottom w:w="113" w:type="dxa"/>
              <w:right w:w="113" w:type="dxa"/>
            </w:tcMar>
            <w:hideMark/>
          </w:tcPr>
          <w:p w14:paraId="1AC6DB56" w14:textId="77777777" w:rsidR="00811C7B" w:rsidRPr="00E90451" w:rsidRDefault="00811C7B" w:rsidP="00AD4E1F">
            <w:pPr>
              <w:pStyle w:val="Table"/>
              <w:keepNext/>
              <w:rPr>
                <w:ins w:id="2776" w:author="Daniel Stewart" w:date="2022-02-08T08:42:00Z"/>
              </w:rPr>
            </w:pPr>
            <w:ins w:id="2777" w:author="Daniel Stewart" w:date="2022-02-08T08:44:00Z">
              <w:r w:rsidRPr="00E90451">
                <w:t xml:space="preserve">Distance </w:t>
              </w:r>
            </w:ins>
            <w:ins w:id="2778" w:author="Daniel Stewart" w:date="2022-02-09T11:35:00Z">
              <w:r>
                <w:t>u</w:t>
              </w:r>
            </w:ins>
            <w:ins w:id="2779" w:author="Daniel Stewart" w:date="2022-02-08T08:44:00Z">
              <w:r w:rsidRPr="00E90451">
                <w:t>priver (km)</w:t>
              </w:r>
            </w:ins>
          </w:p>
        </w:tc>
        <w:tc>
          <w:tcPr>
            <w:tcW w:w="0" w:type="auto"/>
            <w:tcMar>
              <w:top w:w="113" w:type="dxa"/>
              <w:left w:w="113" w:type="dxa"/>
              <w:bottom w:w="113" w:type="dxa"/>
              <w:right w:w="113" w:type="dxa"/>
            </w:tcMar>
            <w:hideMark/>
          </w:tcPr>
          <w:p w14:paraId="59D9262B" w14:textId="77777777" w:rsidR="00811C7B" w:rsidRPr="00E90451" w:rsidRDefault="00811C7B">
            <w:pPr>
              <w:pStyle w:val="Table"/>
              <w:keepNext/>
              <w:jc w:val="center"/>
              <w:rPr>
                <w:ins w:id="2780" w:author="Daniel Stewart" w:date="2022-02-08T08:42:00Z"/>
              </w:rPr>
              <w:pPrChange w:id="2781" w:author="Daniel Stewart" w:date="2022-02-10T12:20:00Z">
                <w:pPr>
                  <w:pStyle w:val="Table"/>
                </w:pPr>
              </w:pPrChange>
            </w:pPr>
            <w:ins w:id="2782" w:author="Daniel Stewart" w:date="2022-02-08T08:42:00Z">
              <w:r w:rsidRPr="00E90451">
                <w:t>1.06</w:t>
              </w:r>
            </w:ins>
          </w:p>
        </w:tc>
        <w:tc>
          <w:tcPr>
            <w:tcW w:w="0" w:type="auto"/>
            <w:tcMar>
              <w:top w:w="113" w:type="dxa"/>
              <w:left w:w="113" w:type="dxa"/>
              <w:bottom w:w="113" w:type="dxa"/>
              <w:right w:w="113" w:type="dxa"/>
            </w:tcMar>
            <w:hideMark/>
          </w:tcPr>
          <w:p w14:paraId="7A9A14BD" w14:textId="77777777" w:rsidR="00811C7B" w:rsidRPr="00E90451" w:rsidRDefault="00811C7B">
            <w:pPr>
              <w:pStyle w:val="Table"/>
              <w:keepNext/>
              <w:jc w:val="center"/>
              <w:rPr>
                <w:ins w:id="2783" w:author="Daniel Stewart" w:date="2022-02-08T08:42:00Z"/>
              </w:rPr>
              <w:pPrChange w:id="2784" w:author="Daniel Stewart" w:date="2022-02-10T12:20:00Z">
                <w:pPr>
                  <w:pStyle w:val="Table"/>
                </w:pPr>
              </w:pPrChange>
            </w:pPr>
            <w:ins w:id="2785" w:author="Daniel Stewart" w:date="2022-02-08T08:42:00Z">
              <w:r w:rsidRPr="00E90451">
                <w:t>0.41 – 1.71</w:t>
              </w:r>
            </w:ins>
          </w:p>
        </w:tc>
        <w:tc>
          <w:tcPr>
            <w:tcW w:w="0" w:type="auto"/>
            <w:tcMar>
              <w:top w:w="113" w:type="dxa"/>
              <w:left w:w="113" w:type="dxa"/>
              <w:bottom w:w="113" w:type="dxa"/>
              <w:right w:w="113" w:type="dxa"/>
            </w:tcMar>
            <w:hideMark/>
          </w:tcPr>
          <w:p w14:paraId="041A7DB1" w14:textId="77777777" w:rsidR="00811C7B" w:rsidRPr="00E90451" w:rsidRDefault="00811C7B">
            <w:pPr>
              <w:pStyle w:val="Table"/>
              <w:keepNext/>
              <w:jc w:val="center"/>
              <w:rPr>
                <w:ins w:id="2786" w:author="Daniel Stewart" w:date="2022-02-08T08:42:00Z"/>
              </w:rPr>
              <w:pPrChange w:id="2787" w:author="Daniel Stewart" w:date="2022-02-10T12:20:00Z">
                <w:pPr>
                  <w:pStyle w:val="Table"/>
                </w:pPr>
              </w:pPrChange>
            </w:pPr>
            <w:ins w:id="2788" w:author="Daniel Stewart" w:date="2022-02-08T08:42:00Z">
              <w:r w:rsidRPr="005932D4">
                <w:rPr>
                  <w:rPrChange w:id="2789" w:author="Daniel Stewart" w:date="2022-02-08T08:46:00Z">
                    <w:rPr>
                      <w:b/>
                      <w:bCs/>
                      <w:sz w:val="24"/>
                      <w:szCs w:val="24"/>
                    </w:rPr>
                  </w:rPrChange>
                </w:rPr>
                <w:t>0.002</w:t>
              </w:r>
            </w:ins>
          </w:p>
        </w:tc>
      </w:tr>
      <w:tr w:rsidR="00811C7B" w:rsidRPr="005932D4" w14:paraId="66FA62E9" w14:textId="77777777" w:rsidTr="00811C7B">
        <w:trPr>
          <w:trHeight w:hRule="exact" w:val="340"/>
          <w:ins w:id="2790" w:author="Daniel Stewart" w:date="2022-02-08T08:42:00Z"/>
        </w:trPr>
        <w:tc>
          <w:tcPr>
            <w:tcW w:w="0" w:type="auto"/>
            <w:tcMar>
              <w:top w:w="113" w:type="dxa"/>
              <w:left w:w="113" w:type="dxa"/>
              <w:bottom w:w="113" w:type="dxa"/>
              <w:right w:w="113" w:type="dxa"/>
            </w:tcMar>
            <w:hideMark/>
          </w:tcPr>
          <w:p w14:paraId="53910E00" w14:textId="77777777" w:rsidR="00811C7B" w:rsidRPr="00E90451" w:rsidRDefault="00811C7B" w:rsidP="00AD4E1F">
            <w:pPr>
              <w:pStyle w:val="Table"/>
              <w:keepNext/>
              <w:rPr>
                <w:ins w:id="2791" w:author="Daniel Stewart" w:date="2022-02-08T08:42:00Z"/>
              </w:rPr>
            </w:pPr>
            <w:ins w:id="2792" w:author="Daniel Stewart" w:date="2022-02-08T08:44:00Z">
              <w:r w:rsidRPr="00E90451">
                <w:t>Arm [North]</w:t>
              </w:r>
            </w:ins>
          </w:p>
        </w:tc>
        <w:tc>
          <w:tcPr>
            <w:tcW w:w="0" w:type="auto"/>
            <w:tcMar>
              <w:top w:w="113" w:type="dxa"/>
              <w:left w:w="113" w:type="dxa"/>
              <w:bottom w:w="113" w:type="dxa"/>
              <w:right w:w="113" w:type="dxa"/>
            </w:tcMar>
            <w:hideMark/>
          </w:tcPr>
          <w:p w14:paraId="7ED2FBAD" w14:textId="77777777" w:rsidR="00811C7B" w:rsidRPr="00E90451" w:rsidRDefault="00811C7B">
            <w:pPr>
              <w:pStyle w:val="Table"/>
              <w:keepNext/>
              <w:jc w:val="center"/>
              <w:rPr>
                <w:ins w:id="2793" w:author="Daniel Stewart" w:date="2022-02-08T08:42:00Z"/>
              </w:rPr>
              <w:pPrChange w:id="2794" w:author="Daniel Stewart" w:date="2022-02-10T12:20:00Z">
                <w:pPr>
                  <w:pStyle w:val="Table"/>
                </w:pPr>
              </w:pPrChange>
            </w:pPr>
            <w:ins w:id="2795" w:author="Daniel Stewart" w:date="2022-02-08T08:42:00Z">
              <w:r w:rsidRPr="00E90451">
                <w:t>13.19</w:t>
              </w:r>
            </w:ins>
          </w:p>
        </w:tc>
        <w:tc>
          <w:tcPr>
            <w:tcW w:w="0" w:type="auto"/>
            <w:tcMar>
              <w:top w:w="113" w:type="dxa"/>
              <w:left w:w="113" w:type="dxa"/>
              <w:bottom w:w="113" w:type="dxa"/>
              <w:right w:w="113" w:type="dxa"/>
            </w:tcMar>
            <w:hideMark/>
          </w:tcPr>
          <w:p w14:paraId="7F0E0857" w14:textId="77777777" w:rsidR="00811C7B" w:rsidRPr="00E90451" w:rsidRDefault="00811C7B">
            <w:pPr>
              <w:pStyle w:val="Table"/>
              <w:keepNext/>
              <w:jc w:val="center"/>
              <w:rPr>
                <w:ins w:id="2796" w:author="Daniel Stewart" w:date="2022-02-08T08:42:00Z"/>
              </w:rPr>
              <w:pPrChange w:id="2797" w:author="Daniel Stewart" w:date="2022-02-10T12:20:00Z">
                <w:pPr>
                  <w:pStyle w:val="Table"/>
                </w:pPr>
              </w:pPrChange>
            </w:pPr>
            <w:ins w:id="2798" w:author="Daniel Stewart" w:date="2022-02-08T08:42:00Z">
              <w:r w:rsidRPr="00E90451">
                <w:t>2.43 – 23.95</w:t>
              </w:r>
            </w:ins>
          </w:p>
        </w:tc>
        <w:tc>
          <w:tcPr>
            <w:tcW w:w="0" w:type="auto"/>
            <w:tcMar>
              <w:top w:w="113" w:type="dxa"/>
              <w:left w:w="113" w:type="dxa"/>
              <w:bottom w:w="113" w:type="dxa"/>
              <w:right w:w="113" w:type="dxa"/>
            </w:tcMar>
            <w:hideMark/>
          </w:tcPr>
          <w:p w14:paraId="5862F268" w14:textId="77777777" w:rsidR="00811C7B" w:rsidRPr="00E90451" w:rsidRDefault="00811C7B">
            <w:pPr>
              <w:pStyle w:val="Table"/>
              <w:keepNext/>
              <w:jc w:val="center"/>
              <w:rPr>
                <w:ins w:id="2799" w:author="Daniel Stewart" w:date="2022-02-08T08:42:00Z"/>
              </w:rPr>
              <w:pPrChange w:id="2800" w:author="Daniel Stewart" w:date="2022-02-10T12:20:00Z">
                <w:pPr>
                  <w:pStyle w:val="Table"/>
                </w:pPr>
              </w:pPrChange>
            </w:pPr>
            <w:ins w:id="2801" w:author="Daniel Stewart" w:date="2022-02-08T08:42:00Z">
              <w:r w:rsidRPr="005932D4">
                <w:rPr>
                  <w:rPrChange w:id="2802" w:author="Daniel Stewart" w:date="2022-02-08T08:46:00Z">
                    <w:rPr>
                      <w:b/>
                      <w:bCs/>
                      <w:sz w:val="24"/>
                      <w:szCs w:val="24"/>
                    </w:rPr>
                  </w:rPrChange>
                </w:rPr>
                <w:t>0.017</w:t>
              </w:r>
            </w:ins>
          </w:p>
        </w:tc>
      </w:tr>
      <w:tr w:rsidR="00811C7B" w:rsidRPr="005932D4" w14:paraId="678C199A" w14:textId="77777777" w:rsidTr="00811C7B">
        <w:trPr>
          <w:trHeight w:hRule="exact" w:val="340"/>
          <w:ins w:id="2803" w:author="Daniel Stewart" w:date="2022-02-08T08:42:00Z"/>
        </w:trPr>
        <w:tc>
          <w:tcPr>
            <w:tcW w:w="0" w:type="auto"/>
            <w:tcMar>
              <w:top w:w="113" w:type="dxa"/>
              <w:left w:w="113" w:type="dxa"/>
              <w:bottom w:w="113" w:type="dxa"/>
              <w:right w:w="113" w:type="dxa"/>
            </w:tcMar>
            <w:hideMark/>
          </w:tcPr>
          <w:p w14:paraId="2EB16A66" w14:textId="77777777" w:rsidR="00811C7B" w:rsidRPr="00E90451" w:rsidRDefault="00811C7B" w:rsidP="00AD4E1F">
            <w:pPr>
              <w:pStyle w:val="Table"/>
              <w:keepNext/>
              <w:rPr>
                <w:ins w:id="2804" w:author="Daniel Stewart" w:date="2022-02-08T08:42:00Z"/>
              </w:rPr>
            </w:pPr>
            <w:ins w:id="2805" w:author="Daniel Stewart" w:date="2022-02-08T08:44:00Z">
              <w:r w:rsidRPr="00E90451">
                <w:t>Pe</w:t>
              </w:r>
            </w:ins>
            <w:ins w:id="2806" w:author="Daniel Stewart" w:date="2022-02-08T08:45:00Z">
              <w:r w:rsidRPr="00E90451">
                <w:t xml:space="preserve">rcent </w:t>
              </w:r>
            </w:ins>
            <w:ins w:id="2807" w:author="Daniel Stewart" w:date="2022-02-09T11:35:00Z">
              <w:r>
                <w:t>e</w:t>
              </w:r>
            </w:ins>
            <w:ins w:id="2808" w:author="Daniel Stewart" w:date="2022-02-08T08:45:00Z">
              <w:r w:rsidRPr="00E90451">
                <w:t xml:space="preserve">dge </w:t>
              </w:r>
            </w:ins>
            <w:ins w:id="2809" w:author="Daniel Stewart" w:date="2022-02-09T11:35:00Z">
              <w:r>
                <w:t>h</w:t>
              </w:r>
            </w:ins>
            <w:ins w:id="2810" w:author="Daniel Stewart" w:date="2022-02-08T08:45:00Z">
              <w:r w:rsidRPr="00E90451">
                <w:t>abitat</w:t>
              </w:r>
            </w:ins>
          </w:p>
        </w:tc>
        <w:tc>
          <w:tcPr>
            <w:tcW w:w="0" w:type="auto"/>
            <w:tcMar>
              <w:top w:w="113" w:type="dxa"/>
              <w:left w:w="113" w:type="dxa"/>
              <w:bottom w:w="113" w:type="dxa"/>
              <w:right w:w="113" w:type="dxa"/>
            </w:tcMar>
            <w:hideMark/>
          </w:tcPr>
          <w:p w14:paraId="674B9827" w14:textId="77777777" w:rsidR="00811C7B" w:rsidRPr="00E90451" w:rsidRDefault="00811C7B">
            <w:pPr>
              <w:pStyle w:val="Table"/>
              <w:keepNext/>
              <w:jc w:val="center"/>
              <w:rPr>
                <w:ins w:id="2811" w:author="Daniel Stewart" w:date="2022-02-08T08:42:00Z"/>
              </w:rPr>
              <w:pPrChange w:id="2812" w:author="Daniel Stewart" w:date="2022-02-10T12:20:00Z">
                <w:pPr>
                  <w:pStyle w:val="Table"/>
                </w:pPr>
              </w:pPrChange>
            </w:pPr>
            <w:ins w:id="2813" w:author="Daniel Stewart" w:date="2022-02-08T08:42:00Z">
              <w:r w:rsidRPr="00E90451">
                <w:t>0.02</w:t>
              </w:r>
            </w:ins>
          </w:p>
        </w:tc>
        <w:tc>
          <w:tcPr>
            <w:tcW w:w="0" w:type="auto"/>
            <w:tcMar>
              <w:top w:w="113" w:type="dxa"/>
              <w:left w:w="113" w:type="dxa"/>
              <w:bottom w:w="113" w:type="dxa"/>
              <w:right w:w="113" w:type="dxa"/>
            </w:tcMar>
            <w:hideMark/>
          </w:tcPr>
          <w:p w14:paraId="5A190CD9" w14:textId="77777777" w:rsidR="00811C7B" w:rsidRPr="00E90451" w:rsidRDefault="00811C7B">
            <w:pPr>
              <w:pStyle w:val="Table"/>
              <w:keepNext/>
              <w:jc w:val="center"/>
              <w:rPr>
                <w:ins w:id="2814" w:author="Daniel Stewart" w:date="2022-02-08T08:42:00Z"/>
              </w:rPr>
              <w:pPrChange w:id="2815" w:author="Daniel Stewart" w:date="2022-02-10T12:20:00Z">
                <w:pPr>
                  <w:pStyle w:val="Table"/>
                </w:pPr>
              </w:pPrChange>
            </w:pPr>
            <w:ins w:id="2816" w:author="Daniel Stewart" w:date="2022-02-08T08:42:00Z">
              <w:r w:rsidRPr="00E90451">
                <w:t>-0.17 – 0.21</w:t>
              </w:r>
            </w:ins>
          </w:p>
        </w:tc>
        <w:tc>
          <w:tcPr>
            <w:tcW w:w="0" w:type="auto"/>
            <w:tcMar>
              <w:top w:w="113" w:type="dxa"/>
              <w:left w:w="113" w:type="dxa"/>
              <w:bottom w:w="113" w:type="dxa"/>
              <w:right w:w="113" w:type="dxa"/>
            </w:tcMar>
            <w:hideMark/>
          </w:tcPr>
          <w:p w14:paraId="0E0EC444" w14:textId="77777777" w:rsidR="00811C7B" w:rsidRPr="00E90451" w:rsidRDefault="00811C7B">
            <w:pPr>
              <w:pStyle w:val="Table"/>
              <w:keepNext/>
              <w:jc w:val="center"/>
              <w:rPr>
                <w:ins w:id="2817" w:author="Daniel Stewart" w:date="2022-02-08T08:42:00Z"/>
              </w:rPr>
              <w:pPrChange w:id="2818" w:author="Daniel Stewart" w:date="2022-02-10T12:20:00Z">
                <w:pPr>
                  <w:pStyle w:val="Table"/>
                </w:pPr>
              </w:pPrChange>
            </w:pPr>
            <w:ins w:id="2819" w:author="Daniel Stewart" w:date="2022-02-08T08:42:00Z">
              <w:r w:rsidRPr="00E90451">
                <w:t>0.804</w:t>
              </w:r>
            </w:ins>
          </w:p>
        </w:tc>
      </w:tr>
      <w:tr w:rsidR="00811C7B" w:rsidRPr="005932D4" w14:paraId="18AB16D1" w14:textId="77777777" w:rsidTr="00811C7B">
        <w:trPr>
          <w:trHeight w:hRule="exact" w:val="340"/>
          <w:ins w:id="2820" w:author="Daniel Stewart" w:date="2022-02-08T08:42:00Z"/>
        </w:trPr>
        <w:tc>
          <w:tcPr>
            <w:tcW w:w="0" w:type="auto"/>
            <w:tcMar>
              <w:top w:w="113" w:type="dxa"/>
              <w:left w:w="113" w:type="dxa"/>
              <w:bottom w:w="113" w:type="dxa"/>
              <w:right w:w="113" w:type="dxa"/>
            </w:tcMar>
            <w:hideMark/>
          </w:tcPr>
          <w:p w14:paraId="04BF0BEE" w14:textId="77777777" w:rsidR="00811C7B" w:rsidRPr="00E90451" w:rsidRDefault="00811C7B" w:rsidP="00AD4E1F">
            <w:pPr>
              <w:pStyle w:val="Table"/>
              <w:keepNext/>
              <w:rPr>
                <w:ins w:id="2821" w:author="Daniel Stewart" w:date="2022-02-08T08:42:00Z"/>
              </w:rPr>
            </w:pPr>
            <w:ins w:id="2822" w:author="Daniel Stewart" w:date="2022-02-08T08:45:00Z">
              <w:r w:rsidRPr="00E90451">
                <w:t xml:space="preserve">Mean </w:t>
              </w:r>
            </w:ins>
            <w:ins w:id="2823" w:author="Daniel Stewart" w:date="2022-02-09T11:35:00Z">
              <w:r>
                <w:t>s</w:t>
              </w:r>
            </w:ins>
            <w:ins w:id="2824" w:author="Daniel Stewart" w:date="2022-02-08T08:45:00Z">
              <w:r w:rsidRPr="00E90451">
                <w:t xml:space="preserve">ite </w:t>
              </w:r>
            </w:ins>
            <w:ins w:id="2825" w:author="Daniel Stewart" w:date="2022-02-09T11:35:00Z">
              <w:r>
                <w:t>e</w:t>
              </w:r>
            </w:ins>
            <w:ins w:id="2826" w:author="Daniel Stewart" w:date="2022-02-08T08:45:00Z">
              <w:r w:rsidRPr="00E90451">
                <w:t>levation</w:t>
              </w:r>
            </w:ins>
            <w:ins w:id="2827" w:author="Daniel Stewart" w:date="2022-02-09T11:37:00Z">
              <w:r>
                <w:t xml:space="preserve"> (m)</w:t>
              </w:r>
            </w:ins>
          </w:p>
        </w:tc>
        <w:tc>
          <w:tcPr>
            <w:tcW w:w="0" w:type="auto"/>
            <w:tcMar>
              <w:top w:w="113" w:type="dxa"/>
              <w:left w:w="113" w:type="dxa"/>
              <w:bottom w:w="113" w:type="dxa"/>
              <w:right w:w="113" w:type="dxa"/>
            </w:tcMar>
            <w:hideMark/>
          </w:tcPr>
          <w:p w14:paraId="30395AEA" w14:textId="77777777" w:rsidR="00811C7B" w:rsidRPr="00E90451" w:rsidRDefault="00811C7B">
            <w:pPr>
              <w:pStyle w:val="Table"/>
              <w:keepNext/>
              <w:jc w:val="center"/>
              <w:rPr>
                <w:ins w:id="2828" w:author="Daniel Stewart" w:date="2022-02-08T08:42:00Z"/>
              </w:rPr>
              <w:pPrChange w:id="2829" w:author="Daniel Stewart" w:date="2022-02-10T12:20:00Z">
                <w:pPr>
                  <w:pStyle w:val="Table"/>
                </w:pPr>
              </w:pPrChange>
            </w:pPr>
            <w:ins w:id="2830" w:author="Daniel Stewart" w:date="2022-02-08T08:42:00Z">
              <w:r w:rsidRPr="00E90451">
                <w:t>-26.83</w:t>
              </w:r>
            </w:ins>
          </w:p>
        </w:tc>
        <w:tc>
          <w:tcPr>
            <w:tcW w:w="0" w:type="auto"/>
            <w:tcMar>
              <w:top w:w="113" w:type="dxa"/>
              <w:left w:w="113" w:type="dxa"/>
              <w:bottom w:w="113" w:type="dxa"/>
              <w:right w:w="113" w:type="dxa"/>
            </w:tcMar>
            <w:hideMark/>
          </w:tcPr>
          <w:p w14:paraId="2361985A" w14:textId="77777777" w:rsidR="00811C7B" w:rsidRPr="00E90451" w:rsidRDefault="00811C7B">
            <w:pPr>
              <w:pStyle w:val="Table"/>
              <w:keepNext/>
              <w:jc w:val="center"/>
              <w:rPr>
                <w:ins w:id="2831" w:author="Daniel Stewart" w:date="2022-02-08T08:42:00Z"/>
              </w:rPr>
              <w:pPrChange w:id="2832" w:author="Daniel Stewart" w:date="2022-02-10T12:20:00Z">
                <w:pPr>
                  <w:pStyle w:val="Table"/>
                </w:pPr>
              </w:pPrChange>
            </w:pPr>
            <w:ins w:id="2833" w:author="Daniel Stewart" w:date="2022-02-08T08:42:00Z">
              <w:r w:rsidRPr="00E90451">
                <w:t>-40.36 – -13.30</w:t>
              </w:r>
            </w:ins>
          </w:p>
        </w:tc>
        <w:tc>
          <w:tcPr>
            <w:tcW w:w="0" w:type="auto"/>
            <w:tcMar>
              <w:top w:w="113" w:type="dxa"/>
              <w:left w:w="113" w:type="dxa"/>
              <w:bottom w:w="113" w:type="dxa"/>
              <w:right w:w="113" w:type="dxa"/>
            </w:tcMar>
            <w:hideMark/>
          </w:tcPr>
          <w:p w14:paraId="721E8A43" w14:textId="77777777" w:rsidR="00811C7B" w:rsidRPr="00E90451" w:rsidRDefault="00811C7B">
            <w:pPr>
              <w:pStyle w:val="Table"/>
              <w:keepNext/>
              <w:jc w:val="center"/>
              <w:rPr>
                <w:ins w:id="2834" w:author="Daniel Stewart" w:date="2022-02-08T08:42:00Z"/>
              </w:rPr>
              <w:pPrChange w:id="2835" w:author="Daniel Stewart" w:date="2022-02-10T12:20:00Z">
                <w:pPr>
                  <w:pStyle w:val="Table"/>
                </w:pPr>
              </w:pPrChange>
            </w:pPr>
            <w:ins w:id="2836" w:author="Daniel Stewart" w:date="2022-02-08T08:42:00Z">
              <w:r w:rsidRPr="005932D4">
                <w:rPr>
                  <w:rPrChange w:id="2837" w:author="Daniel Stewart" w:date="2022-02-08T08:46:00Z">
                    <w:rPr>
                      <w:b/>
                      <w:bCs/>
                      <w:sz w:val="24"/>
                      <w:szCs w:val="24"/>
                    </w:rPr>
                  </w:rPrChange>
                </w:rPr>
                <w:t>&lt;0.001</w:t>
              </w:r>
            </w:ins>
          </w:p>
        </w:tc>
      </w:tr>
      <w:tr w:rsidR="00811C7B" w:rsidRPr="005932D4" w14:paraId="78B64166" w14:textId="77777777" w:rsidTr="00811C7B">
        <w:trPr>
          <w:trHeight w:hRule="exact" w:val="340"/>
          <w:ins w:id="2838" w:author="Daniel Stewart" w:date="2022-02-08T08:42:00Z"/>
        </w:trPr>
        <w:tc>
          <w:tcPr>
            <w:tcW w:w="0" w:type="auto"/>
            <w:tcBorders>
              <w:top w:val="single" w:sz="6" w:space="0" w:color="auto"/>
            </w:tcBorders>
            <w:tcMar>
              <w:top w:w="57" w:type="dxa"/>
              <w:left w:w="113" w:type="dxa"/>
              <w:bottom w:w="57" w:type="dxa"/>
              <w:right w:w="113" w:type="dxa"/>
            </w:tcMar>
            <w:hideMark/>
          </w:tcPr>
          <w:p w14:paraId="769707BF" w14:textId="77777777" w:rsidR="00811C7B" w:rsidRPr="00E90451" w:rsidRDefault="00811C7B" w:rsidP="00AD4E1F">
            <w:pPr>
              <w:pStyle w:val="Table"/>
              <w:keepNext/>
              <w:rPr>
                <w:ins w:id="2839" w:author="Daniel Stewart" w:date="2022-02-08T08:42:00Z"/>
              </w:rPr>
            </w:pPr>
            <w:ins w:id="2840" w:author="Daniel Stewart" w:date="2022-02-08T08:42:00Z">
              <w:r w:rsidRPr="00E90451">
                <w:t>Observations</w:t>
              </w:r>
            </w:ins>
          </w:p>
        </w:tc>
        <w:tc>
          <w:tcPr>
            <w:tcW w:w="0" w:type="auto"/>
            <w:gridSpan w:val="3"/>
            <w:tcBorders>
              <w:top w:val="single" w:sz="6" w:space="0" w:color="auto"/>
            </w:tcBorders>
            <w:tcMar>
              <w:top w:w="57" w:type="dxa"/>
              <w:left w:w="113" w:type="dxa"/>
              <w:bottom w:w="57" w:type="dxa"/>
              <w:right w:w="113" w:type="dxa"/>
            </w:tcMar>
            <w:hideMark/>
          </w:tcPr>
          <w:p w14:paraId="1B111097" w14:textId="77777777" w:rsidR="00811C7B" w:rsidRPr="00E90451" w:rsidRDefault="00811C7B" w:rsidP="00AD4E1F">
            <w:pPr>
              <w:pStyle w:val="Table"/>
              <w:keepNext/>
              <w:rPr>
                <w:ins w:id="2841" w:author="Daniel Stewart" w:date="2022-02-08T08:42:00Z"/>
              </w:rPr>
            </w:pPr>
            <w:ins w:id="2842" w:author="Daniel Stewart" w:date="2022-02-08T08:42:00Z">
              <w:r w:rsidRPr="00E90451">
                <w:t>78</w:t>
              </w:r>
            </w:ins>
          </w:p>
        </w:tc>
      </w:tr>
      <w:tr w:rsidR="00811C7B" w:rsidRPr="005932D4" w14:paraId="6BDCA7AD" w14:textId="77777777" w:rsidTr="00811C7B">
        <w:trPr>
          <w:trHeight w:val="340"/>
          <w:ins w:id="2843" w:author="Daniel Stewart" w:date="2022-02-08T08:42:00Z"/>
        </w:trPr>
        <w:tc>
          <w:tcPr>
            <w:tcW w:w="0" w:type="auto"/>
            <w:tcMar>
              <w:top w:w="57" w:type="dxa"/>
              <w:left w:w="113" w:type="dxa"/>
              <w:bottom w:w="57" w:type="dxa"/>
              <w:right w:w="113" w:type="dxa"/>
            </w:tcMar>
            <w:hideMark/>
          </w:tcPr>
          <w:p w14:paraId="02F7F060" w14:textId="77777777" w:rsidR="00811C7B" w:rsidRPr="00E90451" w:rsidRDefault="00811C7B" w:rsidP="00AD4E1F">
            <w:pPr>
              <w:pStyle w:val="Table"/>
              <w:keepNext/>
              <w:rPr>
                <w:ins w:id="2844" w:author="Daniel Stewart" w:date="2022-02-08T08:42:00Z"/>
              </w:rPr>
            </w:pPr>
            <w:ins w:id="2845" w:author="Daniel Stewart" w:date="2022-02-08T08:42:00Z">
              <w:r w:rsidRPr="00E90451">
                <w:t>R</w:t>
              </w:r>
              <w:r w:rsidRPr="00E90451">
                <w:rPr>
                  <w:vertAlign w:val="superscript"/>
                </w:rPr>
                <w:t>2</w:t>
              </w:r>
              <w:r w:rsidRPr="00E90451">
                <w:t> / R</w:t>
              </w:r>
              <w:r w:rsidRPr="00E90451">
                <w:rPr>
                  <w:vertAlign w:val="superscript"/>
                </w:rPr>
                <w:t>2</w:t>
              </w:r>
              <w:r w:rsidRPr="00E90451">
                <w:t> adjusted</w:t>
              </w:r>
            </w:ins>
          </w:p>
        </w:tc>
        <w:tc>
          <w:tcPr>
            <w:tcW w:w="0" w:type="auto"/>
            <w:gridSpan w:val="3"/>
            <w:tcMar>
              <w:top w:w="57" w:type="dxa"/>
              <w:left w:w="113" w:type="dxa"/>
              <w:bottom w:w="57" w:type="dxa"/>
              <w:right w:w="113" w:type="dxa"/>
            </w:tcMar>
            <w:hideMark/>
          </w:tcPr>
          <w:p w14:paraId="7CCD5256" w14:textId="77777777" w:rsidR="00811C7B" w:rsidRPr="00E90451" w:rsidRDefault="00811C7B" w:rsidP="00AD4E1F">
            <w:pPr>
              <w:pStyle w:val="Table"/>
              <w:keepNext/>
              <w:rPr>
                <w:ins w:id="2846" w:author="Daniel Stewart" w:date="2022-02-08T08:42:00Z"/>
              </w:rPr>
            </w:pPr>
            <w:ins w:id="2847" w:author="Daniel Stewart" w:date="2022-02-08T08:42:00Z">
              <w:r w:rsidRPr="00E90451">
                <w:t>0.316 / 0.214</w:t>
              </w:r>
            </w:ins>
          </w:p>
        </w:tc>
      </w:tr>
    </w:tbl>
    <w:p w14:paraId="70E727D7" w14:textId="1BCCA90E" w:rsidR="00811C7B" w:rsidRDefault="00811C7B" w:rsidP="00AD4E1F">
      <w:pPr>
        <w:keepNext/>
        <w:spacing w:line="240" w:lineRule="auto"/>
        <w:jc w:val="left"/>
        <w:rPr>
          <w:rFonts w:eastAsiaTheme="majorEastAsia"/>
          <w:b/>
          <w:bCs/>
          <w:color w:val="000000" w:themeColor="text1"/>
          <w:sz w:val="26"/>
          <w:szCs w:val="26"/>
        </w:rPr>
      </w:pPr>
      <w:r>
        <w:br w:type="page"/>
      </w:r>
    </w:p>
    <w:p w14:paraId="7DC7DA51" w14:textId="17D5F4E3" w:rsidR="00811C7B" w:rsidRDefault="00811C7B" w:rsidP="00811C7B">
      <w:pPr>
        <w:pStyle w:val="Heading2"/>
        <w:keepNext w:val="0"/>
        <w:keepLines w:val="0"/>
        <w:widowControl w:val="0"/>
        <w:numPr>
          <w:ilvl w:val="0"/>
          <w:numId w:val="0"/>
        </w:numPr>
      </w:pPr>
      <w:bookmarkStart w:id="2848" w:name="_Toc96090726"/>
      <w:r w:rsidRPr="00CE54E0">
        <w:lastRenderedPageBreak/>
        <w:t>A</w:t>
      </w:r>
      <w:ins w:id="2849" w:author="Daniel Stewart" w:date="2022-02-08T08:46:00Z">
        <w:r w:rsidRPr="00CE54E0">
          <w:t xml:space="preserve">ppendix </w:t>
        </w:r>
      </w:ins>
      <w:ins w:id="2850" w:author="Daniel Stewart" w:date="2022-02-10T12:29:00Z">
        <w:r w:rsidRPr="00CE54E0">
          <w:t>G</w:t>
        </w:r>
      </w:ins>
      <w:ins w:id="2851" w:author="Daniel Stewart" w:date="2022-02-08T08:46:00Z">
        <w:r w:rsidRPr="00CE54E0">
          <w:t xml:space="preserve">. Marsh </w:t>
        </w:r>
      </w:ins>
      <w:r w:rsidR="00FD3377">
        <w:t>R</w:t>
      </w:r>
      <w:ins w:id="2852" w:author="Daniel Stewart" w:date="2022-02-08T08:46:00Z">
        <w:r w:rsidRPr="00CE54E0">
          <w:t xml:space="preserve">ecession </w:t>
        </w:r>
      </w:ins>
      <w:r w:rsidR="00FD3377">
        <w:t>M</w:t>
      </w:r>
      <w:ins w:id="2853" w:author="Daniel Stewart" w:date="2022-02-08T08:46:00Z">
        <w:r w:rsidRPr="00811C7B">
          <w:t xml:space="preserve">odel </w:t>
        </w:r>
      </w:ins>
      <w:r w:rsidR="00FD3377">
        <w:t>V</w:t>
      </w:r>
      <w:ins w:id="2854" w:author="Daniel Stewart" w:date="2022-02-08T08:46:00Z">
        <w:r w:rsidRPr="00811C7B">
          <w:t>isualizations</w:t>
        </w:r>
      </w:ins>
      <w:bookmarkEnd w:id="2848"/>
      <w:del w:id="2855" w:author="Daniel Stewart" w:date="2022-02-08T11:18:00Z">
        <w:r w:rsidRPr="00CE54E0" w:rsidDel="00556DBF">
          <w:rPr>
            <w:noProof/>
          </w:rPr>
          <w:drawing>
            <wp:anchor distT="0" distB="0" distL="114300" distR="114300" simplePos="0" relativeHeight="251716688" behindDoc="0" locked="0" layoutInCell="1" allowOverlap="1" wp14:anchorId="770F53FA" wp14:editId="22159615">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3">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2856" w:author="Daniel Stewart" w:date="2022-02-08T11:19:00Z">
        <w:r w:rsidRPr="00CE54E0" w:rsidDel="00556DBF">
          <w:rPr>
            <w:noProof/>
          </w:rPr>
          <w:drawing>
            <wp:anchor distT="0" distB="0" distL="114300" distR="114300" simplePos="0" relativeHeight="251717712" behindDoc="0" locked="0" layoutInCell="1" allowOverlap="1" wp14:anchorId="312B6BA3" wp14:editId="69CD150B">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4">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30E4FA3" w14:textId="2C3B3EF0" w:rsidR="00C94549" w:rsidRPr="00CE54E0" w:rsidDel="00E90451" w:rsidRDefault="00D37FA4">
      <w:pPr>
        <w:pStyle w:val="Heading2"/>
        <w:keepNext w:val="0"/>
        <w:keepLines w:val="0"/>
        <w:widowControl w:val="0"/>
        <w:numPr>
          <w:ilvl w:val="0"/>
          <w:numId w:val="0"/>
        </w:numPr>
        <w:rPr>
          <w:del w:id="2857" w:author="Daniel Stewart" w:date="2022-02-08T10:44:00Z"/>
        </w:rPr>
        <w:pPrChange w:id="2858" w:author="Daniel Stewart" w:date="2022-02-10T12:29:00Z">
          <w:pPr>
            <w:pStyle w:val="Heading1"/>
            <w:keepNext w:val="0"/>
            <w:keepLines w:val="0"/>
            <w:numPr>
              <w:numId w:val="0"/>
            </w:numPr>
            <w:ind w:left="431" w:hanging="431"/>
          </w:pPr>
        </w:pPrChange>
      </w:pPr>
      <w:ins w:id="2859" w:author="Daniel Stewart" w:date="2022-02-09T12:11:00Z">
        <w:r w:rsidRPr="00CE54E0">
          <w:rPr>
            <w:noProof/>
          </w:rPr>
          <w:drawing>
            <wp:anchor distT="0" distB="0" distL="114300" distR="114300" simplePos="0" relativeHeight="251676752" behindDoc="0" locked="0" layoutInCell="1" allowOverlap="1" wp14:anchorId="0611BC82" wp14:editId="5D72E66B">
              <wp:simplePos x="0" y="0"/>
              <wp:positionH relativeFrom="column">
                <wp:posOffset>-2998</wp:posOffset>
              </wp:positionH>
              <wp:positionV relativeFrom="paragraph">
                <wp:posOffset>2835275</wp:posOffset>
              </wp:positionV>
              <wp:extent cx="231140" cy="1228090"/>
              <wp:effectExtent l="0" t="0" r="0" b="3810"/>
              <wp:wrapTopAndBottom/>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rotWithShape="1">
                      <a:blip r:embed="rId45">
                        <a:extLst>
                          <a:ext uri="{28A0092B-C50C-407E-A947-70E740481C1C}">
                            <a14:useLocalDpi xmlns:a14="http://schemas.microsoft.com/office/drawing/2010/main" val="0"/>
                          </a:ext>
                        </a:extLst>
                      </a:blip>
                      <a:srcRect t="20284" r="90107" b="27206"/>
                      <a:stretch/>
                    </pic:blipFill>
                    <pic:spPr bwMode="auto">
                      <a:xfrm>
                        <a:off x="0" y="0"/>
                        <a:ext cx="231140" cy="1228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C1F8818" w14:textId="566055A0" w:rsidR="00811C7B" w:rsidRDefault="00811C7B" w:rsidP="00811C7B">
      <w:pPr>
        <w:widowControl w:val="0"/>
      </w:pPr>
      <w:ins w:id="2860" w:author="Daniel Stewart" w:date="2022-02-08T14:02:00Z">
        <w:r w:rsidRPr="00CE54E0">
          <w:rPr>
            <w:noProof/>
          </w:rPr>
          <w:drawing>
            <wp:anchor distT="0" distB="0" distL="114300" distR="114300" simplePos="0" relativeHeight="251656190" behindDoc="0" locked="0" layoutInCell="1" allowOverlap="1" wp14:anchorId="76733B16" wp14:editId="4A313A70">
              <wp:simplePos x="0" y="0"/>
              <wp:positionH relativeFrom="column">
                <wp:posOffset>3835400</wp:posOffset>
              </wp:positionH>
              <wp:positionV relativeFrom="paragraph">
                <wp:posOffset>3373120</wp:posOffset>
              </wp:positionV>
              <wp:extent cx="1917700" cy="2339975"/>
              <wp:effectExtent l="0" t="0" r="0" b="0"/>
              <wp:wrapTopAndBottom/>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46">
                        <a:extLst>
                          <a:ext uri="{28A0092B-C50C-407E-A947-70E740481C1C}">
                            <a14:useLocalDpi xmlns:a14="http://schemas.microsoft.com/office/drawing/2010/main" val="0"/>
                          </a:ext>
                        </a:extLst>
                      </a:blip>
                      <a:srcRect l="8180" r="9852"/>
                      <a:stretch/>
                    </pic:blipFill>
                    <pic:spPr bwMode="auto">
                      <a:xfrm>
                        <a:off x="0" y="0"/>
                        <a:ext cx="19177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69584" behindDoc="0" locked="0" layoutInCell="1" allowOverlap="1" wp14:anchorId="496D29E0" wp14:editId="1A2F68BF">
              <wp:simplePos x="0" y="0"/>
              <wp:positionH relativeFrom="column">
                <wp:posOffset>2061845</wp:posOffset>
              </wp:positionH>
              <wp:positionV relativeFrom="paragraph">
                <wp:posOffset>3860800</wp:posOffset>
              </wp:positionV>
              <wp:extent cx="1838960" cy="184277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7">
                        <a:extLst>
                          <a:ext uri="{28A0092B-C50C-407E-A947-70E740481C1C}">
                            <a14:useLocalDpi xmlns:a14="http://schemas.microsoft.com/office/drawing/2010/main" val="0"/>
                          </a:ext>
                        </a:extLst>
                      </a:blip>
                      <a:srcRect l="11360" t="21065" r="10022" b="163"/>
                      <a:stretch/>
                    </pic:blipFill>
                    <pic:spPr bwMode="auto">
                      <a:xfrm>
                        <a:off x="0" y="0"/>
                        <a:ext cx="1838960" cy="1842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4" behindDoc="0" locked="0" layoutInCell="1" allowOverlap="1" wp14:anchorId="4E6D3B26" wp14:editId="5ADAE27B">
            <wp:simplePos x="0" y="0"/>
            <wp:positionH relativeFrom="column">
              <wp:posOffset>173990</wp:posOffset>
            </wp:positionH>
            <wp:positionV relativeFrom="paragraph">
              <wp:posOffset>3371215</wp:posOffset>
            </wp:positionV>
            <wp:extent cx="2108200" cy="2339975"/>
            <wp:effectExtent l="0" t="0" r="0" b="0"/>
            <wp:wrapTopAndBottom/>
            <wp:docPr id="144723457" name="Picture 144723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pic:cNvPicPr/>
                  </pic:nvPicPr>
                  <pic:blipFill rotWithShape="1">
                    <a:blip r:embed="rId45">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61" w:author="Daniel Stewart" w:date="2022-02-08T11:22:00Z">
        <w:r w:rsidRPr="00CE54E0">
          <w:rPr>
            <w:noProof/>
          </w:rPr>
          <w:drawing>
            <wp:anchor distT="0" distB="0" distL="114300" distR="114300" simplePos="0" relativeHeight="251655165" behindDoc="0" locked="0" layoutInCell="1" allowOverlap="1" wp14:anchorId="44D23A41" wp14:editId="113C8C31">
              <wp:simplePos x="0" y="0"/>
              <wp:positionH relativeFrom="column">
                <wp:posOffset>3884930</wp:posOffset>
              </wp:positionH>
              <wp:positionV relativeFrom="paragraph">
                <wp:posOffset>5231130</wp:posOffset>
              </wp:positionV>
              <wp:extent cx="1854200" cy="23399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8">
                        <a:extLst>
                          <a:ext uri="{28A0092B-C50C-407E-A947-70E740481C1C}">
                            <a14:useLocalDpi xmlns:a14="http://schemas.microsoft.com/office/drawing/2010/main" val="0"/>
                          </a:ext>
                        </a:extLst>
                      </a:blip>
                      <a:srcRect l="10940" r="9799"/>
                      <a:stretch/>
                    </pic:blipFill>
                    <pic:spPr bwMode="auto">
                      <a:xfrm>
                        <a:off x="0" y="0"/>
                        <a:ext cx="1854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3" behindDoc="0" locked="0" layoutInCell="1" allowOverlap="1" wp14:anchorId="59719FDC" wp14:editId="4DA7405C">
            <wp:simplePos x="0" y="0"/>
            <wp:positionH relativeFrom="column">
              <wp:posOffset>114300</wp:posOffset>
            </wp:positionH>
            <wp:positionV relativeFrom="paragraph">
              <wp:posOffset>5201920</wp:posOffset>
            </wp:positionV>
            <wp:extent cx="2143125" cy="2339975"/>
            <wp:effectExtent l="0" t="0" r="317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9">
                      <a:extLst>
                        <a:ext uri="{28A0092B-C50C-407E-A947-70E740481C1C}">
                          <a14:useLocalDpi xmlns:a14="http://schemas.microsoft.com/office/drawing/2010/main" val="0"/>
                        </a:ext>
                      </a:extLst>
                    </a:blip>
                    <a:srcRect l="8409"/>
                    <a:stretch/>
                  </pic:blipFill>
                  <pic:spPr bwMode="auto">
                    <a:xfrm>
                      <a:off x="0" y="0"/>
                      <a:ext cx="214312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62" w:author="Daniel Stewart" w:date="2022-02-08T11:19:00Z">
        <w:r w:rsidRPr="00CE54E0">
          <w:rPr>
            <w:noProof/>
          </w:rPr>
          <w:drawing>
            <wp:anchor distT="0" distB="0" distL="114300" distR="114300" simplePos="0" relativeHeight="251664464" behindDoc="0" locked="0" layoutInCell="1" allowOverlap="1" wp14:anchorId="18885F32" wp14:editId="62644DC7">
              <wp:simplePos x="0" y="0"/>
              <wp:positionH relativeFrom="column">
                <wp:posOffset>168275</wp:posOffset>
              </wp:positionH>
              <wp:positionV relativeFrom="paragraph">
                <wp:posOffset>1543685</wp:posOffset>
              </wp:positionV>
              <wp:extent cx="1874520" cy="2339975"/>
              <wp:effectExtent l="0" t="0" r="508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50">
                        <a:extLst>
                          <a:ext uri="{28A0092B-C50C-407E-A947-70E740481C1C}">
                            <a14:useLocalDpi xmlns:a14="http://schemas.microsoft.com/office/drawing/2010/main" val="0"/>
                          </a:ext>
                        </a:extLst>
                      </a:blip>
                      <a:srcRect l="9895" r="9974"/>
                      <a:stretch/>
                    </pic:blipFill>
                    <pic:spPr bwMode="auto">
                      <a:xfrm>
                        <a:off x="0" y="0"/>
                        <a:ext cx="187452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65488" behindDoc="0" locked="0" layoutInCell="1" allowOverlap="1" wp14:anchorId="5E9783A0" wp14:editId="161C9A9E">
            <wp:simplePos x="0" y="0"/>
            <wp:positionH relativeFrom="column">
              <wp:posOffset>138430</wp:posOffset>
            </wp:positionH>
            <wp:positionV relativeFrom="paragraph">
              <wp:posOffset>323215</wp:posOffset>
            </wp:positionV>
            <wp:extent cx="1898015" cy="1712595"/>
            <wp:effectExtent l="0" t="0" r="0" b="1905"/>
            <wp:wrapTopAndBottom/>
            <wp:docPr id="144723462" name="Picture 144723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pic:cNvPicPr/>
                  </pic:nvPicPr>
                  <pic:blipFill rotWithShape="1">
                    <a:blip r:embed="rId51">
                      <a:extLst>
                        <a:ext uri="{28A0092B-C50C-407E-A947-70E740481C1C}">
                          <a14:useLocalDpi xmlns:a14="http://schemas.microsoft.com/office/drawing/2010/main" val="0"/>
                        </a:ext>
                      </a:extLst>
                    </a:blip>
                    <a:srcRect l="8412" t="21811" r="10442" b="4974"/>
                    <a:stretch/>
                  </pic:blipFill>
                  <pic:spPr bwMode="auto">
                    <a:xfrm>
                      <a:off x="0" y="0"/>
                      <a:ext cx="1898015" cy="1712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4E0">
        <w:rPr>
          <w:noProof/>
        </w:rPr>
        <w:drawing>
          <wp:anchor distT="0" distB="0" distL="114300" distR="114300" simplePos="0" relativeHeight="251658299" behindDoc="0" locked="0" layoutInCell="1" allowOverlap="1" wp14:anchorId="713D81EF" wp14:editId="7E1210D4">
            <wp:simplePos x="0" y="0"/>
            <wp:positionH relativeFrom="column">
              <wp:posOffset>2007235</wp:posOffset>
            </wp:positionH>
            <wp:positionV relativeFrom="paragraph">
              <wp:posOffset>1551940</wp:posOffset>
            </wp:positionV>
            <wp:extent cx="2127250" cy="2339975"/>
            <wp:effectExtent l="0" t="0" r="6350" b="0"/>
            <wp:wrapTopAndBottom/>
            <wp:docPr id="144723459" name="Picture 14472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pic:cNvPicPr/>
                  </pic:nvPicPr>
                  <pic:blipFill rotWithShape="1">
                    <a:blip r:embed="rId52">
                      <a:extLst>
                        <a:ext uri="{28A0092B-C50C-407E-A947-70E740481C1C}">
                          <a14:useLocalDpi xmlns:a14="http://schemas.microsoft.com/office/drawing/2010/main" val="0"/>
                        </a:ext>
                      </a:extLst>
                    </a:blip>
                    <a:srcRect l="9088"/>
                    <a:stretch/>
                  </pic:blipFill>
                  <pic:spPr bwMode="auto">
                    <a:xfrm>
                      <a:off x="0" y="0"/>
                      <a:ext cx="212725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2863" w:author="Daniel Stewart" w:date="2022-02-08T11:19:00Z">
        <w:r w:rsidRPr="00CE54E0">
          <w:rPr>
            <w:noProof/>
          </w:rPr>
          <w:drawing>
            <wp:anchor distT="0" distB="0" distL="114300" distR="114300" simplePos="0" relativeHeight="251659343" behindDoc="0" locked="0" layoutInCell="1" allowOverlap="1" wp14:anchorId="0D15C632" wp14:editId="505C400D">
              <wp:simplePos x="0" y="0"/>
              <wp:positionH relativeFrom="column">
                <wp:posOffset>1976755</wp:posOffset>
              </wp:positionH>
              <wp:positionV relativeFrom="paragraph">
                <wp:posOffset>309880</wp:posOffset>
              </wp:positionV>
              <wp:extent cx="2137410" cy="17475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53">
                        <a:extLst>
                          <a:ext uri="{28A0092B-C50C-407E-A947-70E740481C1C}">
                            <a14:useLocalDpi xmlns:a14="http://schemas.microsoft.com/office/drawing/2010/main" val="0"/>
                          </a:ext>
                        </a:extLst>
                      </a:blip>
                      <a:srcRect l="8634" t="20902" b="4386"/>
                      <a:stretch/>
                    </pic:blipFill>
                    <pic:spPr bwMode="auto">
                      <a:xfrm>
                        <a:off x="0" y="0"/>
                        <a:ext cx="2137410" cy="174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CE54E0">
        <w:rPr>
          <w:noProof/>
        </w:rPr>
        <w:drawing>
          <wp:anchor distT="0" distB="0" distL="114300" distR="114300" simplePos="0" relativeHeight="251658297" behindDoc="0" locked="0" layoutInCell="1" allowOverlap="1" wp14:anchorId="189CEFB3" wp14:editId="512714C3">
            <wp:simplePos x="0" y="0"/>
            <wp:positionH relativeFrom="column">
              <wp:posOffset>2035175</wp:posOffset>
            </wp:positionH>
            <wp:positionV relativeFrom="paragraph">
              <wp:posOffset>5198843</wp:posOffset>
            </wp:positionV>
            <wp:extent cx="1850390" cy="2339975"/>
            <wp:effectExtent l="0" t="0" r="381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54">
                      <a:extLst>
                        <a:ext uri="{28A0092B-C50C-407E-A947-70E740481C1C}">
                          <a14:useLocalDpi xmlns:a14="http://schemas.microsoft.com/office/drawing/2010/main" val="0"/>
                        </a:ext>
                      </a:extLst>
                    </a:blip>
                    <a:srcRect l="10905" r="10002"/>
                    <a:stretch/>
                  </pic:blipFill>
                  <pic:spPr bwMode="auto">
                    <a:xfrm>
                      <a:off x="0" y="0"/>
                      <a:ext cx="185039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B5ABAC" w14:textId="48C1B45D" w:rsidR="00811C7B" w:rsidRPr="00CE54E0" w:rsidDel="00E90451" w:rsidRDefault="00811C7B" w:rsidP="00811C7B">
      <w:pPr>
        <w:pStyle w:val="Heading2"/>
        <w:widowControl w:val="0"/>
        <w:numPr>
          <w:ilvl w:val="0"/>
          <w:numId w:val="0"/>
        </w:numPr>
        <w:ind w:left="576" w:hanging="576"/>
        <w:rPr>
          <w:del w:id="2864" w:author="Daniel Stewart" w:date="2022-02-10T09:39:00Z"/>
        </w:rPr>
      </w:pPr>
      <w:r w:rsidRPr="00CE54E0">
        <w:rPr>
          <w:noProof/>
        </w:rPr>
        <mc:AlternateContent>
          <mc:Choice Requires="wps">
            <w:drawing>
              <wp:anchor distT="0" distB="0" distL="114300" distR="114300" simplePos="0" relativeHeight="251658296" behindDoc="0" locked="0" layoutInCell="1" allowOverlap="1" wp14:anchorId="38903D02" wp14:editId="03A1B267">
                <wp:simplePos x="0" y="0"/>
                <wp:positionH relativeFrom="column">
                  <wp:posOffset>211015</wp:posOffset>
                </wp:positionH>
                <wp:positionV relativeFrom="paragraph">
                  <wp:posOffset>7353740</wp:posOffset>
                </wp:positionV>
                <wp:extent cx="5440045" cy="68580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440045" cy="685800"/>
                        </a:xfrm>
                        <a:prstGeom prst="rect">
                          <a:avLst/>
                        </a:prstGeom>
                        <a:solidFill>
                          <a:prstClr val="white"/>
                        </a:solidFill>
                        <a:ln>
                          <a:noFill/>
                        </a:ln>
                      </wps:spPr>
                      <wps:txbx>
                        <w:txbxContent>
                          <w:p w14:paraId="751526B3" w14:textId="17D98544" w:rsidR="008D47CF" w:rsidRPr="00C04EA9" w:rsidRDefault="008D47CF" w:rsidP="009F3333">
                            <w:pPr>
                              <w:pStyle w:val="Caption"/>
                            </w:pPr>
                            <w:r w:rsidRPr="00C04EA9">
                              <w:t xml:space="preserve">Figure </w:t>
                            </w:r>
                            <w:ins w:id="2865" w:author="Daniel Stewart" w:date="2022-02-10T12:52:00Z">
                              <w:r w:rsidR="00F446D6">
                                <w:t>G</w:t>
                              </w:r>
                            </w:ins>
                            <w:del w:id="2866" w:author="Daniel Stewart" w:date="2022-02-10T12:52:00Z">
                              <w:r w:rsidDel="00F446D6">
                                <w:delText>E</w:delText>
                              </w:r>
                            </w:del>
                            <w:r w:rsidRPr="00C04EA9">
                              <w:t xml:space="preserve">1. Plots displaying how the expected dependent variable (% </w:t>
                            </w:r>
                            <w:ins w:id="2867" w:author="Daniel Stewart" w:date="2022-02-10T12:43:00Z">
                              <w:r w:rsidR="008F379B">
                                <w:t>recessed marsh</w:t>
                              </w:r>
                            </w:ins>
                            <w:del w:id="2868"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2869" w:author="Daniel Stewart" w:date="2022-02-10T12:44:00Z">
                              <w:r w:rsidRPr="00C04EA9" w:rsidDel="000367B4">
                                <w:delText xml:space="preserve"> (bottom right exempt)</w:delText>
                              </w:r>
                            </w:del>
                            <w:r w:rsidRPr="00C04EA9">
                              <w:t xml:space="preserve">. This and all subsequent plots in Appendices </w:t>
                            </w:r>
                            <w:ins w:id="2870" w:author="Daniel Stewart" w:date="2022-02-10T13:35:00Z">
                              <w:r w:rsidR="003A6F5A">
                                <w:t>J,M &amp;</w:t>
                              </w:r>
                            </w:ins>
                            <w:ins w:id="2871" w:author="Daniel Stewart" w:date="2022-02-10T13:36:00Z">
                              <w:r w:rsidR="003A6F5A">
                                <w:t xml:space="preserve"> </w:t>
                              </w:r>
                            </w:ins>
                            <w:ins w:id="2872" w:author="Daniel Stewart" w:date="2022-02-10T13:35:00Z">
                              <w:r w:rsidR="003A6F5A">
                                <w:t>O</w:t>
                              </w:r>
                            </w:ins>
                            <w:del w:id="2873" w:author="Daniel Stewart" w:date="2022-02-10T13:35:00Z">
                              <w:r w:rsidRPr="00C04EA9" w:rsidDel="003A6F5A">
                                <w:delText>C-F</w:delText>
                              </w:r>
                            </w:del>
                            <w:r w:rsidRPr="00C04EA9">
                              <w:t xml:space="preserve">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03D02" id="Text Box 20" o:spid="_x0000_s1035" type="#_x0000_t202" style="position:absolute;left:0;text-align:left;margin-left:16.6pt;margin-top:579.05pt;width:428.35pt;height:54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" stroked="f">
                <v:textbox inset="0,0,0,0">
                  <w:txbxContent>
                    <w:p w14:paraId="751526B3" w14:textId="17D98544" w:rsidR="008D47CF" w:rsidRPr="00C04EA9" w:rsidRDefault="008D47CF" w:rsidP="009F3333">
                      <w:pPr>
                        <w:pStyle w:val="Caption"/>
                      </w:pPr>
                      <w:r w:rsidRPr="00C04EA9">
                        <w:t xml:space="preserve">Figure </w:t>
                      </w:r>
                      <w:ins w:id="2923" w:author="Daniel Stewart" w:date="2022-02-10T12:52:00Z">
                        <w:r w:rsidR="00F446D6">
                          <w:t>G</w:t>
                        </w:r>
                      </w:ins>
                      <w:del w:id="2924" w:author="Daniel Stewart" w:date="2022-02-10T12:52:00Z">
                        <w:r w:rsidDel="00F446D6">
                          <w:delText>E</w:delText>
                        </w:r>
                      </w:del>
                      <w:r w:rsidRPr="00C04EA9">
                        <w:t xml:space="preserve">1. Plots displaying how the expected dependent variable (% </w:t>
                      </w:r>
                      <w:ins w:id="2925" w:author="Daniel Stewart" w:date="2022-02-10T12:43:00Z">
                        <w:r w:rsidR="008F379B">
                          <w:t>recessed marsh</w:t>
                        </w:r>
                      </w:ins>
                      <w:del w:id="2926"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2927" w:author="Daniel Stewart" w:date="2022-02-10T12:44:00Z">
                        <w:r w:rsidRPr="00C04EA9" w:rsidDel="000367B4">
                          <w:delText xml:space="preserve"> (bottom right exempt)</w:delText>
                        </w:r>
                      </w:del>
                      <w:r w:rsidRPr="00C04EA9">
                        <w:t xml:space="preserve">. This and all subsequent plots in Appendices </w:t>
                      </w:r>
                      <w:ins w:id="2928" w:author="Daniel Stewart" w:date="2022-02-10T13:35:00Z">
                        <w:r w:rsidR="003A6F5A">
                          <w:t>J,M &amp;</w:t>
                        </w:r>
                      </w:ins>
                      <w:ins w:id="2929" w:author="Daniel Stewart" w:date="2022-02-10T13:36:00Z">
                        <w:r w:rsidR="003A6F5A">
                          <w:t xml:space="preserve"> </w:t>
                        </w:r>
                      </w:ins>
                      <w:ins w:id="2930" w:author="Daniel Stewart" w:date="2022-02-10T13:35:00Z">
                        <w:r w:rsidR="003A6F5A">
                          <w:t>O</w:t>
                        </w:r>
                      </w:ins>
                      <w:del w:id="2931" w:author="Daniel Stewart" w:date="2022-02-10T13:35:00Z">
                        <w:r w:rsidRPr="00C04EA9" w:rsidDel="003A6F5A">
                          <w:delText>C-F</w:delText>
                        </w:r>
                      </w:del>
                      <w:r w:rsidRPr="00C04EA9">
                        <w:t xml:space="preserve">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r w:rsidRPr="00C04EA9">
                        <w:fldChar w:fldCharType="end"/>
                      </w:r>
                    </w:p>
                  </w:txbxContent>
                </v:textbox>
                <w10:wrap type="topAndBottom"/>
              </v:shape>
            </w:pict>
          </mc:Fallback>
        </mc:AlternateContent>
      </w:r>
    </w:p>
    <w:p w14:paraId="0F41CFDA" w14:textId="389E3EF3" w:rsidR="00CE54E0" w:rsidRDefault="0009662D" w:rsidP="00811C7B">
      <w:pPr>
        <w:widowControl w:val="0"/>
      </w:pPr>
      <w:del w:id="2874" w:author="Daniel Stewart" w:date="2022-02-08T14:03:00Z">
        <w:r w:rsidDel="005F509B">
          <w:rPr>
            <w:noProof/>
          </w:rPr>
          <w:drawing>
            <wp:anchor distT="0" distB="0" distL="114300" distR="114300" simplePos="0" relativeHeight="251658298" behindDoc="0" locked="0" layoutInCell="1" allowOverlap="1" wp14:anchorId="056DCE84" wp14:editId="7ACC1A7A">
              <wp:simplePos x="0" y="0"/>
              <wp:positionH relativeFrom="column">
                <wp:posOffset>3990178</wp:posOffset>
              </wp:positionH>
              <wp:positionV relativeFrom="paragraph">
                <wp:posOffset>3155950</wp:posOffset>
              </wp:positionV>
              <wp:extent cx="2148205" cy="2339975"/>
              <wp:effectExtent l="0" t="0" r="0" b="0"/>
              <wp:wrapTopAndBottom/>
              <wp:docPr id="144723456" name="Picture 14472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pic:cNvPicPr/>
                    </pic:nvPicPr>
                    <pic:blipFill rotWithShape="1">
                      <a:blip r:embed="rId46">
                        <a:extLst>
                          <a:ext uri="{28A0092B-C50C-407E-A947-70E740481C1C}">
                            <a14:useLocalDpi xmlns:a14="http://schemas.microsoft.com/office/drawing/2010/main" val="0"/>
                          </a:ext>
                        </a:extLst>
                      </a:blip>
                      <a:srcRect l="8179"/>
                      <a:stretch/>
                    </pic:blipFill>
                    <pic:spPr bwMode="auto">
                      <a:xfrm>
                        <a:off x="0" y="0"/>
                        <a:ext cx="214820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26397503" w14:textId="17801193" w:rsidR="00493BF5" w:rsidRPr="00CE54E0" w:rsidRDefault="00A200F2">
      <w:pPr>
        <w:pStyle w:val="Heading2"/>
        <w:numPr>
          <w:ilvl w:val="0"/>
          <w:numId w:val="0"/>
        </w:numPr>
        <w:rPr>
          <w:ins w:id="2875" w:author="Daniel Stewart" w:date="2022-02-10T12:52:00Z"/>
        </w:rPr>
        <w:pPrChange w:id="2876" w:author="Daniel Stewart" w:date="2022-02-10T12:54:00Z">
          <w:pPr>
            <w:pStyle w:val="Heading1"/>
            <w:numPr>
              <w:numId w:val="0"/>
            </w:numPr>
            <w:spacing w:line="240" w:lineRule="auto"/>
            <w:ind w:left="0" w:firstLine="284"/>
          </w:pPr>
        </w:pPrChange>
      </w:pPr>
      <w:del w:id="2877" w:author="Daniel Stewart" w:date="2022-02-09T13:44:00Z">
        <w:r w:rsidRPr="00CE54E0" w:rsidDel="00C10339">
          <w:lastRenderedPageBreak/>
          <w:br w:type="page"/>
        </w:r>
      </w:del>
      <w:bookmarkStart w:id="2878" w:name="_Toc96090727"/>
      <w:ins w:id="2879" w:author="Daniel Stewart" w:date="2022-02-09T10:01:00Z">
        <w:r w:rsidR="00493BF5" w:rsidRPr="00CE54E0">
          <w:t xml:space="preserve">Appendix </w:t>
        </w:r>
      </w:ins>
      <w:ins w:id="2880" w:author="Daniel Stewart" w:date="2022-02-10T12:44:00Z">
        <w:r w:rsidR="000367B4" w:rsidRPr="00CE54E0">
          <w:t>H</w:t>
        </w:r>
      </w:ins>
      <w:ins w:id="2881" w:author="Daniel Stewart" w:date="2022-02-09T10:01:00Z">
        <w:r w:rsidR="00493BF5" w:rsidRPr="00CE54E0">
          <w:t xml:space="preserve">. Summary </w:t>
        </w:r>
      </w:ins>
      <w:r w:rsidR="00FD3377">
        <w:t>S</w:t>
      </w:r>
      <w:r w:rsidR="00055075">
        <w:t>t</w:t>
      </w:r>
      <w:ins w:id="2882" w:author="Daniel Stewart" w:date="2022-02-09T10:01:00Z">
        <w:r w:rsidR="00493BF5" w:rsidRPr="00CE54E0">
          <w:t xml:space="preserve">atistics of </w:t>
        </w:r>
      </w:ins>
      <w:r w:rsidR="00055075">
        <w:t>N</w:t>
      </w:r>
      <w:ins w:id="2883" w:author="Daniel Stewart" w:date="2022-02-09T10:01:00Z">
        <w:r w:rsidR="00493BF5" w:rsidRPr="00CE54E0">
          <w:t xml:space="preserve">ative </w:t>
        </w:r>
      </w:ins>
      <w:r w:rsidR="00055075">
        <w:t>D</w:t>
      </w:r>
      <w:ins w:id="2884" w:author="Daniel Stewart" w:date="2022-02-09T10:01:00Z">
        <w:r w:rsidR="00493BF5" w:rsidRPr="00CE54E0">
          <w:t xml:space="preserve">ominance </w:t>
        </w:r>
      </w:ins>
      <w:r w:rsidR="00055075">
        <w:t>M</w:t>
      </w:r>
      <w:ins w:id="2885" w:author="Daniel Stewart" w:date="2022-02-09T10:01:00Z">
        <w:r w:rsidR="00493BF5" w:rsidRPr="00CE54E0">
          <w:t>odel</w:t>
        </w:r>
      </w:ins>
      <w:ins w:id="2886" w:author="Daniel Stewart" w:date="2022-02-10T12:47:00Z">
        <w:r w:rsidR="000367B4" w:rsidRPr="00CE54E0">
          <w:t xml:space="preserve"> </w:t>
        </w:r>
      </w:ins>
      <w:r w:rsidR="00055075">
        <w:t>V</w:t>
      </w:r>
      <w:ins w:id="2887" w:author="Daniel Stewart" w:date="2022-02-09T10:01:00Z">
        <w:r w:rsidR="00493BF5" w:rsidRPr="00CE54E0">
          <w:t>ariables</w:t>
        </w:r>
      </w:ins>
      <w:bookmarkEnd w:id="2878"/>
    </w:p>
    <w:p w14:paraId="70AA1737" w14:textId="0B198120" w:rsidR="00A200F2" w:rsidDel="00493BF5" w:rsidRDefault="00A200F2">
      <w:pPr>
        <w:pStyle w:val="Table"/>
        <w:rPr>
          <w:del w:id="2888" w:author="Daniel Stewart" w:date="2022-02-08T08:35:00Z"/>
        </w:rPr>
        <w:pPrChange w:id="2889" w:author="Daniel Stewart" w:date="2022-02-10T11:31:00Z">
          <w:pPr/>
        </w:pPrChange>
      </w:pPr>
    </w:p>
    <w:p w14:paraId="1B107DC1" w14:textId="2E58F0B8" w:rsidR="00AD4E1F" w:rsidRDefault="00AD4E1F" w:rsidP="00AD4E1F">
      <w:pPr>
        <w:pStyle w:val="Caption"/>
        <w:keepNext/>
      </w:pPr>
      <w:bookmarkStart w:id="2890" w:name="_Toc96092610"/>
      <w:r>
        <w:t xml:space="preserve">Table </w:t>
      </w:r>
      <w:r w:rsidR="009C44F1">
        <w:fldChar w:fldCharType="begin"/>
      </w:r>
      <w:r w:rsidR="009C44F1">
        <w:instrText xml:space="preserve"> SEQ Table \* ARABIC </w:instrText>
      </w:r>
      <w:r w:rsidR="009C44F1">
        <w:fldChar w:fldCharType="separate"/>
      </w:r>
      <w:r w:rsidR="00A01089">
        <w:rPr>
          <w:noProof/>
        </w:rPr>
        <w:t>6</w:t>
      </w:r>
      <w:r w:rsidR="009C44F1">
        <w:rPr>
          <w:noProof/>
        </w:rPr>
        <w:fldChar w:fldCharType="end"/>
      </w:r>
      <w:r>
        <w:t xml:space="preserve">. </w:t>
      </w:r>
      <w:r w:rsidRPr="0014267A">
        <w:t>Summary statistics for all variables included in the native dominance model. Continuous data are summarized using minimum, maximum, mean, and standard deviation values, while categorical data show the number and relative frequency of each variable.</w:t>
      </w:r>
      <w:bookmarkEnd w:id="2890"/>
    </w:p>
    <w:tbl>
      <w:tblPr>
        <w:tblW w:w="7655" w:type="dxa"/>
        <w:jc w:val="center"/>
        <w:tblLook w:val="04A0" w:firstRow="1" w:lastRow="0" w:firstColumn="1" w:lastColumn="0" w:noHBand="0" w:noVBand="1"/>
      </w:tblPr>
      <w:tblGrid>
        <w:gridCol w:w="2144"/>
        <w:gridCol w:w="704"/>
        <w:gridCol w:w="852"/>
        <w:gridCol w:w="852"/>
        <w:gridCol w:w="852"/>
        <w:gridCol w:w="1117"/>
        <w:gridCol w:w="1134"/>
      </w:tblGrid>
      <w:tr w:rsidR="00193843" w:rsidRPr="00493BF5" w14:paraId="325A8475" w14:textId="77777777" w:rsidTr="00F446D6">
        <w:trPr>
          <w:trHeight w:hRule="exact" w:val="340"/>
          <w:jc w:val="center"/>
          <w:ins w:id="2891" w:author="Daniel Stewart" w:date="2022-02-09T10:01:00Z"/>
        </w:trPr>
        <w:tc>
          <w:tcPr>
            <w:tcW w:w="2144" w:type="dxa"/>
            <w:tcBorders>
              <w:top w:val="nil"/>
              <w:left w:val="nil"/>
              <w:bottom w:val="nil"/>
              <w:right w:val="nil"/>
            </w:tcBorders>
            <w:shd w:val="clear" w:color="auto" w:fill="auto"/>
            <w:noWrap/>
            <w:hideMark/>
          </w:tcPr>
          <w:p w14:paraId="15F90E60" w14:textId="77777777" w:rsidR="00493BF5" w:rsidRPr="00493BF5" w:rsidRDefault="00493BF5" w:rsidP="00D95039">
            <w:pPr>
              <w:pStyle w:val="Table"/>
              <w:rPr>
                <w:ins w:id="2892" w:author="Daniel Stewart" w:date="2022-02-09T10:01:00Z"/>
              </w:rPr>
            </w:pPr>
          </w:p>
        </w:tc>
        <w:tc>
          <w:tcPr>
            <w:tcW w:w="3260" w:type="dxa"/>
            <w:gridSpan w:val="4"/>
            <w:tcBorders>
              <w:top w:val="nil"/>
              <w:left w:val="single" w:sz="4" w:space="0" w:color="auto"/>
              <w:bottom w:val="single" w:sz="4" w:space="0" w:color="auto"/>
              <w:right w:val="single" w:sz="4" w:space="0" w:color="000000"/>
            </w:tcBorders>
            <w:shd w:val="clear" w:color="auto" w:fill="auto"/>
            <w:noWrap/>
            <w:hideMark/>
          </w:tcPr>
          <w:p w14:paraId="0EA93C2A" w14:textId="41A74C1B" w:rsidR="00493BF5" w:rsidRPr="00F446D6" w:rsidRDefault="00493BF5">
            <w:pPr>
              <w:pStyle w:val="Table"/>
              <w:jc w:val="center"/>
              <w:rPr>
                <w:ins w:id="2893" w:author="Daniel Stewart" w:date="2022-02-09T10:01:00Z"/>
                <w:b/>
                <w:bCs/>
                <w:rPrChange w:id="2894" w:author="Daniel Stewart" w:date="2022-02-10T12:49:00Z">
                  <w:rPr>
                    <w:ins w:id="2895" w:author="Daniel Stewart" w:date="2022-02-09T10:01:00Z"/>
                    <w:rFonts w:ascii="Calibri" w:hAnsi="Calibri" w:cs="Calibri"/>
                    <w:color w:val="000000"/>
                  </w:rPr>
                </w:rPrChange>
              </w:rPr>
              <w:pPrChange w:id="2896" w:author="Daniel Stewart" w:date="2022-02-10T12:49:00Z">
                <w:pPr>
                  <w:pStyle w:val="Table"/>
                </w:pPr>
              </w:pPrChange>
            </w:pPr>
            <w:ins w:id="2897" w:author="Daniel Stewart" w:date="2022-02-09T10:01:00Z">
              <w:r w:rsidRPr="00F446D6">
                <w:rPr>
                  <w:b/>
                  <w:bCs/>
                  <w:rPrChange w:id="2898" w:author="Daniel Stewart" w:date="2022-02-10T12:49:00Z">
                    <w:rPr>
                      <w:rFonts w:ascii="Calibri" w:hAnsi="Calibri" w:cs="Calibri"/>
                      <w:color w:val="000000"/>
                    </w:rPr>
                  </w:rPrChange>
                </w:rPr>
                <w:t xml:space="preserve">Continuous </w:t>
              </w:r>
            </w:ins>
            <w:ins w:id="2899" w:author="Daniel Stewart" w:date="2022-02-09T10:02:00Z">
              <w:r w:rsidRPr="00F446D6">
                <w:rPr>
                  <w:b/>
                  <w:bCs/>
                  <w:rPrChange w:id="2900" w:author="Daniel Stewart" w:date="2022-02-10T12:49:00Z">
                    <w:rPr>
                      <w:color w:val="000000"/>
                    </w:rPr>
                  </w:rPrChange>
                </w:rPr>
                <w:t>Data</w:t>
              </w:r>
            </w:ins>
          </w:p>
        </w:tc>
        <w:tc>
          <w:tcPr>
            <w:tcW w:w="2251" w:type="dxa"/>
            <w:gridSpan w:val="2"/>
            <w:tcBorders>
              <w:top w:val="nil"/>
              <w:left w:val="nil"/>
              <w:bottom w:val="single" w:sz="4" w:space="0" w:color="auto"/>
              <w:right w:val="nil"/>
            </w:tcBorders>
            <w:shd w:val="clear" w:color="auto" w:fill="auto"/>
            <w:noWrap/>
            <w:hideMark/>
          </w:tcPr>
          <w:p w14:paraId="0D75CF15" w14:textId="5C06CB55" w:rsidR="00493BF5" w:rsidRPr="00F446D6" w:rsidRDefault="00493BF5">
            <w:pPr>
              <w:pStyle w:val="Table"/>
              <w:jc w:val="center"/>
              <w:rPr>
                <w:ins w:id="2901" w:author="Daniel Stewart" w:date="2022-02-09T10:01:00Z"/>
                <w:b/>
                <w:bCs/>
                <w:rPrChange w:id="2902" w:author="Daniel Stewart" w:date="2022-02-10T12:49:00Z">
                  <w:rPr>
                    <w:ins w:id="2903" w:author="Daniel Stewart" w:date="2022-02-09T10:01:00Z"/>
                    <w:rFonts w:ascii="Calibri" w:hAnsi="Calibri" w:cs="Calibri"/>
                    <w:color w:val="000000"/>
                  </w:rPr>
                </w:rPrChange>
              </w:rPr>
              <w:pPrChange w:id="2904" w:author="Daniel Stewart" w:date="2022-02-10T12:49:00Z">
                <w:pPr>
                  <w:pStyle w:val="Table"/>
                </w:pPr>
              </w:pPrChange>
            </w:pPr>
            <w:ins w:id="2905" w:author="Daniel Stewart" w:date="2022-02-09T10:01:00Z">
              <w:r w:rsidRPr="00F446D6">
                <w:rPr>
                  <w:b/>
                  <w:bCs/>
                  <w:rPrChange w:id="2906" w:author="Daniel Stewart" w:date="2022-02-10T12:49:00Z">
                    <w:rPr>
                      <w:rFonts w:ascii="Calibri" w:hAnsi="Calibri" w:cs="Calibri"/>
                      <w:color w:val="000000"/>
                    </w:rPr>
                  </w:rPrChange>
                </w:rPr>
                <w:t xml:space="preserve">Categorical </w:t>
              </w:r>
            </w:ins>
            <w:ins w:id="2907" w:author="Daniel Stewart" w:date="2022-02-09T10:02:00Z">
              <w:r w:rsidRPr="00F446D6">
                <w:rPr>
                  <w:b/>
                  <w:bCs/>
                  <w:rPrChange w:id="2908" w:author="Daniel Stewart" w:date="2022-02-10T12:49:00Z">
                    <w:rPr>
                      <w:color w:val="000000"/>
                    </w:rPr>
                  </w:rPrChange>
                </w:rPr>
                <w:t>Data</w:t>
              </w:r>
            </w:ins>
          </w:p>
        </w:tc>
      </w:tr>
      <w:tr w:rsidR="00193843" w:rsidRPr="00493BF5" w14:paraId="62788755" w14:textId="77777777" w:rsidTr="00F446D6">
        <w:trPr>
          <w:trHeight w:hRule="exact" w:val="340"/>
          <w:jc w:val="center"/>
          <w:ins w:id="2909" w:author="Daniel Stewart" w:date="2022-02-09T10:01:00Z"/>
        </w:trPr>
        <w:tc>
          <w:tcPr>
            <w:tcW w:w="2144" w:type="dxa"/>
            <w:tcBorders>
              <w:top w:val="single" w:sz="4" w:space="0" w:color="auto"/>
              <w:left w:val="nil"/>
              <w:bottom w:val="single" w:sz="4" w:space="0" w:color="auto"/>
              <w:right w:val="nil"/>
            </w:tcBorders>
            <w:shd w:val="clear" w:color="auto" w:fill="auto"/>
            <w:noWrap/>
            <w:vAlign w:val="center"/>
            <w:hideMark/>
          </w:tcPr>
          <w:p w14:paraId="48358424" w14:textId="77777777" w:rsidR="00493BF5" w:rsidRPr="00F446D6" w:rsidRDefault="00493BF5" w:rsidP="00D95039">
            <w:pPr>
              <w:pStyle w:val="Table"/>
              <w:rPr>
                <w:ins w:id="2910" w:author="Daniel Stewart" w:date="2022-02-09T10:01:00Z"/>
                <w:i/>
                <w:iCs/>
                <w:rPrChange w:id="2911" w:author="Daniel Stewart" w:date="2022-02-10T12:49:00Z">
                  <w:rPr>
                    <w:ins w:id="2912" w:author="Daniel Stewart" w:date="2022-02-09T10:01:00Z"/>
                    <w:rFonts w:ascii="Calibri" w:hAnsi="Calibri" w:cs="Calibri"/>
                    <w:color w:val="000000"/>
                  </w:rPr>
                </w:rPrChange>
              </w:rPr>
            </w:pPr>
            <w:ins w:id="2913" w:author="Daniel Stewart" w:date="2022-02-09T10:01:00Z">
              <w:r w:rsidRPr="00F446D6">
                <w:rPr>
                  <w:i/>
                  <w:iCs/>
                  <w:rPrChange w:id="2914" w:author="Daniel Stewart" w:date="2022-02-10T12:49:00Z">
                    <w:rPr>
                      <w:rFonts w:ascii="Calibri" w:hAnsi="Calibri" w:cs="Calibri"/>
                      <w:color w:val="000000"/>
                    </w:rPr>
                  </w:rPrChange>
                </w:rPr>
                <w:t>Variable</w:t>
              </w:r>
            </w:ins>
          </w:p>
        </w:tc>
        <w:tc>
          <w:tcPr>
            <w:tcW w:w="704" w:type="dxa"/>
            <w:tcBorders>
              <w:top w:val="nil"/>
              <w:left w:val="single" w:sz="4" w:space="0" w:color="auto"/>
              <w:bottom w:val="single" w:sz="4" w:space="0" w:color="auto"/>
              <w:right w:val="nil"/>
            </w:tcBorders>
            <w:shd w:val="clear" w:color="auto" w:fill="auto"/>
            <w:noWrap/>
            <w:vAlign w:val="center"/>
            <w:hideMark/>
          </w:tcPr>
          <w:p w14:paraId="481B3D1B" w14:textId="77777777" w:rsidR="00493BF5" w:rsidRPr="00F446D6" w:rsidRDefault="00493BF5">
            <w:pPr>
              <w:pStyle w:val="Table"/>
              <w:jc w:val="center"/>
              <w:rPr>
                <w:ins w:id="2915" w:author="Daniel Stewart" w:date="2022-02-09T10:01:00Z"/>
                <w:i/>
                <w:iCs/>
                <w:rPrChange w:id="2916" w:author="Daniel Stewart" w:date="2022-02-10T12:49:00Z">
                  <w:rPr>
                    <w:ins w:id="2917" w:author="Daniel Stewart" w:date="2022-02-09T10:01:00Z"/>
                    <w:rFonts w:ascii="Calibri" w:hAnsi="Calibri" w:cs="Calibri"/>
                    <w:color w:val="000000"/>
                  </w:rPr>
                </w:rPrChange>
              </w:rPr>
              <w:pPrChange w:id="2918" w:author="Daniel Stewart" w:date="2022-02-10T12:49:00Z">
                <w:pPr>
                  <w:pStyle w:val="Table"/>
                </w:pPr>
              </w:pPrChange>
            </w:pPr>
            <w:ins w:id="2919" w:author="Daniel Stewart" w:date="2022-02-09T10:01:00Z">
              <w:r w:rsidRPr="00F446D6">
                <w:rPr>
                  <w:i/>
                  <w:iCs/>
                  <w:rPrChange w:id="2920" w:author="Daniel Stewart" w:date="2022-02-10T12:49: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8042174" w14:textId="77777777" w:rsidR="00493BF5" w:rsidRPr="00F446D6" w:rsidRDefault="00493BF5">
            <w:pPr>
              <w:pStyle w:val="Table"/>
              <w:jc w:val="center"/>
              <w:rPr>
                <w:ins w:id="2921" w:author="Daniel Stewart" w:date="2022-02-09T10:01:00Z"/>
                <w:i/>
                <w:iCs/>
                <w:rPrChange w:id="2922" w:author="Daniel Stewart" w:date="2022-02-10T12:49:00Z">
                  <w:rPr>
                    <w:ins w:id="2923" w:author="Daniel Stewart" w:date="2022-02-09T10:01:00Z"/>
                    <w:rFonts w:ascii="Calibri" w:hAnsi="Calibri" w:cs="Calibri"/>
                    <w:color w:val="000000"/>
                  </w:rPr>
                </w:rPrChange>
              </w:rPr>
              <w:pPrChange w:id="2924" w:author="Daniel Stewart" w:date="2022-02-10T12:49:00Z">
                <w:pPr>
                  <w:pStyle w:val="Table"/>
                </w:pPr>
              </w:pPrChange>
            </w:pPr>
            <w:ins w:id="2925" w:author="Daniel Stewart" w:date="2022-02-09T10:01:00Z">
              <w:r w:rsidRPr="00F446D6">
                <w:rPr>
                  <w:i/>
                  <w:iCs/>
                  <w:rPrChange w:id="2926" w:author="Daniel Stewart" w:date="2022-02-10T12:49: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31844784" w14:textId="77777777" w:rsidR="00493BF5" w:rsidRPr="00F446D6" w:rsidRDefault="00493BF5">
            <w:pPr>
              <w:pStyle w:val="Table"/>
              <w:jc w:val="center"/>
              <w:rPr>
                <w:ins w:id="2927" w:author="Daniel Stewart" w:date="2022-02-09T10:01:00Z"/>
                <w:i/>
                <w:iCs/>
                <w:rPrChange w:id="2928" w:author="Daniel Stewart" w:date="2022-02-10T12:49:00Z">
                  <w:rPr>
                    <w:ins w:id="2929" w:author="Daniel Stewart" w:date="2022-02-09T10:01:00Z"/>
                    <w:rFonts w:ascii="Calibri" w:hAnsi="Calibri" w:cs="Calibri"/>
                    <w:color w:val="000000"/>
                  </w:rPr>
                </w:rPrChange>
              </w:rPr>
              <w:pPrChange w:id="2930" w:author="Daniel Stewart" w:date="2022-02-10T12:49:00Z">
                <w:pPr>
                  <w:pStyle w:val="Table"/>
                </w:pPr>
              </w:pPrChange>
            </w:pPr>
            <w:ins w:id="2931" w:author="Daniel Stewart" w:date="2022-02-09T10:01:00Z">
              <w:r w:rsidRPr="00F446D6">
                <w:rPr>
                  <w:i/>
                  <w:iCs/>
                  <w:rPrChange w:id="2932" w:author="Daniel Stewart" w:date="2022-02-10T12:49: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3AB86DC4" w14:textId="77777777" w:rsidR="00493BF5" w:rsidRPr="00F446D6" w:rsidRDefault="00493BF5">
            <w:pPr>
              <w:pStyle w:val="Table"/>
              <w:jc w:val="center"/>
              <w:rPr>
                <w:ins w:id="2933" w:author="Daniel Stewart" w:date="2022-02-09T10:01:00Z"/>
                <w:i/>
                <w:iCs/>
                <w:rPrChange w:id="2934" w:author="Daniel Stewart" w:date="2022-02-10T12:49:00Z">
                  <w:rPr>
                    <w:ins w:id="2935" w:author="Daniel Stewart" w:date="2022-02-09T10:01:00Z"/>
                    <w:rFonts w:ascii="Calibri" w:hAnsi="Calibri" w:cs="Calibri"/>
                    <w:color w:val="000000"/>
                  </w:rPr>
                </w:rPrChange>
              </w:rPr>
              <w:pPrChange w:id="2936" w:author="Daniel Stewart" w:date="2022-02-10T12:49:00Z">
                <w:pPr>
                  <w:pStyle w:val="Table"/>
                </w:pPr>
              </w:pPrChange>
            </w:pPr>
            <w:proofErr w:type="spellStart"/>
            <w:ins w:id="2937" w:author="Daniel Stewart" w:date="2022-02-09T10:01:00Z">
              <w:r w:rsidRPr="00F446D6">
                <w:rPr>
                  <w:i/>
                  <w:iCs/>
                  <w:rPrChange w:id="2938" w:author="Daniel Stewart" w:date="2022-02-10T12:49:00Z">
                    <w:rPr>
                      <w:rFonts w:ascii="Calibri" w:hAnsi="Calibri" w:cs="Calibri"/>
                      <w:color w:val="000000"/>
                    </w:rPr>
                  </w:rPrChange>
                </w:rPr>
                <w:t>stdev</w:t>
              </w:r>
              <w:proofErr w:type="spellEnd"/>
            </w:ins>
          </w:p>
        </w:tc>
        <w:tc>
          <w:tcPr>
            <w:tcW w:w="1117" w:type="dxa"/>
            <w:tcBorders>
              <w:top w:val="nil"/>
              <w:left w:val="nil"/>
              <w:bottom w:val="single" w:sz="4" w:space="0" w:color="auto"/>
              <w:right w:val="nil"/>
            </w:tcBorders>
            <w:shd w:val="clear" w:color="auto" w:fill="auto"/>
            <w:noWrap/>
            <w:vAlign w:val="center"/>
            <w:hideMark/>
          </w:tcPr>
          <w:p w14:paraId="5057D7BC" w14:textId="77777777" w:rsidR="00493BF5" w:rsidRPr="00F446D6" w:rsidRDefault="00493BF5">
            <w:pPr>
              <w:pStyle w:val="Table"/>
              <w:jc w:val="center"/>
              <w:rPr>
                <w:ins w:id="2939" w:author="Daniel Stewart" w:date="2022-02-09T10:01:00Z"/>
                <w:i/>
                <w:iCs/>
                <w:rPrChange w:id="2940" w:author="Daniel Stewart" w:date="2022-02-10T12:49:00Z">
                  <w:rPr>
                    <w:ins w:id="2941" w:author="Daniel Stewart" w:date="2022-02-09T10:01:00Z"/>
                    <w:rFonts w:ascii="Calibri" w:hAnsi="Calibri" w:cs="Calibri"/>
                    <w:color w:val="000000"/>
                  </w:rPr>
                </w:rPrChange>
              </w:rPr>
              <w:pPrChange w:id="2942" w:author="Daniel Stewart" w:date="2022-02-10T12:49:00Z">
                <w:pPr>
                  <w:pStyle w:val="Table"/>
                </w:pPr>
              </w:pPrChange>
            </w:pPr>
            <w:ins w:id="2943" w:author="Daniel Stewart" w:date="2022-02-09T10:01:00Z">
              <w:r w:rsidRPr="00F446D6">
                <w:rPr>
                  <w:i/>
                  <w:iCs/>
                  <w:rPrChange w:id="2944" w:author="Daniel Stewart" w:date="2022-02-10T12:49:00Z">
                    <w:rPr>
                      <w:rFonts w:ascii="Calibri" w:hAnsi="Calibri" w:cs="Calibri"/>
                      <w:color w:val="000000"/>
                    </w:rPr>
                  </w:rPrChange>
                </w:rPr>
                <w:t>yes</w:t>
              </w:r>
            </w:ins>
          </w:p>
        </w:tc>
        <w:tc>
          <w:tcPr>
            <w:tcW w:w="1134" w:type="dxa"/>
            <w:tcBorders>
              <w:top w:val="nil"/>
              <w:left w:val="nil"/>
              <w:bottom w:val="single" w:sz="4" w:space="0" w:color="auto"/>
              <w:right w:val="nil"/>
            </w:tcBorders>
            <w:shd w:val="clear" w:color="auto" w:fill="auto"/>
            <w:noWrap/>
            <w:vAlign w:val="center"/>
            <w:hideMark/>
          </w:tcPr>
          <w:p w14:paraId="54FC37D7" w14:textId="77777777" w:rsidR="00493BF5" w:rsidRPr="00F446D6" w:rsidRDefault="00493BF5">
            <w:pPr>
              <w:pStyle w:val="Table"/>
              <w:jc w:val="center"/>
              <w:rPr>
                <w:ins w:id="2945" w:author="Daniel Stewart" w:date="2022-02-09T10:01:00Z"/>
                <w:i/>
                <w:iCs/>
                <w:rPrChange w:id="2946" w:author="Daniel Stewart" w:date="2022-02-10T12:49:00Z">
                  <w:rPr>
                    <w:ins w:id="2947" w:author="Daniel Stewart" w:date="2022-02-09T10:01:00Z"/>
                    <w:rFonts w:ascii="Calibri" w:hAnsi="Calibri" w:cs="Calibri"/>
                    <w:color w:val="000000"/>
                  </w:rPr>
                </w:rPrChange>
              </w:rPr>
              <w:pPrChange w:id="2948" w:author="Daniel Stewart" w:date="2022-02-10T12:49:00Z">
                <w:pPr>
                  <w:pStyle w:val="Table"/>
                </w:pPr>
              </w:pPrChange>
            </w:pPr>
            <w:ins w:id="2949" w:author="Daniel Stewart" w:date="2022-02-09T10:01:00Z">
              <w:r w:rsidRPr="00F446D6">
                <w:rPr>
                  <w:i/>
                  <w:iCs/>
                  <w:rPrChange w:id="2950" w:author="Daniel Stewart" w:date="2022-02-10T12:49:00Z">
                    <w:rPr>
                      <w:rFonts w:ascii="Calibri" w:hAnsi="Calibri" w:cs="Calibri"/>
                      <w:color w:val="000000"/>
                    </w:rPr>
                  </w:rPrChange>
                </w:rPr>
                <w:t>no</w:t>
              </w:r>
            </w:ins>
          </w:p>
        </w:tc>
      </w:tr>
      <w:tr w:rsidR="00C872E7" w:rsidRPr="00493BF5" w14:paraId="122BF461" w14:textId="77777777" w:rsidTr="00F446D6">
        <w:trPr>
          <w:trHeight w:hRule="exact" w:val="340"/>
          <w:jc w:val="center"/>
          <w:ins w:id="2951" w:author="Daniel Stewart" w:date="2022-02-09T10:01:00Z"/>
        </w:trPr>
        <w:tc>
          <w:tcPr>
            <w:tcW w:w="2144" w:type="dxa"/>
            <w:tcBorders>
              <w:top w:val="nil"/>
              <w:left w:val="nil"/>
              <w:bottom w:val="nil"/>
              <w:right w:val="nil"/>
            </w:tcBorders>
            <w:shd w:val="clear" w:color="auto" w:fill="auto"/>
            <w:noWrap/>
            <w:hideMark/>
          </w:tcPr>
          <w:p w14:paraId="21B5BD3A" w14:textId="324EDEDA" w:rsidR="00493BF5" w:rsidRPr="00493BF5" w:rsidRDefault="00493BF5" w:rsidP="00D95039">
            <w:pPr>
              <w:pStyle w:val="Table"/>
              <w:rPr>
                <w:ins w:id="2952" w:author="Daniel Stewart" w:date="2022-02-09T10:01:00Z"/>
                <w:rPrChange w:id="2953" w:author="Daniel Stewart" w:date="2022-02-09T10:02:00Z">
                  <w:rPr>
                    <w:ins w:id="2954" w:author="Daniel Stewart" w:date="2022-02-09T10:01:00Z"/>
                    <w:rFonts w:ascii="Calibri" w:hAnsi="Calibri" w:cs="Calibri"/>
                    <w:color w:val="000000"/>
                  </w:rPr>
                </w:rPrChange>
              </w:rPr>
            </w:pPr>
            <w:ins w:id="2955" w:author="Daniel Stewart" w:date="2022-02-09T10:01:00Z">
              <w:r w:rsidRPr="00493BF5">
                <w:rPr>
                  <w:rPrChange w:id="2956" w:author="Daniel Stewart" w:date="2022-02-09T10:02:00Z">
                    <w:rPr>
                      <w:rFonts w:ascii="Calibri" w:hAnsi="Calibri" w:cs="Calibri"/>
                      <w:color w:val="000000"/>
                    </w:rPr>
                  </w:rPrChange>
                </w:rPr>
                <w:t xml:space="preserve">Distance </w:t>
              </w:r>
            </w:ins>
            <w:ins w:id="2957" w:author="Daniel Stewart" w:date="2022-02-10T12:49:00Z">
              <w:r w:rsidR="00F446D6">
                <w:t>u</w:t>
              </w:r>
            </w:ins>
            <w:ins w:id="2958" w:author="Daniel Stewart" w:date="2022-02-09T10:01:00Z">
              <w:r w:rsidRPr="00493BF5">
                <w:rPr>
                  <w:rPrChange w:id="2959" w:author="Daniel Stewart" w:date="2022-02-09T10:02:00Z">
                    <w:rPr>
                      <w:rFonts w:ascii="Calibri" w:hAnsi="Calibri" w:cs="Calibri"/>
                      <w:color w:val="000000"/>
                    </w:rPr>
                  </w:rPrChange>
                </w:rPr>
                <w:t>priver (km)</w:t>
              </w:r>
            </w:ins>
          </w:p>
        </w:tc>
        <w:tc>
          <w:tcPr>
            <w:tcW w:w="704" w:type="dxa"/>
            <w:tcBorders>
              <w:top w:val="nil"/>
              <w:left w:val="single" w:sz="4" w:space="0" w:color="auto"/>
              <w:bottom w:val="nil"/>
              <w:right w:val="nil"/>
            </w:tcBorders>
            <w:shd w:val="clear" w:color="auto" w:fill="auto"/>
            <w:noWrap/>
            <w:hideMark/>
          </w:tcPr>
          <w:p w14:paraId="542926B9" w14:textId="246D3246" w:rsidR="00493BF5" w:rsidRPr="00493BF5" w:rsidRDefault="00493BF5">
            <w:pPr>
              <w:pStyle w:val="Table"/>
              <w:jc w:val="center"/>
              <w:rPr>
                <w:ins w:id="2960" w:author="Daniel Stewart" w:date="2022-02-09T10:01:00Z"/>
                <w:rPrChange w:id="2961" w:author="Daniel Stewart" w:date="2022-02-09T10:02:00Z">
                  <w:rPr>
                    <w:ins w:id="2962" w:author="Daniel Stewart" w:date="2022-02-09T10:01:00Z"/>
                    <w:rFonts w:ascii="Calibri" w:hAnsi="Calibri" w:cs="Calibri"/>
                    <w:color w:val="000000"/>
                  </w:rPr>
                </w:rPrChange>
              </w:rPr>
              <w:pPrChange w:id="2963" w:author="Daniel Stewart" w:date="2022-02-10T12:49:00Z">
                <w:pPr>
                  <w:pStyle w:val="Table"/>
                </w:pPr>
              </w:pPrChange>
            </w:pPr>
            <w:ins w:id="2964" w:author="Daniel Stewart" w:date="2022-02-09T10:01:00Z">
              <w:r w:rsidRPr="00493BF5">
                <w:rPr>
                  <w:rPrChange w:id="2965" w:author="Daniel Stewart" w:date="2022-02-09T10:02:00Z">
                    <w:rPr>
                      <w:rFonts w:ascii="Calibri" w:hAnsi="Calibri" w:cs="Calibri"/>
                      <w:color w:val="000000"/>
                    </w:rPr>
                  </w:rPrChange>
                </w:rPr>
                <w:t>0.44</w:t>
              </w:r>
            </w:ins>
          </w:p>
        </w:tc>
        <w:tc>
          <w:tcPr>
            <w:tcW w:w="852" w:type="dxa"/>
            <w:tcBorders>
              <w:top w:val="nil"/>
              <w:left w:val="nil"/>
              <w:bottom w:val="nil"/>
              <w:right w:val="nil"/>
            </w:tcBorders>
            <w:shd w:val="clear" w:color="auto" w:fill="auto"/>
            <w:noWrap/>
            <w:hideMark/>
          </w:tcPr>
          <w:p w14:paraId="49BF5A14" w14:textId="7401D6DE" w:rsidR="00493BF5" w:rsidRPr="00493BF5" w:rsidRDefault="00493BF5">
            <w:pPr>
              <w:pStyle w:val="Table"/>
              <w:jc w:val="center"/>
              <w:rPr>
                <w:ins w:id="2966" w:author="Daniel Stewart" w:date="2022-02-09T10:01:00Z"/>
                <w:rPrChange w:id="2967" w:author="Daniel Stewart" w:date="2022-02-09T10:02:00Z">
                  <w:rPr>
                    <w:ins w:id="2968" w:author="Daniel Stewart" w:date="2022-02-09T10:01:00Z"/>
                    <w:rFonts w:ascii="Calibri" w:hAnsi="Calibri" w:cs="Calibri"/>
                    <w:color w:val="000000"/>
                  </w:rPr>
                </w:rPrChange>
              </w:rPr>
              <w:pPrChange w:id="2969" w:author="Daniel Stewart" w:date="2022-02-10T12:49:00Z">
                <w:pPr>
                  <w:pStyle w:val="Table"/>
                </w:pPr>
              </w:pPrChange>
            </w:pPr>
            <w:ins w:id="2970" w:author="Daniel Stewart" w:date="2022-02-09T10:01:00Z">
              <w:r w:rsidRPr="00493BF5">
                <w:rPr>
                  <w:rPrChange w:id="2971" w:author="Daniel Stewart" w:date="2022-02-09T10:02:00Z">
                    <w:rPr>
                      <w:rFonts w:ascii="Calibri" w:hAnsi="Calibri" w:cs="Calibri"/>
                      <w:color w:val="000000"/>
                    </w:rPr>
                  </w:rPrChange>
                </w:rPr>
                <w:t>46.9</w:t>
              </w:r>
            </w:ins>
            <w:ins w:id="2972" w:author="Daniel Stewart" w:date="2022-02-09T10:05:00Z">
              <w:r>
                <w:t>2</w:t>
              </w:r>
            </w:ins>
          </w:p>
        </w:tc>
        <w:tc>
          <w:tcPr>
            <w:tcW w:w="852" w:type="dxa"/>
            <w:tcBorders>
              <w:top w:val="nil"/>
              <w:left w:val="nil"/>
              <w:bottom w:val="nil"/>
              <w:right w:val="nil"/>
            </w:tcBorders>
            <w:shd w:val="clear" w:color="auto" w:fill="auto"/>
            <w:noWrap/>
            <w:hideMark/>
          </w:tcPr>
          <w:p w14:paraId="4CEF870F" w14:textId="0FC56B49" w:rsidR="00493BF5" w:rsidRPr="00493BF5" w:rsidRDefault="00493BF5">
            <w:pPr>
              <w:pStyle w:val="Table"/>
              <w:jc w:val="center"/>
              <w:rPr>
                <w:ins w:id="2973" w:author="Daniel Stewart" w:date="2022-02-09T10:01:00Z"/>
                <w:rPrChange w:id="2974" w:author="Daniel Stewart" w:date="2022-02-09T10:02:00Z">
                  <w:rPr>
                    <w:ins w:id="2975" w:author="Daniel Stewart" w:date="2022-02-09T10:01:00Z"/>
                    <w:rFonts w:ascii="Calibri" w:hAnsi="Calibri" w:cs="Calibri"/>
                    <w:color w:val="000000"/>
                  </w:rPr>
                </w:rPrChange>
              </w:rPr>
              <w:pPrChange w:id="2976" w:author="Daniel Stewart" w:date="2022-02-10T12:49:00Z">
                <w:pPr>
                  <w:pStyle w:val="Table"/>
                </w:pPr>
              </w:pPrChange>
            </w:pPr>
            <w:ins w:id="2977" w:author="Daniel Stewart" w:date="2022-02-09T10:01:00Z">
              <w:r w:rsidRPr="00493BF5">
                <w:rPr>
                  <w:rPrChange w:id="2978" w:author="Daniel Stewart" w:date="2022-02-09T10:02:00Z">
                    <w:rPr>
                      <w:rFonts w:ascii="Calibri" w:hAnsi="Calibri" w:cs="Calibri"/>
                      <w:color w:val="000000"/>
                    </w:rPr>
                  </w:rPrChange>
                </w:rPr>
                <w:t>15.0</w:t>
              </w:r>
            </w:ins>
            <w:ins w:id="2979" w:author="Daniel Stewart" w:date="2022-02-09T10:05:00Z">
              <w:r>
                <w:t>8</w:t>
              </w:r>
            </w:ins>
          </w:p>
        </w:tc>
        <w:tc>
          <w:tcPr>
            <w:tcW w:w="852" w:type="dxa"/>
            <w:tcBorders>
              <w:top w:val="nil"/>
              <w:left w:val="nil"/>
              <w:bottom w:val="nil"/>
              <w:right w:val="single" w:sz="4" w:space="0" w:color="auto"/>
            </w:tcBorders>
            <w:shd w:val="clear" w:color="auto" w:fill="auto"/>
            <w:noWrap/>
            <w:hideMark/>
          </w:tcPr>
          <w:p w14:paraId="1C1D2377" w14:textId="166EE292" w:rsidR="00493BF5" w:rsidRPr="00493BF5" w:rsidRDefault="00493BF5">
            <w:pPr>
              <w:pStyle w:val="Table"/>
              <w:jc w:val="center"/>
              <w:rPr>
                <w:ins w:id="2980" w:author="Daniel Stewart" w:date="2022-02-09T10:01:00Z"/>
                <w:rPrChange w:id="2981" w:author="Daniel Stewart" w:date="2022-02-09T10:02:00Z">
                  <w:rPr>
                    <w:ins w:id="2982" w:author="Daniel Stewart" w:date="2022-02-09T10:01:00Z"/>
                    <w:rFonts w:ascii="Calibri" w:hAnsi="Calibri" w:cs="Calibri"/>
                    <w:color w:val="000000"/>
                  </w:rPr>
                </w:rPrChange>
              </w:rPr>
              <w:pPrChange w:id="2983" w:author="Daniel Stewart" w:date="2022-02-10T12:49:00Z">
                <w:pPr>
                  <w:pStyle w:val="Table"/>
                </w:pPr>
              </w:pPrChange>
            </w:pPr>
            <w:ins w:id="2984" w:author="Daniel Stewart" w:date="2022-02-09T10:01:00Z">
              <w:r w:rsidRPr="00493BF5">
                <w:rPr>
                  <w:rPrChange w:id="2985" w:author="Daniel Stewart" w:date="2022-02-09T10:02:00Z">
                    <w:rPr>
                      <w:rFonts w:ascii="Calibri" w:hAnsi="Calibri" w:cs="Calibri"/>
                      <w:color w:val="000000"/>
                    </w:rPr>
                  </w:rPrChange>
                </w:rPr>
                <w:t>9.26</w:t>
              </w:r>
            </w:ins>
          </w:p>
        </w:tc>
        <w:tc>
          <w:tcPr>
            <w:tcW w:w="1117" w:type="dxa"/>
            <w:tcBorders>
              <w:top w:val="nil"/>
              <w:left w:val="nil"/>
              <w:bottom w:val="nil"/>
              <w:right w:val="nil"/>
            </w:tcBorders>
            <w:shd w:val="clear" w:color="auto" w:fill="auto"/>
            <w:noWrap/>
            <w:hideMark/>
          </w:tcPr>
          <w:p w14:paraId="24E65DFB" w14:textId="63814A35" w:rsidR="00493BF5" w:rsidRPr="00493BF5" w:rsidRDefault="00493BF5">
            <w:pPr>
              <w:pStyle w:val="Table"/>
              <w:jc w:val="center"/>
              <w:rPr>
                <w:ins w:id="2986" w:author="Daniel Stewart" w:date="2022-02-09T10:01:00Z"/>
                <w:rPrChange w:id="2987" w:author="Daniel Stewart" w:date="2022-02-09T10:02:00Z">
                  <w:rPr>
                    <w:ins w:id="2988" w:author="Daniel Stewart" w:date="2022-02-09T10:01:00Z"/>
                    <w:rFonts w:ascii="Calibri" w:hAnsi="Calibri" w:cs="Calibri"/>
                    <w:color w:val="000000"/>
                  </w:rPr>
                </w:rPrChange>
              </w:rPr>
              <w:pPrChange w:id="2989" w:author="Daniel Stewart" w:date="2022-02-10T12:49:00Z">
                <w:pPr>
                  <w:pStyle w:val="Table"/>
                </w:pPr>
              </w:pPrChange>
            </w:pPr>
            <w:ins w:id="2990" w:author="Daniel Stewart" w:date="2022-02-09T10:03:00Z">
              <w:r>
                <w:t>-</w:t>
              </w:r>
            </w:ins>
          </w:p>
        </w:tc>
        <w:tc>
          <w:tcPr>
            <w:tcW w:w="1134" w:type="dxa"/>
            <w:tcBorders>
              <w:top w:val="nil"/>
              <w:left w:val="nil"/>
              <w:bottom w:val="nil"/>
              <w:right w:val="nil"/>
            </w:tcBorders>
            <w:shd w:val="clear" w:color="auto" w:fill="auto"/>
            <w:noWrap/>
            <w:hideMark/>
          </w:tcPr>
          <w:p w14:paraId="34B0202E" w14:textId="2906757E" w:rsidR="00493BF5" w:rsidRPr="00493BF5" w:rsidRDefault="00493BF5">
            <w:pPr>
              <w:pStyle w:val="Table"/>
              <w:jc w:val="center"/>
              <w:rPr>
                <w:ins w:id="2991" w:author="Daniel Stewart" w:date="2022-02-09T10:01:00Z"/>
                <w:rPrChange w:id="2992" w:author="Daniel Stewart" w:date="2022-02-09T10:02:00Z">
                  <w:rPr>
                    <w:ins w:id="2993" w:author="Daniel Stewart" w:date="2022-02-09T10:01:00Z"/>
                    <w:rFonts w:ascii="Calibri" w:hAnsi="Calibri" w:cs="Calibri"/>
                    <w:color w:val="000000"/>
                  </w:rPr>
                </w:rPrChange>
              </w:rPr>
              <w:pPrChange w:id="2994" w:author="Daniel Stewart" w:date="2022-02-10T12:49:00Z">
                <w:pPr>
                  <w:pStyle w:val="Table"/>
                </w:pPr>
              </w:pPrChange>
            </w:pPr>
            <w:ins w:id="2995" w:author="Daniel Stewart" w:date="2022-02-09T10:03:00Z">
              <w:r>
                <w:t>-</w:t>
              </w:r>
            </w:ins>
          </w:p>
        </w:tc>
      </w:tr>
      <w:tr w:rsidR="00C872E7" w:rsidRPr="00493BF5" w14:paraId="3753FB16" w14:textId="77777777" w:rsidTr="00F446D6">
        <w:trPr>
          <w:trHeight w:hRule="exact" w:val="340"/>
          <w:jc w:val="center"/>
          <w:ins w:id="2996" w:author="Daniel Stewart" w:date="2022-02-09T10:01:00Z"/>
        </w:trPr>
        <w:tc>
          <w:tcPr>
            <w:tcW w:w="2144" w:type="dxa"/>
            <w:tcBorders>
              <w:top w:val="nil"/>
              <w:left w:val="nil"/>
              <w:bottom w:val="nil"/>
              <w:right w:val="nil"/>
            </w:tcBorders>
            <w:shd w:val="clear" w:color="auto" w:fill="auto"/>
            <w:noWrap/>
            <w:hideMark/>
          </w:tcPr>
          <w:p w14:paraId="230F740E" w14:textId="61D9809E" w:rsidR="00493BF5" w:rsidRPr="00493BF5" w:rsidRDefault="00493BF5" w:rsidP="00D95039">
            <w:pPr>
              <w:pStyle w:val="Table"/>
              <w:rPr>
                <w:ins w:id="2997" w:author="Daniel Stewart" w:date="2022-02-09T10:01:00Z"/>
                <w:rPrChange w:id="2998" w:author="Daniel Stewart" w:date="2022-02-09T10:02:00Z">
                  <w:rPr>
                    <w:ins w:id="2999" w:author="Daniel Stewart" w:date="2022-02-09T10:01:00Z"/>
                    <w:rFonts w:ascii="Calibri" w:hAnsi="Calibri" w:cs="Calibri"/>
                    <w:color w:val="000000"/>
                  </w:rPr>
                </w:rPrChange>
              </w:rPr>
            </w:pPr>
            <w:ins w:id="3000" w:author="Daniel Stewart" w:date="2022-02-09T10:01:00Z">
              <w:r w:rsidRPr="00493BF5">
                <w:rPr>
                  <w:rPrChange w:id="3001" w:author="Daniel Stewart" w:date="2022-02-09T10:02:00Z">
                    <w:rPr>
                      <w:rFonts w:ascii="Calibri" w:hAnsi="Calibri" w:cs="Calibri"/>
                      <w:color w:val="000000"/>
                    </w:rPr>
                  </w:rPrChange>
                </w:rPr>
                <w:t xml:space="preserve">Sampling </w:t>
              </w:r>
            </w:ins>
            <w:ins w:id="3002" w:author="Daniel Stewart" w:date="2022-02-10T12:49:00Z">
              <w:r w:rsidR="00F446D6">
                <w:t>a</w:t>
              </w:r>
            </w:ins>
            <w:ins w:id="3003" w:author="Daniel Stewart" w:date="2022-02-09T10:01:00Z">
              <w:r w:rsidRPr="00493BF5">
                <w:rPr>
                  <w:rPrChange w:id="3004" w:author="Daniel Stewart" w:date="2022-02-09T10:02:00Z">
                    <w:rPr>
                      <w:rFonts w:ascii="Calibri" w:hAnsi="Calibri" w:cs="Calibri"/>
                      <w:color w:val="000000"/>
                    </w:rPr>
                  </w:rPrChange>
                </w:rPr>
                <w:t>ge (years)</w:t>
              </w:r>
            </w:ins>
          </w:p>
        </w:tc>
        <w:tc>
          <w:tcPr>
            <w:tcW w:w="704" w:type="dxa"/>
            <w:tcBorders>
              <w:top w:val="nil"/>
              <w:left w:val="single" w:sz="4" w:space="0" w:color="auto"/>
              <w:bottom w:val="nil"/>
              <w:right w:val="nil"/>
            </w:tcBorders>
            <w:shd w:val="clear" w:color="auto" w:fill="auto"/>
            <w:noWrap/>
            <w:hideMark/>
          </w:tcPr>
          <w:p w14:paraId="22E4058B" w14:textId="77777777" w:rsidR="00493BF5" w:rsidRPr="00493BF5" w:rsidRDefault="00493BF5">
            <w:pPr>
              <w:pStyle w:val="Table"/>
              <w:jc w:val="center"/>
              <w:rPr>
                <w:ins w:id="3005" w:author="Daniel Stewart" w:date="2022-02-09T10:01:00Z"/>
                <w:rPrChange w:id="3006" w:author="Daniel Stewart" w:date="2022-02-09T10:02:00Z">
                  <w:rPr>
                    <w:ins w:id="3007" w:author="Daniel Stewart" w:date="2022-02-09T10:01:00Z"/>
                    <w:rFonts w:ascii="Calibri" w:hAnsi="Calibri" w:cs="Calibri"/>
                    <w:color w:val="000000"/>
                  </w:rPr>
                </w:rPrChange>
              </w:rPr>
              <w:pPrChange w:id="3008" w:author="Daniel Stewart" w:date="2022-02-10T12:49:00Z">
                <w:pPr>
                  <w:pStyle w:val="Table"/>
                </w:pPr>
              </w:pPrChange>
            </w:pPr>
            <w:ins w:id="3009" w:author="Daniel Stewart" w:date="2022-02-09T10:01:00Z">
              <w:r w:rsidRPr="00493BF5">
                <w:rPr>
                  <w:rPrChange w:id="3010" w:author="Daniel Stewart" w:date="2022-02-09T10:02:00Z">
                    <w:rPr>
                      <w:rFonts w:ascii="Calibri" w:hAnsi="Calibri" w:cs="Calibri"/>
                      <w:color w:val="000000"/>
                    </w:rPr>
                  </w:rPrChange>
                </w:rPr>
                <w:t>2</w:t>
              </w:r>
            </w:ins>
          </w:p>
        </w:tc>
        <w:tc>
          <w:tcPr>
            <w:tcW w:w="852" w:type="dxa"/>
            <w:tcBorders>
              <w:top w:val="nil"/>
              <w:left w:val="nil"/>
              <w:bottom w:val="nil"/>
              <w:right w:val="nil"/>
            </w:tcBorders>
            <w:shd w:val="clear" w:color="auto" w:fill="auto"/>
            <w:noWrap/>
            <w:hideMark/>
          </w:tcPr>
          <w:p w14:paraId="20B571C6" w14:textId="77777777" w:rsidR="00493BF5" w:rsidRPr="00493BF5" w:rsidRDefault="00493BF5">
            <w:pPr>
              <w:pStyle w:val="Table"/>
              <w:jc w:val="center"/>
              <w:rPr>
                <w:ins w:id="3011" w:author="Daniel Stewart" w:date="2022-02-09T10:01:00Z"/>
                <w:rPrChange w:id="3012" w:author="Daniel Stewart" w:date="2022-02-09T10:02:00Z">
                  <w:rPr>
                    <w:ins w:id="3013" w:author="Daniel Stewart" w:date="2022-02-09T10:01:00Z"/>
                    <w:rFonts w:ascii="Calibri" w:hAnsi="Calibri" w:cs="Calibri"/>
                    <w:color w:val="000000"/>
                  </w:rPr>
                </w:rPrChange>
              </w:rPr>
              <w:pPrChange w:id="3014" w:author="Daniel Stewart" w:date="2022-02-10T12:49:00Z">
                <w:pPr>
                  <w:pStyle w:val="Table"/>
                </w:pPr>
              </w:pPrChange>
            </w:pPr>
            <w:ins w:id="3015" w:author="Daniel Stewart" w:date="2022-02-09T10:01:00Z">
              <w:r w:rsidRPr="00493BF5">
                <w:rPr>
                  <w:rPrChange w:id="3016" w:author="Daniel Stewart" w:date="2022-02-09T10:02:00Z">
                    <w:rPr>
                      <w:rFonts w:ascii="Calibri" w:hAnsi="Calibri" w:cs="Calibri"/>
                      <w:color w:val="000000"/>
                    </w:rPr>
                  </w:rPrChange>
                </w:rPr>
                <w:t>37</w:t>
              </w:r>
            </w:ins>
          </w:p>
        </w:tc>
        <w:tc>
          <w:tcPr>
            <w:tcW w:w="852" w:type="dxa"/>
            <w:tcBorders>
              <w:top w:val="nil"/>
              <w:left w:val="nil"/>
              <w:bottom w:val="nil"/>
              <w:right w:val="nil"/>
            </w:tcBorders>
            <w:shd w:val="clear" w:color="auto" w:fill="auto"/>
            <w:noWrap/>
            <w:hideMark/>
          </w:tcPr>
          <w:p w14:paraId="6BDA8F52" w14:textId="559D2E67" w:rsidR="00493BF5" w:rsidRPr="00493BF5" w:rsidRDefault="00493BF5">
            <w:pPr>
              <w:pStyle w:val="Table"/>
              <w:jc w:val="center"/>
              <w:rPr>
                <w:ins w:id="3017" w:author="Daniel Stewart" w:date="2022-02-09T10:01:00Z"/>
                <w:rPrChange w:id="3018" w:author="Daniel Stewart" w:date="2022-02-09T10:02:00Z">
                  <w:rPr>
                    <w:ins w:id="3019" w:author="Daniel Stewart" w:date="2022-02-09T10:01:00Z"/>
                    <w:rFonts w:ascii="Calibri" w:hAnsi="Calibri" w:cs="Calibri"/>
                    <w:color w:val="000000"/>
                  </w:rPr>
                </w:rPrChange>
              </w:rPr>
              <w:pPrChange w:id="3020" w:author="Daniel Stewart" w:date="2022-02-10T12:49:00Z">
                <w:pPr>
                  <w:pStyle w:val="Table"/>
                </w:pPr>
              </w:pPrChange>
            </w:pPr>
            <w:ins w:id="3021" w:author="Daniel Stewart" w:date="2022-02-09T10:01:00Z">
              <w:r w:rsidRPr="00493BF5">
                <w:rPr>
                  <w:rPrChange w:id="3022" w:author="Daniel Stewart" w:date="2022-02-09T10:02:00Z">
                    <w:rPr>
                      <w:rFonts w:ascii="Calibri" w:hAnsi="Calibri" w:cs="Calibri"/>
                      <w:color w:val="000000"/>
                    </w:rPr>
                  </w:rPrChange>
                </w:rPr>
                <w:t>20.61</w:t>
              </w:r>
            </w:ins>
          </w:p>
        </w:tc>
        <w:tc>
          <w:tcPr>
            <w:tcW w:w="852" w:type="dxa"/>
            <w:tcBorders>
              <w:top w:val="nil"/>
              <w:left w:val="nil"/>
              <w:bottom w:val="nil"/>
              <w:right w:val="single" w:sz="4" w:space="0" w:color="auto"/>
            </w:tcBorders>
            <w:shd w:val="clear" w:color="auto" w:fill="auto"/>
            <w:noWrap/>
            <w:hideMark/>
          </w:tcPr>
          <w:p w14:paraId="3AB92730" w14:textId="55CDE00B" w:rsidR="00493BF5" w:rsidRPr="00493BF5" w:rsidRDefault="00493BF5">
            <w:pPr>
              <w:pStyle w:val="Table"/>
              <w:jc w:val="center"/>
              <w:rPr>
                <w:ins w:id="3023" w:author="Daniel Stewart" w:date="2022-02-09T10:01:00Z"/>
                <w:rPrChange w:id="3024" w:author="Daniel Stewart" w:date="2022-02-09T10:02:00Z">
                  <w:rPr>
                    <w:ins w:id="3025" w:author="Daniel Stewart" w:date="2022-02-09T10:01:00Z"/>
                    <w:rFonts w:ascii="Calibri" w:hAnsi="Calibri" w:cs="Calibri"/>
                    <w:color w:val="000000"/>
                  </w:rPr>
                </w:rPrChange>
              </w:rPr>
              <w:pPrChange w:id="3026" w:author="Daniel Stewart" w:date="2022-02-10T12:49:00Z">
                <w:pPr>
                  <w:pStyle w:val="Table"/>
                </w:pPr>
              </w:pPrChange>
            </w:pPr>
            <w:ins w:id="3027" w:author="Daniel Stewart" w:date="2022-02-09T10:01:00Z">
              <w:r w:rsidRPr="00493BF5">
                <w:rPr>
                  <w:rPrChange w:id="3028" w:author="Daniel Stewart" w:date="2022-02-09T10:02:00Z">
                    <w:rPr>
                      <w:rFonts w:ascii="Calibri" w:hAnsi="Calibri" w:cs="Calibri"/>
                      <w:color w:val="000000"/>
                    </w:rPr>
                  </w:rPrChange>
                </w:rPr>
                <w:t>8.3</w:t>
              </w:r>
            </w:ins>
            <w:ins w:id="3029" w:author="Daniel Stewart" w:date="2022-02-09T10:05:00Z">
              <w:r>
                <w:t>4</w:t>
              </w:r>
            </w:ins>
          </w:p>
        </w:tc>
        <w:tc>
          <w:tcPr>
            <w:tcW w:w="1117" w:type="dxa"/>
            <w:tcBorders>
              <w:top w:val="nil"/>
              <w:left w:val="nil"/>
              <w:bottom w:val="nil"/>
              <w:right w:val="nil"/>
            </w:tcBorders>
            <w:shd w:val="clear" w:color="auto" w:fill="auto"/>
            <w:noWrap/>
            <w:hideMark/>
          </w:tcPr>
          <w:p w14:paraId="6C213394" w14:textId="7208B508" w:rsidR="00493BF5" w:rsidRPr="00493BF5" w:rsidRDefault="00493BF5">
            <w:pPr>
              <w:pStyle w:val="Table"/>
              <w:jc w:val="center"/>
              <w:rPr>
                <w:ins w:id="3030" w:author="Daniel Stewart" w:date="2022-02-09T10:01:00Z"/>
                <w:rPrChange w:id="3031" w:author="Daniel Stewart" w:date="2022-02-09T10:02:00Z">
                  <w:rPr>
                    <w:ins w:id="3032" w:author="Daniel Stewart" w:date="2022-02-09T10:01:00Z"/>
                    <w:rFonts w:ascii="Calibri" w:hAnsi="Calibri" w:cs="Calibri"/>
                    <w:color w:val="000000"/>
                  </w:rPr>
                </w:rPrChange>
              </w:rPr>
              <w:pPrChange w:id="3033" w:author="Daniel Stewart" w:date="2022-02-10T12:49:00Z">
                <w:pPr>
                  <w:pStyle w:val="Table"/>
                </w:pPr>
              </w:pPrChange>
            </w:pPr>
            <w:ins w:id="3034" w:author="Daniel Stewart" w:date="2022-02-09T10:03:00Z">
              <w:r>
                <w:t>-</w:t>
              </w:r>
            </w:ins>
          </w:p>
        </w:tc>
        <w:tc>
          <w:tcPr>
            <w:tcW w:w="1134" w:type="dxa"/>
            <w:tcBorders>
              <w:top w:val="nil"/>
              <w:left w:val="nil"/>
              <w:bottom w:val="nil"/>
              <w:right w:val="nil"/>
            </w:tcBorders>
            <w:shd w:val="clear" w:color="auto" w:fill="auto"/>
            <w:noWrap/>
            <w:hideMark/>
          </w:tcPr>
          <w:p w14:paraId="50C4981F" w14:textId="4652F329" w:rsidR="00493BF5" w:rsidRPr="00493BF5" w:rsidRDefault="00493BF5">
            <w:pPr>
              <w:pStyle w:val="Table"/>
              <w:jc w:val="center"/>
              <w:rPr>
                <w:ins w:id="3035" w:author="Daniel Stewart" w:date="2022-02-09T10:01:00Z"/>
                <w:rPrChange w:id="3036" w:author="Daniel Stewart" w:date="2022-02-09T10:02:00Z">
                  <w:rPr>
                    <w:ins w:id="3037" w:author="Daniel Stewart" w:date="2022-02-09T10:01:00Z"/>
                    <w:rFonts w:ascii="Calibri" w:hAnsi="Calibri" w:cs="Calibri"/>
                    <w:color w:val="000000"/>
                  </w:rPr>
                </w:rPrChange>
              </w:rPr>
              <w:pPrChange w:id="3038" w:author="Daniel Stewart" w:date="2022-02-10T12:49:00Z">
                <w:pPr>
                  <w:pStyle w:val="Table"/>
                </w:pPr>
              </w:pPrChange>
            </w:pPr>
            <w:ins w:id="3039" w:author="Daniel Stewart" w:date="2022-02-09T10:03:00Z">
              <w:r>
                <w:t>-</w:t>
              </w:r>
            </w:ins>
          </w:p>
        </w:tc>
      </w:tr>
      <w:tr w:rsidR="00C872E7" w:rsidRPr="00493BF5" w14:paraId="79AB02CD" w14:textId="77777777" w:rsidTr="00F446D6">
        <w:trPr>
          <w:trHeight w:hRule="exact" w:val="340"/>
          <w:jc w:val="center"/>
          <w:ins w:id="3040" w:author="Daniel Stewart" w:date="2022-02-09T10:01:00Z"/>
        </w:trPr>
        <w:tc>
          <w:tcPr>
            <w:tcW w:w="2144" w:type="dxa"/>
            <w:tcBorders>
              <w:top w:val="nil"/>
              <w:left w:val="nil"/>
              <w:bottom w:val="nil"/>
              <w:right w:val="nil"/>
            </w:tcBorders>
            <w:shd w:val="clear" w:color="auto" w:fill="auto"/>
            <w:noWrap/>
            <w:hideMark/>
          </w:tcPr>
          <w:p w14:paraId="7F0A3B6D" w14:textId="77777777" w:rsidR="00493BF5" w:rsidRPr="00493BF5" w:rsidRDefault="00493BF5" w:rsidP="00D95039">
            <w:pPr>
              <w:pStyle w:val="Table"/>
              <w:rPr>
                <w:ins w:id="3041" w:author="Daniel Stewart" w:date="2022-02-09T10:01:00Z"/>
                <w:rPrChange w:id="3042" w:author="Daniel Stewart" w:date="2022-02-09T10:02:00Z">
                  <w:rPr>
                    <w:ins w:id="3043" w:author="Daniel Stewart" w:date="2022-02-09T10:01:00Z"/>
                    <w:rFonts w:ascii="Calibri" w:hAnsi="Calibri" w:cs="Calibri"/>
                    <w:color w:val="000000"/>
                  </w:rPr>
                </w:rPrChange>
              </w:rPr>
            </w:pPr>
            <w:ins w:id="3044" w:author="Daniel Stewart" w:date="2022-02-09T10:01:00Z">
              <w:r w:rsidRPr="00493BF5">
                <w:rPr>
                  <w:rPrChange w:id="3045" w:author="Daniel Stewart" w:date="2022-02-09T10:02:00Z">
                    <w:rPr>
                      <w:rFonts w:ascii="Calibri" w:hAnsi="Calibri" w:cs="Calibri"/>
                      <w:color w:val="000000"/>
                    </w:rPr>
                  </w:rPrChange>
                </w:rPr>
                <w:t>Elevation (m)</w:t>
              </w:r>
            </w:ins>
          </w:p>
        </w:tc>
        <w:tc>
          <w:tcPr>
            <w:tcW w:w="704" w:type="dxa"/>
            <w:tcBorders>
              <w:top w:val="nil"/>
              <w:left w:val="single" w:sz="4" w:space="0" w:color="auto"/>
              <w:bottom w:val="nil"/>
              <w:right w:val="nil"/>
            </w:tcBorders>
            <w:shd w:val="clear" w:color="auto" w:fill="auto"/>
            <w:noWrap/>
            <w:hideMark/>
          </w:tcPr>
          <w:p w14:paraId="4696BA29" w14:textId="77777777" w:rsidR="00493BF5" w:rsidRPr="00493BF5" w:rsidRDefault="00493BF5">
            <w:pPr>
              <w:pStyle w:val="Table"/>
              <w:jc w:val="center"/>
              <w:rPr>
                <w:ins w:id="3046" w:author="Daniel Stewart" w:date="2022-02-09T10:01:00Z"/>
                <w:rPrChange w:id="3047" w:author="Daniel Stewart" w:date="2022-02-09T10:02:00Z">
                  <w:rPr>
                    <w:ins w:id="3048" w:author="Daniel Stewart" w:date="2022-02-09T10:01:00Z"/>
                    <w:rFonts w:ascii="Calibri" w:hAnsi="Calibri" w:cs="Calibri"/>
                    <w:color w:val="000000"/>
                  </w:rPr>
                </w:rPrChange>
              </w:rPr>
              <w:pPrChange w:id="3049" w:author="Daniel Stewart" w:date="2022-02-10T12:49:00Z">
                <w:pPr>
                  <w:pStyle w:val="Table"/>
                </w:pPr>
              </w:pPrChange>
            </w:pPr>
            <w:ins w:id="3050" w:author="Daniel Stewart" w:date="2022-02-09T10:01:00Z">
              <w:r w:rsidRPr="00493BF5">
                <w:rPr>
                  <w:rPrChange w:id="3051" w:author="Daniel Stewart" w:date="2022-02-09T10:02:00Z">
                    <w:rPr>
                      <w:rFonts w:ascii="Calibri" w:hAnsi="Calibri" w:cs="Calibri"/>
                      <w:color w:val="000000"/>
                    </w:rPr>
                  </w:rPrChange>
                </w:rPr>
                <w:t>0.77</w:t>
              </w:r>
            </w:ins>
          </w:p>
        </w:tc>
        <w:tc>
          <w:tcPr>
            <w:tcW w:w="852" w:type="dxa"/>
            <w:tcBorders>
              <w:top w:val="nil"/>
              <w:left w:val="nil"/>
              <w:bottom w:val="nil"/>
              <w:right w:val="nil"/>
            </w:tcBorders>
            <w:shd w:val="clear" w:color="auto" w:fill="auto"/>
            <w:noWrap/>
            <w:hideMark/>
          </w:tcPr>
          <w:p w14:paraId="1F709096" w14:textId="77777777" w:rsidR="00493BF5" w:rsidRPr="00493BF5" w:rsidRDefault="00493BF5">
            <w:pPr>
              <w:pStyle w:val="Table"/>
              <w:jc w:val="center"/>
              <w:rPr>
                <w:ins w:id="3052" w:author="Daniel Stewart" w:date="2022-02-09T10:01:00Z"/>
                <w:rPrChange w:id="3053" w:author="Daniel Stewart" w:date="2022-02-09T10:02:00Z">
                  <w:rPr>
                    <w:ins w:id="3054" w:author="Daniel Stewart" w:date="2022-02-09T10:01:00Z"/>
                    <w:rFonts w:ascii="Calibri" w:hAnsi="Calibri" w:cs="Calibri"/>
                    <w:color w:val="000000"/>
                  </w:rPr>
                </w:rPrChange>
              </w:rPr>
              <w:pPrChange w:id="3055" w:author="Daniel Stewart" w:date="2022-02-10T12:49:00Z">
                <w:pPr>
                  <w:pStyle w:val="Table"/>
                </w:pPr>
              </w:pPrChange>
            </w:pPr>
            <w:ins w:id="3056" w:author="Daniel Stewart" w:date="2022-02-09T10:01:00Z">
              <w:r w:rsidRPr="00493BF5">
                <w:rPr>
                  <w:rPrChange w:id="3057" w:author="Daniel Stewart" w:date="2022-02-09T10:02:00Z">
                    <w:rPr>
                      <w:rFonts w:ascii="Calibri" w:hAnsi="Calibri" w:cs="Calibri"/>
                      <w:color w:val="000000"/>
                    </w:rPr>
                  </w:rPrChange>
                </w:rPr>
                <w:t>2.80</w:t>
              </w:r>
            </w:ins>
          </w:p>
        </w:tc>
        <w:tc>
          <w:tcPr>
            <w:tcW w:w="852" w:type="dxa"/>
            <w:tcBorders>
              <w:top w:val="nil"/>
              <w:left w:val="nil"/>
              <w:bottom w:val="nil"/>
              <w:right w:val="nil"/>
            </w:tcBorders>
            <w:shd w:val="clear" w:color="auto" w:fill="auto"/>
            <w:noWrap/>
            <w:hideMark/>
          </w:tcPr>
          <w:p w14:paraId="3C678E3A" w14:textId="7E15AB41" w:rsidR="00493BF5" w:rsidRPr="00493BF5" w:rsidRDefault="00493BF5">
            <w:pPr>
              <w:pStyle w:val="Table"/>
              <w:jc w:val="center"/>
              <w:rPr>
                <w:ins w:id="3058" w:author="Daniel Stewart" w:date="2022-02-09T10:01:00Z"/>
                <w:rPrChange w:id="3059" w:author="Daniel Stewart" w:date="2022-02-09T10:02:00Z">
                  <w:rPr>
                    <w:ins w:id="3060" w:author="Daniel Stewart" w:date="2022-02-09T10:01:00Z"/>
                    <w:rFonts w:ascii="Calibri" w:hAnsi="Calibri" w:cs="Calibri"/>
                    <w:color w:val="000000"/>
                  </w:rPr>
                </w:rPrChange>
              </w:rPr>
              <w:pPrChange w:id="3061" w:author="Daniel Stewart" w:date="2022-02-10T12:49:00Z">
                <w:pPr>
                  <w:pStyle w:val="Table"/>
                </w:pPr>
              </w:pPrChange>
            </w:pPr>
            <w:ins w:id="3062" w:author="Daniel Stewart" w:date="2022-02-09T10:01:00Z">
              <w:r w:rsidRPr="00493BF5">
                <w:rPr>
                  <w:rPrChange w:id="3063" w:author="Daniel Stewart" w:date="2022-02-09T10:02:00Z">
                    <w:rPr>
                      <w:rFonts w:ascii="Calibri" w:hAnsi="Calibri" w:cs="Calibri"/>
                      <w:color w:val="000000"/>
                    </w:rPr>
                  </w:rPrChange>
                </w:rPr>
                <w:t>0.94</w:t>
              </w:r>
            </w:ins>
          </w:p>
        </w:tc>
        <w:tc>
          <w:tcPr>
            <w:tcW w:w="852" w:type="dxa"/>
            <w:tcBorders>
              <w:top w:val="nil"/>
              <w:left w:val="nil"/>
              <w:bottom w:val="nil"/>
              <w:right w:val="single" w:sz="4" w:space="0" w:color="auto"/>
            </w:tcBorders>
            <w:shd w:val="clear" w:color="auto" w:fill="auto"/>
            <w:noWrap/>
            <w:hideMark/>
          </w:tcPr>
          <w:p w14:paraId="6BC828B3" w14:textId="78409EC0" w:rsidR="00493BF5" w:rsidRPr="00493BF5" w:rsidRDefault="00493BF5">
            <w:pPr>
              <w:pStyle w:val="Table"/>
              <w:jc w:val="center"/>
              <w:rPr>
                <w:ins w:id="3064" w:author="Daniel Stewart" w:date="2022-02-09T10:01:00Z"/>
                <w:rPrChange w:id="3065" w:author="Daniel Stewart" w:date="2022-02-09T10:02:00Z">
                  <w:rPr>
                    <w:ins w:id="3066" w:author="Daniel Stewart" w:date="2022-02-09T10:01:00Z"/>
                    <w:rFonts w:ascii="Calibri" w:hAnsi="Calibri" w:cs="Calibri"/>
                    <w:color w:val="000000"/>
                  </w:rPr>
                </w:rPrChange>
              </w:rPr>
              <w:pPrChange w:id="3067" w:author="Daniel Stewart" w:date="2022-02-10T12:49:00Z">
                <w:pPr>
                  <w:pStyle w:val="Table"/>
                </w:pPr>
              </w:pPrChange>
            </w:pPr>
            <w:ins w:id="3068" w:author="Daniel Stewart" w:date="2022-02-09T10:01:00Z">
              <w:r w:rsidRPr="00493BF5">
                <w:rPr>
                  <w:rPrChange w:id="3069" w:author="Daniel Stewart" w:date="2022-02-09T10:02:00Z">
                    <w:rPr>
                      <w:rFonts w:ascii="Calibri" w:hAnsi="Calibri" w:cs="Calibri"/>
                      <w:color w:val="000000"/>
                    </w:rPr>
                  </w:rPrChange>
                </w:rPr>
                <w:t>0.46</w:t>
              </w:r>
            </w:ins>
          </w:p>
        </w:tc>
        <w:tc>
          <w:tcPr>
            <w:tcW w:w="1117" w:type="dxa"/>
            <w:tcBorders>
              <w:top w:val="nil"/>
              <w:left w:val="nil"/>
              <w:bottom w:val="nil"/>
              <w:right w:val="nil"/>
            </w:tcBorders>
            <w:shd w:val="clear" w:color="auto" w:fill="auto"/>
            <w:noWrap/>
            <w:hideMark/>
          </w:tcPr>
          <w:p w14:paraId="78CE4EDD" w14:textId="5315F5AE" w:rsidR="00493BF5" w:rsidRPr="00493BF5" w:rsidRDefault="00493BF5">
            <w:pPr>
              <w:pStyle w:val="Table"/>
              <w:jc w:val="center"/>
              <w:rPr>
                <w:ins w:id="3070" w:author="Daniel Stewart" w:date="2022-02-09T10:01:00Z"/>
                <w:rPrChange w:id="3071" w:author="Daniel Stewart" w:date="2022-02-09T10:02:00Z">
                  <w:rPr>
                    <w:ins w:id="3072" w:author="Daniel Stewart" w:date="2022-02-09T10:01:00Z"/>
                    <w:rFonts w:ascii="Calibri" w:hAnsi="Calibri" w:cs="Calibri"/>
                    <w:color w:val="000000"/>
                  </w:rPr>
                </w:rPrChange>
              </w:rPr>
              <w:pPrChange w:id="3073" w:author="Daniel Stewart" w:date="2022-02-10T12:49:00Z">
                <w:pPr>
                  <w:pStyle w:val="Table"/>
                </w:pPr>
              </w:pPrChange>
            </w:pPr>
            <w:ins w:id="3074" w:author="Daniel Stewart" w:date="2022-02-09T10:03:00Z">
              <w:r>
                <w:t>-</w:t>
              </w:r>
            </w:ins>
          </w:p>
        </w:tc>
        <w:tc>
          <w:tcPr>
            <w:tcW w:w="1134" w:type="dxa"/>
            <w:tcBorders>
              <w:top w:val="nil"/>
              <w:left w:val="nil"/>
              <w:bottom w:val="nil"/>
              <w:right w:val="nil"/>
            </w:tcBorders>
            <w:shd w:val="clear" w:color="auto" w:fill="auto"/>
            <w:noWrap/>
            <w:hideMark/>
          </w:tcPr>
          <w:p w14:paraId="1DB46D99" w14:textId="2A6EE489" w:rsidR="00493BF5" w:rsidRPr="00493BF5" w:rsidRDefault="00493BF5">
            <w:pPr>
              <w:pStyle w:val="Table"/>
              <w:jc w:val="center"/>
              <w:rPr>
                <w:ins w:id="3075" w:author="Daniel Stewart" w:date="2022-02-09T10:01:00Z"/>
                <w:rPrChange w:id="3076" w:author="Daniel Stewart" w:date="2022-02-09T10:02:00Z">
                  <w:rPr>
                    <w:ins w:id="3077" w:author="Daniel Stewart" w:date="2022-02-09T10:01:00Z"/>
                    <w:rFonts w:ascii="Calibri" w:hAnsi="Calibri" w:cs="Calibri"/>
                    <w:color w:val="000000"/>
                  </w:rPr>
                </w:rPrChange>
              </w:rPr>
              <w:pPrChange w:id="3078" w:author="Daniel Stewart" w:date="2022-02-10T12:49:00Z">
                <w:pPr>
                  <w:pStyle w:val="Table"/>
                </w:pPr>
              </w:pPrChange>
            </w:pPr>
            <w:ins w:id="3079" w:author="Daniel Stewart" w:date="2022-02-09T10:03:00Z">
              <w:r>
                <w:t>-</w:t>
              </w:r>
            </w:ins>
          </w:p>
        </w:tc>
      </w:tr>
      <w:tr w:rsidR="00C872E7" w:rsidRPr="00493BF5" w14:paraId="3E804317" w14:textId="77777777" w:rsidTr="00F446D6">
        <w:trPr>
          <w:trHeight w:hRule="exact" w:val="340"/>
          <w:jc w:val="center"/>
          <w:ins w:id="3080" w:author="Daniel Stewart" w:date="2022-02-09T10:01:00Z"/>
        </w:trPr>
        <w:tc>
          <w:tcPr>
            <w:tcW w:w="2144" w:type="dxa"/>
            <w:tcBorders>
              <w:top w:val="nil"/>
              <w:left w:val="nil"/>
              <w:bottom w:val="nil"/>
              <w:right w:val="nil"/>
            </w:tcBorders>
            <w:shd w:val="clear" w:color="auto" w:fill="auto"/>
            <w:noWrap/>
            <w:hideMark/>
          </w:tcPr>
          <w:p w14:paraId="1B7C1DF3" w14:textId="78453948" w:rsidR="00493BF5" w:rsidRPr="00493BF5" w:rsidRDefault="00493BF5" w:rsidP="00D95039">
            <w:pPr>
              <w:pStyle w:val="Table"/>
              <w:rPr>
                <w:ins w:id="3081" w:author="Daniel Stewart" w:date="2022-02-09T10:01:00Z"/>
                <w:rPrChange w:id="3082" w:author="Daniel Stewart" w:date="2022-02-09T10:02:00Z">
                  <w:rPr>
                    <w:ins w:id="3083" w:author="Daniel Stewart" w:date="2022-02-09T10:01:00Z"/>
                    <w:rFonts w:ascii="Calibri" w:hAnsi="Calibri" w:cs="Calibri"/>
                    <w:color w:val="000000"/>
                  </w:rPr>
                </w:rPrChange>
              </w:rPr>
            </w:pPr>
            <w:ins w:id="3084" w:author="Daniel Stewart" w:date="2022-02-09T10:01:00Z">
              <w:r w:rsidRPr="00493BF5">
                <w:rPr>
                  <w:rPrChange w:id="3085" w:author="Daniel Stewart" w:date="2022-02-09T10:02:00Z">
                    <w:rPr>
                      <w:rFonts w:ascii="Calibri" w:hAnsi="Calibri" w:cs="Calibri"/>
                      <w:color w:val="000000"/>
                    </w:rPr>
                  </w:rPrChange>
                </w:rPr>
                <w:t xml:space="preserve">Channel </w:t>
              </w:r>
            </w:ins>
            <w:ins w:id="3086" w:author="Daniel Stewart" w:date="2022-02-10T12:49:00Z">
              <w:r w:rsidR="00F446D6">
                <w:t>p</w:t>
              </w:r>
            </w:ins>
            <w:ins w:id="3087" w:author="Daniel Stewart" w:date="2022-02-09T10:01:00Z">
              <w:r w:rsidRPr="00493BF5">
                <w:rPr>
                  <w:rPrChange w:id="3088" w:author="Daniel Stewart" w:date="2022-02-09T10:02:00Z">
                    <w:rPr>
                      <w:rFonts w:ascii="Calibri" w:hAnsi="Calibri" w:cs="Calibri"/>
                      <w:color w:val="000000"/>
                    </w:rPr>
                  </w:rPrChange>
                </w:rPr>
                <w:t>roximity (m)</w:t>
              </w:r>
            </w:ins>
          </w:p>
        </w:tc>
        <w:tc>
          <w:tcPr>
            <w:tcW w:w="704" w:type="dxa"/>
            <w:tcBorders>
              <w:top w:val="nil"/>
              <w:left w:val="single" w:sz="4" w:space="0" w:color="auto"/>
              <w:bottom w:val="nil"/>
              <w:right w:val="nil"/>
            </w:tcBorders>
            <w:shd w:val="clear" w:color="auto" w:fill="auto"/>
            <w:noWrap/>
            <w:hideMark/>
          </w:tcPr>
          <w:p w14:paraId="0395C148" w14:textId="77777777" w:rsidR="00493BF5" w:rsidRPr="00493BF5" w:rsidRDefault="00493BF5">
            <w:pPr>
              <w:pStyle w:val="Table"/>
              <w:jc w:val="center"/>
              <w:rPr>
                <w:ins w:id="3089" w:author="Daniel Stewart" w:date="2022-02-09T10:01:00Z"/>
                <w:rPrChange w:id="3090" w:author="Daniel Stewart" w:date="2022-02-09T10:02:00Z">
                  <w:rPr>
                    <w:ins w:id="3091" w:author="Daniel Stewart" w:date="2022-02-09T10:01:00Z"/>
                    <w:rFonts w:ascii="Calibri" w:hAnsi="Calibri" w:cs="Calibri"/>
                    <w:color w:val="000000"/>
                  </w:rPr>
                </w:rPrChange>
              </w:rPr>
              <w:pPrChange w:id="3092" w:author="Daniel Stewart" w:date="2022-02-10T12:49:00Z">
                <w:pPr>
                  <w:pStyle w:val="Table"/>
                </w:pPr>
              </w:pPrChange>
            </w:pPr>
            <w:ins w:id="3093" w:author="Daniel Stewart" w:date="2022-02-09T10:01:00Z">
              <w:r w:rsidRPr="00493BF5">
                <w:rPr>
                  <w:rPrChange w:id="3094" w:author="Daniel Stewart" w:date="2022-02-09T10:02:00Z">
                    <w:rPr>
                      <w:rFonts w:ascii="Calibri" w:hAnsi="Calibri" w:cs="Calibri"/>
                      <w:color w:val="000000"/>
                    </w:rPr>
                  </w:rPrChange>
                </w:rPr>
                <w:t>0</w:t>
              </w:r>
            </w:ins>
          </w:p>
        </w:tc>
        <w:tc>
          <w:tcPr>
            <w:tcW w:w="852" w:type="dxa"/>
            <w:tcBorders>
              <w:top w:val="nil"/>
              <w:left w:val="nil"/>
              <w:bottom w:val="nil"/>
              <w:right w:val="nil"/>
            </w:tcBorders>
            <w:shd w:val="clear" w:color="auto" w:fill="auto"/>
            <w:noWrap/>
            <w:hideMark/>
          </w:tcPr>
          <w:p w14:paraId="23249E01" w14:textId="77777777" w:rsidR="00493BF5" w:rsidRPr="00493BF5" w:rsidRDefault="00493BF5">
            <w:pPr>
              <w:pStyle w:val="Table"/>
              <w:jc w:val="center"/>
              <w:rPr>
                <w:ins w:id="3095" w:author="Daniel Stewart" w:date="2022-02-09T10:01:00Z"/>
                <w:rPrChange w:id="3096" w:author="Daniel Stewart" w:date="2022-02-09T10:02:00Z">
                  <w:rPr>
                    <w:ins w:id="3097" w:author="Daniel Stewart" w:date="2022-02-09T10:01:00Z"/>
                    <w:rFonts w:ascii="Calibri" w:hAnsi="Calibri" w:cs="Calibri"/>
                    <w:color w:val="000000"/>
                  </w:rPr>
                </w:rPrChange>
              </w:rPr>
              <w:pPrChange w:id="3098" w:author="Daniel Stewart" w:date="2022-02-10T12:49:00Z">
                <w:pPr>
                  <w:pStyle w:val="Table"/>
                </w:pPr>
              </w:pPrChange>
            </w:pPr>
            <w:ins w:id="3099" w:author="Daniel Stewart" w:date="2022-02-09T10:01:00Z">
              <w:r w:rsidRPr="00493BF5">
                <w:rPr>
                  <w:rPrChange w:id="3100" w:author="Daniel Stewart" w:date="2022-02-09T10:02:00Z">
                    <w:rPr>
                      <w:rFonts w:ascii="Calibri" w:hAnsi="Calibri" w:cs="Calibri"/>
                      <w:color w:val="000000"/>
                    </w:rPr>
                  </w:rPrChange>
                </w:rPr>
                <w:t>201.43</w:t>
              </w:r>
            </w:ins>
          </w:p>
        </w:tc>
        <w:tc>
          <w:tcPr>
            <w:tcW w:w="852" w:type="dxa"/>
            <w:tcBorders>
              <w:top w:val="nil"/>
              <w:left w:val="nil"/>
              <w:bottom w:val="nil"/>
              <w:right w:val="nil"/>
            </w:tcBorders>
            <w:shd w:val="clear" w:color="auto" w:fill="auto"/>
            <w:noWrap/>
            <w:hideMark/>
          </w:tcPr>
          <w:p w14:paraId="4ECE64B4" w14:textId="55F45040" w:rsidR="00493BF5" w:rsidRPr="00493BF5" w:rsidRDefault="00493BF5">
            <w:pPr>
              <w:pStyle w:val="Table"/>
              <w:jc w:val="center"/>
              <w:rPr>
                <w:ins w:id="3101" w:author="Daniel Stewart" w:date="2022-02-09T10:01:00Z"/>
                <w:rPrChange w:id="3102" w:author="Daniel Stewart" w:date="2022-02-09T10:02:00Z">
                  <w:rPr>
                    <w:ins w:id="3103" w:author="Daniel Stewart" w:date="2022-02-09T10:01:00Z"/>
                    <w:rFonts w:ascii="Calibri" w:hAnsi="Calibri" w:cs="Calibri"/>
                    <w:color w:val="000000"/>
                  </w:rPr>
                </w:rPrChange>
              </w:rPr>
              <w:pPrChange w:id="3104" w:author="Daniel Stewart" w:date="2022-02-10T12:49:00Z">
                <w:pPr>
                  <w:pStyle w:val="Table"/>
                </w:pPr>
              </w:pPrChange>
            </w:pPr>
            <w:ins w:id="3105" w:author="Daniel Stewart" w:date="2022-02-09T10:01:00Z">
              <w:r w:rsidRPr="00493BF5">
                <w:rPr>
                  <w:rPrChange w:id="3106" w:author="Daniel Stewart" w:date="2022-02-09T10:02:00Z">
                    <w:rPr>
                      <w:rFonts w:ascii="Calibri" w:hAnsi="Calibri" w:cs="Calibri"/>
                      <w:color w:val="000000"/>
                    </w:rPr>
                  </w:rPrChange>
                </w:rPr>
                <w:t>20.46</w:t>
              </w:r>
            </w:ins>
          </w:p>
        </w:tc>
        <w:tc>
          <w:tcPr>
            <w:tcW w:w="852" w:type="dxa"/>
            <w:tcBorders>
              <w:top w:val="nil"/>
              <w:left w:val="nil"/>
              <w:bottom w:val="nil"/>
              <w:right w:val="single" w:sz="4" w:space="0" w:color="auto"/>
            </w:tcBorders>
            <w:shd w:val="clear" w:color="auto" w:fill="auto"/>
            <w:noWrap/>
            <w:hideMark/>
          </w:tcPr>
          <w:p w14:paraId="5EFA2D26" w14:textId="114A06FD" w:rsidR="00493BF5" w:rsidRPr="00493BF5" w:rsidRDefault="00493BF5">
            <w:pPr>
              <w:pStyle w:val="Table"/>
              <w:jc w:val="center"/>
              <w:rPr>
                <w:ins w:id="3107" w:author="Daniel Stewart" w:date="2022-02-09T10:01:00Z"/>
                <w:rPrChange w:id="3108" w:author="Daniel Stewart" w:date="2022-02-09T10:02:00Z">
                  <w:rPr>
                    <w:ins w:id="3109" w:author="Daniel Stewart" w:date="2022-02-09T10:01:00Z"/>
                    <w:rFonts w:ascii="Calibri" w:hAnsi="Calibri" w:cs="Calibri"/>
                    <w:color w:val="000000"/>
                  </w:rPr>
                </w:rPrChange>
              </w:rPr>
              <w:pPrChange w:id="3110" w:author="Daniel Stewart" w:date="2022-02-10T12:49:00Z">
                <w:pPr>
                  <w:pStyle w:val="Table"/>
                </w:pPr>
              </w:pPrChange>
            </w:pPr>
            <w:ins w:id="3111" w:author="Daniel Stewart" w:date="2022-02-09T10:01:00Z">
              <w:r w:rsidRPr="00493BF5">
                <w:rPr>
                  <w:rPrChange w:id="3112" w:author="Daniel Stewart" w:date="2022-02-09T10:02:00Z">
                    <w:rPr>
                      <w:rFonts w:ascii="Calibri" w:hAnsi="Calibri" w:cs="Calibri"/>
                      <w:color w:val="000000"/>
                    </w:rPr>
                  </w:rPrChange>
                </w:rPr>
                <w:t>28.8</w:t>
              </w:r>
            </w:ins>
            <w:ins w:id="3113" w:author="Daniel Stewart" w:date="2022-02-09T10:05:00Z">
              <w:r>
                <w:t>3</w:t>
              </w:r>
            </w:ins>
          </w:p>
        </w:tc>
        <w:tc>
          <w:tcPr>
            <w:tcW w:w="1117" w:type="dxa"/>
            <w:tcBorders>
              <w:top w:val="nil"/>
              <w:left w:val="nil"/>
              <w:bottom w:val="nil"/>
              <w:right w:val="nil"/>
            </w:tcBorders>
            <w:shd w:val="clear" w:color="auto" w:fill="auto"/>
            <w:noWrap/>
            <w:hideMark/>
          </w:tcPr>
          <w:p w14:paraId="3EA2E9E4" w14:textId="0C7F0522" w:rsidR="00493BF5" w:rsidRPr="00493BF5" w:rsidRDefault="00493BF5">
            <w:pPr>
              <w:pStyle w:val="Table"/>
              <w:jc w:val="center"/>
              <w:rPr>
                <w:ins w:id="3114" w:author="Daniel Stewart" w:date="2022-02-09T10:01:00Z"/>
                <w:rPrChange w:id="3115" w:author="Daniel Stewart" w:date="2022-02-09T10:02:00Z">
                  <w:rPr>
                    <w:ins w:id="3116" w:author="Daniel Stewart" w:date="2022-02-09T10:01:00Z"/>
                    <w:rFonts w:ascii="Calibri" w:hAnsi="Calibri" w:cs="Calibri"/>
                    <w:color w:val="000000"/>
                  </w:rPr>
                </w:rPrChange>
              </w:rPr>
              <w:pPrChange w:id="3117" w:author="Daniel Stewart" w:date="2022-02-10T12:49:00Z">
                <w:pPr>
                  <w:pStyle w:val="Table"/>
                </w:pPr>
              </w:pPrChange>
            </w:pPr>
            <w:ins w:id="3118" w:author="Daniel Stewart" w:date="2022-02-09T10:03:00Z">
              <w:r>
                <w:t>-</w:t>
              </w:r>
            </w:ins>
          </w:p>
        </w:tc>
        <w:tc>
          <w:tcPr>
            <w:tcW w:w="1134" w:type="dxa"/>
            <w:tcBorders>
              <w:top w:val="nil"/>
              <w:left w:val="nil"/>
              <w:bottom w:val="nil"/>
              <w:right w:val="nil"/>
            </w:tcBorders>
            <w:shd w:val="clear" w:color="auto" w:fill="auto"/>
            <w:noWrap/>
            <w:hideMark/>
          </w:tcPr>
          <w:p w14:paraId="0AF39690" w14:textId="6F1E1B96" w:rsidR="00493BF5" w:rsidRPr="00493BF5" w:rsidRDefault="00493BF5">
            <w:pPr>
              <w:pStyle w:val="Table"/>
              <w:jc w:val="center"/>
              <w:rPr>
                <w:ins w:id="3119" w:author="Daniel Stewart" w:date="2022-02-09T10:01:00Z"/>
                <w:rPrChange w:id="3120" w:author="Daniel Stewart" w:date="2022-02-09T10:02:00Z">
                  <w:rPr>
                    <w:ins w:id="3121" w:author="Daniel Stewart" w:date="2022-02-09T10:01:00Z"/>
                    <w:rFonts w:ascii="Calibri" w:hAnsi="Calibri" w:cs="Calibri"/>
                    <w:color w:val="000000"/>
                  </w:rPr>
                </w:rPrChange>
              </w:rPr>
              <w:pPrChange w:id="3122" w:author="Daniel Stewart" w:date="2022-02-10T12:49:00Z">
                <w:pPr>
                  <w:pStyle w:val="Table"/>
                </w:pPr>
              </w:pPrChange>
            </w:pPr>
            <w:ins w:id="3123" w:author="Daniel Stewart" w:date="2022-02-09T10:03:00Z">
              <w:r>
                <w:t>-</w:t>
              </w:r>
            </w:ins>
          </w:p>
        </w:tc>
      </w:tr>
      <w:tr w:rsidR="00C872E7" w:rsidRPr="00493BF5" w14:paraId="3CB2E85B" w14:textId="77777777" w:rsidTr="00F446D6">
        <w:trPr>
          <w:trHeight w:hRule="exact" w:val="340"/>
          <w:jc w:val="center"/>
          <w:ins w:id="3124" w:author="Daniel Stewart" w:date="2022-02-09T10:01:00Z"/>
        </w:trPr>
        <w:tc>
          <w:tcPr>
            <w:tcW w:w="2144" w:type="dxa"/>
            <w:tcBorders>
              <w:top w:val="nil"/>
              <w:left w:val="nil"/>
              <w:bottom w:val="nil"/>
              <w:right w:val="nil"/>
            </w:tcBorders>
            <w:shd w:val="clear" w:color="auto" w:fill="auto"/>
            <w:noWrap/>
            <w:hideMark/>
          </w:tcPr>
          <w:p w14:paraId="68D98904" w14:textId="5250A844" w:rsidR="00493BF5" w:rsidRPr="00493BF5" w:rsidRDefault="00493BF5" w:rsidP="00D95039">
            <w:pPr>
              <w:pStyle w:val="Table"/>
              <w:rPr>
                <w:ins w:id="3125" w:author="Daniel Stewart" w:date="2022-02-09T10:01:00Z"/>
                <w:rPrChange w:id="3126" w:author="Daniel Stewart" w:date="2022-02-09T10:02:00Z">
                  <w:rPr>
                    <w:ins w:id="3127" w:author="Daniel Stewart" w:date="2022-02-09T10:01:00Z"/>
                    <w:rFonts w:ascii="Calibri" w:hAnsi="Calibri" w:cs="Calibri"/>
                    <w:color w:val="000000"/>
                  </w:rPr>
                </w:rPrChange>
              </w:rPr>
            </w:pPr>
            <w:ins w:id="3128" w:author="Daniel Stewart" w:date="2022-02-09T10:01:00Z">
              <w:r w:rsidRPr="00493BF5">
                <w:rPr>
                  <w:rPrChange w:id="3129" w:author="Daniel Stewart" w:date="2022-02-09T10:02:00Z">
                    <w:rPr>
                      <w:rFonts w:ascii="Calibri" w:hAnsi="Calibri" w:cs="Calibri"/>
                      <w:color w:val="000000"/>
                    </w:rPr>
                  </w:rPrChange>
                </w:rPr>
                <w:t xml:space="preserve">North </w:t>
              </w:r>
            </w:ins>
            <w:ins w:id="3130" w:author="Daniel Stewart" w:date="2022-02-10T12:49:00Z">
              <w:r w:rsidR="00F446D6">
                <w:t>a</w:t>
              </w:r>
            </w:ins>
            <w:ins w:id="3131" w:author="Daniel Stewart" w:date="2022-02-09T10:01:00Z">
              <w:r w:rsidRPr="00493BF5">
                <w:rPr>
                  <w:rPrChange w:id="3132" w:author="Daniel Stewart" w:date="2022-02-09T10:02:00Z">
                    <w:rPr>
                      <w:rFonts w:ascii="Calibri" w:hAnsi="Calibri" w:cs="Calibri"/>
                      <w:color w:val="000000"/>
                    </w:rPr>
                  </w:rPrChange>
                </w:rPr>
                <w:t>rm</w:t>
              </w:r>
            </w:ins>
          </w:p>
        </w:tc>
        <w:tc>
          <w:tcPr>
            <w:tcW w:w="704" w:type="dxa"/>
            <w:tcBorders>
              <w:top w:val="nil"/>
              <w:left w:val="single" w:sz="4" w:space="0" w:color="auto"/>
              <w:bottom w:val="nil"/>
              <w:right w:val="nil"/>
            </w:tcBorders>
            <w:shd w:val="clear" w:color="auto" w:fill="auto"/>
            <w:noWrap/>
            <w:hideMark/>
          </w:tcPr>
          <w:p w14:paraId="7C6A403B" w14:textId="7FF4928F" w:rsidR="00493BF5" w:rsidRPr="00493BF5" w:rsidRDefault="00493BF5">
            <w:pPr>
              <w:pStyle w:val="Table"/>
              <w:jc w:val="center"/>
              <w:rPr>
                <w:ins w:id="3133" w:author="Daniel Stewart" w:date="2022-02-09T10:01:00Z"/>
                <w:rPrChange w:id="3134" w:author="Daniel Stewart" w:date="2022-02-09T10:02:00Z">
                  <w:rPr>
                    <w:ins w:id="3135" w:author="Daniel Stewart" w:date="2022-02-09T10:01:00Z"/>
                    <w:rFonts w:ascii="Calibri" w:hAnsi="Calibri" w:cs="Calibri"/>
                    <w:color w:val="000000"/>
                  </w:rPr>
                </w:rPrChange>
              </w:rPr>
              <w:pPrChange w:id="3136" w:author="Daniel Stewart" w:date="2022-02-10T12:49:00Z">
                <w:pPr>
                  <w:pStyle w:val="Table"/>
                </w:pPr>
              </w:pPrChange>
            </w:pPr>
            <w:ins w:id="3137" w:author="Daniel Stewart" w:date="2022-02-09T10:03:00Z">
              <w:r>
                <w:t>-</w:t>
              </w:r>
            </w:ins>
          </w:p>
        </w:tc>
        <w:tc>
          <w:tcPr>
            <w:tcW w:w="852" w:type="dxa"/>
            <w:tcBorders>
              <w:top w:val="nil"/>
              <w:left w:val="nil"/>
              <w:bottom w:val="nil"/>
              <w:right w:val="nil"/>
            </w:tcBorders>
            <w:shd w:val="clear" w:color="auto" w:fill="auto"/>
            <w:noWrap/>
            <w:hideMark/>
          </w:tcPr>
          <w:p w14:paraId="132F1936" w14:textId="243B5197" w:rsidR="00493BF5" w:rsidRPr="00493BF5" w:rsidRDefault="00493BF5">
            <w:pPr>
              <w:pStyle w:val="Table"/>
              <w:jc w:val="center"/>
              <w:rPr>
                <w:ins w:id="3138" w:author="Daniel Stewart" w:date="2022-02-09T10:01:00Z"/>
                <w:rPrChange w:id="3139" w:author="Daniel Stewart" w:date="2022-02-09T10:02:00Z">
                  <w:rPr>
                    <w:ins w:id="3140" w:author="Daniel Stewart" w:date="2022-02-09T10:01:00Z"/>
                    <w:rFonts w:ascii="Calibri" w:hAnsi="Calibri" w:cs="Calibri"/>
                    <w:color w:val="000000"/>
                  </w:rPr>
                </w:rPrChange>
              </w:rPr>
              <w:pPrChange w:id="3141" w:author="Daniel Stewart" w:date="2022-02-10T12:49:00Z">
                <w:pPr>
                  <w:pStyle w:val="Table"/>
                </w:pPr>
              </w:pPrChange>
            </w:pPr>
            <w:ins w:id="3142" w:author="Daniel Stewart" w:date="2022-02-09T10:03:00Z">
              <w:r>
                <w:t>-</w:t>
              </w:r>
            </w:ins>
          </w:p>
        </w:tc>
        <w:tc>
          <w:tcPr>
            <w:tcW w:w="852" w:type="dxa"/>
            <w:tcBorders>
              <w:top w:val="nil"/>
              <w:left w:val="nil"/>
              <w:bottom w:val="nil"/>
              <w:right w:val="nil"/>
            </w:tcBorders>
            <w:shd w:val="clear" w:color="auto" w:fill="auto"/>
            <w:noWrap/>
            <w:hideMark/>
          </w:tcPr>
          <w:p w14:paraId="10E6F72D" w14:textId="2B56ABBA" w:rsidR="00493BF5" w:rsidRPr="00493BF5" w:rsidRDefault="00493BF5">
            <w:pPr>
              <w:pStyle w:val="Table"/>
              <w:jc w:val="center"/>
              <w:rPr>
                <w:ins w:id="3143" w:author="Daniel Stewart" w:date="2022-02-09T10:01:00Z"/>
              </w:rPr>
              <w:pPrChange w:id="3144" w:author="Daniel Stewart" w:date="2022-02-10T12:49:00Z">
                <w:pPr>
                  <w:pStyle w:val="Table"/>
                </w:pPr>
              </w:pPrChange>
            </w:pPr>
            <w:ins w:id="3145" w:author="Daniel Stewart" w:date="2022-02-09T10:03:00Z">
              <w:r>
                <w:t>-</w:t>
              </w:r>
            </w:ins>
          </w:p>
        </w:tc>
        <w:tc>
          <w:tcPr>
            <w:tcW w:w="852" w:type="dxa"/>
            <w:tcBorders>
              <w:top w:val="nil"/>
              <w:left w:val="nil"/>
              <w:bottom w:val="nil"/>
              <w:right w:val="single" w:sz="4" w:space="0" w:color="auto"/>
            </w:tcBorders>
            <w:shd w:val="clear" w:color="auto" w:fill="auto"/>
            <w:noWrap/>
            <w:hideMark/>
          </w:tcPr>
          <w:p w14:paraId="07A52290" w14:textId="64A77467" w:rsidR="00493BF5" w:rsidRPr="00493BF5" w:rsidRDefault="00493BF5">
            <w:pPr>
              <w:pStyle w:val="Table"/>
              <w:jc w:val="center"/>
              <w:rPr>
                <w:ins w:id="3146" w:author="Daniel Stewart" w:date="2022-02-09T10:01:00Z"/>
                <w:rPrChange w:id="3147" w:author="Daniel Stewart" w:date="2022-02-09T10:02:00Z">
                  <w:rPr>
                    <w:ins w:id="3148" w:author="Daniel Stewart" w:date="2022-02-09T10:01:00Z"/>
                    <w:rFonts w:ascii="Calibri" w:hAnsi="Calibri" w:cs="Calibri"/>
                    <w:color w:val="000000"/>
                  </w:rPr>
                </w:rPrChange>
              </w:rPr>
              <w:pPrChange w:id="3149" w:author="Daniel Stewart" w:date="2022-02-10T12:49:00Z">
                <w:pPr>
                  <w:pStyle w:val="Table"/>
                </w:pPr>
              </w:pPrChange>
            </w:pPr>
            <w:ins w:id="3150" w:author="Daniel Stewart" w:date="2022-02-09T10:03:00Z">
              <w:r>
                <w:t>-</w:t>
              </w:r>
            </w:ins>
          </w:p>
        </w:tc>
        <w:tc>
          <w:tcPr>
            <w:tcW w:w="1117" w:type="dxa"/>
            <w:tcBorders>
              <w:top w:val="nil"/>
              <w:left w:val="nil"/>
              <w:bottom w:val="nil"/>
              <w:right w:val="nil"/>
            </w:tcBorders>
            <w:shd w:val="clear" w:color="auto" w:fill="auto"/>
            <w:noWrap/>
            <w:hideMark/>
          </w:tcPr>
          <w:p w14:paraId="652B9E0A" w14:textId="77777777" w:rsidR="00493BF5" w:rsidRPr="00493BF5" w:rsidRDefault="00493BF5">
            <w:pPr>
              <w:pStyle w:val="Table"/>
              <w:jc w:val="center"/>
              <w:rPr>
                <w:ins w:id="3151" w:author="Daniel Stewart" w:date="2022-02-09T10:01:00Z"/>
                <w:rPrChange w:id="3152" w:author="Daniel Stewart" w:date="2022-02-09T10:02:00Z">
                  <w:rPr>
                    <w:ins w:id="3153" w:author="Daniel Stewart" w:date="2022-02-09T10:01:00Z"/>
                    <w:rFonts w:ascii="Calibri" w:hAnsi="Calibri" w:cs="Calibri"/>
                    <w:color w:val="000000"/>
                  </w:rPr>
                </w:rPrChange>
              </w:rPr>
              <w:pPrChange w:id="3154" w:author="Daniel Stewart" w:date="2022-02-10T12:49:00Z">
                <w:pPr>
                  <w:pStyle w:val="Table"/>
                </w:pPr>
              </w:pPrChange>
            </w:pPr>
            <w:ins w:id="3155" w:author="Daniel Stewart" w:date="2022-02-09T10:01:00Z">
              <w:r w:rsidRPr="00493BF5">
                <w:rPr>
                  <w:rPrChange w:id="3156" w:author="Daniel Stewart" w:date="2022-02-09T10:02:00Z">
                    <w:rPr>
                      <w:rFonts w:ascii="Calibri" w:hAnsi="Calibri" w:cs="Calibri"/>
                      <w:color w:val="000000"/>
                    </w:rPr>
                  </w:rPrChange>
                </w:rPr>
                <w:t>524 (42%)</w:t>
              </w:r>
            </w:ins>
          </w:p>
        </w:tc>
        <w:tc>
          <w:tcPr>
            <w:tcW w:w="1134" w:type="dxa"/>
            <w:tcBorders>
              <w:top w:val="nil"/>
              <w:left w:val="nil"/>
              <w:bottom w:val="nil"/>
              <w:right w:val="nil"/>
            </w:tcBorders>
            <w:shd w:val="clear" w:color="auto" w:fill="auto"/>
            <w:noWrap/>
            <w:hideMark/>
          </w:tcPr>
          <w:p w14:paraId="555ADA85" w14:textId="77777777" w:rsidR="00493BF5" w:rsidRPr="00493BF5" w:rsidRDefault="00493BF5">
            <w:pPr>
              <w:pStyle w:val="Table"/>
              <w:jc w:val="center"/>
              <w:rPr>
                <w:ins w:id="3157" w:author="Daniel Stewart" w:date="2022-02-09T10:01:00Z"/>
                <w:rPrChange w:id="3158" w:author="Daniel Stewart" w:date="2022-02-09T10:02:00Z">
                  <w:rPr>
                    <w:ins w:id="3159" w:author="Daniel Stewart" w:date="2022-02-09T10:01:00Z"/>
                    <w:rFonts w:ascii="Calibri" w:hAnsi="Calibri" w:cs="Calibri"/>
                    <w:color w:val="000000"/>
                  </w:rPr>
                </w:rPrChange>
              </w:rPr>
              <w:pPrChange w:id="3160" w:author="Daniel Stewart" w:date="2022-02-10T12:49:00Z">
                <w:pPr>
                  <w:pStyle w:val="Table"/>
                </w:pPr>
              </w:pPrChange>
            </w:pPr>
            <w:ins w:id="3161" w:author="Daniel Stewart" w:date="2022-02-09T10:01:00Z">
              <w:r w:rsidRPr="00493BF5">
                <w:rPr>
                  <w:rPrChange w:id="3162" w:author="Daniel Stewart" w:date="2022-02-09T10:02:00Z">
                    <w:rPr>
                      <w:rFonts w:ascii="Calibri" w:hAnsi="Calibri" w:cs="Calibri"/>
                      <w:color w:val="000000"/>
                    </w:rPr>
                  </w:rPrChange>
                </w:rPr>
                <w:t>720 (58%)</w:t>
              </w:r>
            </w:ins>
          </w:p>
        </w:tc>
      </w:tr>
      <w:tr w:rsidR="00C872E7" w:rsidRPr="00493BF5" w14:paraId="135DEE46" w14:textId="77777777" w:rsidTr="00F446D6">
        <w:trPr>
          <w:trHeight w:hRule="exact" w:val="340"/>
          <w:jc w:val="center"/>
          <w:ins w:id="3163" w:author="Daniel Stewart" w:date="2022-02-09T10:01:00Z"/>
        </w:trPr>
        <w:tc>
          <w:tcPr>
            <w:tcW w:w="2144" w:type="dxa"/>
            <w:tcBorders>
              <w:top w:val="nil"/>
              <w:left w:val="nil"/>
              <w:bottom w:val="nil"/>
              <w:right w:val="nil"/>
            </w:tcBorders>
            <w:shd w:val="clear" w:color="auto" w:fill="auto"/>
            <w:noWrap/>
            <w:hideMark/>
          </w:tcPr>
          <w:p w14:paraId="13038A69" w14:textId="38735EC3" w:rsidR="00493BF5" w:rsidRPr="00493BF5" w:rsidRDefault="00493BF5" w:rsidP="00D95039">
            <w:pPr>
              <w:pStyle w:val="Table"/>
              <w:rPr>
                <w:ins w:id="3164" w:author="Daniel Stewart" w:date="2022-02-09T10:01:00Z"/>
                <w:rPrChange w:id="3165" w:author="Daniel Stewart" w:date="2022-02-09T10:02:00Z">
                  <w:rPr>
                    <w:ins w:id="3166" w:author="Daniel Stewart" w:date="2022-02-09T10:01:00Z"/>
                    <w:rFonts w:ascii="Calibri" w:hAnsi="Calibri" w:cs="Calibri"/>
                    <w:color w:val="000000"/>
                  </w:rPr>
                </w:rPrChange>
              </w:rPr>
            </w:pPr>
            <w:ins w:id="3167" w:author="Daniel Stewart" w:date="2022-02-09T10:01:00Z">
              <w:r w:rsidRPr="00493BF5">
                <w:rPr>
                  <w:rPrChange w:id="3168" w:author="Daniel Stewart" w:date="2022-02-09T10:02:00Z">
                    <w:rPr>
                      <w:rFonts w:ascii="Calibri" w:hAnsi="Calibri" w:cs="Calibri"/>
                      <w:color w:val="000000"/>
                    </w:rPr>
                  </w:rPrChange>
                </w:rPr>
                <w:t xml:space="preserve">Closed </w:t>
              </w:r>
            </w:ins>
            <w:ins w:id="3169" w:author="Daniel Stewart" w:date="2022-02-10T12:49:00Z">
              <w:r w:rsidR="00F446D6">
                <w:t>e</w:t>
              </w:r>
            </w:ins>
            <w:ins w:id="3170" w:author="Daniel Stewart" w:date="2022-02-09T10:01:00Z">
              <w:r w:rsidRPr="00493BF5">
                <w:rPr>
                  <w:rPrChange w:id="3171" w:author="Daniel Stewart" w:date="2022-02-09T10:02:00Z">
                    <w:rPr>
                      <w:rFonts w:ascii="Calibri" w:hAnsi="Calibri" w:cs="Calibri"/>
                      <w:color w:val="000000"/>
                    </w:rPr>
                  </w:rPrChange>
                </w:rPr>
                <w:t>mbayment</w:t>
              </w:r>
            </w:ins>
          </w:p>
        </w:tc>
        <w:tc>
          <w:tcPr>
            <w:tcW w:w="704" w:type="dxa"/>
            <w:tcBorders>
              <w:top w:val="nil"/>
              <w:left w:val="single" w:sz="4" w:space="0" w:color="auto"/>
              <w:bottom w:val="nil"/>
              <w:right w:val="nil"/>
            </w:tcBorders>
            <w:shd w:val="clear" w:color="auto" w:fill="auto"/>
            <w:noWrap/>
            <w:hideMark/>
          </w:tcPr>
          <w:p w14:paraId="09E19A2A" w14:textId="07298863" w:rsidR="00493BF5" w:rsidRPr="00493BF5" w:rsidRDefault="00493BF5">
            <w:pPr>
              <w:pStyle w:val="Table"/>
              <w:jc w:val="center"/>
              <w:rPr>
                <w:ins w:id="3172" w:author="Daniel Stewart" w:date="2022-02-09T10:01:00Z"/>
                <w:rPrChange w:id="3173" w:author="Daniel Stewart" w:date="2022-02-09T10:02:00Z">
                  <w:rPr>
                    <w:ins w:id="3174" w:author="Daniel Stewart" w:date="2022-02-09T10:01:00Z"/>
                    <w:rFonts w:ascii="Calibri" w:hAnsi="Calibri" w:cs="Calibri"/>
                    <w:color w:val="000000"/>
                  </w:rPr>
                </w:rPrChange>
              </w:rPr>
              <w:pPrChange w:id="3175" w:author="Daniel Stewart" w:date="2022-02-10T12:49:00Z">
                <w:pPr>
                  <w:pStyle w:val="Table"/>
                </w:pPr>
              </w:pPrChange>
            </w:pPr>
            <w:ins w:id="3176" w:author="Daniel Stewart" w:date="2022-02-09T10:03:00Z">
              <w:r>
                <w:t>-</w:t>
              </w:r>
            </w:ins>
          </w:p>
        </w:tc>
        <w:tc>
          <w:tcPr>
            <w:tcW w:w="852" w:type="dxa"/>
            <w:tcBorders>
              <w:top w:val="nil"/>
              <w:left w:val="nil"/>
              <w:bottom w:val="nil"/>
              <w:right w:val="nil"/>
            </w:tcBorders>
            <w:shd w:val="clear" w:color="auto" w:fill="auto"/>
            <w:noWrap/>
            <w:hideMark/>
          </w:tcPr>
          <w:p w14:paraId="2EE403B1" w14:textId="496A4981" w:rsidR="00493BF5" w:rsidRPr="00493BF5" w:rsidRDefault="00493BF5">
            <w:pPr>
              <w:pStyle w:val="Table"/>
              <w:jc w:val="center"/>
              <w:rPr>
                <w:ins w:id="3177" w:author="Daniel Stewart" w:date="2022-02-09T10:01:00Z"/>
                <w:rPrChange w:id="3178" w:author="Daniel Stewart" w:date="2022-02-09T10:02:00Z">
                  <w:rPr>
                    <w:ins w:id="3179" w:author="Daniel Stewart" w:date="2022-02-09T10:01:00Z"/>
                    <w:rFonts w:ascii="Calibri" w:hAnsi="Calibri" w:cs="Calibri"/>
                    <w:color w:val="000000"/>
                  </w:rPr>
                </w:rPrChange>
              </w:rPr>
              <w:pPrChange w:id="3180" w:author="Daniel Stewart" w:date="2022-02-10T12:49:00Z">
                <w:pPr>
                  <w:pStyle w:val="Table"/>
                </w:pPr>
              </w:pPrChange>
            </w:pPr>
            <w:ins w:id="3181" w:author="Daniel Stewart" w:date="2022-02-09T10:03:00Z">
              <w:r>
                <w:t>-</w:t>
              </w:r>
            </w:ins>
          </w:p>
        </w:tc>
        <w:tc>
          <w:tcPr>
            <w:tcW w:w="852" w:type="dxa"/>
            <w:tcBorders>
              <w:top w:val="nil"/>
              <w:left w:val="nil"/>
              <w:bottom w:val="nil"/>
              <w:right w:val="nil"/>
            </w:tcBorders>
            <w:shd w:val="clear" w:color="auto" w:fill="auto"/>
            <w:noWrap/>
            <w:hideMark/>
          </w:tcPr>
          <w:p w14:paraId="7C6E6D3F" w14:textId="29DC5825" w:rsidR="00493BF5" w:rsidRPr="00493BF5" w:rsidRDefault="00493BF5">
            <w:pPr>
              <w:pStyle w:val="Table"/>
              <w:jc w:val="center"/>
              <w:rPr>
                <w:ins w:id="3182" w:author="Daniel Stewart" w:date="2022-02-09T10:01:00Z"/>
              </w:rPr>
              <w:pPrChange w:id="3183" w:author="Daniel Stewart" w:date="2022-02-10T12:49:00Z">
                <w:pPr>
                  <w:pStyle w:val="Table"/>
                </w:pPr>
              </w:pPrChange>
            </w:pPr>
            <w:ins w:id="3184" w:author="Daniel Stewart" w:date="2022-02-09T10:03:00Z">
              <w:r>
                <w:t>-</w:t>
              </w:r>
            </w:ins>
          </w:p>
        </w:tc>
        <w:tc>
          <w:tcPr>
            <w:tcW w:w="852" w:type="dxa"/>
            <w:tcBorders>
              <w:top w:val="nil"/>
              <w:left w:val="nil"/>
              <w:bottom w:val="nil"/>
              <w:right w:val="single" w:sz="4" w:space="0" w:color="auto"/>
            </w:tcBorders>
            <w:shd w:val="clear" w:color="auto" w:fill="auto"/>
            <w:noWrap/>
            <w:hideMark/>
          </w:tcPr>
          <w:p w14:paraId="336202D2" w14:textId="5F61DFD5" w:rsidR="00493BF5" w:rsidRPr="00493BF5" w:rsidRDefault="00493BF5">
            <w:pPr>
              <w:pStyle w:val="Table"/>
              <w:jc w:val="center"/>
              <w:rPr>
                <w:ins w:id="3185" w:author="Daniel Stewart" w:date="2022-02-09T10:01:00Z"/>
                <w:rPrChange w:id="3186" w:author="Daniel Stewart" w:date="2022-02-09T10:02:00Z">
                  <w:rPr>
                    <w:ins w:id="3187" w:author="Daniel Stewart" w:date="2022-02-09T10:01:00Z"/>
                    <w:rFonts w:ascii="Calibri" w:hAnsi="Calibri" w:cs="Calibri"/>
                    <w:color w:val="000000"/>
                  </w:rPr>
                </w:rPrChange>
              </w:rPr>
              <w:pPrChange w:id="3188" w:author="Daniel Stewart" w:date="2022-02-10T12:49:00Z">
                <w:pPr>
                  <w:pStyle w:val="Table"/>
                </w:pPr>
              </w:pPrChange>
            </w:pPr>
            <w:ins w:id="3189" w:author="Daniel Stewart" w:date="2022-02-09T10:03:00Z">
              <w:r>
                <w:t>-</w:t>
              </w:r>
            </w:ins>
          </w:p>
        </w:tc>
        <w:tc>
          <w:tcPr>
            <w:tcW w:w="1117" w:type="dxa"/>
            <w:tcBorders>
              <w:top w:val="nil"/>
              <w:left w:val="nil"/>
              <w:bottom w:val="nil"/>
              <w:right w:val="nil"/>
            </w:tcBorders>
            <w:shd w:val="clear" w:color="auto" w:fill="auto"/>
            <w:noWrap/>
            <w:hideMark/>
          </w:tcPr>
          <w:p w14:paraId="521312B9" w14:textId="77777777" w:rsidR="00493BF5" w:rsidRPr="00493BF5" w:rsidRDefault="00493BF5">
            <w:pPr>
              <w:pStyle w:val="Table"/>
              <w:jc w:val="center"/>
              <w:rPr>
                <w:ins w:id="3190" w:author="Daniel Stewart" w:date="2022-02-09T10:01:00Z"/>
                <w:rPrChange w:id="3191" w:author="Daniel Stewart" w:date="2022-02-09T10:02:00Z">
                  <w:rPr>
                    <w:ins w:id="3192" w:author="Daniel Stewart" w:date="2022-02-09T10:01:00Z"/>
                    <w:rFonts w:ascii="Calibri" w:hAnsi="Calibri" w:cs="Calibri"/>
                    <w:color w:val="000000"/>
                  </w:rPr>
                </w:rPrChange>
              </w:rPr>
              <w:pPrChange w:id="3193" w:author="Daniel Stewart" w:date="2022-02-10T12:49:00Z">
                <w:pPr>
                  <w:pStyle w:val="Table"/>
                </w:pPr>
              </w:pPrChange>
            </w:pPr>
            <w:ins w:id="3194" w:author="Daniel Stewart" w:date="2022-02-09T10:01:00Z">
              <w:r w:rsidRPr="00493BF5">
                <w:rPr>
                  <w:rPrChange w:id="3195" w:author="Daniel Stewart" w:date="2022-02-09T10:02:00Z">
                    <w:rPr>
                      <w:rFonts w:ascii="Calibri" w:hAnsi="Calibri" w:cs="Calibri"/>
                      <w:color w:val="000000"/>
                    </w:rPr>
                  </w:rPrChange>
                </w:rPr>
                <w:t>273 (22%)</w:t>
              </w:r>
            </w:ins>
          </w:p>
        </w:tc>
        <w:tc>
          <w:tcPr>
            <w:tcW w:w="1134" w:type="dxa"/>
            <w:tcBorders>
              <w:top w:val="nil"/>
              <w:left w:val="nil"/>
              <w:bottom w:val="nil"/>
              <w:right w:val="nil"/>
            </w:tcBorders>
            <w:shd w:val="clear" w:color="auto" w:fill="auto"/>
            <w:noWrap/>
            <w:hideMark/>
          </w:tcPr>
          <w:p w14:paraId="40C21448" w14:textId="55223D6F" w:rsidR="00493BF5" w:rsidRPr="00493BF5" w:rsidRDefault="00493BF5">
            <w:pPr>
              <w:pStyle w:val="Table"/>
              <w:numPr>
                <w:ilvl w:val="0"/>
                <w:numId w:val="55"/>
              </w:numPr>
              <w:jc w:val="center"/>
              <w:rPr>
                <w:ins w:id="3196" w:author="Daniel Stewart" w:date="2022-02-09T10:01:00Z"/>
                <w:rPrChange w:id="3197" w:author="Daniel Stewart" w:date="2022-02-09T10:02:00Z">
                  <w:rPr>
                    <w:ins w:id="3198" w:author="Daniel Stewart" w:date="2022-02-09T10:01:00Z"/>
                    <w:rFonts w:ascii="Calibri" w:hAnsi="Calibri" w:cs="Calibri"/>
                    <w:color w:val="000000"/>
                  </w:rPr>
                </w:rPrChange>
              </w:rPr>
              <w:pPrChange w:id="3199" w:author="Daniel Stewart" w:date="2022-02-10T12:49:00Z">
                <w:pPr>
                  <w:pStyle w:val="Table"/>
                </w:pPr>
              </w:pPrChange>
            </w:pPr>
            <w:ins w:id="3200" w:author="Daniel Stewart" w:date="2022-02-09T10:01:00Z">
              <w:r w:rsidRPr="00493BF5">
                <w:rPr>
                  <w:rPrChange w:id="3201" w:author="Daniel Stewart" w:date="2022-02-09T10:02:00Z">
                    <w:rPr>
                      <w:rFonts w:ascii="Calibri" w:hAnsi="Calibri" w:cs="Calibri"/>
                      <w:color w:val="000000"/>
                    </w:rPr>
                  </w:rPrChange>
                </w:rPr>
                <w:t>8%)</w:t>
              </w:r>
            </w:ins>
          </w:p>
        </w:tc>
      </w:tr>
    </w:tbl>
    <w:p w14:paraId="0BBAD00B" w14:textId="77777777" w:rsidR="00811C7B" w:rsidRDefault="00811C7B" w:rsidP="00811C7B">
      <w:pPr>
        <w:pStyle w:val="Heading2"/>
        <w:numPr>
          <w:ilvl w:val="0"/>
          <w:numId w:val="0"/>
        </w:numPr>
        <w:ind w:left="576" w:hanging="576"/>
      </w:pPr>
    </w:p>
    <w:p w14:paraId="7C2082BD" w14:textId="30DCEC54" w:rsidR="00811C7B" w:rsidRPr="00CE54E0" w:rsidRDefault="00811C7B">
      <w:pPr>
        <w:pStyle w:val="Heading2"/>
        <w:numPr>
          <w:ilvl w:val="0"/>
          <w:numId w:val="0"/>
        </w:numPr>
        <w:ind w:left="576" w:hanging="576"/>
        <w:rPr>
          <w:ins w:id="3202" w:author="Daniel Stewart" w:date="2022-02-09T11:41:00Z"/>
        </w:rPr>
        <w:pPrChange w:id="3203" w:author="Daniel Stewart" w:date="2022-02-10T12:47:00Z">
          <w:pPr>
            <w:pStyle w:val="Heading1"/>
          </w:pPr>
        </w:pPrChange>
      </w:pPr>
      <w:bookmarkStart w:id="3204" w:name="_Toc96090728"/>
      <w:ins w:id="3205" w:author="Daniel Stewart" w:date="2022-02-09T10:05:00Z">
        <w:r w:rsidRPr="00CE54E0">
          <w:t xml:space="preserve">Appendix </w:t>
        </w:r>
      </w:ins>
      <w:ins w:id="3206" w:author="Daniel Stewart" w:date="2022-02-10T12:47:00Z">
        <w:r w:rsidRPr="00CE54E0">
          <w:t>I</w:t>
        </w:r>
      </w:ins>
      <w:ins w:id="3207" w:author="Daniel Stewart" w:date="2022-02-09T10:05:00Z">
        <w:r w:rsidRPr="00CE54E0">
          <w:t xml:space="preserve">. </w:t>
        </w:r>
      </w:ins>
      <w:ins w:id="3208" w:author="Daniel Stewart" w:date="2022-02-09T10:06:00Z">
        <w:r w:rsidRPr="00CE54E0">
          <w:t xml:space="preserve">Native </w:t>
        </w:r>
      </w:ins>
      <w:r w:rsidR="00055075">
        <w:t>D</w:t>
      </w:r>
      <w:ins w:id="3209" w:author="Daniel Stewart" w:date="2022-02-09T10:06:00Z">
        <w:r w:rsidRPr="00CE54E0">
          <w:t>ominance</w:t>
        </w:r>
      </w:ins>
      <w:ins w:id="3210" w:author="Daniel Stewart" w:date="2022-02-09T10:05:00Z">
        <w:r w:rsidRPr="00CE54E0">
          <w:t xml:space="preserve"> </w:t>
        </w:r>
      </w:ins>
      <w:r w:rsidR="00055075">
        <w:t>M</w:t>
      </w:r>
      <w:ins w:id="3211" w:author="Daniel Stewart" w:date="2022-02-09T10:05:00Z">
        <w:r w:rsidRPr="00CE54E0">
          <w:t xml:space="preserve">odel </w:t>
        </w:r>
      </w:ins>
      <w:r w:rsidR="00055075">
        <w:t>S</w:t>
      </w:r>
      <w:ins w:id="3212" w:author="Daniel Stewart" w:date="2022-02-09T10:05:00Z">
        <w:r w:rsidRPr="00CE54E0">
          <w:t xml:space="preserve">ummary </w:t>
        </w:r>
      </w:ins>
      <w:r w:rsidR="00055075">
        <w:t>T</w:t>
      </w:r>
      <w:ins w:id="3213" w:author="Daniel Stewart" w:date="2022-02-09T10:05:00Z">
        <w:r w:rsidRPr="00CE54E0">
          <w:t>able</w:t>
        </w:r>
      </w:ins>
      <w:bookmarkEnd w:id="3204"/>
    </w:p>
    <w:p w14:paraId="2518AE3E" w14:textId="63B8F461" w:rsidR="00AD4E1F" w:rsidRDefault="00AD4E1F" w:rsidP="00AD4E1F">
      <w:pPr>
        <w:pStyle w:val="Caption"/>
        <w:keepNext/>
      </w:pPr>
      <w:bookmarkStart w:id="3214" w:name="_Toc96092611"/>
      <w:r>
        <w:t xml:space="preserve">Table </w:t>
      </w:r>
      <w:r w:rsidR="009C44F1">
        <w:fldChar w:fldCharType="begin"/>
      </w:r>
      <w:r w:rsidR="009C44F1">
        <w:instrText xml:space="preserve"> SEQ Table \* ARABIC </w:instrText>
      </w:r>
      <w:r w:rsidR="009C44F1">
        <w:fldChar w:fldCharType="separate"/>
      </w:r>
      <w:r w:rsidR="00A01089">
        <w:rPr>
          <w:noProof/>
        </w:rPr>
        <w:t>7</w:t>
      </w:r>
      <w:r w:rsidR="009C44F1">
        <w:rPr>
          <w:noProof/>
        </w:rPr>
        <w:fldChar w:fldCharType="end"/>
      </w:r>
      <w:r>
        <w:t xml:space="preserve">. </w:t>
      </w:r>
      <w:r w:rsidRPr="00BE2F67">
        <w:t xml:space="preserve">Model summary for the native dominance model, including model estimates, confidence intervals, </w:t>
      </w:r>
      <w:r w:rsidRPr="00AD4E1F">
        <w:rPr>
          <w:i/>
          <w:iCs/>
        </w:rPr>
        <w:t>p</w:t>
      </w:r>
      <w:r w:rsidRPr="00BE2F67">
        <w:t xml:space="preserve">-values, number of observations, and </w:t>
      </w:r>
      <w:r w:rsidRPr="00AD4E1F">
        <w:rPr>
          <w:i/>
          <w:iCs/>
        </w:rPr>
        <w:t>R</w:t>
      </w:r>
      <w:r w:rsidRPr="00AD4E1F">
        <w:rPr>
          <w:vertAlign w:val="superscript"/>
        </w:rPr>
        <w:t>2</w:t>
      </w:r>
      <w:r w:rsidRPr="00BE2F67">
        <w:t xml:space="preserve"> values.</w:t>
      </w:r>
      <w:bookmarkEnd w:id="3214"/>
    </w:p>
    <w:tbl>
      <w:tblPr>
        <w:tblW w:w="5789" w:type="dxa"/>
        <w:jc w:val="center"/>
        <w:tblCellMar>
          <w:left w:w="15" w:type="dxa"/>
          <w:bottom w:w="15" w:type="dxa"/>
          <w:right w:w="15" w:type="dxa"/>
        </w:tblCellMar>
        <w:tblLook w:val="04A0" w:firstRow="1" w:lastRow="0" w:firstColumn="1" w:lastColumn="0" w:noHBand="0" w:noVBand="1"/>
      </w:tblPr>
      <w:tblGrid>
        <w:gridCol w:w="2752"/>
        <w:gridCol w:w="800"/>
        <w:gridCol w:w="1432"/>
        <w:gridCol w:w="805"/>
        <w:tblGridChange w:id="3215">
          <w:tblGrid>
            <w:gridCol w:w="2752"/>
            <w:gridCol w:w="800"/>
            <w:gridCol w:w="1432"/>
            <w:gridCol w:w="805"/>
          </w:tblGrid>
        </w:tblGridChange>
      </w:tblGrid>
      <w:tr w:rsidR="00725670" w:rsidRPr="009F04E1" w14:paraId="7671829C" w14:textId="77777777" w:rsidTr="003A6F5A">
        <w:trPr>
          <w:trHeight w:val="226"/>
          <w:jc w:val="center"/>
          <w:ins w:id="3216" w:author="Daniel Stewart" w:date="2022-02-09T11:33:00Z"/>
        </w:trPr>
        <w:tc>
          <w:tcPr>
            <w:tcW w:w="0" w:type="auto"/>
            <w:tcBorders>
              <w:bottom w:val="single" w:sz="6" w:space="0" w:color="auto"/>
            </w:tcBorders>
            <w:hideMark/>
          </w:tcPr>
          <w:p w14:paraId="57BEFF41" w14:textId="77777777" w:rsidR="009F04E1" w:rsidRPr="00F446D6" w:rsidRDefault="009F04E1" w:rsidP="00D95039">
            <w:pPr>
              <w:pStyle w:val="Table"/>
              <w:rPr>
                <w:ins w:id="3217" w:author="Daniel Stewart" w:date="2022-02-09T11:33:00Z"/>
                <w:i/>
                <w:iCs/>
              </w:rPr>
            </w:pPr>
            <w:ins w:id="3218" w:author="Daniel Stewart" w:date="2022-02-09T11:33:00Z">
              <w:r w:rsidRPr="00F446D6">
                <w:rPr>
                  <w:i/>
                  <w:iCs/>
                </w:rPr>
                <w:t>Predictors</w:t>
              </w:r>
            </w:ins>
          </w:p>
        </w:tc>
        <w:tc>
          <w:tcPr>
            <w:tcW w:w="0" w:type="auto"/>
            <w:tcBorders>
              <w:bottom w:val="single" w:sz="6" w:space="0" w:color="auto"/>
            </w:tcBorders>
            <w:hideMark/>
          </w:tcPr>
          <w:p w14:paraId="55534ED5" w14:textId="77777777" w:rsidR="009F04E1" w:rsidRPr="00F446D6" w:rsidRDefault="009F04E1">
            <w:pPr>
              <w:pStyle w:val="Table"/>
              <w:jc w:val="center"/>
              <w:rPr>
                <w:ins w:id="3219" w:author="Daniel Stewart" w:date="2022-02-09T11:33:00Z"/>
                <w:i/>
                <w:iCs/>
              </w:rPr>
              <w:pPrChange w:id="3220" w:author="Daniel Stewart" w:date="2022-02-10T12:51:00Z">
                <w:pPr>
                  <w:pStyle w:val="Table"/>
                </w:pPr>
              </w:pPrChange>
            </w:pPr>
            <w:ins w:id="3221" w:author="Daniel Stewart" w:date="2022-02-09T11:33:00Z">
              <w:r w:rsidRPr="00F446D6">
                <w:rPr>
                  <w:i/>
                  <w:iCs/>
                </w:rPr>
                <w:t>Estimates</w:t>
              </w:r>
            </w:ins>
          </w:p>
        </w:tc>
        <w:tc>
          <w:tcPr>
            <w:tcW w:w="0" w:type="auto"/>
            <w:tcBorders>
              <w:bottom w:val="single" w:sz="6" w:space="0" w:color="auto"/>
            </w:tcBorders>
            <w:hideMark/>
          </w:tcPr>
          <w:p w14:paraId="780422A2" w14:textId="77777777" w:rsidR="009F04E1" w:rsidRPr="00F446D6" w:rsidRDefault="009F04E1">
            <w:pPr>
              <w:pStyle w:val="Table"/>
              <w:jc w:val="center"/>
              <w:rPr>
                <w:ins w:id="3222" w:author="Daniel Stewart" w:date="2022-02-09T11:33:00Z"/>
                <w:i/>
                <w:iCs/>
              </w:rPr>
              <w:pPrChange w:id="3223" w:author="Daniel Stewart" w:date="2022-02-10T12:51:00Z">
                <w:pPr>
                  <w:pStyle w:val="Table"/>
                </w:pPr>
              </w:pPrChange>
            </w:pPr>
            <w:ins w:id="3224" w:author="Daniel Stewart" w:date="2022-02-09T11:33:00Z">
              <w:r w:rsidRPr="00F446D6">
                <w:rPr>
                  <w:i/>
                  <w:iCs/>
                </w:rPr>
                <w:t>CI</w:t>
              </w:r>
            </w:ins>
          </w:p>
        </w:tc>
        <w:tc>
          <w:tcPr>
            <w:tcW w:w="0" w:type="auto"/>
            <w:tcBorders>
              <w:bottom w:val="single" w:sz="6" w:space="0" w:color="auto"/>
            </w:tcBorders>
            <w:hideMark/>
          </w:tcPr>
          <w:p w14:paraId="51B19836" w14:textId="77777777" w:rsidR="009F04E1" w:rsidRPr="00F446D6" w:rsidRDefault="009F04E1">
            <w:pPr>
              <w:pStyle w:val="Table"/>
              <w:jc w:val="center"/>
              <w:rPr>
                <w:ins w:id="3225" w:author="Daniel Stewart" w:date="2022-02-09T11:33:00Z"/>
                <w:i/>
                <w:iCs/>
              </w:rPr>
              <w:pPrChange w:id="3226" w:author="Daniel Stewart" w:date="2022-02-10T12:51:00Z">
                <w:pPr>
                  <w:pStyle w:val="Table"/>
                </w:pPr>
              </w:pPrChange>
            </w:pPr>
            <w:ins w:id="3227" w:author="Daniel Stewart" w:date="2022-02-09T11:33:00Z">
              <w:r w:rsidRPr="00F446D6">
                <w:rPr>
                  <w:i/>
                  <w:iCs/>
                </w:rPr>
                <w:t>p</w:t>
              </w:r>
            </w:ins>
          </w:p>
        </w:tc>
      </w:tr>
      <w:tr w:rsidR="00725670" w:rsidRPr="009F04E1" w14:paraId="624A41BB" w14:textId="77777777" w:rsidTr="003A6F5A">
        <w:trPr>
          <w:trHeight w:hRule="exact" w:val="340"/>
          <w:jc w:val="center"/>
          <w:ins w:id="3228" w:author="Daniel Stewart" w:date="2022-02-09T11:33:00Z"/>
        </w:trPr>
        <w:tc>
          <w:tcPr>
            <w:tcW w:w="0" w:type="auto"/>
            <w:tcMar>
              <w:top w:w="113" w:type="dxa"/>
              <w:left w:w="113" w:type="dxa"/>
              <w:bottom w:w="113" w:type="dxa"/>
              <w:right w:w="113" w:type="dxa"/>
            </w:tcMar>
            <w:hideMark/>
          </w:tcPr>
          <w:p w14:paraId="393367A4" w14:textId="77777777" w:rsidR="009F04E1" w:rsidRPr="00A24308" w:rsidRDefault="009F04E1" w:rsidP="00D95039">
            <w:pPr>
              <w:pStyle w:val="Table"/>
              <w:rPr>
                <w:ins w:id="3229" w:author="Daniel Stewart" w:date="2022-02-09T11:33:00Z"/>
              </w:rPr>
            </w:pPr>
            <w:ins w:id="3230" w:author="Daniel Stewart" w:date="2022-02-09T11:33:00Z">
              <w:r w:rsidRPr="00A24308">
                <w:t>(Intercept)</w:t>
              </w:r>
            </w:ins>
          </w:p>
        </w:tc>
        <w:tc>
          <w:tcPr>
            <w:tcW w:w="0" w:type="auto"/>
            <w:tcMar>
              <w:top w:w="113" w:type="dxa"/>
              <w:left w:w="113" w:type="dxa"/>
              <w:bottom w:w="113" w:type="dxa"/>
              <w:right w:w="113" w:type="dxa"/>
            </w:tcMar>
            <w:hideMark/>
          </w:tcPr>
          <w:p w14:paraId="041BC2D7" w14:textId="77777777" w:rsidR="009F04E1" w:rsidRPr="00A24308" w:rsidRDefault="009F04E1">
            <w:pPr>
              <w:pStyle w:val="Table"/>
              <w:jc w:val="center"/>
              <w:rPr>
                <w:ins w:id="3231" w:author="Daniel Stewart" w:date="2022-02-09T11:33:00Z"/>
              </w:rPr>
              <w:pPrChange w:id="3232" w:author="Daniel Stewart" w:date="2022-02-10T12:51:00Z">
                <w:pPr>
                  <w:pStyle w:val="Table"/>
                </w:pPr>
              </w:pPrChange>
            </w:pPr>
            <w:ins w:id="3233" w:author="Daniel Stewart" w:date="2022-02-09T11:33:00Z">
              <w:r w:rsidRPr="00A24308">
                <w:t>84.56</w:t>
              </w:r>
            </w:ins>
          </w:p>
        </w:tc>
        <w:tc>
          <w:tcPr>
            <w:tcW w:w="0" w:type="auto"/>
            <w:tcMar>
              <w:top w:w="113" w:type="dxa"/>
              <w:left w:w="113" w:type="dxa"/>
              <w:bottom w:w="113" w:type="dxa"/>
              <w:right w:w="113" w:type="dxa"/>
            </w:tcMar>
            <w:hideMark/>
          </w:tcPr>
          <w:p w14:paraId="380E77CA" w14:textId="77777777" w:rsidR="009F04E1" w:rsidRPr="00A24308" w:rsidRDefault="009F04E1">
            <w:pPr>
              <w:pStyle w:val="Table"/>
              <w:jc w:val="center"/>
              <w:rPr>
                <w:ins w:id="3234" w:author="Daniel Stewart" w:date="2022-02-09T11:33:00Z"/>
              </w:rPr>
              <w:pPrChange w:id="3235" w:author="Daniel Stewart" w:date="2022-02-10T12:51:00Z">
                <w:pPr>
                  <w:pStyle w:val="Table"/>
                </w:pPr>
              </w:pPrChange>
            </w:pPr>
            <w:ins w:id="3236" w:author="Daniel Stewart" w:date="2022-02-09T11:33:00Z">
              <w:r w:rsidRPr="00A24308">
                <w:t>64.03 – 105.10</w:t>
              </w:r>
            </w:ins>
          </w:p>
        </w:tc>
        <w:tc>
          <w:tcPr>
            <w:tcW w:w="0" w:type="auto"/>
            <w:tcMar>
              <w:top w:w="113" w:type="dxa"/>
              <w:left w:w="113" w:type="dxa"/>
              <w:bottom w:w="113" w:type="dxa"/>
              <w:right w:w="113" w:type="dxa"/>
            </w:tcMar>
            <w:hideMark/>
          </w:tcPr>
          <w:p w14:paraId="1E165761" w14:textId="77777777" w:rsidR="009F04E1" w:rsidRPr="00A24308" w:rsidRDefault="009F04E1">
            <w:pPr>
              <w:pStyle w:val="Table"/>
              <w:jc w:val="center"/>
              <w:rPr>
                <w:ins w:id="3237" w:author="Daniel Stewart" w:date="2022-02-09T11:33:00Z"/>
              </w:rPr>
              <w:pPrChange w:id="3238" w:author="Daniel Stewart" w:date="2022-02-10T12:51:00Z">
                <w:pPr>
                  <w:pStyle w:val="Table"/>
                </w:pPr>
              </w:pPrChange>
            </w:pPr>
            <w:ins w:id="3239" w:author="Daniel Stewart" w:date="2022-02-09T11:33:00Z">
              <w:r w:rsidRPr="00A24308">
                <w:rPr>
                  <w:rStyle w:val="Strong"/>
                  <w:rFonts w:eastAsiaTheme="majorEastAsia"/>
                </w:rPr>
                <w:t>&lt;0.001</w:t>
              </w:r>
            </w:ins>
          </w:p>
        </w:tc>
      </w:tr>
      <w:tr w:rsidR="00725670" w:rsidRPr="009F04E1" w14:paraId="2DC24D11" w14:textId="77777777" w:rsidTr="003A6F5A">
        <w:trPr>
          <w:trHeight w:hRule="exact" w:val="340"/>
          <w:jc w:val="center"/>
          <w:ins w:id="3240" w:author="Daniel Stewart" w:date="2022-02-09T11:33:00Z"/>
        </w:trPr>
        <w:tc>
          <w:tcPr>
            <w:tcW w:w="0" w:type="auto"/>
            <w:tcMar>
              <w:top w:w="113" w:type="dxa"/>
              <w:left w:w="113" w:type="dxa"/>
              <w:bottom w:w="113" w:type="dxa"/>
              <w:right w:w="113" w:type="dxa"/>
            </w:tcMar>
            <w:hideMark/>
          </w:tcPr>
          <w:p w14:paraId="0510C0C9" w14:textId="28818BDB" w:rsidR="009F04E1" w:rsidRPr="00A24308" w:rsidRDefault="009F04E1" w:rsidP="00D95039">
            <w:pPr>
              <w:pStyle w:val="Table"/>
              <w:rPr>
                <w:ins w:id="3241" w:author="Daniel Stewart" w:date="2022-02-09T11:33:00Z"/>
              </w:rPr>
            </w:pPr>
            <w:ins w:id="3242" w:author="Daniel Stewart" w:date="2022-02-09T11:35:00Z">
              <w:r>
                <w:t xml:space="preserve">Closed </w:t>
              </w:r>
            </w:ins>
            <w:ins w:id="3243" w:author="Daniel Stewart" w:date="2022-02-09T11:38:00Z">
              <w:r w:rsidR="00AA132A">
                <w:t>e</w:t>
              </w:r>
            </w:ins>
            <w:ins w:id="3244" w:author="Daniel Stewart" w:date="2022-02-09T11:35:00Z">
              <w:r>
                <w:t>mbayment</w:t>
              </w:r>
            </w:ins>
            <w:ins w:id="3245" w:author="Daniel Stewart" w:date="2022-02-09T11:33:00Z">
              <w:r w:rsidRPr="00A24308">
                <w:t xml:space="preserve"> [Yes]</w:t>
              </w:r>
            </w:ins>
          </w:p>
        </w:tc>
        <w:tc>
          <w:tcPr>
            <w:tcW w:w="0" w:type="auto"/>
            <w:tcMar>
              <w:top w:w="113" w:type="dxa"/>
              <w:left w:w="113" w:type="dxa"/>
              <w:bottom w:w="113" w:type="dxa"/>
              <w:right w:w="113" w:type="dxa"/>
            </w:tcMar>
            <w:hideMark/>
          </w:tcPr>
          <w:p w14:paraId="6EC09F01" w14:textId="77777777" w:rsidR="009F04E1" w:rsidRPr="00A24308" w:rsidRDefault="009F04E1">
            <w:pPr>
              <w:pStyle w:val="Table"/>
              <w:jc w:val="center"/>
              <w:rPr>
                <w:ins w:id="3246" w:author="Daniel Stewart" w:date="2022-02-09T11:33:00Z"/>
              </w:rPr>
              <w:pPrChange w:id="3247" w:author="Daniel Stewart" w:date="2022-02-10T12:51:00Z">
                <w:pPr>
                  <w:pStyle w:val="Table"/>
                </w:pPr>
              </w:pPrChange>
            </w:pPr>
            <w:ins w:id="3248" w:author="Daniel Stewart" w:date="2022-02-09T11:33:00Z">
              <w:r w:rsidRPr="00A24308">
                <w:t>-16.16</w:t>
              </w:r>
            </w:ins>
          </w:p>
        </w:tc>
        <w:tc>
          <w:tcPr>
            <w:tcW w:w="0" w:type="auto"/>
            <w:tcMar>
              <w:top w:w="113" w:type="dxa"/>
              <w:left w:w="113" w:type="dxa"/>
              <w:bottom w:w="113" w:type="dxa"/>
              <w:right w:w="113" w:type="dxa"/>
            </w:tcMar>
            <w:hideMark/>
          </w:tcPr>
          <w:p w14:paraId="6EA0EE35" w14:textId="77777777" w:rsidR="009F04E1" w:rsidRPr="00A24308" w:rsidRDefault="009F04E1">
            <w:pPr>
              <w:pStyle w:val="Table"/>
              <w:jc w:val="center"/>
              <w:rPr>
                <w:ins w:id="3249" w:author="Daniel Stewart" w:date="2022-02-09T11:33:00Z"/>
              </w:rPr>
              <w:pPrChange w:id="3250" w:author="Daniel Stewart" w:date="2022-02-10T12:51:00Z">
                <w:pPr>
                  <w:pStyle w:val="Table"/>
                </w:pPr>
              </w:pPrChange>
            </w:pPr>
            <w:ins w:id="3251" w:author="Daniel Stewart" w:date="2022-02-09T11:33:00Z">
              <w:r w:rsidRPr="00A24308">
                <w:t>-29.52 – -2.79</w:t>
              </w:r>
            </w:ins>
          </w:p>
        </w:tc>
        <w:tc>
          <w:tcPr>
            <w:tcW w:w="0" w:type="auto"/>
            <w:tcMar>
              <w:top w:w="113" w:type="dxa"/>
              <w:left w:w="113" w:type="dxa"/>
              <w:bottom w:w="113" w:type="dxa"/>
              <w:right w:w="113" w:type="dxa"/>
            </w:tcMar>
            <w:hideMark/>
          </w:tcPr>
          <w:p w14:paraId="2EDF6968" w14:textId="77777777" w:rsidR="009F04E1" w:rsidRPr="00A24308" w:rsidRDefault="009F04E1">
            <w:pPr>
              <w:pStyle w:val="Table"/>
              <w:jc w:val="center"/>
              <w:rPr>
                <w:ins w:id="3252" w:author="Daniel Stewart" w:date="2022-02-09T11:33:00Z"/>
              </w:rPr>
              <w:pPrChange w:id="3253" w:author="Daniel Stewart" w:date="2022-02-10T12:51:00Z">
                <w:pPr>
                  <w:pStyle w:val="Table"/>
                </w:pPr>
              </w:pPrChange>
            </w:pPr>
            <w:ins w:id="3254" w:author="Daniel Stewart" w:date="2022-02-09T11:33:00Z">
              <w:r w:rsidRPr="00A24308">
                <w:rPr>
                  <w:rStyle w:val="Strong"/>
                  <w:rFonts w:eastAsiaTheme="majorEastAsia"/>
                </w:rPr>
                <w:t>0.018</w:t>
              </w:r>
            </w:ins>
          </w:p>
        </w:tc>
      </w:tr>
      <w:tr w:rsidR="00725670" w:rsidRPr="009F04E1" w14:paraId="2183D1CC" w14:textId="77777777" w:rsidTr="003A6F5A">
        <w:trPr>
          <w:trHeight w:hRule="exact" w:val="340"/>
          <w:jc w:val="center"/>
          <w:ins w:id="3255" w:author="Daniel Stewart" w:date="2022-02-09T11:33:00Z"/>
        </w:trPr>
        <w:tc>
          <w:tcPr>
            <w:tcW w:w="0" w:type="auto"/>
            <w:tcMar>
              <w:top w:w="113" w:type="dxa"/>
              <w:left w:w="113" w:type="dxa"/>
              <w:bottom w:w="113" w:type="dxa"/>
              <w:right w:w="113" w:type="dxa"/>
            </w:tcMar>
            <w:hideMark/>
          </w:tcPr>
          <w:p w14:paraId="3F12C9C4" w14:textId="5A8E11C1" w:rsidR="009F04E1" w:rsidRPr="00A24308" w:rsidRDefault="002A152D" w:rsidP="00D95039">
            <w:pPr>
              <w:pStyle w:val="Table"/>
              <w:rPr>
                <w:ins w:id="3256" w:author="Daniel Stewart" w:date="2022-02-09T11:33:00Z"/>
              </w:rPr>
            </w:pPr>
            <w:ins w:id="3257" w:author="Daniel Stewart" w:date="2022-02-10T10:02:00Z">
              <w:r>
                <w:t xml:space="preserve">River </w:t>
              </w:r>
            </w:ins>
            <w:ins w:id="3258" w:author="Daniel Stewart" w:date="2022-02-10T12:51:00Z">
              <w:r w:rsidR="00F446D6">
                <w:t>a</w:t>
              </w:r>
            </w:ins>
            <w:ins w:id="3259" w:author="Daniel Stewart" w:date="2022-02-09T11:35:00Z">
              <w:r w:rsidR="00AA132A">
                <w:t>rm</w:t>
              </w:r>
            </w:ins>
            <w:ins w:id="3260" w:author="Daniel Stewart" w:date="2022-02-09T11:33:00Z">
              <w:r w:rsidR="009F04E1" w:rsidRPr="00A24308">
                <w:t xml:space="preserve"> [North]</w:t>
              </w:r>
            </w:ins>
          </w:p>
        </w:tc>
        <w:tc>
          <w:tcPr>
            <w:tcW w:w="0" w:type="auto"/>
            <w:tcMar>
              <w:top w:w="113" w:type="dxa"/>
              <w:left w:w="113" w:type="dxa"/>
              <w:bottom w:w="113" w:type="dxa"/>
              <w:right w:w="113" w:type="dxa"/>
            </w:tcMar>
            <w:hideMark/>
          </w:tcPr>
          <w:p w14:paraId="4ED3380C" w14:textId="77777777" w:rsidR="009F04E1" w:rsidRPr="00A24308" w:rsidRDefault="009F04E1">
            <w:pPr>
              <w:pStyle w:val="Table"/>
              <w:jc w:val="center"/>
              <w:rPr>
                <w:ins w:id="3261" w:author="Daniel Stewart" w:date="2022-02-09T11:33:00Z"/>
              </w:rPr>
              <w:pPrChange w:id="3262" w:author="Daniel Stewart" w:date="2022-02-10T12:51:00Z">
                <w:pPr>
                  <w:pStyle w:val="Table"/>
                </w:pPr>
              </w:pPrChange>
            </w:pPr>
            <w:ins w:id="3263" w:author="Daniel Stewart" w:date="2022-02-09T11:33:00Z">
              <w:r w:rsidRPr="00A24308">
                <w:t>0.08</w:t>
              </w:r>
            </w:ins>
          </w:p>
        </w:tc>
        <w:tc>
          <w:tcPr>
            <w:tcW w:w="0" w:type="auto"/>
            <w:tcMar>
              <w:top w:w="113" w:type="dxa"/>
              <w:left w:w="113" w:type="dxa"/>
              <w:bottom w:w="113" w:type="dxa"/>
              <w:right w:w="113" w:type="dxa"/>
            </w:tcMar>
            <w:hideMark/>
          </w:tcPr>
          <w:p w14:paraId="181A0804" w14:textId="77777777" w:rsidR="009F04E1" w:rsidRPr="00A24308" w:rsidRDefault="009F04E1">
            <w:pPr>
              <w:pStyle w:val="Table"/>
              <w:jc w:val="center"/>
              <w:rPr>
                <w:ins w:id="3264" w:author="Daniel Stewart" w:date="2022-02-09T11:33:00Z"/>
              </w:rPr>
              <w:pPrChange w:id="3265" w:author="Daniel Stewart" w:date="2022-02-10T12:51:00Z">
                <w:pPr>
                  <w:pStyle w:val="Table"/>
                </w:pPr>
              </w:pPrChange>
            </w:pPr>
            <w:ins w:id="3266" w:author="Daniel Stewart" w:date="2022-02-09T11:33:00Z">
              <w:r w:rsidRPr="00A24308">
                <w:t>-10.94 – 11.10</w:t>
              </w:r>
            </w:ins>
          </w:p>
        </w:tc>
        <w:tc>
          <w:tcPr>
            <w:tcW w:w="0" w:type="auto"/>
            <w:tcMar>
              <w:top w:w="113" w:type="dxa"/>
              <w:left w:w="113" w:type="dxa"/>
              <w:bottom w:w="113" w:type="dxa"/>
              <w:right w:w="113" w:type="dxa"/>
            </w:tcMar>
            <w:hideMark/>
          </w:tcPr>
          <w:p w14:paraId="39B24B42" w14:textId="77777777" w:rsidR="009F04E1" w:rsidRPr="00A24308" w:rsidRDefault="009F04E1">
            <w:pPr>
              <w:pStyle w:val="Table"/>
              <w:jc w:val="center"/>
              <w:rPr>
                <w:ins w:id="3267" w:author="Daniel Stewart" w:date="2022-02-09T11:33:00Z"/>
              </w:rPr>
              <w:pPrChange w:id="3268" w:author="Daniel Stewart" w:date="2022-02-10T12:51:00Z">
                <w:pPr>
                  <w:pStyle w:val="Table"/>
                </w:pPr>
              </w:pPrChange>
            </w:pPr>
            <w:ins w:id="3269" w:author="Daniel Stewart" w:date="2022-02-09T11:33:00Z">
              <w:r w:rsidRPr="00A24308">
                <w:t>0.989</w:t>
              </w:r>
            </w:ins>
          </w:p>
        </w:tc>
      </w:tr>
      <w:tr w:rsidR="00725670" w:rsidRPr="009F04E1" w14:paraId="75FDA9E3" w14:textId="77777777" w:rsidTr="003A6F5A">
        <w:trPr>
          <w:trHeight w:hRule="exact" w:val="340"/>
          <w:jc w:val="center"/>
          <w:ins w:id="3270" w:author="Daniel Stewart" w:date="2022-02-09T11:33:00Z"/>
        </w:trPr>
        <w:tc>
          <w:tcPr>
            <w:tcW w:w="0" w:type="auto"/>
            <w:tcMar>
              <w:top w:w="113" w:type="dxa"/>
              <w:left w:w="113" w:type="dxa"/>
              <w:bottom w:w="113" w:type="dxa"/>
              <w:right w:w="113" w:type="dxa"/>
            </w:tcMar>
            <w:hideMark/>
          </w:tcPr>
          <w:p w14:paraId="355D1529" w14:textId="29C5E7CA" w:rsidR="009F04E1" w:rsidRPr="00A24308" w:rsidRDefault="00AA132A" w:rsidP="00D95039">
            <w:pPr>
              <w:pStyle w:val="Table"/>
              <w:rPr>
                <w:ins w:id="3271" w:author="Daniel Stewart" w:date="2022-02-09T11:33:00Z"/>
              </w:rPr>
            </w:pPr>
            <w:ins w:id="3272" w:author="Daniel Stewart" w:date="2022-02-09T11:38:00Z">
              <w:r>
                <w:t>A</w:t>
              </w:r>
            </w:ins>
            <w:ins w:id="3273" w:author="Daniel Stewart" w:date="2022-02-09T11:35:00Z">
              <w:r>
                <w:t>ge at time of sampling</w:t>
              </w:r>
            </w:ins>
            <w:ins w:id="3274" w:author="Daniel Stewart" w:date="2022-02-09T11:38:00Z">
              <w:r>
                <w:t xml:space="preserve"> (years)</w:t>
              </w:r>
            </w:ins>
          </w:p>
        </w:tc>
        <w:tc>
          <w:tcPr>
            <w:tcW w:w="0" w:type="auto"/>
            <w:tcMar>
              <w:top w:w="113" w:type="dxa"/>
              <w:left w:w="113" w:type="dxa"/>
              <w:bottom w:w="113" w:type="dxa"/>
              <w:right w:w="113" w:type="dxa"/>
            </w:tcMar>
            <w:hideMark/>
          </w:tcPr>
          <w:p w14:paraId="4F0190AC" w14:textId="77777777" w:rsidR="009F04E1" w:rsidRPr="00A24308" w:rsidRDefault="009F04E1">
            <w:pPr>
              <w:pStyle w:val="Table"/>
              <w:jc w:val="center"/>
              <w:rPr>
                <w:ins w:id="3275" w:author="Daniel Stewart" w:date="2022-02-09T11:33:00Z"/>
              </w:rPr>
              <w:pPrChange w:id="3276" w:author="Daniel Stewart" w:date="2022-02-10T12:51:00Z">
                <w:pPr>
                  <w:pStyle w:val="Table"/>
                </w:pPr>
              </w:pPrChange>
            </w:pPr>
            <w:ins w:id="3277" w:author="Daniel Stewart" w:date="2022-02-09T11:33:00Z">
              <w:r w:rsidRPr="00A24308">
                <w:t>-0.27</w:t>
              </w:r>
            </w:ins>
          </w:p>
        </w:tc>
        <w:tc>
          <w:tcPr>
            <w:tcW w:w="0" w:type="auto"/>
            <w:tcMar>
              <w:top w:w="113" w:type="dxa"/>
              <w:left w:w="113" w:type="dxa"/>
              <w:bottom w:w="113" w:type="dxa"/>
              <w:right w:w="113" w:type="dxa"/>
            </w:tcMar>
            <w:hideMark/>
          </w:tcPr>
          <w:p w14:paraId="0A17FAF8" w14:textId="77777777" w:rsidR="009F04E1" w:rsidRPr="00A24308" w:rsidRDefault="009F04E1">
            <w:pPr>
              <w:pStyle w:val="Table"/>
              <w:jc w:val="center"/>
              <w:rPr>
                <w:ins w:id="3278" w:author="Daniel Stewart" w:date="2022-02-09T11:33:00Z"/>
              </w:rPr>
              <w:pPrChange w:id="3279" w:author="Daniel Stewart" w:date="2022-02-10T12:51:00Z">
                <w:pPr>
                  <w:pStyle w:val="Table"/>
                </w:pPr>
              </w:pPrChange>
            </w:pPr>
            <w:ins w:id="3280" w:author="Daniel Stewart" w:date="2022-02-09T11:33:00Z">
              <w:r w:rsidRPr="00A24308">
                <w:t>-0.90 – 0.35</w:t>
              </w:r>
            </w:ins>
          </w:p>
        </w:tc>
        <w:tc>
          <w:tcPr>
            <w:tcW w:w="0" w:type="auto"/>
            <w:tcMar>
              <w:top w:w="113" w:type="dxa"/>
              <w:left w:w="113" w:type="dxa"/>
              <w:bottom w:w="113" w:type="dxa"/>
              <w:right w:w="113" w:type="dxa"/>
            </w:tcMar>
            <w:hideMark/>
          </w:tcPr>
          <w:p w14:paraId="55039F75" w14:textId="77777777" w:rsidR="009F04E1" w:rsidRPr="00A24308" w:rsidRDefault="009F04E1">
            <w:pPr>
              <w:pStyle w:val="Table"/>
              <w:jc w:val="center"/>
              <w:rPr>
                <w:ins w:id="3281" w:author="Daniel Stewart" w:date="2022-02-09T11:33:00Z"/>
              </w:rPr>
              <w:pPrChange w:id="3282" w:author="Daniel Stewart" w:date="2022-02-10T12:51:00Z">
                <w:pPr>
                  <w:pStyle w:val="Table"/>
                </w:pPr>
              </w:pPrChange>
            </w:pPr>
            <w:ins w:id="3283" w:author="Daniel Stewart" w:date="2022-02-09T11:33:00Z">
              <w:r w:rsidRPr="00A24308">
                <w:t>0.393</w:t>
              </w:r>
            </w:ins>
          </w:p>
        </w:tc>
      </w:tr>
      <w:tr w:rsidR="00725670" w:rsidRPr="009F04E1" w14:paraId="6C0F0D90" w14:textId="77777777" w:rsidTr="003A6F5A">
        <w:trPr>
          <w:trHeight w:hRule="exact" w:val="340"/>
          <w:jc w:val="center"/>
          <w:ins w:id="3284" w:author="Daniel Stewart" w:date="2022-02-09T11:33:00Z"/>
        </w:trPr>
        <w:tc>
          <w:tcPr>
            <w:tcW w:w="0" w:type="auto"/>
            <w:tcMar>
              <w:top w:w="113" w:type="dxa"/>
              <w:left w:w="113" w:type="dxa"/>
              <w:bottom w:w="113" w:type="dxa"/>
              <w:right w:w="113" w:type="dxa"/>
            </w:tcMar>
            <w:hideMark/>
          </w:tcPr>
          <w:p w14:paraId="09234205" w14:textId="4052DB13" w:rsidR="009F04E1" w:rsidRPr="00A24308" w:rsidRDefault="00AA132A" w:rsidP="00D95039">
            <w:pPr>
              <w:pStyle w:val="Table"/>
              <w:rPr>
                <w:ins w:id="3285" w:author="Daniel Stewart" w:date="2022-02-09T11:33:00Z"/>
              </w:rPr>
            </w:pPr>
            <w:ins w:id="3286" w:author="Daniel Stewart" w:date="2022-02-09T11:38:00Z">
              <w:r>
                <w:t>Distance upriver (km)</w:t>
              </w:r>
            </w:ins>
          </w:p>
        </w:tc>
        <w:tc>
          <w:tcPr>
            <w:tcW w:w="0" w:type="auto"/>
            <w:tcMar>
              <w:top w:w="113" w:type="dxa"/>
              <w:left w:w="113" w:type="dxa"/>
              <w:bottom w:w="113" w:type="dxa"/>
              <w:right w:w="113" w:type="dxa"/>
            </w:tcMar>
            <w:hideMark/>
          </w:tcPr>
          <w:p w14:paraId="28A85DDC" w14:textId="77777777" w:rsidR="009F04E1" w:rsidRPr="00A24308" w:rsidRDefault="009F04E1">
            <w:pPr>
              <w:pStyle w:val="Table"/>
              <w:jc w:val="center"/>
              <w:rPr>
                <w:ins w:id="3287" w:author="Daniel Stewart" w:date="2022-02-09T11:33:00Z"/>
              </w:rPr>
              <w:pPrChange w:id="3288" w:author="Daniel Stewart" w:date="2022-02-10T12:51:00Z">
                <w:pPr>
                  <w:pStyle w:val="Table"/>
                </w:pPr>
              </w:pPrChange>
            </w:pPr>
            <w:ins w:id="3289" w:author="Daniel Stewart" w:date="2022-02-09T11:33:00Z">
              <w:r w:rsidRPr="00A24308">
                <w:t>-1.04</w:t>
              </w:r>
            </w:ins>
          </w:p>
        </w:tc>
        <w:tc>
          <w:tcPr>
            <w:tcW w:w="0" w:type="auto"/>
            <w:tcMar>
              <w:top w:w="113" w:type="dxa"/>
              <w:left w:w="113" w:type="dxa"/>
              <w:bottom w:w="113" w:type="dxa"/>
              <w:right w:w="113" w:type="dxa"/>
            </w:tcMar>
            <w:hideMark/>
          </w:tcPr>
          <w:p w14:paraId="5E25828F" w14:textId="77777777" w:rsidR="009F04E1" w:rsidRPr="00A24308" w:rsidRDefault="009F04E1">
            <w:pPr>
              <w:pStyle w:val="Table"/>
              <w:jc w:val="center"/>
              <w:rPr>
                <w:ins w:id="3290" w:author="Daniel Stewart" w:date="2022-02-09T11:33:00Z"/>
              </w:rPr>
              <w:pPrChange w:id="3291" w:author="Daniel Stewart" w:date="2022-02-10T12:51:00Z">
                <w:pPr>
                  <w:pStyle w:val="Table"/>
                </w:pPr>
              </w:pPrChange>
            </w:pPr>
            <w:ins w:id="3292" w:author="Daniel Stewart" w:date="2022-02-09T11:33:00Z">
              <w:r w:rsidRPr="00A24308">
                <w:t>-1.89 – -0.18</w:t>
              </w:r>
            </w:ins>
          </w:p>
        </w:tc>
        <w:tc>
          <w:tcPr>
            <w:tcW w:w="0" w:type="auto"/>
            <w:tcMar>
              <w:top w:w="113" w:type="dxa"/>
              <w:left w:w="113" w:type="dxa"/>
              <w:bottom w:w="113" w:type="dxa"/>
              <w:right w:w="113" w:type="dxa"/>
            </w:tcMar>
            <w:hideMark/>
          </w:tcPr>
          <w:p w14:paraId="600E8648" w14:textId="77777777" w:rsidR="009F04E1" w:rsidRPr="00A24308" w:rsidRDefault="009F04E1">
            <w:pPr>
              <w:pStyle w:val="Table"/>
              <w:jc w:val="center"/>
              <w:rPr>
                <w:ins w:id="3293" w:author="Daniel Stewart" w:date="2022-02-09T11:33:00Z"/>
              </w:rPr>
              <w:pPrChange w:id="3294" w:author="Daniel Stewart" w:date="2022-02-10T12:51:00Z">
                <w:pPr>
                  <w:pStyle w:val="Table"/>
                </w:pPr>
              </w:pPrChange>
            </w:pPr>
            <w:ins w:id="3295" w:author="Daniel Stewart" w:date="2022-02-09T11:33:00Z">
              <w:r w:rsidRPr="00A24308">
                <w:rPr>
                  <w:rStyle w:val="Strong"/>
                  <w:rFonts w:eastAsiaTheme="majorEastAsia"/>
                </w:rPr>
                <w:t>0.017</w:t>
              </w:r>
            </w:ins>
          </w:p>
        </w:tc>
      </w:tr>
      <w:tr w:rsidR="00725670" w:rsidRPr="009F04E1" w14:paraId="7A83CC47" w14:textId="77777777" w:rsidTr="003A6F5A">
        <w:trPr>
          <w:trHeight w:hRule="exact" w:val="340"/>
          <w:jc w:val="center"/>
          <w:ins w:id="3296" w:author="Daniel Stewart" w:date="2022-02-09T11:33:00Z"/>
        </w:trPr>
        <w:tc>
          <w:tcPr>
            <w:tcW w:w="0" w:type="auto"/>
            <w:tcMar>
              <w:top w:w="113" w:type="dxa"/>
              <w:left w:w="113" w:type="dxa"/>
              <w:bottom w:w="113" w:type="dxa"/>
              <w:right w:w="113" w:type="dxa"/>
            </w:tcMar>
            <w:hideMark/>
          </w:tcPr>
          <w:p w14:paraId="174167EB" w14:textId="5FAD92CE" w:rsidR="009F04E1" w:rsidRPr="00A24308" w:rsidRDefault="00AA132A" w:rsidP="00D95039">
            <w:pPr>
              <w:pStyle w:val="Table"/>
              <w:rPr>
                <w:ins w:id="3297" w:author="Daniel Stewart" w:date="2022-02-09T11:33:00Z"/>
              </w:rPr>
            </w:pPr>
            <w:ins w:id="3298" w:author="Daniel Stewart" w:date="2022-02-09T11:38:00Z">
              <w:r>
                <w:t>Plot elevation (m)</w:t>
              </w:r>
            </w:ins>
          </w:p>
        </w:tc>
        <w:tc>
          <w:tcPr>
            <w:tcW w:w="0" w:type="auto"/>
            <w:tcMar>
              <w:top w:w="113" w:type="dxa"/>
              <w:left w:w="113" w:type="dxa"/>
              <w:bottom w:w="113" w:type="dxa"/>
              <w:right w:w="113" w:type="dxa"/>
            </w:tcMar>
            <w:hideMark/>
          </w:tcPr>
          <w:p w14:paraId="433C60B6" w14:textId="77777777" w:rsidR="009F04E1" w:rsidRPr="00A24308" w:rsidRDefault="009F04E1">
            <w:pPr>
              <w:pStyle w:val="Table"/>
              <w:jc w:val="center"/>
              <w:rPr>
                <w:ins w:id="3299" w:author="Daniel Stewart" w:date="2022-02-09T11:33:00Z"/>
              </w:rPr>
              <w:pPrChange w:id="3300" w:author="Daniel Stewart" w:date="2022-02-10T12:51:00Z">
                <w:pPr>
                  <w:pStyle w:val="Table"/>
                </w:pPr>
              </w:pPrChange>
            </w:pPr>
            <w:ins w:id="3301" w:author="Daniel Stewart" w:date="2022-02-09T11:33:00Z">
              <w:r w:rsidRPr="00A24308">
                <w:t>-1.14</w:t>
              </w:r>
            </w:ins>
          </w:p>
        </w:tc>
        <w:tc>
          <w:tcPr>
            <w:tcW w:w="0" w:type="auto"/>
            <w:tcMar>
              <w:top w:w="113" w:type="dxa"/>
              <w:left w:w="113" w:type="dxa"/>
              <w:bottom w:w="113" w:type="dxa"/>
              <w:right w:w="113" w:type="dxa"/>
            </w:tcMar>
            <w:hideMark/>
          </w:tcPr>
          <w:p w14:paraId="7E5704C0" w14:textId="77777777" w:rsidR="009F04E1" w:rsidRPr="00A24308" w:rsidRDefault="009F04E1">
            <w:pPr>
              <w:pStyle w:val="Table"/>
              <w:jc w:val="center"/>
              <w:rPr>
                <w:ins w:id="3302" w:author="Daniel Stewart" w:date="2022-02-09T11:33:00Z"/>
              </w:rPr>
              <w:pPrChange w:id="3303" w:author="Daniel Stewart" w:date="2022-02-10T12:51:00Z">
                <w:pPr>
                  <w:pStyle w:val="Table"/>
                </w:pPr>
              </w:pPrChange>
            </w:pPr>
            <w:ins w:id="3304" w:author="Daniel Stewart" w:date="2022-02-09T11:33:00Z">
              <w:r w:rsidRPr="00A24308">
                <w:t>-9.79 – 7.50</w:t>
              </w:r>
            </w:ins>
          </w:p>
        </w:tc>
        <w:tc>
          <w:tcPr>
            <w:tcW w:w="0" w:type="auto"/>
            <w:tcMar>
              <w:top w:w="113" w:type="dxa"/>
              <w:left w:w="113" w:type="dxa"/>
              <w:bottom w:w="113" w:type="dxa"/>
              <w:right w:w="113" w:type="dxa"/>
            </w:tcMar>
            <w:hideMark/>
          </w:tcPr>
          <w:p w14:paraId="6B5E2366" w14:textId="77777777" w:rsidR="009F04E1" w:rsidRPr="00A24308" w:rsidRDefault="009F04E1">
            <w:pPr>
              <w:pStyle w:val="Table"/>
              <w:jc w:val="center"/>
              <w:rPr>
                <w:ins w:id="3305" w:author="Daniel Stewart" w:date="2022-02-09T11:33:00Z"/>
              </w:rPr>
              <w:pPrChange w:id="3306" w:author="Daniel Stewart" w:date="2022-02-10T12:51:00Z">
                <w:pPr>
                  <w:pStyle w:val="Table"/>
                </w:pPr>
              </w:pPrChange>
            </w:pPr>
            <w:ins w:id="3307" w:author="Daniel Stewart" w:date="2022-02-09T11:33:00Z">
              <w:r w:rsidRPr="00A24308">
                <w:t>0.796</w:t>
              </w:r>
            </w:ins>
          </w:p>
        </w:tc>
      </w:tr>
      <w:tr w:rsidR="00725670" w:rsidRPr="009F04E1" w14:paraId="484558CC" w14:textId="77777777" w:rsidTr="003A6F5A">
        <w:trPr>
          <w:trHeight w:hRule="exact" w:val="340"/>
          <w:jc w:val="center"/>
          <w:ins w:id="3308" w:author="Daniel Stewart" w:date="2022-02-09T11:33:00Z"/>
        </w:trPr>
        <w:tc>
          <w:tcPr>
            <w:tcW w:w="0" w:type="auto"/>
            <w:tcMar>
              <w:top w:w="113" w:type="dxa"/>
              <w:left w:w="113" w:type="dxa"/>
              <w:bottom w:w="113" w:type="dxa"/>
              <w:right w:w="113" w:type="dxa"/>
            </w:tcMar>
            <w:hideMark/>
          </w:tcPr>
          <w:p w14:paraId="0BE0702F" w14:textId="71578881" w:rsidR="009F04E1" w:rsidRPr="00A24308" w:rsidRDefault="00AA132A" w:rsidP="00D95039">
            <w:pPr>
              <w:pStyle w:val="Table"/>
              <w:rPr>
                <w:ins w:id="3309" w:author="Daniel Stewart" w:date="2022-02-09T11:33:00Z"/>
              </w:rPr>
            </w:pPr>
            <w:ins w:id="3310" w:author="Daniel Stewart" w:date="2022-02-09T11:38:00Z">
              <w:r>
                <w:t>Channel proximity (m)</w:t>
              </w:r>
            </w:ins>
          </w:p>
        </w:tc>
        <w:tc>
          <w:tcPr>
            <w:tcW w:w="0" w:type="auto"/>
            <w:tcMar>
              <w:top w:w="113" w:type="dxa"/>
              <w:left w:w="113" w:type="dxa"/>
              <w:bottom w:w="113" w:type="dxa"/>
              <w:right w:w="113" w:type="dxa"/>
            </w:tcMar>
            <w:hideMark/>
          </w:tcPr>
          <w:p w14:paraId="3C3C63FC" w14:textId="77777777" w:rsidR="009F04E1" w:rsidRPr="00A24308" w:rsidRDefault="009F04E1">
            <w:pPr>
              <w:pStyle w:val="Table"/>
              <w:jc w:val="center"/>
              <w:rPr>
                <w:ins w:id="3311" w:author="Daniel Stewart" w:date="2022-02-09T11:33:00Z"/>
              </w:rPr>
              <w:pPrChange w:id="3312" w:author="Daniel Stewart" w:date="2022-02-10T12:51:00Z">
                <w:pPr>
                  <w:pStyle w:val="Table"/>
                </w:pPr>
              </w:pPrChange>
            </w:pPr>
            <w:ins w:id="3313" w:author="Daniel Stewart" w:date="2022-02-09T11:33:00Z">
              <w:r w:rsidRPr="00A24308">
                <w:t>0.17</w:t>
              </w:r>
            </w:ins>
          </w:p>
        </w:tc>
        <w:tc>
          <w:tcPr>
            <w:tcW w:w="0" w:type="auto"/>
            <w:tcMar>
              <w:top w:w="113" w:type="dxa"/>
              <w:left w:w="113" w:type="dxa"/>
              <w:bottom w:w="113" w:type="dxa"/>
              <w:right w:w="113" w:type="dxa"/>
            </w:tcMar>
            <w:hideMark/>
          </w:tcPr>
          <w:p w14:paraId="73D49B20" w14:textId="77777777" w:rsidR="009F04E1" w:rsidRPr="00A24308" w:rsidRDefault="009F04E1">
            <w:pPr>
              <w:pStyle w:val="Table"/>
              <w:jc w:val="center"/>
              <w:rPr>
                <w:ins w:id="3314" w:author="Daniel Stewart" w:date="2022-02-09T11:33:00Z"/>
              </w:rPr>
              <w:pPrChange w:id="3315" w:author="Daniel Stewart" w:date="2022-02-10T12:51:00Z">
                <w:pPr>
                  <w:pStyle w:val="Table"/>
                </w:pPr>
              </w:pPrChange>
            </w:pPr>
            <w:ins w:id="3316" w:author="Daniel Stewart" w:date="2022-02-09T11:33:00Z">
              <w:r w:rsidRPr="00A24308">
                <w:t>-0.02 – 0.35</w:t>
              </w:r>
            </w:ins>
          </w:p>
        </w:tc>
        <w:tc>
          <w:tcPr>
            <w:tcW w:w="0" w:type="auto"/>
            <w:tcMar>
              <w:top w:w="113" w:type="dxa"/>
              <w:left w:w="113" w:type="dxa"/>
              <w:bottom w:w="113" w:type="dxa"/>
              <w:right w:w="113" w:type="dxa"/>
            </w:tcMar>
            <w:hideMark/>
          </w:tcPr>
          <w:p w14:paraId="3E501FFF" w14:textId="77777777" w:rsidR="009F04E1" w:rsidRPr="00A24308" w:rsidRDefault="009F04E1">
            <w:pPr>
              <w:pStyle w:val="Table"/>
              <w:jc w:val="center"/>
              <w:rPr>
                <w:ins w:id="3317" w:author="Daniel Stewart" w:date="2022-02-09T11:33:00Z"/>
              </w:rPr>
              <w:pPrChange w:id="3318" w:author="Daniel Stewart" w:date="2022-02-10T12:51:00Z">
                <w:pPr>
                  <w:pStyle w:val="Table"/>
                </w:pPr>
              </w:pPrChange>
            </w:pPr>
            <w:ins w:id="3319" w:author="Daniel Stewart" w:date="2022-02-09T11:33:00Z">
              <w:r w:rsidRPr="00A24308">
                <w:t>0.075</w:t>
              </w:r>
            </w:ins>
          </w:p>
        </w:tc>
      </w:tr>
      <w:tr w:rsidR="00725670" w:rsidRPr="009F04E1" w14:paraId="1083CFE3" w14:textId="77777777" w:rsidTr="003A6F5A">
        <w:trPr>
          <w:trHeight w:hRule="exact" w:val="340"/>
          <w:jc w:val="center"/>
          <w:ins w:id="3320" w:author="Daniel Stewart" w:date="2022-02-09T11:33:00Z"/>
        </w:trPr>
        <w:tc>
          <w:tcPr>
            <w:tcW w:w="0" w:type="auto"/>
            <w:tcMar>
              <w:top w:w="113" w:type="dxa"/>
              <w:left w:w="113" w:type="dxa"/>
              <w:bottom w:w="113" w:type="dxa"/>
              <w:right w:w="113" w:type="dxa"/>
            </w:tcMar>
            <w:hideMark/>
          </w:tcPr>
          <w:p w14:paraId="47AEABC8" w14:textId="03D67986" w:rsidR="009F04E1" w:rsidRPr="00A24308" w:rsidRDefault="00AA132A" w:rsidP="00D95039">
            <w:pPr>
              <w:pStyle w:val="Table"/>
              <w:rPr>
                <w:ins w:id="3321" w:author="Daniel Stewart" w:date="2022-02-09T11:33:00Z"/>
              </w:rPr>
            </w:pPr>
            <w:ins w:id="3322" w:author="Daniel Stewart" w:date="2022-02-09T11:39:00Z">
              <w:r>
                <w:t xml:space="preserve">Distance </w:t>
              </w:r>
            </w:ins>
            <w:proofErr w:type="spellStart"/>
            <w:proofErr w:type="gramStart"/>
            <w:ins w:id="3323" w:author="Daniel Stewart" w:date="2022-02-10T12:51:00Z">
              <w:r w:rsidR="00F446D6">
                <w:t>u</w:t>
              </w:r>
            </w:ins>
            <w:ins w:id="3324" w:author="Daniel Stewart" w:date="2022-02-09T11:39:00Z">
              <w:r>
                <w:t>priver:</w:t>
              </w:r>
            </w:ins>
            <w:ins w:id="3325" w:author="Daniel Stewart" w:date="2022-02-10T12:51:00Z">
              <w:r w:rsidR="00F446D6">
                <w:t>e</w:t>
              </w:r>
            </w:ins>
            <w:ins w:id="3326" w:author="Daniel Stewart" w:date="2022-02-09T11:39:00Z">
              <w:r>
                <w:t>levation</w:t>
              </w:r>
            </w:ins>
            <w:proofErr w:type="spellEnd"/>
            <w:proofErr w:type="gramEnd"/>
          </w:p>
        </w:tc>
        <w:tc>
          <w:tcPr>
            <w:tcW w:w="0" w:type="auto"/>
            <w:tcMar>
              <w:top w:w="113" w:type="dxa"/>
              <w:left w:w="113" w:type="dxa"/>
              <w:bottom w:w="113" w:type="dxa"/>
              <w:right w:w="113" w:type="dxa"/>
            </w:tcMar>
            <w:hideMark/>
          </w:tcPr>
          <w:p w14:paraId="1300FFBC" w14:textId="77777777" w:rsidR="009F04E1" w:rsidRPr="00A24308" w:rsidRDefault="009F04E1">
            <w:pPr>
              <w:pStyle w:val="Table"/>
              <w:jc w:val="center"/>
              <w:rPr>
                <w:ins w:id="3327" w:author="Daniel Stewart" w:date="2022-02-09T11:33:00Z"/>
              </w:rPr>
              <w:pPrChange w:id="3328" w:author="Daniel Stewart" w:date="2022-02-10T12:51:00Z">
                <w:pPr>
                  <w:pStyle w:val="Table"/>
                </w:pPr>
              </w:pPrChange>
            </w:pPr>
            <w:ins w:id="3329" w:author="Daniel Stewart" w:date="2022-02-09T11:33:00Z">
              <w:r w:rsidRPr="00A24308">
                <w:t>0.16</w:t>
              </w:r>
            </w:ins>
          </w:p>
        </w:tc>
        <w:tc>
          <w:tcPr>
            <w:tcW w:w="0" w:type="auto"/>
            <w:tcMar>
              <w:top w:w="113" w:type="dxa"/>
              <w:left w:w="113" w:type="dxa"/>
              <w:bottom w:w="113" w:type="dxa"/>
              <w:right w:w="113" w:type="dxa"/>
            </w:tcMar>
            <w:hideMark/>
          </w:tcPr>
          <w:p w14:paraId="285F8E3D" w14:textId="77777777" w:rsidR="009F04E1" w:rsidRPr="00A24308" w:rsidRDefault="009F04E1">
            <w:pPr>
              <w:pStyle w:val="Table"/>
              <w:jc w:val="center"/>
              <w:rPr>
                <w:ins w:id="3330" w:author="Daniel Stewart" w:date="2022-02-09T11:33:00Z"/>
              </w:rPr>
              <w:pPrChange w:id="3331" w:author="Daniel Stewart" w:date="2022-02-10T12:51:00Z">
                <w:pPr>
                  <w:pStyle w:val="Table"/>
                </w:pPr>
              </w:pPrChange>
            </w:pPr>
            <w:ins w:id="3332" w:author="Daniel Stewart" w:date="2022-02-09T11:33:00Z">
              <w:r w:rsidRPr="00A24308">
                <w:t>-0.34 – 0.67</w:t>
              </w:r>
            </w:ins>
          </w:p>
        </w:tc>
        <w:tc>
          <w:tcPr>
            <w:tcW w:w="0" w:type="auto"/>
            <w:tcMar>
              <w:top w:w="113" w:type="dxa"/>
              <w:left w:w="113" w:type="dxa"/>
              <w:bottom w:w="113" w:type="dxa"/>
              <w:right w:w="113" w:type="dxa"/>
            </w:tcMar>
            <w:hideMark/>
          </w:tcPr>
          <w:p w14:paraId="74E083D0" w14:textId="77777777" w:rsidR="009F04E1" w:rsidRPr="00A24308" w:rsidRDefault="009F04E1">
            <w:pPr>
              <w:pStyle w:val="Table"/>
              <w:jc w:val="center"/>
              <w:rPr>
                <w:ins w:id="3333" w:author="Daniel Stewart" w:date="2022-02-09T11:33:00Z"/>
              </w:rPr>
              <w:pPrChange w:id="3334" w:author="Daniel Stewart" w:date="2022-02-10T12:51:00Z">
                <w:pPr>
                  <w:pStyle w:val="Table"/>
                </w:pPr>
              </w:pPrChange>
            </w:pPr>
            <w:ins w:id="3335" w:author="Daniel Stewart" w:date="2022-02-09T11:33:00Z">
              <w:r w:rsidRPr="00A24308">
                <w:t>0.529</w:t>
              </w:r>
            </w:ins>
          </w:p>
        </w:tc>
      </w:tr>
      <w:tr w:rsidR="00725670" w:rsidRPr="009F04E1" w14:paraId="66993EB6" w14:textId="77777777" w:rsidTr="003A6F5A">
        <w:trPr>
          <w:trHeight w:hRule="exact" w:val="340"/>
          <w:jc w:val="center"/>
          <w:ins w:id="3336" w:author="Daniel Stewart" w:date="2022-02-09T11:33:00Z"/>
        </w:trPr>
        <w:tc>
          <w:tcPr>
            <w:tcW w:w="0" w:type="auto"/>
            <w:tcMar>
              <w:top w:w="113" w:type="dxa"/>
              <w:left w:w="113" w:type="dxa"/>
              <w:bottom w:w="113" w:type="dxa"/>
              <w:right w:w="113" w:type="dxa"/>
            </w:tcMar>
            <w:hideMark/>
          </w:tcPr>
          <w:p w14:paraId="480368A4" w14:textId="2D8F33AD" w:rsidR="009F04E1" w:rsidRPr="00A24308" w:rsidRDefault="00AA132A" w:rsidP="00D95039">
            <w:pPr>
              <w:pStyle w:val="Table"/>
              <w:rPr>
                <w:ins w:id="3337" w:author="Daniel Stewart" w:date="2022-02-09T11:33:00Z"/>
              </w:rPr>
            </w:pPr>
            <w:proofErr w:type="spellStart"/>
            <w:proofErr w:type="gramStart"/>
            <w:ins w:id="3338" w:author="Daniel Stewart" w:date="2022-02-09T11:39:00Z">
              <w:r>
                <w:t>Elevation:</w:t>
              </w:r>
            </w:ins>
            <w:ins w:id="3339" w:author="Daniel Stewart" w:date="2022-02-10T12:51:00Z">
              <w:r w:rsidR="00F446D6">
                <w:t>c</w:t>
              </w:r>
            </w:ins>
            <w:ins w:id="3340" w:author="Daniel Stewart" w:date="2022-02-09T11:39:00Z">
              <w:r>
                <w:t>hannel</w:t>
              </w:r>
              <w:proofErr w:type="spellEnd"/>
              <w:proofErr w:type="gramEnd"/>
              <w:r>
                <w:t xml:space="preserve"> </w:t>
              </w:r>
            </w:ins>
            <w:ins w:id="3341" w:author="Daniel Stewart" w:date="2022-02-10T12:51:00Z">
              <w:r w:rsidR="00F446D6">
                <w:t>p</w:t>
              </w:r>
            </w:ins>
            <w:ins w:id="3342" w:author="Daniel Stewart" w:date="2022-02-09T11:39:00Z">
              <w:r>
                <w:t>roximity</w:t>
              </w:r>
            </w:ins>
          </w:p>
        </w:tc>
        <w:tc>
          <w:tcPr>
            <w:tcW w:w="0" w:type="auto"/>
            <w:tcMar>
              <w:top w:w="113" w:type="dxa"/>
              <w:left w:w="113" w:type="dxa"/>
              <w:bottom w:w="113" w:type="dxa"/>
              <w:right w:w="113" w:type="dxa"/>
            </w:tcMar>
            <w:hideMark/>
          </w:tcPr>
          <w:p w14:paraId="45D2338B" w14:textId="77777777" w:rsidR="009F04E1" w:rsidRPr="00A24308" w:rsidRDefault="009F04E1">
            <w:pPr>
              <w:pStyle w:val="Table"/>
              <w:jc w:val="center"/>
              <w:rPr>
                <w:ins w:id="3343" w:author="Daniel Stewart" w:date="2022-02-09T11:33:00Z"/>
              </w:rPr>
              <w:pPrChange w:id="3344" w:author="Daniel Stewart" w:date="2022-02-10T12:51:00Z">
                <w:pPr>
                  <w:pStyle w:val="Table"/>
                </w:pPr>
              </w:pPrChange>
            </w:pPr>
            <w:ins w:id="3345" w:author="Daniel Stewart" w:date="2022-02-09T11:33:00Z">
              <w:r w:rsidRPr="00A24308">
                <w:t>-0.19</w:t>
              </w:r>
            </w:ins>
          </w:p>
        </w:tc>
        <w:tc>
          <w:tcPr>
            <w:tcW w:w="0" w:type="auto"/>
            <w:tcMar>
              <w:top w:w="113" w:type="dxa"/>
              <w:left w:w="113" w:type="dxa"/>
              <w:bottom w:w="113" w:type="dxa"/>
              <w:right w:w="113" w:type="dxa"/>
            </w:tcMar>
            <w:hideMark/>
          </w:tcPr>
          <w:p w14:paraId="2C103EC7" w14:textId="77777777" w:rsidR="009F04E1" w:rsidRPr="00A24308" w:rsidRDefault="009F04E1">
            <w:pPr>
              <w:pStyle w:val="Table"/>
              <w:jc w:val="center"/>
              <w:rPr>
                <w:ins w:id="3346" w:author="Daniel Stewart" w:date="2022-02-09T11:33:00Z"/>
              </w:rPr>
              <w:pPrChange w:id="3347" w:author="Daniel Stewart" w:date="2022-02-10T12:51:00Z">
                <w:pPr>
                  <w:pStyle w:val="Table"/>
                </w:pPr>
              </w:pPrChange>
            </w:pPr>
            <w:ins w:id="3348" w:author="Daniel Stewart" w:date="2022-02-09T11:33:00Z">
              <w:r w:rsidRPr="00A24308">
                <w:t>-0.35 – -0.03</w:t>
              </w:r>
            </w:ins>
          </w:p>
        </w:tc>
        <w:tc>
          <w:tcPr>
            <w:tcW w:w="0" w:type="auto"/>
            <w:tcMar>
              <w:top w:w="113" w:type="dxa"/>
              <w:left w:w="113" w:type="dxa"/>
              <w:bottom w:w="113" w:type="dxa"/>
              <w:right w:w="113" w:type="dxa"/>
            </w:tcMar>
            <w:hideMark/>
          </w:tcPr>
          <w:p w14:paraId="0645259F" w14:textId="77777777" w:rsidR="009F04E1" w:rsidRPr="00A24308" w:rsidRDefault="009F04E1">
            <w:pPr>
              <w:pStyle w:val="Table"/>
              <w:jc w:val="center"/>
              <w:rPr>
                <w:ins w:id="3349" w:author="Daniel Stewart" w:date="2022-02-09T11:33:00Z"/>
              </w:rPr>
              <w:pPrChange w:id="3350" w:author="Daniel Stewart" w:date="2022-02-10T12:51:00Z">
                <w:pPr>
                  <w:pStyle w:val="Table"/>
                </w:pPr>
              </w:pPrChange>
            </w:pPr>
            <w:ins w:id="3351" w:author="Daniel Stewart" w:date="2022-02-09T11:33:00Z">
              <w:r w:rsidRPr="00A24308">
                <w:rPr>
                  <w:rStyle w:val="Strong"/>
                  <w:rFonts w:eastAsiaTheme="majorEastAsia"/>
                </w:rPr>
                <w:t>0.018</w:t>
              </w:r>
            </w:ins>
          </w:p>
        </w:tc>
      </w:tr>
      <w:tr w:rsidR="00AA132A" w:rsidRPr="009F04E1" w14:paraId="47EF7467" w14:textId="77777777" w:rsidTr="003A6F5A">
        <w:tblPrEx>
          <w:tblW w:w="5789" w:type="dxa"/>
          <w:jc w:val="center"/>
          <w:tblCellMar>
            <w:left w:w="15" w:type="dxa"/>
            <w:bottom w:w="15" w:type="dxa"/>
            <w:right w:w="15" w:type="dxa"/>
          </w:tblCellMar>
          <w:tblPrExChange w:id="3352" w:author="Daniel Stewart" w:date="2022-02-10T13:36:00Z">
            <w:tblPrEx>
              <w:tblW w:w="0" w:type="dxa"/>
              <w:jc w:val="center"/>
              <w:tblCellMar>
                <w:top w:w="15" w:type="dxa"/>
                <w:left w:w="15" w:type="dxa"/>
                <w:bottom w:w="15" w:type="dxa"/>
                <w:right w:w="15" w:type="dxa"/>
              </w:tblCellMar>
            </w:tblPrEx>
          </w:tblPrExChange>
        </w:tblPrEx>
        <w:trPr>
          <w:trHeight w:hRule="exact" w:val="454"/>
          <w:jc w:val="center"/>
          <w:ins w:id="3353" w:author="Daniel Stewart" w:date="2022-02-09T11:33:00Z"/>
          <w:trPrChange w:id="3354" w:author="Daniel Stewart" w:date="2022-02-10T13:36:00Z">
            <w:trPr>
              <w:trHeight w:hRule="exact" w:val="369"/>
              <w:jc w:val="center"/>
            </w:trPr>
          </w:trPrChange>
        </w:trPr>
        <w:tc>
          <w:tcPr>
            <w:tcW w:w="0" w:type="auto"/>
            <w:gridSpan w:val="4"/>
            <w:tcMar>
              <w:top w:w="192" w:type="dxa"/>
              <w:left w:w="15" w:type="dxa"/>
              <w:bottom w:w="15" w:type="dxa"/>
              <w:right w:w="15" w:type="dxa"/>
            </w:tcMar>
            <w:hideMark/>
            <w:tcPrChange w:id="3355" w:author="Daniel Stewart" w:date="2022-02-10T13:36:00Z">
              <w:tcPr>
                <w:tcW w:w="0" w:type="auto"/>
                <w:gridSpan w:val="4"/>
                <w:tcMar>
                  <w:top w:w="192" w:type="dxa"/>
                  <w:left w:w="15" w:type="dxa"/>
                  <w:bottom w:w="15" w:type="dxa"/>
                  <w:right w:w="15" w:type="dxa"/>
                </w:tcMar>
                <w:hideMark/>
              </w:tcPr>
            </w:tcPrChange>
          </w:tcPr>
          <w:p w14:paraId="799AEFD3" w14:textId="77777777" w:rsidR="009F04E1" w:rsidRPr="00F446D6" w:rsidRDefault="009F04E1" w:rsidP="00D95039">
            <w:pPr>
              <w:pStyle w:val="Table"/>
              <w:rPr>
                <w:ins w:id="3356" w:author="Daniel Stewart" w:date="2022-02-09T11:33:00Z"/>
                <w:b/>
                <w:bCs/>
                <w:rPrChange w:id="3357" w:author="Daniel Stewart" w:date="2022-02-10T12:51:00Z">
                  <w:rPr>
                    <w:ins w:id="3358" w:author="Daniel Stewart" w:date="2022-02-09T11:33:00Z"/>
                  </w:rPr>
                </w:rPrChange>
              </w:rPr>
            </w:pPr>
            <w:ins w:id="3359" w:author="Daniel Stewart" w:date="2022-02-09T11:33:00Z">
              <w:r w:rsidRPr="00F446D6">
                <w:rPr>
                  <w:b/>
                  <w:bCs/>
                  <w:rPrChange w:id="3360" w:author="Daniel Stewart" w:date="2022-02-10T12:51:00Z">
                    <w:rPr/>
                  </w:rPrChange>
                </w:rPr>
                <w:t>Random Effects</w:t>
              </w:r>
            </w:ins>
          </w:p>
        </w:tc>
      </w:tr>
      <w:tr w:rsidR="008045FC" w:rsidRPr="009F04E1" w14:paraId="1057E062" w14:textId="77777777" w:rsidTr="003A6F5A">
        <w:trPr>
          <w:trHeight w:hRule="exact" w:val="340"/>
          <w:jc w:val="center"/>
          <w:ins w:id="3361" w:author="Daniel Stewart" w:date="2022-02-09T11:33:00Z"/>
        </w:trPr>
        <w:tc>
          <w:tcPr>
            <w:tcW w:w="0" w:type="auto"/>
            <w:tcMar>
              <w:top w:w="57" w:type="dxa"/>
              <w:left w:w="113" w:type="dxa"/>
              <w:bottom w:w="57" w:type="dxa"/>
              <w:right w:w="113" w:type="dxa"/>
            </w:tcMar>
            <w:hideMark/>
          </w:tcPr>
          <w:p w14:paraId="48516BE8" w14:textId="77777777" w:rsidR="009F04E1" w:rsidRPr="00A24308" w:rsidRDefault="009F04E1" w:rsidP="00D95039">
            <w:pPr>
              <w:pStyle w:val="Table"/>
              <w:rPr>
                <w:ins w:id="3362" w:author="Daniel Stewart" w:date="2022-02-09T11:33:00Z"/>
              </w:rPr>
            </w:pPr>
            <w:ins w:id="3363" w:author="Daniel Stewart" w:date="2022-02-09T11:33:00Z">
              <w:r w:rsidRPr="00A24308">
                <w:t>σ</w:t>
              </w:r>
              <w:r w:rsidRPr="00A24308">
                <w:rPr>
                  <w:vertAlign w:val="superscript"/>
                </w:rPr>
                <w:t>2</w:t>
              </w:r>
            </w:ins>
          </w:p>
        </w:tc>
        <w:tc>
          <w:tcPr>
            <w:tcW w:w="0" w:type="auto"/>
            <w:gridSpan w:val="3"/>
            <w:tcMar>
              <w:top w:w="57" w:type="dxa"/>
              <w:left w:w="113" w:type="dxa"/>
              <w:bottom w:w="57" w:type="dxa"/>
              <w:right w:w="113" w:type="dxa"/>
            </w:tcMar>
            <w:hideMark/>
          </w:tcPr>
          <w:p w14:paraId="76A590F9" w14:textId="77777777" w:rsidR="009F04E1" w:rsidRPr="00A24308" w:rsidRDefault="009F04E1" w:rsidP="00D95039">
            <w:pPr>
              <w:pStyle w:val="Table"/>
              <w:rPr>
                <w:ins w:id="3364" w:author="Daniel Stewart" w:date="2022-02-09T11:33:00Z"/>
              </w:rPr>
            </w:pPr>
            <w:ins w:id="3365" w:author="Daniel Stewart" w:date="2022-02-09T11:33:00Z">
              <w:r w:rsidRPr="00A24308">
                <w:t>772.89</w:t>
              </w:r>
            </w:ins>
          </w:p>
        </w:tc>
      </w:tr>
      <w:tr w:rsidR="008045FC" w:rsidRPr="009F04E1" w14:paraId="215FFB8D" w14:textId="77777777" w:rsidTr="003A6F5A">
        <w:trPr>
          <w:trHeight w:hRule="exact" w:val="340"/>
          <w:jc w:val="center"/>
          <w:ins w:id="3366" w:author="Daniel Stewart" w:date="2022-02-09T11:33:00Z"/>
        </w:trPr>
        <w:tc>
          <w:tcPr>
            <w:tcW w:w="0" w:type="auto"/>
            <w:tcMar>
              <w:top w:w="57" w:type="dxa"/>
              <w:left w:w="113" w:type="dxa"/>
              <w:bottom w:w="57" w:type="dxa"/>
              <w:right w:w="113" w:type="dxa"/>
            </w:tcMar>
            <w:hideMark/>
          </w:tcPr>
          <w:p w14:paraId="47284A50" w14:textId="77777777" w:rsidR="009F04E1" w:rsidRPr="00A24308" w:rsidRDefault="009F04E1" w:rsidP="00D95039">
            <w:pPr>
              <w:pStyle w:val="Table"/>
              <w:rPr>
                <w:ins w:id="3367" w:author="Daniel Stewart" w:date="2022-02-09T11:33:00Z"/>
              </w:rPr>
            </w:pPr>
            <w:ins w:id="3368" w:author="Daniel Stewart" w:date="2022-02-09T11:33:00Z">
              <w:r w:rsidRPr="00A24308">
                <w:t>τ</w:t>
              </w:r>
              <w:r w:rsidRPr="00A24308">
                <w:rPr>
                  <w:vertAlign w:val="subscript"/>
                </w:rPr>
                <w:t>00</w:t>
              </w:r>
              <w:r w:rsidRPr="00A24308">
                <w:t> </w:t>
              </w:r>
              <w:r w:rsidRPr="00A24308">
                <w:rPr>
                  <w:vertAlign w:val="subscript"/>
                </w:rPr>
                <w:t>SITE</w:t>
              </w:r>
            </w:ins>
          </w:p>
        </w:tc>
        <w:tc>
          <w:tcPr>
            <w:tcW w:w="0" w:type="auto"/>
            <w:gridSpan w:val="3"/>
            <w:tcMar>
              <w:top w:w="57" w:type="dxa"/>
              <w:left w:w="113" w:type="dxa"/>
              <w:bottom w:w="57" w:type="dxa"/>
              <w:right w:w="113" w:type="dxa"/>
            </w:tcMar>
            <w:hideMark/>
          </w:tcPr>
          <w:p w14:paraId="6FB7CACF" w14:textId="77777777" w:rsidR="009F04E1" w:rsidRPr="00A24308" w:rsidRDefault="009F04E1" w:rsidP="00D95039">
            <w:pPr>
              <w:pStyle w:val="Table"/>
              <w:rPr>
                <w:ins w:id="3369" w:author="Daniel Stewart" w:date="2022-02-09T11:33:00Z"/>
              </w:rPr>
            </w:pPr>
            <w:ins w:id="3370" w:author="Daniel Stewart" w:date="2022-02-09T11:33:00Z">
              <w:r w:rsidRPr="00A24308">
                <w:t>446.21</w:t>
              </w:r>
            </w:ins>
          </w:p>
        </w:tc>
      </w:tr>
      <w:tr w:rsidR="008045FC" w:rsidRPr="009F04E1" w14:paraId="7896FE4D" w14:textId="77777777" w:rsidTr="003A6F5A">
        <w:trPr>
          <w:trHeight w:hRule="exact" w:val="340"/>
          <w:jc w:val="center"/>
          <w:ins w:id="3371" w:author="Daniel Stewart" w:date="2022-02-09T11:33:00Z"/>
        </w:trPr>
        <w:tc>
          <w:tcPr>
            <w:tcW w:w="0" w:type="auto"/>
            <w:tcMar>
              <w:top w:w="57" w:type="dxa"/>
              <w:left w:w="113" w:type="dxa"/>
              <w:bottom w:w="57" w:type="dxa"/>
              <w:right w:w="113" w:type="dxa"/>
            </w:tcMar>
            <w:hideMark/>
          </w:tcPr>
          <w:p w14:paraId="1BAD2131" w14:textId="77777777" w:rsidR="009F04E1" w:rsidRPr="00A24308" w:rsidRDefault="009F04E1" w:rsidP="00D95039">
            <w:pPr>
              <w:pStyle w:val="Table"/>
              <w:rPr>
                <w:ins w:id="3372" w:author="Daniel Stewart" w:date="2022-02-09T11:33:00Z"/>
              </w:rPr>
            </w:pPr>
            <w:ins w:id="3373" w:author="Daniel Stewart" w:date="2022-02-09T11:33:00Z">
              <w:r w:rsidRPr="00A24308">
                <w:t>τ</w:t>
              </w:r>
              <w:r w:rsidRPr="00A24308">
                <w:rPr>
                  <w:vertAlign w:val="subscript"/>
                </w:rPr>
                <w:t>00</w:t>
              </w:r>
              <w:r w:rsidRPr="00A24308">
                <w:t> </w:t>
              </w:r>
              <w:r w:rsidRPr="00A24308">
                <w:rPr>
                  <w:vertAlign w:val="subscript"/>
                </w:rPr>
                <w:t>SAMPLE_YEAR</w:t>
              </w:r>
            </w:ins>
          </w:p>
        </w:tc>
        <w:tc>
          <w:tcPr>
            <w:tcW w:w="0" w:type="auto"/>
            <w:gridSpan w:val="3"/>
            <w:tcMar>
              <w:top w:w="57" w:type="dxa"/>
              <w:left w:w="113" w:type="dxa"/>
              <w:bottom w:w="57" w:type="dxa"/>
              <w:right w:w="113" w:type="dxa"/>
            </w:tcMar>
            <w:hideMark/>
          </w:tcPr>
          <w:p w14:paraId="5BDF1084" w14:textId="77777777" w:rsidR="009F04E1" w:rsidRPr="00A24308" w:rsidRDefault="009F04E1" w:rsidP="00D95039">
            <w:pPr>
              <w:pStyle w:val="Table"/>
              <w:rPr>
                <w:ins w:id="3374" w:author="Daniel Stewart" w:date="2022-02-09T11:33:00Z"/>
              </w:rPr>
            </w:pPr>
            <w:ins w:id="3375" w:author="Daniel Stewart" w:date="2022-02-09T11:33:00Z">
              <w:r w:rsidRPr="00A24308">
                <w:t>0.00</w:t>
              </w:r>
            </w:ins>
          </w:p>
        </w:tc>
      </w:tr>
      <w:tr w:rsidR="008045FC" w:rsidRPr="009F04E1" w14:paraId="36F061F8" w14:textId="77777777" w:rsidTr="003A6F5A">
        <w:trPr>
          <w:trHeight w:hRule="exact" w:val="340"/>
          <w:jc w:val="center"/>
          <w:ins w:id="3376" w:author="Daniel Stewart" w:date="2022-02-09T11:33:00Z"/>
        </w:trPr>
        <w:tc>
          <w:tcPr>
            <w:tcW w:w="0" w:type="auto"/>
            <w:tcMar>
              <w:top w:w="57" w:type="dxa"/>
              <w:left w:w="113" w:type="dxa"/>
              <w:bottom w:w="57" w:type="dxa"/>
              <w:right w:w="113" w:type="dxa"/>
            </w:tcMar>
            <w:hideMark/>
          </w:tcPr>
          <w:p w14:paraId="1348F799" w14:textId="77777777" w:rsidR="009F04E1" w:rsidRPr="00A24308" w:rsidRDefault="009F04E1" w:rsidP="00D95039">
            <w:pPr>
              <w:pStyle w:val="Table"/>
              <w:rPr>
                <w:ins w:id="3377" w:author="Daniel Stewart" w:date="2022-02-09T11:33:00Z"/>
              </w:rPr>
            </w:pPr>
            <w:ins w:id="3378" w:author="Daniel Stewart" w:date="2022-02-09T11:33:00Z">
              <w:r w:rsidRPr="00A24308">
                <w:t>ICC</w:t>
              </w:r>
            </w:ins>
          </w:p>
        </w:tc>
        <w:tc>
          <w:tcPr>
            <w:tcW w:w="0" w:type="auto"/>
            <w:gridSpan w:val="3"/>
            <w:tcMar>
              <w:top w:w="57" w:type="dxa"/>
              <w:left w:w="113" w:type="dxa"/>
              <w:bottom w:w="57" w:type="dxa"/>
              <w:right w:w="113" w:type="dxa"/>
            </w:tcMar>
            <w:hideMark/>
          </w:tcPr>
          <w:p w14:paraId="714F534A" w14:textId="77777777" w:rsidR="009F04E1" w:rsidRPr="00A24308" w:rsidRDefault="009F04E1" w:rsidP="00D95039">
            <w:pPr>
              <w:pStyle w:val="Table"/>
              <w:rPr>
                <w:ins w:id="3379" w:author="Daniel Stewart" w:date="2022-02-09T11:33:00Z"/>
              </w:rPr>
            </w:pPr>
            <w:ins w:id="3380" w:author="Daniel Stewart" w:date="2022-02-09T11:33:00Z">
              <w:r w:rsidRPr="00A24308">
                <w:t>0.37</w:t>
              </w:r>
            </w:ins>
          </w:p>
        </w:tc>
      </w:tr>
      <w:tr w:rsidR="008045FC" w:rsidRPr="009F04E1" w14:paraId="0D54724C" w14:textId="77777777" w:rsidTr="003A6F5A">
        <w:trPr>
          <w:trHeight w:hRule="exact" w:val="340"/>
          <w:jc w:val="center"/>
          <w:ins w:id="3381" w:author="Daniel Stewart" w:date="2022-02-09T11:33:00Z"/>
        </w:trPr>
        <w:tc>
          <w:tcPr>
            <w:tcW w:w="0" w:type="auto"/>
            <w:tcMar>
              <w:top w:w="57" w:type="dxa"/>
              <w:left w:w="113" w:type="dxa"/>
              <w:bottom w:w="57" w:type="dxa"/>
              <w:right w:w="113" w:type="dxa"/>
            </w:tcMar>
            <w:hideMark/>
          </w:tcPr>
          <w:p w14:paraId="781D8284" w14:textId="77777777" w:rsidR="009F04E1" w:rsidRPr="00A24308" w:rsidRDefault="009F04E1" w:rsidP="00D95039">
            <w:pPr>
              <w:pStyle w:val="Table"/>
              <w:rPr>
                <w:ins w:id="3382" w:author="Daniel Stewart" w:date="2022-02-09T11:33:00Z"/>
              </w:rPr>
            </w:pPr>
            <w:ins w:id="3383" w:author="Daniel Stewart" w:date="2022-02-09T11:33:00Z">
              <w:r w:rsidRPr="00A24308">
                <w:t>N </w:t>
              </w:r>
              <w:r w:rsidRPr="00A24308">
                <w:rPr>
                  <w:vertAlign w:val="subscript"/>
                </w:rPr>
                <w:t>SITE</w:t>
              </w:r>
            </w:ins>
          </w:p>
        </w:tc>
        <w:tc>
          <w:tcPr>
            <w:tcW w:w="0" w:type="auto"/>
            <w:gridSpan w:val="3"/>
            <w:tcMar>
              <w:top w:w="57" w:type="dxa"/>
              <w:left w:w="113" w:type="dxa"/>
              <w:bottom w:w="57" w:type="dxa"/>
              <w:right w:w="113" w:type="dxa"/>
            </w:tcMar>
            <w:hideMark/>
          </w:tcPr>
          <w:p w14:paraId="1F24F80B" w14:textId="77777777" w:rsidR="009F04E1" w:rsidRPr="00A24308" w:rsidRDefault="009F04E1" w:rsidP="00D95039">
            <w:pPr>
              <w:pStyle w:val="Table"/>
              <w:rPr>
                <w:ins w:id="3384" w:author="Daniel Stewart" w:date="2022-02-09T11:33:00Z"/>
              </w:rPr>
            </w:pPr>
            <w:ins w:id="3385" w:author="Daniel Stewart" w:date="2022-02-09T11:33:00Z">
              <w:r w:rsidRPr="00A24308">
                <w:t>79</w:t>
              </w:r>
            </w:ins>
          </w:p>
        </w:tc>
      </w:tr>
      <w:tr w:rsidR="008045FC" w:rsidRPr="009F04E1" w14:paraId="43417A18" w14:textId="77777777" w:rsidTr="003A6F5A">
        <w:trPr>
          <w:trHeight w:hRule="exact" w:val="340"/>
          <w:jc w:val="center"/>
          <w:ins w:id="3386" w:author="Daniel Stewart" w:date="2022-02-09T11:33:00Z"/>
        </w:trPr>
        <w:tc>
          <w:tcPr>
            <w:tcW w:w="0" w:type="auto"/>
            <w:tcMar>
              <w:top w:w="57" w:type="dxa"/>
              <w:left w:w="113" w:type="dxa"/>
              <w:bottom w:w="57" w:type="dxa"/>
              <w:right w:w="113" w:type="dxa"/>
            </w:tcMar>
            <w:hideMark/>
          </w:tcPr>
          <w:p w14:paraId="5930EF0A" w14:textId="77777777" w:rsidR="009F04E1" w:rsidRPr="00A24308" w:rsidRDefault="009F04E1" w:rsidP="00D95039">
            <w:pPr>
              <w:pStyle w:val="Table"/>
              <w:rPr>
                <w:ins w:id="3387" w:author="Daniel Stewart" w:date="2022-02-09T11:33:00Z"/>
              </w:rPr>
            </w:pPr>
            <w:ins w:id="3388" w:author="Daniel Stewart" w:date="2022-02-09T11:33:00Z">
              <w:r w:rsidRPr="00A24308">
                <w:t>N </w:t>
              </w:r>
              <w:r w:rsidRPr="00A24308">
                <w:rPr>
                  <w:vertAlign w:val="subscript"/>
                </w:rPr>
                <w:t>SAMPLE_YEAR</w:t>
              </w:r>
            </w:ins>
          </w:p>
        </w:tc>
        <w:tc>
          <w:tcPr>
            <w:tcW w:w="0" w:type="auto"/>
            <w:gridSpan w:val="3"/>
            <w:tcMar>
              <w:top w:w="57" w:type="dxa"/>
              <w:left w:w="113" w:type="dxa"/>
              <w:bottom w:w="57" w:type="dxa"/>
              <w:right w:w="113" w:type="dxa"/>
            </w:tcMar>
            <w:hideMark/>
          </w:tcPr>
          <w:p w14:paraId="454F3B02" w14:textId="77777777" w:rsidR="009F04E1" w:rsidRPr="00A24308" w:rsidRDefault="009F04E1" w:rsidP="00D95039">
            <w:pPr>
              <w:pStyle w:val="Table"/>
              <w:rPr>
                <w:ins w:id="3389" w:author="Daniel Stewart" w:date="2022-02-09T11:33:00Z"/>
              </w:rPr>
            </w:pPr>
            <w:ins w:id="3390" w:author="Daniel Stewart" w:date="2022-02-09T11:33:00Z">
              <w:r w:rsidRPr="00A24308">
                <w:t>2</w:t>
              </w:r>
            </w:ins>
          </w:p>
        </w:tc>
      </w:tr>
      <w:tr w:rsidR="0026449E" w:rsidRPr="009F04E1" w14:paraId="4B1CBD42" w14:textId="77777777" w:rsidTr="003A6F5A">
        <w:trPr>
          <w:trHeight w:hRule="exact" w:val="340"/>
          <w:jc w:val="center"/>
          <w:ins w:id="3391" w:author="Daniel Stewart" w:date="2022-02-09T11:33:00Z"/>
        </w:trPr>
        <w:tc>
          <w:tcPr>
            <w:tcW w:w="0" w:type="auto"/>
            <w:tcBorders>
              <w:top w:val="single" w:sz="6" w:space="0" w:color="auto"/>
            </w:tcBorders>
            <w:tcMar>
              <w:top w:w="57" w:type="dxa"/>
              <w:left w:w="113" w:type="dxa"/>
              <w:bottom w:w="57" w:type="dxa"/>
              <w:right w:w="113" w:type="dxa"/>
            </w:tcMar>
            <w:hideMark/>
          </w:tcPr>
          <w:p w14:paraId="51770BAA" w14:textId="77777777" w:rsidR="009F04E1" w:rsidRPr="00A24308" w:rsidRDefault="009F04E1" w:rsidP="00D95039">
            <w:pPr>
              <w:pStyle w:val="Table"/>
              <w:rPr>
                <w:ins w:id="3392" w:author="Daniel Stewart" w:date="2022-02-09T11:33:00Z"/>
              </w:rPr>
            </w:pPr>
            <w:ins w:id="3393" w:author="Daniel Stewart" w:date="2022-02-09T11:33:00Z">
              <w:r w:rsidRPr="00A24308">
                <w:t>Observations</w:t>
              </w:r>
            </w:ins>
          </w:p>
        </w:tc>
        <w:tc>
          <w:tcPr>
            <w:tcW w:w="0" w:type="auto"/>
            <w:gridSpan w:val="3"/>
            <w:tcBorders>
              <w:top w:val="single" w:sz="6" w:space="0" w:color="auto"/>
            </w:tcBorders>
            <w:tcMar>
              <w:top w:w="57" w:type="dxa"/>
              <w:left w:w="113" w:type="dxa"/>
              <w:bottom w:w="57" w:type="dxa"/>
              <w:right w:w="113" w:type="dxa"/>
            </w:tcMar>
            <w:hideMark/>
          </w:tcPr>
          <w:p w14:paraId="5F07694C" w14:textId="77777777" w:rsidR="009F04E1" w:rsidRPr="00A24308" w:rsidRDefault="009F04E1" w:rsidP="00D95039">
            <w:pPr>
              <w:pStyle w:val="Table"/>
              <w:rPr>
                <w:ins w:id="3394" w:author="Daniel Stewart" w:date="2022-02-09T11:33:00Z"/>
              </w:rPr>
            </w:pPr>
            <w:ins w:id="3395" w:author="Daniel Stewart" w:date="2022-02-09T11:33:00Z">
              <w:r w:rsidRPr="00A24308">
                <w:t>1244</w:t>
              </w:r>
            </w:ins>
          </w:p>
        </w:tc>
      </w:tr>
      <w:tr w:rsidR="008045FC" w:rsidRPr="009F04E1" w14:paraId="033E2173" w14:textId="77777777" w:rsidTr="003A6F5A">
        <w:trPr>
          <w:trHeight w:hRule="exact" w:val="340"/>
          <w:jc w:val="center"/>
          <w:ins w:id="3396" w:author="Daniel Stewart" w:date="2022-02-09T11:33:00Z"/>
        </w:trPr>
        <w:tc>
          <w:tcPr>
            <w:tcW w:w="0" w:type="auto"/>
            <w:tcMar>
              <w:top w:w="57" w:type="dxa"/>
              <w:left w:w="113" w:type="dxa"/>
              <w:bottom w:w="57" w:type="dxa"/>
              <w:right w:w="113" w:type="dxa"/>
            </w:tcMar>
            <w:hideMark/>
          </w:tcPr>
          <w:p w14:paraId="7D0DB0DF" w14:textId="77777777" w:rsidR="009F04E1" w:rsidRPr="00A24308" w:rsidRDefault="009F04E1" w:rsidP="00D95039">
            <w:pPr>
              <w:pStyle w:val="Table"/>
              <w:rPr>
                <w:ins w:id="3397" w:author="Daniel Stewart" w:date="2022-02-09T11:33:00Z"/>
              </w:rPr>
            </w:pPr>
            <w:ins w:id="3398" w:author="Daniel Stewart" w:date="2022-02-09T11:33:00Z">
              <w:r w:rsidRPr="00A24308">
                <w:t>Marginal R</w:t>
              </w:r>
              <w:r w:rsidRPr="00A24308">
                <w:rPr>
                  <w:vertAlign w:val="superscript"/>
                </w:rPr>
                <w:t>2</w:t>
              </w:r>
              <w:r w:rsidRPr="00A24308">
                <w:t> / Conditional R</w:t>
              </w:r>
              <w:r w:rsidRPr="00A24308">
                <w:rPr>
                  <w:vertAlign w:val="superscript"/>
                </w:rPr>
                <w:t>2</w:t>
              </w:r>
            </w:ins>
          </w:p>
        </w:tc>
        <w:tc>
          <w:tcPr>
            <w:tcW w:w="0" w:type="auto"/>
            <w:gridSpan w:val="3"/>
            <w:tcMar>
              <w:top w:w="57" w:type="dxa"/>
              <w:left w:w="113" w:type="dxa"/>
              <w:bottom w:w="57" w:type="dxa"/>
              <w:right w:w="113" w:type="dxa"/>
            </w:tcMar>
            <w:hideMark/>
          </w:tcPr>
          <w:p w14:paraId="11474E08" w14:textId="77777777" w:rsidR="009F04E1" w:rsidRPr="00A24308" w:rsidRDefault="009F04E1" w:rsidP="00D95039">
            <w:pPr>
              <w:pStyle w:val="Table"/>
              <w:rPr>
                <w:ins w:id="3399" w:author="Daniel Stewart" w:date="2022-02-09T11:33:00Z"/>
              </w:rPr>
            </w:pPr>
            <w:ins w:id="3400" w:author="Daniel Stewart" w:date="2022-02-09T11:33:00Z">
              <w:r w:rsidRPr="00A24308">
                <w:t>0.083 / 0.419</w:t>
              </w:r>
            </w:ins>
          </w:p>
        </w:tc>
      </w:tr>
      <w:tr w:rsidR="00811C7B" w:rsidRPr="009F04E1" w14:paraId="7EB94509" w14:textId="77777777" w:rsidTr="003A6F5A">
        <w:trPr>
          <w:trHeight w:hRule="exact" w:val="340"/>
          <w:jc w:val="center"/>
        </w:trPr>
        <w:tc>
          <w:tcPr>
            <w:tcW w:w="0" w:type="auto"/>
            <w:tcMar>
              <w:top w:w="57" w:type="dxa"/>
              <w:left w:w="113" w:type="dxa"/>
              <w:bottom w:w="57" w:type="dxa"/>
              <w:right w:w="113" w:type="dxa"/>
            </w:tcMar>
          </w:tcPr>
          <w:p w14:paraId="08A593F4" w14:textId="77777777" w:rsidR="00811C7B" w:rsidRPr="00A24308" w:rsidRDefault="00811C7B" w:rsidP="00D95039">
            <w:pPr>
              <w:pStyle w:val="Table"/>
            </w:pPr>
          </w:p>
        </w:tc>
        <w:tc>
          <w:tcPr>
            <w:tcW w:w="0" w:type="auto"/>
            <w:gridSpan w:val="3"/>
            <w:tcMar>
              <w:top w:w="57" w:type="dxa"/>
              <w:left w:w="113" w:type="dxa"/>
              <w:bottom w:w="57" w:type="dxa"/>
              <w:right w:w="113" w:type="dxa"/>
            </w:tcMar>
          </w:tcPr>
          <w:p w14:paraId="53299EAD" w14:textId="77777777" w:rsidR="00811C7B" w:rsidRPr="00A24308" w:rsidRDefault="00811C7B" w:rsidP="00D95039">
            <w:pPr>
              <w:pStyle w:val="Table"/>
            </w:pPr>
          </w:p>
        </w:tc>
      </w:tr>
    </w:tbl>
    <w:p w14:paraId="0C7C1584" w14:textId="6ECCD755" w:rsidR="00811C7B" w:rsidRDefault="00811C7B" w:rsidP="00811C7B">
      <w:pPr>
        <w:pStyle w:val="Heading2"/>
        <w:numPr>
          <w:ilvl w:val="0"/>
          <w:numId w:val="0"/>
        </w:numPr>
        <w:ind w:left="576" w:hanging="576"/>
      </w:pPr>
      <w:bookmarkStart w:id="3401" w:name="_Toc96090729"/>
      <w:r w:rsidRPr="00CE54E0">
        <w:lastRenderedPageBreak/>
        <w:t xml:space="preserve">Appendix </w:t>
      </w:r>
      <w:ins w:id="3402" w:author="Daniel Stewart" w:date="2022-02-10T12:47:00Z">
        <w:r w:rsidRPr="00CE54E0">
          <w:t>J</w:t>
        </w:r>
      </w:ins>
      <w:del w:id="3403" w:author="Daniel Stewart" w:date="2022-02-10T12:47:00Z">
        <w:r w:rsidRPr="00CE54E0" w:rsidDel="000367B4">
          <w:delText>F</w:delText>
        </w:r>
      </w:del>
      <w:r w:rsidRPr="00CE54E0">
        <w:t xml:space="preserve">. </w:t>
      </w:r>
      <w:del w:id="3404" w:author="Daniel Stewart" w:date="2022-02-10T13:02:00Z">
        <w:r w:rsidRPr="00CE54E0" w:rsidDel="00B5401F">
          <w:delText xml:space="preserve">Relative % Cover </w:delText>
        </w:r>
      </w:del>
      <w:r w:rsidRPr="00CE54E0">
        <w:t xml:space="preserve">Native </w:t>
      </w:r>
      <w:r w:rsidR="00055075">
        <w:t>D</w:t>
      </w:r>
      <w:ins w:id="3405" w:author="Daniel Stewart" w:date="2022-02-10T13:02:00Z">
        <w:r w:rsidRPr="00CE54E0">
          <w:t xml:space="preserve">ominance </w:t>
        </w:r>
      </w:ins>
      <w:r w:rsidR="00055075">
        <w:t>M</w:t>
      </w:r>
      <w:del w:id="3406" w:author="Daniel Stewart" w:date="2022-02-10T13:02:00Z">
        <w:r w:rsidRPr="00CE54E0" w:rsidDel="00B5401F">
          <w:delText>M</w:delText>
        </w:r>
      </w:del>
      <w:r w:rsidRPr="00CE54E0">
        <w:t xml:space="preserve">odel </w:t>
      </w:r>
      <w:r w:rsidR="00055075">
        <w:t>V</w:t>
      </w:r>
      <w:del w:id="3407" w:author="Daniel Stewart" w:date="2022-02-10T13:02:00Z">
        <w:r w:rsidRPr="00CE54E0" w:rsidDel="00B5401F">
          <w:delText>V</w:delText>
        </w:r>
      </w:del>
      <w:r w:rsidRPr="00CE54E0">
        <w:t>isualizations</w:t>
      </w:r>
      <w:bookmarkEnd w:id="3401"/>
    </w:p>
    <w:p w14:paraId="48497B96" w14:textId="1EE98DB4" w:rsidR="00A200F2" w:rsidRPr="00CE54E0" w:rsidDel="00C94549" w:rsidRDefault="00E90451">
      <w:pPr>
        <w:pStyle w:val="Heading2"/>
        <w:numPr>
          <w:ilvl w:val="0"/>
          <w:numId w:val="0"/>
        </w:numPr>
        <w:ind w:left="576" w:hanging="576"/>
        <w:rPr>
          <w:del w:id="3408" w:author="Daniel Stewart" w:date="2022-02-08T08:35:00Z"/>
        </w:rPr>
        <w:pPrChange w:id="3409" w:author="Daniel Stewart" w:date="2022-02-10T12:58:00Z">
          <w:pPr>
            <w:pStyle w:val="Heading1"/>
          </w:pPr>
        </w:pPrChange>
      </w:pPr>
      <w:r w:rsidRPr="00CE54E0">
        <w:rPr>
          <w:noProof/>
        </w:rPr>
        <w:drawing>
          <wp:anchor distT="0" distB="0" distL="114300" distR="114300" simplePos="0" relativeHeight="251658291" behindDoc="0" locked="0" layoutInCell="1" allowOverlap="1" wp14:anchorId="7B759E9B" wp14:editId="4455A7C4">
            <wp:simplePos x="0" y="0"/>
            <wp:positionH relativeFrom="column">
              <wp:posOffset>716915</wp:posOffset>
            </wp:positionH>
            <wp:positionV relativeFrom="paragraph">
              <wp:posOffset>455930</wp:posOffset>
            </wp:positionV>
            <wp:extent cx="2108200"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rotWithShape="1">
                    <a:blip r:embed="rId55">
                      <a:extLst>
                        <a:ext uri="{28A0092B-C50C-407E-A947-70E740481C1C}">
                          <a14:useLocalDpi xmlns:a14="http://schemas.microsoft.com/office/drawing/2010/main" val="0"/>
                        </a:ext>
                      </a:extLst>
                    </a:blip>
                    <a:srcRect l="9893"/>
                    <a:stretch/>
                  </pic:blipFill>
                  <pic:spPr bwMode="auto">
                    <a:xfrm>
                      <a:off x="0" y="0"/>
                      <a:ext cx="210820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42BB" w:rsidRPr="00CE54E0">
        <w:rPr>
          <w:noProof/>
        </w:rPr>
        <w:drawing>
          <wp:anchor distT="0" distB="0" distL="114300" distR="114300" simplePos="0" relativeHeight="251658292" behindDoc="0" locked="0" layoutInCell="1" allowOverlap="1" wp14:anchorId="6E68E9FB" wp14:editId="0420D7E9">
            <wp:simplePos x="0" y="0"/>
            <wp:positionH relativeFrom="column">
              <wp:posOffset>3113405</wp:posOffset>
            </wp:positionH>
            <wp:positionV relativeFrom="paragraph">
              <wp:posOffset>450995</wp:posOffset>
            </wp:positionV>
            <wp:extent cx="217741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rotWithShape="1">
                    <a:blip r:embed="rId56">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6696" w:rsidRPr="00CE54E0">
        <w:rPr>
          <w:noProof/>
        </w:rPr>
        <mc:AlternateContent>
          <mc:Choice Requires="wps">
            <w:drawing>
              <wp:anchor distT="0" distB="0" distL="114300" distR="114300" simplePos="0" relativeHeight="251658289" behindDoc="0" locked="0" layoutInCell="1" allowOverlap="1" wp14:anchorId="7C8BCE70" wp14:editId="1604E363">
                <wp:simplePos x="0" y="0"/>
                <wp:positionH relativeFrom="column">
                  <wp:posOffset>355600</wp:posOffset>
                </wp:positionH>
                <wp:positionV relativeFrom="paragraph">
                  <wp:posOffset>6715905</wp:posOffset>
                </wp:positionV>
                <wp:extent cx="5156200" cy="5588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46F28152" w14:textId="2FA80068" w:rsidR="008D47CF" w:rsidRPr="00A77784" w:rsidRDefault="008D47CF" w:rsidP="009F3333">
                            <w:pPr>
                              <w:pStyle w:val="Caption"/>
                              <w:rPr>
                                <w:noProof/>
                                <w:sz w:val="22"/>
                                <w:szCs w:val="22"/>
                              </w:rPr>
                            </w:pPr>
                            <w:r>
                              <w:t xml:space="preserve">Figure </w:t>
                            </w:r>
                            <w:ins w:id="3410" w:author="Daniel Stewart" w:date="2022-02-10T12:59:00Z">
                              <w:r w:rsidR="003E6B39">
                                <w:t>J</w:t>
                              </w:r>
                            </w:ins>
                            <w:del w:id="3411" w:author="Daniel Stewart" w:date="2022-02-10T12:59:00Z">
                              <w:r w:rsidDel="003E6B39">
                                <w:delText>F</w:delText>
                              </w:r>
                            </w:del>
                            <w:r>
                              <w:t xml:space="preserve">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3412" w:author="Daniel Stewart" w:date="2022-02-10T12:59:00Z">
                              <w:r w:rsidR="003E6B39">
                                <w:t>.</w:t>
                              </w:r>
                            </w:ins>
                            <w:del w:id="3413" w:author="Daniel Stewart" w:date="2022-02-10T12:59:00Z">
                              <w:r w:rsidDel="003E6B39">
                                <w:delText xml:space="preserve"> (bottom right exempt)</w:delText>
                              </w:r>
                              <w:r w:rsidRPr="009127CF" w:rsidDel="003E6B39">
                                <w:delText>.</w:delText>
                              </w:r>
                            </w:del>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BCE70" id="Text Box 21" o:spid="_x0000_s1036" type="#_x0000_t202" style="position:absolute;left:0;text-align:left;margin-left:28pt;margin-top:528.8pt;width:406pt;height:44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" stroked="f">
                <v:textbox inset="0,0,0,0">
                  <w:txbxContent>
                    <w:p w14:paraId="46F28152" w14:textId="2FA80068" w:rsidR="008D47CF" w:rsidRPr="00A77784" w:rsidRDefault="008D47CF" w:rsidP="009F3333">
                      <w:pPr>
                        <w:pStyle w:val="Caption"/>
                        <w:rPr>
                          <w:noProof/>
                          <w:sz w:val="22"/>
                          <w:szCs w:val="22"/>
                        </w:rPr>
                      </w:pPr>
                      <w:r>
                        <w:t xml:space="preserve">Figure </w:t>
                      </w:r>
                      <w:ins w:id="3472" w:author="Daniel Stewart" w:date="2022-02-10T12:59:00Z">
                        <w:r w:rsidR="003E6B39">
                          <w:t>J</w:t>
                        </w:r>
                      </w:ins>
                      <w:del w:id="3473" w:author="Daniel Stewart" w:date="2022-02-10T12:59:00Z">
                        <w:r w:rsidDel="003E6B39">
                          <w:delText>F</w:delText>
                        </w:r>
                      </w:del>
                      <w:r>
                        <w:t xml:space="preserve">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3474" w:author="Daniel Stewart" w:date="2022-02-10T12:59:00Z">
                        <w:r w:rsidR="003E6B39">
                          <w:t>.</w:t>
                        </w:r>
                      </w:ins>
                      <w:del w:id="3475" w:author="Daniel Stewart" w:date="2022-02-10T12:59:00Z">
                        <w:r w:rsidDel="003E6B39">
                          <w:delText xml:space="preserve"> (bottom right exempt)</w:delText>
                        </w:r>
                        <w:r w:rsidRPr="009127CF" w:rsidDel="003E6B39">
                          <w:delText>.</w:delText>
                        </w:r>
                      </w:del>
                      <w:r>
                        <w:t xml:space="preserve"> </w:t>
                      </w:r>
                    </w:p>
                  </w:txbxContent>
                </v:textbox>
                <w10:wrap type="topAndBottom"/>
              </v:shape>
            </w:pict>
          </mc:Fallback>
        </mc:AlternateContent>
      </w:r>
      <w:del w:id="3414" w:author="Daniel Stewart" w:date="2022-02-08T08:35:00Z">
        <w:r w:rsidR="00A200F2" w:rsidRPr="00CE54E0" w:rsidDel="00C94549">
          <w:rPr>
            <w:noProof/>
          </w:rPr>
          <w:drawing>
            <wp:inline distT="0" distB="0" distL="0" distR="0" wp14:anchorId="47F3AC18" wp14:editId="0619BE81">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del>
    </w:p>
    <w:p w14:paraId="461704D4" w14:textId="28BA5F33" w:rsidR="00A200F2" w:rsidRPr="00CE54E0" w:rsidDel="00C94549" w:rsidRDefault="00A200F2">
      <w:pPr>
        <w:pStyle w:val="Heading2"/>
        <w:numPr>
          <w:ilvl w:val="0"/>
          <w:numId w:val="0"/>
        </w:numPr>
        <w:ind w:left="576" w:hanging="576"/>
        <w:rPr>
          <w:del w:id="3415" w:author="Daniel Stewart" w:date="2022-02-08T08:35:00Z"/>
        </w:rPr>
        <w:pPrChange w:id="3416" w:author="Daniel Stewart" w:date="2022-02-10T12:58:00Z">
          <w:pPr>
            <w:pStyle w:val="Heading1"/>
          </w:pPr>
        </w:pPrChange>
      </w:pPr>
      <w:del w:id="3417" w:author="Daniel Stewart" w:date="2022-02-08T08:35:00Z">
        <w:r w:rsidRPr="00CE54E0" w:rsidDel="00C94549">
          <w:delText>Figure E2. Cross sectional plot displaying the fit of a model with an interaction between % edge habitat and elevation on % recessed marsh. Continuous elevation data are placed into one of three cross-sections: 10th percentile (red), 50th percentile (green), and 90th percentile (blue). The expected value is displayed by regression lines, surrounded by 95% confidence intervals. Positive and negative residuals are located on the top and bottom axes.</w:delText>
        </w:r>
      </w:del>
    </w:p>
    <w:p w14:paraId="2D28ED58" w14:textId="07ED33DB" w:rsidR="00A200F2" w:rsidRDefault="00A200F2" w:rsidP="00D95039">
      <w:pPr>
        <w:rPr>
          <w:ins w:id="3418" w:author="Daniel Stewart" w:date="2022-02-10T13:02:00Z"/>
        </w:rPr>
      </w:pPr>
    </w:p>
    <w:p w14:paraId="3060D614" w14:textId="1089FD93" w:rsidR="00B5401F" w:rsidRDefault="00572CC4" w:rsidP="00EF45BD">
      <w:pPr>
        <w:rPr>
          <w:ins w:id="3419" w:author="Daniel Stewart" w:date="2022-02-10T13:02:00Z"/>
        </w:rPr>
      </w:pPr>
      <w:r>
        <w:rPr>
          <w:noProof/>
        </w:rPr>
        <w:drawing>
          <wp:anchor distT="0" distB="0" distL="114300" distR="114300" simplePos="0" relativeHeight="251653115" behindDoc="0" locked="0" layoutInCell="1" allowOverlap="1" wp14:anchorId="1A3BAB47" wp14:editId="7FA81566">
            <wp:simplePos x="0" y="0"/>
            <wp:positionH relativeFrom="column">
              <wp:posOffset>700405</wp:posOffset>
            </wp:positionH>
            <wp:positionV relativeFrom="paragraph">
              <wp:posOffset>3895235</wp:posOffset>
            </wp:positionV>
            <wp:extent cx="2131060" cy="2339975"/>
            <wp:effectExtent l="0" t="0" r="254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rotWithShape="1">
                    <a:blip r:embed="rId58">
                      <a:extLst>
                        <a:ext uri="{28A0092B-C50C-407E-A947-70E740481C1C}">
                          <a14:useLocalDpi xmlns:a14="http://schemas.microsoft.com/office/drawing/2010/main" val="0"/>
                        </a:ext>
                      </a:extLst>
                    </a:blip>
                    <a:srcRect l="8904"/>
                    <a:stretch/>
                  </pic:blipFill>
                  <pic:spPr bwMode="auto">
                    <a:xfrm>
                      <a:off x="0" y="0"/>
                      <a:ext cx="2131060"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3420" w:author="Daniel Stewart" w:date="2022-02-09T12:06:00Z">
        <w:r w:rsidRPr="00CE54E0">
          <w:rPr>
            <w:rFonts w:eastAsiaTheme="majorEastAsia"/>
            <w:noProof/>
          </w:rPr>
          <w:drawing>
            <wp:anchor distT="0" distB="0" distL="114300" distR="114300" simplePos="0" relativeHeight="251654140" behindDoc="0" locked="0" layoutInCell="1" allowOverlap="1" wp14:anchorId="7865AF2C" wp14:editId="0FCF62AF">
              <wp:simplePos x="0" y="0"/>
              <wp:positionH relativeFrom="column">
                <wp:posOffset>3215640</wp:posOffset>
              </wp:positionH>
              <wp:positionV relativeFrom="paragraph">
                <wp:posOffset>3893330</wp:posOffset>
              </wp:positionV>
              <wp:extent cx="2073275" cy="2339975"/>
              <wp:effectExtent l="0" t="0" r="0" b="0"/>
              <wp:wrapTopAndBottom/>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59">
                        <a:extLst>
                          <a:ext uri="{28A0092B-C50C-407E-A947-70E740481C1C}">
                            <a14:useLocalDpi xmlns:a14="http://schemas.microsoft.com/office/drawing/2010/main" val="0"/>
                          </a:ext>
                        </a:extLst>
                      </a:blip>
                      <a:srcRect l="11377"/>
                      <a:stretch/>
                    </pic:blipFill>
                    <pic:spPr bwMode="auto">
                      <a:xfrm>
                        <a:off x="0" y="0"/>
                        <a:ext cx="207327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w:drawing>
          <wp:anchor distT="0" distB="0" distL="114300" distR="114300" simplePos="0" relativeHeight="251658288" behindDoc="0" locked="0" layoutInCell="1" allowOverlap="1" wp14:anchorId="2A69BBE9" wp14:editId="1F53E75D">
            <wp:simplePos x="0" y="0"/>
            <wp:positionH relativeFrom="column">
              <wp:posOffset>520065</wp:posOffset>
            </wp:positionH>
            <wp:positionV relativeFrom="paragraph">
              <wp:posOffset>207884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6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90" behindDoc="0" locked="0" layoutInCell="1" allowOverlap="1" wp14:anchorId="26D8AC9E" wp14:editId="18D1B69D">
            <wp:simplePos x="0" y="0"/>
            <wp:positionH relativeFrom="column">
              <wp:posOffset>3113405</wp:posOffset>
            </wp:positionH>
            <wp:positionV relativeFrom="paragraph">
              <wp:posOffset>2075960</wp:posOffset>
            </wp:positionV>
            <wp:extent cx="217741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rotWithShape="1">
                    <a:blip r:embed="rId61">
                      <a:extLst>
                        <a:ext uri="{28A0092B-C50C-407E-A947-70E740481C1C}">
                          <a14:useLocalDpi xmlns:a14="http://schemas.microsoft.com/office/drawing/2010/main" val="0"/>
                        </a:ext>
                      </a:extLst>
                    </a:blip>
                    <a:srcRect l="6925"/>
                    <a:stretch/>
                  </pic:blipFill>
                  <pic:spPr bwMode="auto">
                    <a:xfrm>
                      <a:off x="0" y="0"/>
                      <a:ext cx="217741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933067" w14:textId="03C69F9C" w:rsidR="00B5401F" w:rsidRDefault="00B5401F" w:rsidP="00EF45BD">
      <w:pPr>
        <w:rPr>
          <w:ins w:id="3421" w:author="Daniel Stewart" w:date="2022-02-10T13:02:00Z"/>
        </w:rPr>
      </w:pPr>
    </w:p>
    <w:p w14:paraId="75E5DEDD" w14:textId="2AFBD8E4" w:rsidR="00B5401F" w:rsidRDefault="00BA4337" w:rsidP="00D95039">
      <w:pPr>
        <w:rPr>
          <w:color w:val="000000" w:themeColor="text1"/>
          <w:sz w:val="32"/>
          <w:szCs w:val="32"/>
        </w:rPr>
      </w:pPr>
      <w:ins w:id="3422" w:author="Daniel Stewart" w:date="2022-02-09T12:22:00Z">
        <w:r>
          <w:rPr>
            <w:noProof/>
          </w:rPr>
          <w:lastRenderedPageBreak/>
          <w:drawing>
            <wp:anchor distT="0" distB="0" distL="114300" distR="114300" simplePos="0" relativeHeight="251710544" behindDoc="0" locked="0" layoutInCell="1" allowOverlap="1" wp14:anchorId="621F52A5" wp14:editId="03C4A600">
              <wp:simplePos x="0" y="0"/>
              <wp:positionH relativeFrom="column">
                <wp:posOffset>797560</wp:posOffset>
              </wp:positionH>
              <wp:positionV relativeFrom="paragraph">
                <wp:posOffset>2820035</wp:posOffset>
              </wp:positionV>
              <wp:extent cx="4371340" cy="2433320"/>
              <wp:effectExtent l="0" t="0" r="0" b="5080"/>
              <wp:wrapTopAndBottom/>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rotWithShape="1">
                      <a:blip r:embed="rId62">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w:drawing>
          <wp:anchor distT="0" distB="0" distL="114300" distR="114300" simplePos="0" relativeHeight="251709520" behindDoc="0" locked="0" layoutInCell="1" allowOverlap="1" wp14:anchorId="12690FB7" wp14:editId="67A06C1E">
            <wp:simplePos x="0" y="0"/>
            <wp:positionH relativeFrom="column">
              <wp:posOffset>795020</wp:posOffset>
            </wp:positionH>
            <wp:positionV relativeFrom="paragraph">
              <wp:posOffset>356870</wp:posOffset>
            </wp:positionV>
            <wp:extent cx="4371340" cy="2433320"/>
            <wp:effectExtent l="0" t="0" r="0" b="5080"/>
            <wp:wrapTopAndBottom/>
            <wp:docPr id="144723469" name="Picture 14472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pic:cNvPicPr/>
                  </pic:nvPicPr>
                  <pic:blipFill rotWithShape="1">
                    <a:blip r:embed="rId63">
                      <a:extLst>
                        <a:ext uri="{28A0092B-C50C-407E-A947-70E740481C1C}">
                          <a14:useLocalDpi xmlns:a14="http://schemas.microsoft.com/office/drawing/2010/main" val="0"/>
                        </a:ext>
                      </a:extLst>
                    </a:blip>
                    <a:srcRect l="4307"/>
                    <a:stretch/>
                  </pic:blipFill>
                  <pic:spPr bwMode="auto">
                    <a:xfrm>
                      <a:off x="0" y="0"/>
                      <a:ext cx="4371340" cy="243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7776" behindDoc="0" locked="0" layoutInCell="1" allowOverlap="1" wp14:anchorId="2416A55B" wp14:editId="1ABC7B65">
            <wp:simplePos x="0" y="0"/>
            <wp:positionH relativeFrom="column">
              <wp:posOffset>574675</wp:posOffset>
            </wp:positionH>
            <wp:positionV relativeFrom="paragraph">
              <wp:posOffset>1530985</wp:posOffset>
            </wp:positionV>
            <wp:extent cx="242570" cy="2432685"/>
            <wp:effectExtent l="0" t="0" r="0" b="5715"/>
            <wp:wrapNone/>
            <wp:docPr id="144723470" name="Picture 144723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pic:cNvPicPr/>
                  </pic:nvPicPr>
                  <pic:blipFill rotWithShape="1">
                    <a:blip r:embed="rId62">
                      <a:extLst>
                        <a:ext uri="{28A0092B-C50C-407E-A947-70E740481C1C}">
                          <a14:useLocalDpi xmlns:a14="http://schemas.microsoft.com/office/drawing/2010/main" val="0"/>
                        </a:ext>
                      </a:extLst>
                    </a:blip>
                    <a:srcRect l="-508" r="95186"/>
                    <a:stretch/>
                  </pic:blipFill>
                  <pic:spPr bwMode="auto">
                    <a:xfrm>
                      <a:off x="0" y="0"/>
                      <a:ext cx="242570" cy="2432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261AB8" w14:textId="754B8B28" w:rsidR="00A200F2" w:rsidDel="00BA4337" w:rsidRDefault="00A200F2">
      <w:pPr>
        <w:ind w:left="900" w:right="926"/>
        <w:jc w:val="center"/>
        <w:rPr>
          <w:del w:id="3423" w:author="Daniel Stewart" w:date="2022-02-10T13:23:00Z"/>
        </w:rPr>
        <w:pPrChange w:id="3424" w:author="Daniel Stewart" w:date="2022-02-10T13:23:00Z">
          <w:pPr/>
        </w:pPrChange>
      </w:pPr>
    </w:p>
    <w:p w14:paraId="4EDBBED6" w14:textId="1A2B76BC" w:rsidR="00A200F2" w:rsidRDefault="00A200F2">
      <w:pPr>
        <w:pStyle w:val="Caption"/>
        <w:ind w:left="900" w:right="926"/>
        <w:pPrChange w:id="3425" w:author="Daniel Stewart" w:date="2022-02-10T13:23:00Z">
          <w:pPr>
            <w:pStyle w:val="Caption"/>
          </w:pPr>
        </w:pPrChange>
      </w:pPr>
      <w:r>
        <w:t xml:space="preserve">Figure </w:t>
      </w:r>
      <w:ins w:id="3426" w:author="Daniel Stewart" w:date="2022-02-10T13:00:00Z">
        <w:r w:rsidR="00B5401F">
          <w:t>J</w:t>
        </w:r>
      </w:ins>
      <w:del w:id="3427" w:author="Daniel Stewart" w:date="2022-02-10T13:00:00Z">
        <w:r w:rsidDel="00B5401F">
          <w:delText>F</w:delText>
        </w:r>
      </w:del>
      <w:r>
        <w:t>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3428" w:author="Daniel Stewart" w:date="2022-02-09T12:20:00Z">
        <w:r w:rsidR="00A24308">
          <w:t>, and</w:t>
        </w:r>
      </w:ins>
      <w:ins w:id="3429" w:author="Daniel Stewart" w:date="2022-02-09T12:21:00Z">
        <w:r w:rsidR="00A24308">
          <w:t xml:space="preserve"> </w:t>
        </w:r>
      </w:ins>
      <w:del w:id="3430" w:author="Daniel Stewart" w:date="2022-02-09T12:20:00Z">
        <w:r w:rsidDel="00A24308">
          <w:delText>.</w:delText>
        </w:r>
      </w:del>
      <w:del w:id="3431" w:author="Daniel Stewart" w:date="2022-02-09T12:21:00Z">
        <w:r w:rsidDel="00A24308">
          <w:delText xml:space="preserve"> </w:delText>
        </w:r>
        <w:r w:rsidRPr="00DB3FAF" w:rsidDel="00A24308">
          <w:delText>T</w:delText>
        </w:r>
      </w:del>
      <w:ins w:id="3432" w:author="Daniel Stewart" w:date="2022-02-09T12:21:00Z">
        <w:r w:rsidR="00A24308">
          <w:t>t</w:t>
        </w:r>
      </w:ins>
      <w:r w:rsidRPr="00DB3FAF">
        <w:t xml:space="preserve">he expected value </w:t>
      </w:r>
      <w:ins w:id="3433" w:author="Daniel Stewart" w:date="2022-02-09T12:21:00Z">
        <w:r w:rsidR="00A24308">
          <w:t>of each cross-section is displayed</w:t>
        </w:r>
      </w:ins>
      <w:del w:id="3434" w:author="Daniel Stewart" w:date="2022-02-09T12:21:00Z">
        <w:r w:rsidRPr="00DB3FAF" w:rsidDel="00A24308">
          <w:delText>is displayed</w:delText>
        </w:r>
      </w:del>
      <w:r w:rsidRPr="00DB3FAF">
        <w:t xml:space="preserve"> </w:t>
      </w:r>
      <w:r>
        <w:t>by regression lines</w:t>
      </w:r>
      <w:del w:id="3435" w:author="Daniel Stewart" w:date="2022-02-09T12:20:00Z">
        <w:r w:rsidDel="00A24308">
          <w:delText>, surrounded by 95% confidence intervals</w:delText>
        </w:r>
      </w:del>
      <w:r>
        <w:t>. Positive and negative residuals are located on the top and bottom axes.</w:t>
      </w:r>
    </w:p>
    <w:p w14:paraId="5F350835" w14:textId="77777777" w:rsidR="00A200F2" w:rsidRDefault="00A200F2" w:rsidP="00D95039"/>
    <w:p w14:paraId="1088CBBF" w14:textId="77777777" w:rsidR="00A200F2" w:rsidRDefault="00A200F2" w:rsidP="00D95039"/>
    <w:p w14:paraId="6AFD26D7" w14:textId="03D40E08" w:rsidR="00A200F2" w:rsidDel="00C10339" w:rsidRDefault="00A200F2">
      <w:pPr>
        <w:pStyle w:val="Heading1"/>
        <w:numPr>
          <w:ilvl w:val="0"/>
          <w:numId w:val="0"/>
        </w:numPr>
        <w:ind w:left="432" w:hanging="432"/>
        <w:rPr>
          <w:del w:id="3436" w:author="Daniel Stewart" w:date="2022-02-09T13:47:00Z"/>
          <w:rFonts w:eastAsia="Times New Roman"/>
        </w:rPr>
        <w:pPrChange w:id="3437" w:author="Daniel Stewart" w:date="2022-02-10T12:47:00Z">
          <w:pPr>
            <w:pStyle w:val="Heading1"/>
          </w:pPr>
        </w:pPrChange>
      </w:pPr>
    </w:p>
    <w:p w14:paraId="0CC7F8C0" w14:textId="792AFF14" w:rsidR="00A200F2" w:rsidDel="00C10339" w:rsidRDefault="00A200F2">
      <w:pPr>
        <w:pStyle w:val="Heading1"/>
        <w:numPr>
          <w:ilvl w:val="0"/>
          <w:numId w:val="0"/>
        </w:numPr>
        <w:ind w:left="432" w:hanging="432"/>
        <w:rPr>
          <w:del w:id="3438" w:author="Daniel Stewart" w:date="2022-02-09T13:47:00Z"/>
          <w:rFonts w:eastAsia="Times New Roman"/>
        </w:rPr>
        <w:pPrChange w:id="3439" w:author="Daniel Stewart" w:date="2022-02-10T12:47:00Z">
          <w:pPr>
            <w:pStyle w:val="Heading1"/>
          </w:pPr>
        </w:pPrChange>
      </w:pPr>
    </w:p>
    <w:p w14:paraId="6E9E8DED" w14:textId="0188889F" w:rsidR="00A200F2" w:rsidDel="00C10339" w:rsidRDefault="00A200F2">
      <w:pPr>
        <w:pStyle w:val="Heading1"/>
        <w:numPr>
          <w:ilvl w:val="0"/>
          <w:numId w:val="0"/>
        </w:numPr>
        <w:ind w:left="432" w:hanging="432"/>
        <w:rPr>
          <w:del w:id="3440" w:author="Daniel Stewart" w:date="2022-02-09T13:47:00Z"/>
          <w:rFonts w:eastAsia="Times New Roman"/>
        </w:rPr>
        <w:pPrChange w:id="3441" w:author="Daniel Stewart" w:date="2022-02-10T12:47:00Z">
          <w:pPr>
            <w:pStyle w:val="Heading1"/>
          </w:pPr>
        </w:pPrChange>
      </w:pPr>
    </w:p>
    <w:p w14:paraId="53B7B56E" w14:textId="3D833CB9" w:rsidR="00A200F2" w:rsidDel="000367B4" w:rsidRDefault="00A200F2">
      <w:pPr>
        <w:pStyle w:val="Heading1"/>
        <w:numPr>
          <w:ilvl w:val="0"/>
          <w:numId w:val="0"/>
        </w:numPr>
        <w:ind w:left="432" w:hanging="432"/>
        <w:rPr>
          <w:del w:id="3442" w:author="Daniel Stewart" w:date="2022-02-10T12:47:00Z"/>
          <w:rFonts w:eastAsia="Times New Roman"/>
        </w:rPr>
        <w:pPrChange w:id="3443" w:author="Daniel Stewart" w:date="2022-02-10T12:47:00Z">
          <w:pPr>
            <w:pStyle w:val="Heading1"/>
          </w:pPr>
        </w:pPrChange>
      </w:pPr>
    </w:p>
    <w:p w14:paraId="49B83260" w14:textId="554F4B94" w:rsidR="00A200F2" w:rsidRPr="0082724B" w:rsidDel="000367B4" w:rsidRDefault="00A200F2" w:rsidP="00D95039">
      <w:pPr>
        <w:rPr>
          <w:del w:id="3444" w:author="Daniel Stewart" w:date="2022-02-10T12:47:00Z"/>
        </w:rPr>
      </w:pPr>
    </w:p>
    <w:p w14:paraId="3A71588E" w14:textId="2AFAF6BC" w:rsidR="00A200F2" w:rsidDel="000367B4" w:rsidRDefault="00A200F2" w:rsidP="00D95039">
      <w:pPr>
        <w:rPr>
          <w:del w:id="3445" w:author="Daniel Stewart" w:date="2022-02-10T12:47:00Z"/>
        </w:rPr>
      </w:pPr>
    </w:p>
    <w:p w14:paraId="740ED5A9" w14:textId="77777777" w:rsidR="00C10339" w:rsidRDefault="00C10339" w:rsidP="00D95039">
      <w:pPr>
        <w:rPr>
          <w:ins w:id="3446" w:author="Daniel Stewart" w:date="2022-02-09T13:48:00Z"/>
          <w:color w:val="000000" w:themeColor="text1"/>
          <w:sz w:val="32"/>
          <w:szCs w:val="32"/>
        </w:rPr>
      </w:pPr>
      <w:ins w:id="3447" w:author="Daniel Stewart" w:date="2022-02-09T13:48:00Z">
        <w:r>
          <w:br w:type="page"/>
        </w:r>
      </w:ins>
    </w:p>
    <w:p w14:paraId="295F0499" w14:textId="3589E897" w:rsidR="00A200F2" w:rsidRPr="00CE54E0" w:rsidRDefault="00C10339">
      <w:pPr>
        <w:pStyle w:val="Heading2"/>
        <w:numPr>
          <w:ilvl w:val="0"/>
          <w:numId w:val="0"/>
        </w:numPr>
        <w:ind w:left="576" w:hanging="576"/>
        <w:rPr>
          <w:ins w:id="3448" w:author="Daniel Stewart" w:date="2022-02-09T13:49:00Z"/>
        </w:rPr>
        <w:pPrChange w:id="3449" w:author="Daniel Stewart" w:date="2022-02-10T12:48:00Z">
          <w:pPr>
            <w:pStyle w:val="Heading1"/>
          </w:pPr>
        </w:pPrChange>
      </w:pPr>
      <w:bookmarkStart w:id="3450" w:name="_Toc96090730"/>
      <w:ins w:id="3451" w:author="Daniel Stewart" w:date="2022-02-09T13:48:00Z">
        <w:r w:rsidRPr="00CE54E0">
          <w:lastRenderedPageBreak/>
          <w:t xml:space="preserve">Appendix </w:t>
        </w:r>
      </w:ins>
      <w:ins w:id="3452" w:author="Daniel Stewart" w:date="2022-02-10T12:48:00Z">
        <w:r w:rsidR="000367B4" w:rsidRPr="00CE54E0">
          <w:t>K</w:t>
        </w:r>
      </w:ins>
      <w:ins w:id="3453" w:author="Daniel Stewart" w:date="2022-02-09T13:48:00Z">
        <w:r w:rsidRPr="00CE54E0">
          <w:t xml:space="preserve">: </w:t>
        </w:r>
      </w:ins>
      <w:ins w:id="3454" w:author="Daniel Stewart" w:date="2022-02-09T13:47:00Z">
        <w:r w:rsidRPr="00CE54E0">
          <w:t xml:space="preserve">Summary </w:t>
        </w:r>
      </w:ins>
      <w:r w:rsidR="00055075">
        <w:t>S</w:t>
      </w:r>
      <w:ins w:id="3455" w:author="Daniel Stewart" w:date="2022-02-09T13:47:00Z">
        <w:r w:rsidRPr="00CE54E0">
          <w:t xml:space="preserve">tatistics of </w:t>
        </w:r>
      </w:ins>
      <w:r w:rsidR="00055075">
        <w:t>R</w:t>
      </w:r>
      <w:ins w:id="3456" w:author="Daniel Stewart" w:date="2022-02-09T13:50:00Z">
        <w:r w:rsidR="004F71F1" w:rsidRPr="00CE54E0">
          <w:t>ichness</w:t>
        </w:r>
      </w:ins>
      <w:ins w:id="3457" w:author="Daniel Stewart" w:date="2022-02-09T13:47:00Z">
        <w:r w:rsidRPr="00CE54E0">
          <w:t xml:space="preserve"> </w:t>
        </w:r>
      </w:ins>
      <w:r w:rsidR="00055075">
        <w:t>M</w:t>
      </w:r>
      <w:ins w:id="3458" w:author="Daniel Stewart" w:date="2022-02-09T13:47:00Z">
        <w:r w:rsidRPr="00CE54E0">
          <w:t>odel</w:t>
        </w:r>
      </w:ins>
      <w:ins w:id="3459" w:author="Daniel Stewart" w:date="2022-02-09T13:50:00Z">
        <w:r w:rsidR="004F71F1" w:rsidRPr="00CE54E0">
          <w:t xml:space="preserve"> </w:t>
        </w:r>
      </w:ins>
      <w:r w:rsidR="00055075">
        <w:t>V</w:t>
      </w:r>
      <w:ins w:id="3460" w:author="Daniel Stewart" w:date="2022-02-09T13:47:00Z">
        <w:r w:rsidRPr="00CE54E0">
          <w:t>ariables</w:t>
        </w:r>
      </w:ins>
      <w:bookmarkEnd w:id="3450"/>
    </w:p>
    <w:p w14:paraId="663D74B7" w14:textId="58578ED9" w:rsidR="00AD4E1F" w:rsidRDefault="00AD4E1F" w:rsidP="00AD4E1F">
      <w:pPr>
        <w:pStyle w:val="Caption"/>
        <w:keepNext/>
      </w:pPr>
      <w:bookmarkStart w:id="3461" w:name="_Toc96092612"/>
      <w:r>
        <w:t xml:space="preserve">Table </w:t>
      </w:r>
      <w:r w:rsidR="009C44F1">
        <w:fldChar w:fldCharType="begin"/>
      </w:r>
      <w:r w:rsidR="009C44F1">
        <w:instrText xml:space="preserve"> SEQ Table \* ARABIC </w:instrText>
      </w:r>
      <w:r w:rsidR="009C44F1">
        <w:fldChar w:fldCharType="separate"/>
      </w:r>
      <w:r w:rsidR="00A01089">
        <w:rPr>
          <w:noProof/>
        </w:rPr>
        <w:t>8</w:t>
      </w:r>
      <w:r w:rsidR="009C44F1">
        <w:rPr>
          <w:noProof/>
        </w:rPr>
        <w:fldChar w:fldCharType="end"/>
      </w:r>
      <w:r>
        <w:t xml:space="preserve">. </w:t>
      </w:r>
      <w:r w:rsidRPr="00564370">
        <w:t xml:space="preserve">Summary statistics for all variables included in the native </w:t>
      </w:r>
      <w:r w:rsidR="00572CC4">
        <w:t xml:space="preserve">and non-native </w:t>
      </w:r>
      <w:r w:rsidRPr="00564370">
        <w:t>richness model</w:t>
      </w:r>
      <w:r w:rsidR="00572CC4">
        <w:t>s</w:t>
      </w:r>
      <w:r w:rsidRPr="00564370">
        <w:t>. Continuous data are summarized using minimum, maximum, mean, and standard deviation values, while categorical data show the number and relative frequency of each variable.</w:t>
      </w:r>
      <w:bookmarkEnd w:id="3461"/>
    </w:p>
    <w:tbl>
      <w:tblPr>
        <w:tblW w:w="7797" w:type="dxa"/>
        <w:jc w:val="center"/>
        <w:tblLook w:val="04A0" w:firstRow="1" w:lastRow="0" w:firstColumn="1" w:lastColumn="0" w:noHBand="0" w:noVBand="1"/>
      </w:tblPr>
      <w:tblGrid>
        <w:gridCol w:w="2127"/>
        <w:gridCol w:w="666"/>
        <w:gridCol w:w="852"/>
        <w:gridCol w:w="852"/>
        <w:gridCol w:w="852"/>
        <w:gridCol w:w="1172"/>
        <w:gridCol w:w="1276"/>
      </w:tblGrid>
      <w:tr w:rsidR="008045FC" w:rsidRPr="004F71F1" w14:paraId="77DA23DB" w14:textId="77777777" w:rsidTr="00B5401F">
        <w:trPr>
          <w:trHeight w:hRule="exact" w:val="340"/>
          <w:jc w:val="center"/>
          <w:ins w:id="3462" w:author="Daniel Stewart" w:date="2022-02-09T13:49:00Z"/>
        </w:trPr>
        <w:tc>
          <w:tcPr>
            <w:tcW w:w="2127" w:type="dxa"/>
            <w:tcBorders>
              <w:top w:val="nil"/>
              <w:left w:val="nil"/>
              <w:bottom w:val="nil"/>
              <w:right w:val="nil"/>
            </w:tcBorders>
            <w:shd w:val="clear" w:color="auto" w:fill="auto"/>
            <w:noWrap/>
            <w:vAlign w:val="center"/>
            <w:hideMark/>
          </w:tcPr>
          <w:p w14:paraId="57926172" w14:textId="77777777" w:rsidR="004F71F1" w:rsidRPr="009A48D2" w:rsidRDefault="004F71F1" w:rsidP="00D95039">
            <w:pPr>
              <w:pStyle w:val="Table"/>
              <w:rPr>
                <w:ins w:id="3463" w:author="Daniel Stewart" w:date="2022-02-09T13:49:00Z"/>
              </w:rPr>
            </w:pPr>
          </w:p>
        </w:tc>
        <w:tc>
          <w:tcPr>
            <w:tcW w:w="3222" w:type="dxa"/>
            <w:gridSpan w:val="4"/>
            <w:tcBorders>
              <w:top w:val="nil"/>
              <w:left w:val="single" w:sz="4" w:space="0" w:color="auto"/>
              <w:bottom w:val="single" w:sz="4" w:space="0" w:color="auto"/>
              <w:right w:val="single" w:sz="4" w:space="0" w:color="000000"/>
            </w:tcBorders>
            <w:shd w:val="clear" w:color="auto" w:fill="auto"/>
            <w:noWrap/>
            <w:vAlign w:val="center"/>
            <w:hideMark/>
          </w:tcPr>
          <w:p w14:paraId="25B1309A" w14:textId="77777777" w:rsidR="004F71F1" w:rsidRPr="00B5401F" w:rsidRDefault="004F71F1">
            <w:pPr>
              <w:pStyle w:val="Table"/>
              <w:jc w:val="center"/>
              <w:rPr>
                <w:ins w:id="3464" w:author="Daniel Stewart" w:date="2022-02-09T13:49:00Z"/>
                <w:b/>
                <w:bCs/>
                <w:rPrChange w:id="3465" w:author="Daniel Stewart" w:date="2022-02-10T13:01:00Z">
                  <w:rPr>
                    <w:ins w:id="3466" w:author="Daniel Stewart" w:date="2022-02-09T13:49:00Z"/>
                    <w:rFonts w:ascii="Calibri" w:hAnsi="Calibri" w:cs="Calibri"/>
                    <w:color w:val="000000"/>
                  </w:rPr>
                </w:rPrChange>
              </w:rPr>
              <w:pPrChange w:id="3467" w:author="Daniel Stewart" w:date="2022-02-10T13:01:00Z">
                <w:pPr>
                  <w:pStyle w:val="Table"/>
                </w:pPr>
              </w:pPrChange>
            </w:pPr>
            <w:ins w:id="3468" w:author="Daniel Stewart" w:date="2022-02-09T13:49:00Z">
              <w:r w:rsidRPr="00B5401F">
                <w:rPr>
                  <w:b/>
                  <w:bCs/>
                  <w:rPrChange w:id="3469" w:author="Daniel Stewart" w:date="2022-02-10T13:01:00Z">
                    <w:rPr>
                      <w:rFonts w:ascii="Calibri" w:hAnsi="Calibri" w:cs="Calibri"/>
                      <w:color w:val="000000"/>
                    </w:rPr>
                  </w:rPrChange>
                </w:rPr>
                <w:t>Continuous Variable</w:t>
              </w:r>
            </w:ins>
          </w:p>
        </w:tc>
        <w:tc>
          <w:tcPr>
            <w:tcW w:w="2448" w:type="dxa"/>
            <w:gridSpan w:val="2"/>
            <w:tcBorders>
              <w:top w:val="nil"/>
              <w:left w:val="nil"/>
              <w:bottom w:val="single" w:sz="4" w:space="0" w:color="auto"/>
              <w:right w:val="nil"/>
            </w:tcBorders>
            <w:shd w:val="clear" w:color="auto" w:fill="auto"/>
            <w:noWrap/>
            <w:vAlign w:val="center"/>
            <w:hideMark/>
          </w:tcPr>
          <w:p w14:paraId="19A243C9" w14:textId="77777777" w:rsidR="004F71F1" w:rsidRPr="00B5401F" w:rsidRDefault="004F71F1">
            <w:pPr>
              <w:pStyle w:val="Table"/>
              <w:jc w:val="center"/>
              <w:rPr>
                <w:ins w:id="3470" w:author="Daniel Stewart" w:date="2022-02-09T13:49:00Z"/>
                <w:b/>
                <w:bCs/>
                <w:rPrChange w:id="3471" w:author="Daniel Stewart" w:date="2022-02-10T13:01:00Z">
                  <w:rPr>
                    <w:ins w:id="3472" w:author="Daniel Stewart" w:date="2022-02-09T13:49:00Z"/>
                    <w:rFonts w:ascii="Calibri" w:hAnsi="Calibri" w:cs="Calibri"/>
                    <w:color w:val="000000"/>
                  </w:rPr>
                </w:rPrChange>
              </w:rPr>
              <w:pPrChange w:id="3473" w:author="Daniel Stewart" w:date="2022-02-10T13:01:00Z">
                <w:pPr>
                  <w:pStyle w:val="Table"/>
                </w:pPr>
              </w:pPrChange>
            </w:pPr>
            <w:ins w:id="3474" w:author="Daniel Stewart" w:date="2022-02-09T13:49:00Z">
              <w:r w:rsidRPr="00B5401F">
                <w:rPr>
                  <w:b/>
                  <w:bCs/>
                  <w:rPrChange w:id="3475" w:author="Daniel Stewart" w:date="2022-02-10T13:01:00Z">
                    <w:rPr>
                      <w:rFonts w:ascii="Calibri" w:hAnsi="Calibri" w:cs="Calibri"/>
                      <w:color w:val="000000"/>
                    </w:rPr>
                  </w:rPrChange>
                </w:rPr>
                <w:t>Categorical Variable</w:t>
              </w:r>
            </w:ins>
          </w:p>
        </w:tc>
      </w:tr>
      <w:tr w:rsidR="008C5224" w:rsidRPr="004F71F1" w14:paraId="163BDF08" w14:textId="77777777" w:rsidTr="00B5401F">
        <w:trPr>
          <w:trHeight w:hRule="exact" w:val="340"/>
          <w:jc w:val="center"/>
          <w:ins w:id="3476" w:author="Daniel Stewart" w:date="2022-02-09T13:49:00Z"/>
        </w:trPr>
        <w:tc>
          <w:tcPr>
            <w:tcW w:w="2127" w:type="dxa"/>
            <w:tcBorders>
              <w:top w:val="single" w:sz="4" w:space="0" w:color="auto"/>
              <w:left w:val="nil"/>
              <w:bottom w:val="single" w:sz="4" w:space="0" w:color="auto"/>
              <w:right w:val="nil"/>
            </w:tcBorders>
            <w:shd w:val="clear" w:color="auto" w:fill="auto"/>
            <w:noWrap/>
            <w:vAlign w:val="center"/>
            <w:hideMark/>
          </w:tcPr>
          <w:p w14:paraId="42130CA1" w14:textId="77777777" w:rsidR="004F71F1" w:rsidRPr="00B5401F" w:rsidRDefault="004F71F1" w:rsidP="00D95039">
            <w:pPr>
              <w:pStyle w:val="Table"/>
              <w:rPr>
                <w:ins w:id="3477" w:author="Daniel Stewart" w:date="2022-02-09T13:49:00Z"/>
                <w:i/>
                <w:iCs/>
                <w:rPrChange w:id="3478" w:author="Daniel Stewart" w:date="2022-02-10T13:01:00Z">
                  <w:rPr>
                    <w:ins w:id="3479" w:author="Daniel Stewart" w:date="2022-02-09T13:49:00Z"/>
                    <w:rFonts w:ascii="Calibri" w:hAnsi="Calibri" w:cs="Calibri"/>
                    <w:color w:val="000000"/>
                  </w:rPr>
                </w:rPrChange>
              </w:rPr>
            </w:pPr>
            <w:ins w:id="3480" w:author="Daniel Stewart" w:date="2022-02-09T13:49:00Z">
              <w:r w:rsidRPr="00B5401F">
                <w:rPr>
                  <w:i/>
                  <w:iCs/>
                  <w:rPrChange w:id="3481" w:author="Daniel Stewart" w:date="2022-02-10T13:01:00Z">
                    <w:rPr>
                      <w:rFonts w:ascii="Calibri" w:hAnsi="Calibri" w:cs="Calibri"/>
                      <w:color w:val="000000"/>
                    </w:rPr>
                  </w:rPrChange>
                </w:rPr>
                <w:t>Variable</w:t>
              </w:r>
            </w:ins>
          </w:p>
        </w:tc>
        <w:tc>
          <w:tcPr>
            <w:tcW w:w="666" w:type="dxa"/>
            <w:tcBorders>
              <w:top w:val="nil"/>
              <w:left w:val="single" w:sz="4" w:space="0" w:color="auto"/>
              <w:bottom w:val="single" w:sz="4" w:space="0" w:color="auto"/>
              <w:right w:val="nil"/>
            </w:tcBorders>
            <w:shd w:val="clear" w:color="auto" w:fill="auto"/>
            <w:noWrap/>
            <w:vAlign w:val="center"/>
            <w:hideMark/>
          </w:tcPr>
          <w:p w14:paraId="6FD8622A" w14:textId="77777777" w:rsidR="004F71F1" w:rsidRPr="00B5401F" w:rsidRDefault="004F71F1">
            <w:pPr>
              <w:pStyle w:val="Table"/>
              <w:jc w:val="center"/>
              <w:rPr>
                <w:ins w:id="3482" w:author="Daniel Stewart" w:date="2022-02-09T13:49:00Z"/>
                <w:i/>
                <w:iCs/>
                <w:rPrChange w:id="3483" w:author="Daniel Stewart" w:date="2022-02-10T13:01:00Z">
                  <w:rPr>
                    <w:ins w:id="3484" w:author="Daniel Stewart" w:date="2022-02-09T13:49:00Z"/>
                    <w:rFonts w:ascii="Calibri" w:hAnsi="Calibri" w:cs="Calibri"/>
                    <w:color w:val="000000"/>
                  </w:rPr>
                </w:rPrChange>
              </w:rPr>
              <w:pPrChange w:id="3485" w:author="Daniel Stewart" w:date="2022-02-10T13:01:00Z">
                <w:pPr>
                  <w:pStyle w:val="Table"/>
                </w:pPr>
              </w:pPrChange>
            </w:pPr>
            <w:ins w:id="3486" w:author="Daniel Stewart" w:date="2022-02-09T13:49:00Z">
              <w:r w:rsidRPr="00B5401F">
                <w:rPr>
                  <w:i/>
                  <w:iCs/>
                  <w:rPrChange w:id="3487" w:author="Daniel Stewart" w:date="2022-02-10T13:01: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B3ADD37" w14:textId="77777777" w:rsidR="004F71F1" w:rsidRPr="00B5401F" w:rsidRDefault="004F71F1">
            <w:pPr>
              <w:pStyle w:val="Table"/>
              <w:jc w:val="center"/>
              <w:rPr>
                <w:ins w:id="3488" w:author="Daniel Stewart" w:date="2022-02-09T13:49:00Z"/>
                <w:i/>
                <w:iCs/>
                <w:rPrChange w:id="3489" w:author="Daniel Stewart" w:date="2022-02-10T13:01:00Z">
                  <w:rPr>
                    <w:ins w:id="3490" w:author="Daniel Stewart" w:date="2022-02-09T13:49:00Z"/>
                    <w:rFonts w:ascii="Calibri" w:hAnsi="Calibri" w:cs="Calibri"/>
                    <w:color w:val="000000"/>
                  </w:rPr>
                </w:rPrChange>
              </w:rPr>
              <w:pPrChange w:id="3491" w:author="Daniel Stewart" w:date="2022-02-10T13:01:00Z">
                <w:pPr>
                  <w:pStyle w:val="Table"/>
                </w:pPr>
              </w:pPrChange>
            </w:pPr>
            <w:ins w:id="3492" w:author="Daniel Stewart" w:date="2022-02-09T13:49:00Z">
              <w:r w:rsidRPr="00B5401F">
                <w:rPr>
                  <w:i/>
                  <w:iCs/>
                  <w:rPrChange w:id="3493" w:author="Daniel Stewart" w:date="2022-02-10T13:01: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7C457FD6" w14:textId="77777777" w:rsidR="004F71F1" w:rsidRPr="00B5401F" w:rsidRDefault="004F71F1">
            <w:pPr>
              <w:pStyle w:val="Table"/>
              <w:jc w:val="center"/>
              <w:rPr>
                <w:ins w:id="3494" w:author="Daniel Stewart" w:date="2022-02-09T13:49:00Z"/>
                <w:i/>
                <w:iCs/>
                <w:rPrChange w:id="3495" w:author="Daniel Stewart" w:date="2022-02-10T13:01:00Z">
                  <w:rPr>
                    <w:ins w:id="3496" w:author="Daniel Stewart" w:date="2022-02-09T13:49:00Z"/>
                    <w:rFonts w:ascii="Calibri" w:hAnsi="Calibri" w:cs="Calibri"/>
                    <w:color w:val="000000"/>
                  </w:rPr>
                </w:rPrChange>
              </w:rPr>
              <w:pPrChange w:id="3497" w:author="Daniel Stewart" w:date="2022-02-10T13:01:00Z">
                <w:pPr>
                  <w:pStyle w:val="Table"/>
                </w:pPr>
              </w:pPrChange>
            </w:pPr>
            <w:ins w:id="3498" w:author="Daniel Stewart" w:date="2022-02-09T13:49:00Z">
              <w:r w:rsidRPr="00B5401F">
                <w:rPr>
                  <w:i/>
                  <w:iCs/>
                  <w:rPrChange w:id="3499" w:author="Daniel Stewart" w:date="2022-02-10T13:01: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1146346C" w14:textId="77777777" w:rsidR="004F71F1" w:rsidRPr="00B5401F" w:rsidRDefault="004F71F1">
            <w:pPr>
              <w:pStyle w:val="Table"/>
              <w:jc w:val="center"/>
              <w:rPr>
                <w:ins w:id="3500" w:author="Daniel Stewart" w:date="2022-02-09T13:49:00Z"/>
                <w:i/>
                <w:iCs/>
                <w:rPrChange w:id="3501" w:author="Daniel Stewart" w:date="2022-02-10T13:01:00Z">
                  <w:rPr>
                    <w:ins w:id="3502" w:author="Daniel Stewart" w:date="2022-02-09T13:49:00Z"/>
                    <w:rFonts w:ascii="Calibri" w:hAnsi="Calibri" w:cs="Calibri"/>
                    <w:color w:val="000000"/>
                  </w:rPr>
                </w:rPrChange>
              </w:rPr>
              <w:pPrChange w:id="3503" w:author="Daniel Stewart" w:date="2022-02-10T13:01:00Z">
                <w:pPr>
                  <w:pStyle w:val="Table"/>
                </w:pPr>
              </w:pPrChange>
            </w:pPr>
            <w:proofErr w:type="spellStart"/>
            <w:ins w:id="3504" w:author="Daniel Stewart" w:date="2022-02-09T13:49:00Z">
              <w:r w:rsidRPr="00B5401F">
                <w:rPr>
                  <w:i/>
                  <w:iCs/>
                  <w:rPrChange w:id="3505" w:author="Daniel Stewart" w:date="2022-02-10T13:01:00Z">
                    <w:rPr>
                      <w:rFonts w:ascii="Calibri" w:hAnsi="Calibri" w:cs="Calibri"/>
                      <w:color w:val="000000"/>
                    </w:rPr>
                  </w:rPrChange>
                </w:rPr>
                <w:t>stdev</w:t>
              </w:r>
              <w:proofErr w:type="spellEnd"/>
            </w:ins>
          </w:p>
        </w:tc>
        <w:tc>
          <w:tcPr>
            <w:tcW w:w="1172" w:type="dxa"/>
            <w:tcBorders>
              <w:top w:val="nil"/>
              <w:left w:val="nil"/>
              <w:bottom w:val="single" w:sz="4" w:space="0" w:color="auto"/>
              <w:right w:val="nil"/>
            </w:tcBorders>
            <w:shd w:val="clear" w:color="auto" w:fill="auto"/>
            <w:noWrap/>
            <w:vAlign w:val="center"/>
            <w:hideMark/>
          </w:tcPr>
          <w:p w14:paraId="4D55DA7E" w14:textId="77777777" w:rsidR="004F71F1" w:rsidRPr="00B5401F" w:rsidRDefault="004F71F1">
            <w:pPr>
              <w:pStyle w:val="Table"/>
              <w:jc w:val="center"/>
              <w:rPr>
                <w:ins w:id="3506" w:author="Daniel Stewart" w:date="2022-02-09T13:49:00Z"/>
                <w:i/>
                <w:iCs/>
                <w:rPrChange w:id="3507" w:author="Daniel Stewart" w:date="2022-02-10T13:01:00Z">
                  <w:rPr>
                    <w:ins w:id="3508" w:author="Daniel Stewart" w:date="2022-02-09T13:49:00Z"/>
                    <w:rFonts w:ascii="Calibri" w:hAnsi="Calibri" w:cs="Calibri"/>
                    <w:color w:val="000000"/>
                  </w:rPr>
                </w:rPrChange>
              </w:rPr>
              <w:pPrChange w:id="3509" w:author="Daniel Stewart" w:date="2022-02-10T13:01:00Z">
                <w:pPr>
                  <w:pStyle w:val="Table"/>
                </w:pPr>
              </w:pPrChange>
            </w:pPr>
            <w:ins w:id="3510" w:author="Daniel Stewart" w:date="2022-02-09T13:49:00Z">
              <w:r w:rsidRPr="00B5401F">
                <w:rPr>
                  <w:i/>
                  <w:iCs/>
                  <w:rPrChange w:id="3511" w:author="Daniel Stewart" w:date="2022-02-10T13:01:00Z">
                    <w:rPr>
                      <w:rFonts w:ascii="Calibri" w:hAnsi="Calibri" w:cs="Calibri"/>
                      <w:color w:val="000000"/>
                    </w:rPr>
                  </w:rPrChange>
                </w:rPr>
                <w:t>yes</w:t>
              </w:r>
            </w:ins>
          </w:p>
        </w:tc>
        <w:tc>
          <w:tcPr>
            <w:tcW w:w="1276" w:type="dxa"/>
            <w:tcBorders>
              <w:top w:val="nil"/>
              <w:left w:val="nil"/>
              <w:bottom w:val="single" w:sz="4" w:space="0" w:color="auto"/>
              <w:right w:val="nil"/>
            </w:tcBorders>
            <w:shd w:val="clear" w:color="auto" w:fill="auto"/>
            <w:noWrap/>
            <w:vAlign w:val="center"/>
            <w:hideMark/>
          </w:tcPr>
          <w:p w14:paraId="71ABE3A5" w14:textId="77777777" w:rsidR="004F71F1" w:rsidRPr="00B5401F" w:rsidRDefault="004F71F1">
            <w:pPr>
              <w:pStyle w:val="Table"/>
              <w:jc w:val="center"/>
              <w:rPr>
                <w:ins w:id="3512" w:author="Daniel Stewart" w:date="2022-02-09T13:49:00Z"/>
                <w:i/>
                <w:iCs/>
                <w:rPrChange w:id="3513" w:author="Daniel Stewart" w:date="2022-02-10T13:01:00Z">
                  <w:rPr>
                    <w:ins w:id="3514" w:author="Daniel Stewart" w:date="2022-02-09T13:49:00Z"/>
                    <w:rFonts w:ascii="Calibri" w:hAnsi="Calibri" w:cs="Calibri"/>
                    <w:color w:val="000000"/>
                  </w:rPr>
                </w:rPrChange>
              </w:rPr>
              <w:pPrChange w:id="3515" w:author="Daniel Stewart" w:date="2022-02-10T13:01:00Z">
                <w:pPr>
                  <w:pStyle w:val="Table"/>
                </w:pPr>
              </w:pPrChange>
            </w:pPr>
            <w:ins w:id="3516" w:author="Daniel Stewart" w:date="2022-02-09T13:49:00Z">
              <w:r w:rsidRPr="00B5401F">
                <w:rPr>
                  <w:i/>
                  <w:iCs/>
                  <w:rPrChange w:id="3517" w:author="Daniel Stewart" w:date="2022-02-10T13:01:00Z">
                    <w:rPr>
                      <w:rFonts w:ascii="Calibri" w:hAnsi="Calibri" w:cs="Calibri"/>
                      <w:color w:val="000000"/>
                    </w:rPr>
                  </w:rPrChange>
                </w:rPr>
                <w:t>no</w:t>
              </w:r>
            </w:ins>
          </w:p>
        </w:tc>
      </w:tr>
      <w:tr w:rsidR="00863AE7" w:rsidRPr="004F71F1" w14:paraId="13D9DA87" w14:textId="77777777" w:rsidTr="00B5401F">
        <w:trPr>
          <w:trHeight w:val="340"/>
          <w:jc w:val="center"/>
          <w:ins w:id="3518" w:author="Daniel Stewart" w:date="2022-02-09T13:49:00Z"/>
        </w:trPr>
        <w:tc>
          <w:tcPr>
            <w:tcW w:w="2127" w:type="dxa"/>
            <w:tcBorders>
              <w:top w:val="nil"/>
              <w:left w:val="nil"/>
              <w:bottom w:val="nil"/>
              <w:right w:val="nil"/>
            </w:tcBorders>
            <w:shd w:val="clear" w:color="auto" w:fill="auto"/>
            <w:noWrap/>
            <w:vAlign w:val="center"/>
            <w:hideMark/>
          </w:tcPr>
          <w:p w14:paraId="12CD02C3" w14:textId="33A3D76E" w:rsidR="004F71F1" w:rsidRPr="004F71F1" w:rsidRDefault="004F71F1" w:rsidP="00D95039">
            <w:pPr>
              <w:pStyle w:val="Table"/>
              <w:rPr>
                <w:ins w:id="3519" w:author="Daniel Stewart" w:date="2022-02-09T13:49:00Z"/>
                <w:rPrChange w:id="3520" w:author="Daniel Stewart" w:date="2022-02-09T13:52:00Z">
                  <w:rPr>
                    <w:ins w:id="3521" w:author="Daniel Stewart" w:date="2022-02-09T13:49:00Z"/>
                    <w:rFonts w:ascii="Calibri" w:hAnsi="Calibri" w:cs="Calibri"/>
                    <w:color w:val="000000"/>
                  </w:rPr>
                </w:rPrChange>
              </w:rPr>
            </w:pPr>
            <w:ins w:id="3522" w:author="Daniel Stewart" w:date="2022-02-09T13:49:00Z">
              <w:r w:rsidRPr="004F71F1">
                <w:rPr>
                  <w:rPrChange w:id="3523" w:author="Daniel Stewart" w:date="2022-02-09T13:52:00Z">
                    <w:rPr>
                      <w:rFonts w:ascii="Calibri" w:hAnsi="Calibri" w:cs="Calibri"/>
                      <w:color w:val="000000"/>
                    </w:rPr>
                  </w:rPrChange>
                </w:rPr>
                <w:t xml:space="preserve">Distance </w:t>
              </w:r>
            </w:ins>
            <w:ins w:id="3524" w:author="Daniel Stewart" w:date="2022-02-10T13:01:00Z">
              <w:r w:rsidR="00B5401F">
                <w:t>u</w:t>
              </w:r>
            </w:ins>
            <w:ins w:id="3525" w:author="Daniel Stewart" w:date="2022-02-09T13:49:00Z">
              <w:r w:rsidRPr="004F71F1">
                <w:rPr>
                  <w:rPrChange w:id="3526" w:author="Daniel Stewart" w:date="2022-02-09T13:52:00Z">
                    <w:rPr>
                      <w:rFonts w:ascii="Calibri" w:hAnsi="Calibri" w:cs="Calibri"/>
                      <w:color w:val="000000"/>
                    </w:rPr>
                  </w:rPrChange>
                </w:rPr>
                <w:t>priver (km)</w:t>
              </w:r>
            </w:ins>
          </w:p>
        </w:tc>
        <w:tc>
          <w:tcPr>
            <w:tcW w:w="666" w:type="dxa"/>
            <w:tcBorders>
              <w:top w:val="nil"/>
              <w:left w:val="single" w:sz="4" w:space="0" w:color="auto"/>
              <w:bottom w:val="nil"/>
              <w:right w:val="nil"/>
            </w:tcBorders>
            <w:shd w:val="clear" w:color="auto" w:fill="auto"/>
            <w:noWrap/>
            <w:vAlign w:val="center"/>
            <w:hideMark/>
          </w:tcPr>
          <w:p w14:paraId="5DEFBC91" w14:textId="72F0654E" w:rsidR="004F71F1" w:rsidRPr="004F71F1" w:rsidRDefault="004F71F1">
            <w:pPr>
              <w:pStyle w:val="Table"/>
              <w:jc w:val="center"/>
              <w:rPr>
                <w:ins w:id="3527" w:author="Daniel Stewart" w:date="2022-02-09T13:49:00Z"/>
                <w:rPrChange w:id="3528" w:author="Daniel Stewart" w:date="2022-02-09T13:52:00Z">
                  <w:rPr>
                    <w:ins w:id="3529" w:author="Daniel Stewart" w:date="2022-02-09T13:49:00Z"/>
                    <w:rFonts w:ascii="Calibri" w:hAnsi="Calibri" w:cs="Calibri"/>
                    <w:color w:val="000000"/>
                  </w:rPr>
                </w:rPrChange>
              </w:rPr>
              <w:pPrChange w:id="3530" w:author="Daniel Stewart" w:date="2022-02-10T13:01:00Z">
                <w:pPr>
                  <w:pStyle w:val="Table"/>
                </w:pPr>
              </w:pPrChange>
            </w:pPr>
            <w:ins w:id="3531" w:author="Daniel Stewart" w:date="2022-02-09T13:49:00Z">
              <w:r w:rsidRPr="004F71F1">
                <w:rPr>
                  <w:rPrChange w:id="3532" w:author="Daniel Stewart" w:date="2022-02-09T13:52:00Z">
                    <w:rPr>
                      <w:rFonts w:ascii="Calibri" w:hAnsi="Calibri" w:cs="Calibri"/>
                      <w:color w:val="000000"/>
                    </w:rPr>
                  </w:rPrChange>
                </w:rPr>
                <w:t>0.44</w:t>
              </w:r>
            </w:ins>
          </w:p>
        </w:tc>
        <w:tc>
          <w:tcPr>
            <w:tcW w:w="852" w:type="dxa"/>
            <w:tcBorders>
              <w:top w:val="nil"/>
              <w:left w:val="nil"/>
              <w:bottom w:val="nil"/>
              <w:right w:val="nil"/>
            </w:tcBorders>
            <w:shd w:val="clear" w:color="auto" w:fill="auto"/>
            <w:noWrap/>
            <w:vAlign w:val="center"/>
            <w:hideMark/>
          </w:tcPr>
          <w:p w14:paraId="5121FCB0" w14:textId="78E7ADBF" w:rsidR="004F71F1" w:rsidRPr="004F71F1" w:rsidRDefault="004F71F1">
            <w:pPr>
              <w:pStyle w:val="Table"/>
              <w:jc w:val="center"/>
              <w:rPr>
                <w:ins w:id="3533" w:author="Daniel Stewart" w:date="2022-02-09T13:49:00Z"/>
                <w:rPrChange w:id="3534" w:author="Daniel Stewart" w:date="2022-02-09T13:52:00Z">
                  <w:rPr>
                    <w:ins w:id="3535" w:author="Daniel Stewart" w:date="2022-02-09T13:49:00Z"/>
                    <w:rFonts w:ascii="Calibri" w:hAnsi="Calibri" w:cs="Calibri"/>
                    <w:color w:val="000000"/>
                  </w:rPr>
                </w:rPrChange>
              </w:rPr>
              <w:pPrChange w:id="3536" w:author="Daniel Stewart" w:date="2022-02-10T13:01:00Z">
                <w:pPr>
                  <w:pStyle w:val="Table"/>
                </w:pPr>
              </w:pPrChange>
            </w:pPr>
            <w:ins w:id="3537" w:author="Daniel Stewart" w:date="2022-02-09T13:49:00Z">
              <w:r w:rsidRPr="004F71F1">
                <w:rPr>
                  <w:rPrChange w:id="3538" w:author="Daniel Stewart" w:date="2022-02-09T13:52:00Z">
                    <w:rPr>
                      <w:rFonts w:ascii="Calibri" w:hAnsi="Calibri" w:cs="Calibri"/>
                      <w:color w:val="000000"/>
                    </w:rPr>
                  </w:rPrChange>
                </w:rPr>
                <w:t>46.9</w:t>
              </w:r>
            </w:ins>
            <w:ins w:id="3539" w:author="Daniel Stewart" w:date="2022-02-09T13:50:00Z">
              <w:r w:rsidRPr="004F71F1">
                <w:rPr>
                  <w:rPrChange w:id="3540" w:author="Daniel Stewart" w:date="2022-02-09T13:52:00Z">
                    <w:rPr>
                      <w:color w:val="000000"/>
                    </w:rPr>
                  </w:rPrChange>
                </w:rPr>
                <w:t>2</w:t>
              </w:r>
            </w:ins>
          </w:p>
        </w:tc>
        <w:tc>
          <w:tcPr>
            <w:tcW w:w="852" w:type="dxa"/>
            <w:tcBorders>
              <w:top w:val="nil"/>
              <w:left w:val="nil"/>
              <w:bottom w:val="nil"/>
              <w:right w:val="nil"/>
            </w:tcBorders>
            <w:shd w:val="clear" w:color="auto" w:fill="auto"/>
            <w:noWrap/>
            <w:vAlign w:val="center"/>
            <w:hideMark/>
          </w:tcPr>
          <w:p w14:paraId="1FE7C900" w14:textId="6AA2F817" w:rsidR="004F71F1" w:rsidRPr="004F71F1" w:rsidRDefault="004F71F1">
            <w:pPr>
              <w:pStyle w:val="Table"/>
              <w:jc w:val="center"/>
              <w:rPr>
                <w:ins w:id="3541" w:author="Daniel Stewart" w:date="2022-02-09T13:49:00Z"/>
                <w:rPrChange w:id="3542" w:author="Daniel Stewart" w:date="2022-02-09T13:52:00Z">
                  <w:rPr>
                    <w:ins w:id="3543" w:author="Daniel Stewart" w:date="2022-02-09T13:49:00Z"/>
                    <w:rFonts w:ascii="Calibri" w:hAnsi="Calibri" w:cs="Calibri"/>
                    <w:color w:val="000000"/>
                  </w:rPr>
                </w:rPrChange>
              </w:rPr>
              <w:pPrChange w:id="3544" w:author="Daniel Stewart" w:date="2022-02-10T13:01:00Z">
                <w:pPr>
                  <w:pStyle w:val="Table"/>
                </w:pPr>
              </w:pPrChange>
            </w:pPr>
            <w:ins w:id="3545" w:author="Daniel Stewart" w:date="2022-02-09T13:49:00Z">
              <w:r w:rsidRPr="004F71F1">
                <w:rPr>
                  <w:rPrChange w:id="3546" w:author="Daniel Stewart" w:date="2022-02-09T13:52:00Z">
                    <w:rPr>
                      <w:rFonts w:ascii="Calibri" w:hAnsi="Calibri" w:cs="Calibri"/>
                      <w:color w:val="000000"/>
                    </w:rPr>
                  </w:rPrChange>
                </w:rPr>
                <w:t>14.85</w:t>
              </w:r>
            </w:ins>
          </w:p>
        </w:tc>
        <w:tc>
          <w:tcPr>
            <w:tcW w:w="852" w:type="dxa"/>
            <w:tcBorders>
              <w:top w:val="nil"/>
              <w:left w:val="nil"/>
              <w:bottom w:val="nil"/>
              <w:right w:val="nil"/>
            </w:tcBorders>
            <w:shd w:val="clear" w:color="auto" w:fill="auto"/>
            <w:noWrap/>
            <w:vAlign w:val="center"/>
            <w:hideMark/>
          </w:tcPr>
          <w:p w14:paraId="1A16CF68" w14:textId="78EE0EAF" w:rsidR="004F71F1" w:rsidRPr="004F71F1" w:rsidRDefault="004F71F1">
            <w:pPr>
              <w:pStyle w:val="Table"/>
              <w:jc w:val="center"/>
              <w:rPr>
                <w:ins w:id="3547" w:author="Daniel Stewart" w:date="2022-02-09T13:49:00Z"/>
                <w:rPrChange w:id="3548" w:author="Daniel Stewart" w:date="2022-02-09T13:52:00Z">
                  <w:rPr>
                    <w:ins w:id="3549" w:author="Daniel Stewart" w:date="2022-02-09T13:49:00Z"/>
                    <w:rFonts w:ascii="Calibri" w:hAnsi="Calibri" w:cs="Calibri"/>
                    <w:color w:val="000000"/>
                  </w:rPr>
                </w:rPrChange>
              </w:rPr>
              <w:pPrChange w:id="3550" w:author="Daniel Stewart" w:date="2022-02-10T13:01:00Z">
                <w:pPr>
                  <w:pStyle w:val="Table"/>
                </w:pPr>
              </w:pPrChange>
            </w:pPr>
            <w:ins w:id="3551" w:author="Daniel Stewart" w:date="2022-02-09T13:49:00Z">
              <w:r w:rsidRPr="004F71F1">
                <w:rPr>
                  <w:rPrChange w:id="3552" w:author="Daniel Stewart" w:date="2022-02-09T13:52:00Z">
                    <w:rPr>
                      <w:rFonts w:ascii="Calibri" w:hAnsi="Calibri" w:cs="Calibri"/>
                      <w:color w:val="000000"/>
                    </w:rPr>
                  </w:rPrChange>
                </w:rPr>
                <w:t>9.02</w:t>
              </w:r>
            </w:ins>
          </w:p>
        </w:tc>
        <w:tc>
          <w:tcPr>
            <w:tcW w:w="1172" w:type="dxa"/>
            <w:tcBorders>
              <w:top w:val="nil"/>
              <w:left w:val="single" w:sz="4" w:space="0" w:color="auto"/>
              <w:bottom w:val="nil"/>
              <w:right w:val="nil"/>
            </w:tcBorders>
            <w:shd w:val="clear" w:color="auto" w:fill="auto"/>
            <w:noWrap/>
            <w:vAlign w:val="center"/>
            <w:hideMark/>
          </w:tcPr>
          <w:p w14:paraId="781F8A6A" w14:textId="0FC7703B" w:rsidR="004F71F1" w:rsidRPr="004F71F1" w:rsidRDefault="004F71F1">
            <w:pPr>
              <w:pStyle w:val="Table"/>
              <w:jc w:val="center"/>
              <w:rPr>
                <w:ins w:id="3553" w:author="Daniel Stewart" w:date="2022-02-09T13:49:00Z"/>
                <w:rPrChange w:id="3554" w:author="Daniel Stewart" w:date="2022-02-09T13:52:00Z">
                  <w:rPr>
                    <w:ins w:id="3555" w:author="Daniel Stewart" w:date="2022-02-09T13:49:00Z"/>
                    <w:rFonts w:ascii="Calibri" w:hAnsi="Calibri" w:cs="Calibri"/>
                    <w:color w:val="000000"/>
                  </w:rPr>
                </w:rPrChange>
              </w:rPr>
              <w:pPrChange w:id="3556"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6D0E0934" w14:textId="7129501D" w:rsidR="004F71F1" w:rsidRPr="004F71F1" w:rsidRDefault="004F71F1">
            <w:pPr>
              <w:pStyle w:val="Table"/>
              <w:jc w:val="center"/>
              <w:rPr>
                <w:ins w:id="3557" w:author="Daniel Stewart" w:date="2022-02-09T13:49:00Z"/>
                <w:rPrChange w:id="3558" w:author="Daniel Stewart" w:date="2022-02-09T13:52:00Z">
                  <w:rPr>
                    <w:ins w:id="3559" w:author="Daniel Stewart" w:date="2022-02-09T13:49:00Z"/>
                    <w:rFonts w:ascii="Calibri" w:hAnsi="Calibri" w:cs="Calibri"/>
                    <w:color w:val="000000"/>
                  </w:rPr>
                </w:rPrChange>
              </w:rPr>
              <w:pPrChange w:id="3560" w:author="Daniel Stewart" w:date="2022-02-10T13:01:00Z">
                <w:pPr>
                  <w:pStyle w:val="Table"/>
                </w:pPr>
              </w:pPrChange>
            </w:pPr>
          </w:p>
        </w:tc>
      </w:tr>
      <w:tr w:rsidR="00863AE7" w:rsidRPr="004F71F1" w14:paraId="77926768" w14:textId="77777777" w:rsidTr="00B5401F">
        <w:trPr>
          <w:trHeight w:hRule="exact" w:val="340"/>
          <w:jc w:val="center"/>
          <w:ins w:id="3561" w:author="Daniel Stewart" w:date="2022-02-09T13:49:00Z"/>
        </w:trPr>
        <w:tc>
          <w:tcPr>
            <w:tcW w:w="2127" w:type="dxa"/>
            <w:tcBorders>
              <w:top w:val="nil"/>
              <w:left w:val="nil"/>
              <w:bottom w:val="nil"/>
              <w:right w:val="nil"/>
            </w:tcBorders>
            <w:shd w:val="clear" w:color="auto" w:fill="auto"/>
            <w:noWrap/>
            <w:vAlign w:val="center"/>
            <w:hideMark/>
          </w:tcPr>
          <w:p w14:paraId="399E4F29" w14:textId="77777777" w:rsidR="004F71F1" w:rsidRPr="004F71F1" w:rsidRDefault="004F71F1" w:rsidP="00D95039">
            <w:pPr>
              <w:pStyle w:val="Table"/>
              <w:rPr>
                <w:ins w:id="3562" w:author="Daniel Stewart" w:date="2022-02-09T13:49:00Z"/>
                <w:rPrChange w:id="3563" w:author="Daniel Stewart" w:date="2022-02-09T13:52:00Z">
                  <w:rPr>
                    <w:ins w:id="3564" w:author="Daniel Stewart" w:date="2022-02-09T13:49:00Z"/>
                    <w:rFonts w:ascii="Calibri" w:hAnsi="Calibri" w:cs="Calibri"/>
                    <w:color w:val="000000"/>
                  </w:rPr>
                </w:rPrChange>
              </w:rPr>
            </w:pPr>
            <w:ins w:id="3565" w:author="Daniel Stewart" w:date="2022-02-09T13:49:00Z">
              <w:r w:rsidRPr="004F71F1">
                <w:rPr>
                  <w:rPrChange w:id="3566" w:author="Daniel Stewart" w:date="2022-02-09T13:52:00Z">
                    <w:rPr>
                      <w:rFonts w:ascii="Calibri" w:hAnsi="Calibri" w:cs="Calibri"/>
                      <w:color w:val="000000"/>
                    </w:rPr>
                  </w:rPrChange>
                </w:rPr>
                <w:t>Elevation (m)</w:t>
              </w:r>
            </w:ins>
          </w:p>
        </w:tc>
        <w:tc>
          <w:tcPr>
            <w:tcW w:w="666" w:type="dxa"/>
            <w:tcBorders>
              <w:top w:val="nil"/>
              <w:left w:val="single" w:sz="4" w:space="0" w:color="auto"/>
              <w:bottom w:val="nil"/>
              <w:right w:val="nil"/>
            </w:tcBorders>
            <w:shd w:val="clear" w:color="auto" w:fill="auto"/>
            <w:noWrap/>
            <w:vAlign w:val="center"/>
            <w:hideMark/>
          </w:tcPr>
          <w:p w14:paraId="094F9916" w14:textId="77777777" w:rsidR="004F71F1" w:rsidRPr="004F71F1" w:rsidRDefault="004F71F1">
            <w:pPr>
              <w:pStyle w:val="Table"/>
              <w:jc w:val="center"/>
              <w:rPr>
                <w:ins w:id="3567" w:author="Daniel Stewart" w:date="2022-02-09T13:49:00Z"/>
                <w:rPrChange w:id="3568" w:author="Daniel Stewart" w:date="2022-02-09T13:52:00Z">
                  <w:rPr>
                    <w:ins w:id="3569" w:author="Daniel Stewart" w:date="2022-02-09T13:49:00Z"/>
                    <w:rFonts w:ascii="Calibri" w:hAnsi="Calibri" w:cs="Calibri"/>
                    <w:color w:val="000000"/>
                  </w:rPr>
                </w:rPrChange>
              </w:rPr>
              <w:pPrChange w:id="3570" w:author="Daniel Stewart" w:date="2022-02-10T13:01:00Z">
                <w:pPr>
                  <w:pStyle w:val="Table"/>
                </w:pPr>
              </w:pPrChange>
            </w:pPr>
            <w:ins w:id="3571" w:author="Daniel Stewart" w:date="2022-02-09T13:49:00Z">
              <w:r w:rsidRPr="004F71F1">
                <w:rPr>
                  <w:rPrChange w:id="3572" w:author="Daniel Stewart" w:date="2022-02-09T13:52:00Z">
                    <w:rPr>
                      <w:rFonts w:ascii="Calibri" w:hAnsi="Calibri" w:cs="Calibri"/>
                      <w:color w:val="000000"/>
                    </w:rPr>
                  </w:rPrChange>
                </w:rPr>
                <w:t>0.77</w:t>
              </w:r>
            </w:ins>
          </w:p>
        </w:tc>
        <w:tc>
          <w:tcPr>
            <w:tcW w:w="852" w:type="dxa"/>
            <w:tcBorders>
              <w:top w:val="nil"/>
              <w:left w:val="nil"/>
              <w:bottom w:val="nil"/>
              <w:right w:val="nil"/>
            </w:tcBorders>
            <w:shd w:val="clear" w:color="auto" w:fill="auto"/>
            <w:noWrap/>
            <w:vAlign w:val="center"/>
            <w:hideMark/>
          </w:tcPr>
          <w:p w14:paraId="4DB09584" w14:textId="77777777" w:rsidR="004F71F1" w:rsidRPr="004F71F1" w:rsidRDefault="004F71F1">
            <w:pPr>
              <w:pStyle w:val="Table"/>
              <w:jc w:val="center"/>
              <w:rPr>
                <w:ins w:id="3573" w:author="Daniel Stewart" w:date="2022-02-09T13:49:00Z"/>
                <w:rPrChange w:id="3574" w:author="Daniel Stewart" w:date="2022-02-09T13:52:00Z">
                  <w:rPr>
                    <w:ins w:id="3575" w:author="Daniel Stewart" w:date="2022-02-09T13:49:00Z"/>
                    <w:rFonts w:ascii="Calibri" w:hAnsi="Calibri" w:cs="Calibri"/>
                    <w:color w:val="000000"/>
                  </w:rPr>
                </w:rPrChange>
              </w:rPr>
              <w:pPrChange w:id="3576" w:author="Daniel Stewart" w:date="2022-02-10T13:01:00Z">
                <w:pPr>
                  <w:pStyle w:val="Table"/>
                </w:pPr>
              </w:pPrChange>
            </w:pPr>
            <w:ins w:id="3577" w:author="Daniel Stewart" w:date="2022-02-09T13:49:00Z">
              <w:r w:rsidRPr="004F71F1">
                <w:rPr>
                  <w:rPrChange w:id="3578" w:author="Daniel Stewart" w:date="2022-02-09T13:52:00Z">
                    <w:rPr>
                      <w:rFonts w:ascii="Calibri" w:hAnsi="Calibri" w:cs="Calibri"/>
                      <w:color w:val="000000"/>
                    </w:rPr>
                  </w:rPrChange>
                </w:rPr>
                <w:t>2.80</w:t>
              </w:r>
            </w:ins>
          </w:p>
        </w:tc>
        <w:tc>
          <w:tcPr>
            <w:tcW w:w="852" w:type="dxa"/>
            <w:tcBorders>
              <w:top w:val="nil"/>
              <w:left w:val="nil"/>
              <w:bottom w:val="nil"/>
              <w:right w:val="nil"/>
            </w:tcBorders>
            <w:shd w:val="clear" w:color="auto" w:fill="auto"/>
            <w:noWrap/>
            <w:vAlign w:val="center"/>
            <w:hideMark/>
          </w:tcPr>
          <w:p w14:paraId="0A64CF75" w14:textId="51B6B6CC" w:rsidR="004F71F1" w:rsidRPr="004F71F1" w:rsidRDefault="004F71F1">
            <w:pPr>
              <w:pStyle w:val="Table"/>
              <w:jc w:val="center"/>
              <w:rPr>
                <w:ins w:id="3579" w:author="Daniel Stewart" w:date="2022-02-09T13:49:00Z"/>
                <w:rPrChange w:id="3580" w:author="Daniel Stewart" w:date="2022-02-09T13:52:00Z">
                  <w:rPr>
                    <w:ins w:id="3581" w:author="Daniel Stewart" w:date="2022-02-09T13:49:00Z"/>
                    <w:rFonts w:ascii="Calibri" w:hAnsi="Calibri" w:cs="Calibri"/>
                    <w:color w:val="000000"/>
                  </w:rPr>
                </w:rPrChange>
              </w:rPr>
              <w:pPrChange w:id="3582" w:author="Daniel Stewart" w:date="2022-02-10T13:01:00Z">
                <w:pPr>
                  <w:pStyle w:val="Table"/>
                </w:pPr>
              </w:pPrChange>
            </w:pPr>
            <w:ins w:id="3583" w:author="Daniel Stewart" w:date="2022-02-09T13:49:00Z">
              <w:r w:rsidRPr="004F71F1">
                <w:rPr>
                  <w:rPrChange w:id="3584" w:author="Daniel Stewart" w:date="2022-02-09T13:52:00Z">
                    <w:rPr>
                      <w:rFonts w:ascii="Calibri" w:hAnsi="Calibri" w:cs="Calibri"/>
                      <w:color w:val="000000"/>
                    </w:rPr>
                  </w:rPrChange>
                </w:rPr>
                <w:t>0.9</w:t>
              </w:r>
            </w:ins>
            <w:ins w:id="3585" w:author="Daniel Stewart" w:date="2022-02-09T13:50:00Z">
              <w:r w:rsidRPr="004F71F1">
                <w:rPr>
                  <w:rPrChange w:id="3586" w:author="Daniel Stewart" w:date="2022-02-09T13:52:00Z">
                    <w:rPr>
                      <w:color w:val="000000"/>
                    </w:rPr>
                  </w:rPrChange>
                </w:rPr>
                <w:t>4</w:t>
              </w:r>
            </w:ins>
          </w:p>
        </w:tc>
        <w:tc>
          <w:tcPr>
            <w:tcW w:w="852" w:type="dxa"/>
            <w:tcBorders>
              <w:top w:val="nil"/>
              <w:left w:val="nil"/>
              <w:bottom w:val="nil"/>
              <w:right w:val="nil"/>
            </w:tcBorders>
            <w:shd w:val="clear" w:color="auto" w:fill="auto"/>
            <w:noWrap/>
            <w:vAlign w:val="center"/>
            <w:hideMark/>
          </w:tcPr>
          <w:p w14:paraId="58778190" w14:textId="03935298" w:rsidR="004F71F1" w:rsidRPr="004F71F1" w:rsidRDefault="004F71F1">
            <w:pPr>
              <w:pStyle w:val="Table"/>
              <w:jc w:val="center"/>
              <w:rPr>
                <w:ins w:id="3587" w:author="Daniel Stewart" w:date="2022-02-09T13:49:00Z"/>
                <w:rPrChange w:id="3588" w:author="Daniel Stewart" w:date="2022-02-09T13:52:00Z">
                  <w:rPr>
                    <w:ins w:id="3589" w:author="Daniel Stewart" w:date="2022-02-09T13:49:00Z"/>
                    <w:rFonts w:ascii="Calibri" w:hAnsi="Calibri" w:cs="Calibri"/>
                    <w:color w:val="000000"/>
                  </w:rPr>
                </w:rPrChange>
              </w:rPr>
              <w:pPrChange w:id="3590" w:author="Daniel Stewart" w:date="2022-02-10T13:01:00Z">
                <w:pPr>
                  <w:pStyle w:val="Table"/>
                </w:pPr>
              </w:pPrChange>
            </w:pPr>
            <w:ins w:id="3591" w:author="Daniel Stewart" w:date="2022-02-09T13:49:00Z">
              <w:r w:rsidRPr="004F71F1">
                <w:rPr>
                  <w:rPrChange w:id="3592" w:author="Daniel Stewart" w:date="2022-02-09T13:52:00Z">
                    <w:rPr>
                      <w:rFonts w:ascii="Calibri" w:hAnsi="Calibri" w:cs="Calibri"/>
                      <w:color w:val="000000"/>
                    </w:rPr>
                  </w:rPrChange>
                </w:rPr>
                <w:t>0.48</w:t>
              </w:r>
            </w:ins>
          </w:p>
        </w:tc>
        <w:tc>
          <w:tcPr>
            <w:tcW w:w="1172" w:type="dxa"/>
            <w:tcBorders>
              <w:top w:val="nil"/>
              <w:left w:val="single" w:sz="4" w:space="0" w:color="auto"/>
              <w:bottom w:val="nil"/>
              <w:right w:val="nil"/>
            </w:tcBorders>
            <w:shd w:val="clear" w:color="auto" w:fill="auto"/>
            <w:noWrap/>
            <w:vAlign w:val="center"/>
            <w:hideMark/>
          </w:tcPr>
          <w:p w14:paraId="7BB244C8" w14:textId="58F349B7" w:rsidR="004F71F1" w:rsidRPr="004F71F1" w:rsidRDefault="004F71F1">
            <w:pPr>
              <w:pStyle w:val="Table"/>
              <w:jc w:val="center"/>
              <w:rPr>
                <w:ins w:id="3593" w:author="Daniel Stewart" w:date="2022-02-09T13:49:00Z"/>
                <w:rPrChange w:id="3594" w:author="Daniel Stewart" w:date="2022-02-09T13:52:00Z">
                  <w:rPr>
                    <w:ins w:id="3595" w:author="Daniel Stewart" w:date="2022-02-09T13:49:00Z"/>
                    <w:rFonts w:ascii="Calibri" w:hAnsi="Calibri" w:cs="Calibri"/>
                    <w:color w:val="000000"/>
                  </w:rPr>
                </w:rPrChange>
              </w:rPr>
              <w:pPrChange w:id="3596"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010593D6" w14:textId="77777777" w:rsidR="004F71F1" w:rsidRPr="004F71F1" w:rsidRDefault="004F71F1">
            <w:pPr>
              <w:pStyle w:val="Table"/>
              <w:jc w:val="center"/>
              <w:rPr>
                <w:ins w:id="3597" w:author="Daniel Stewart" w:date="2022-02-09T13:49:00Z"/>
                <w:rPrChange w:id="3598" w:author="Daniel Stewart" w:date="2022-02-09T13:52:00Z">
                  <w:rPr>
                    <w:ins w:id="3599" w:author="Daniel Stewart" w:date="2022-02-09T13:49:00Z"/>
                    <w:rFonts w:ascii="Calibri" w:hAnsi="Calibri" w:cs="Calibri"/>
                    <w:color w:val="000000"/>
                  </w:rPr>
                </w:rPrChange>
              </w:rPr>
              <w:pPrChange w:id="3600" w:author="Daniel Stewart" w:date="2022-02-10T13:01:00Z">
                <w:pPr>
                  <w:pStyle w:val="Table"/>
                </w:pPr>
              </w:pPrChange>
            </w:pPr>
          </w:p>
        </w:tc>
      </w:tr>
      <w:tr w:rsidR="00863AE7" w:rsidRPr="004F71F1" w14:paraId="2A555ECC" w14:textId="77777777" w:rsidTr="00B5401F">
        <w:trPr>
          <w:trHeight w:hRule="exact" w:val="340"/>
          <w:jc w:val="center"/>
          <w:ins w:id="3601" w:author="Daniel Stewart" w:date="2022-02-09T13:49:00Z"/>
        </w:trPr>
        <w:tc>
          <w:tcPr>
            <w:tcW w:w="2127" w:type="dxa"/>
            <w:tcBorders>
              <w:top w:val="nil"/>
              <w:left w:val="nil"/>
              <w:bottom w:val="nil"/>
              <w:right w:val="nil"/>
            </w:tcBorders>
            <w:shd w:val="clear" w:color="auto" w:fill="auto"/>
            <w:noWrap/>
            <w:vAlign w:val="center"/>
            <w:hideMark/>
          </w:tcPr>
          <w:p w14:paraId="38306A00" w14:textId="6D2FF91C" w:rsidR="004F71F1" w:rsidRPr="004F71F1" w:rsidRDefault="004F71F1" w:rsidP="00D95039">
            <w:pPr>
              <w:pStyle w:val="Table"/>
              <w:rPr>
                <w:ins w:id="3602" w:author="Daniel Stewart" w:date="2022-02-09T13:49:00Z"/>
                <w:rPrChange w:id="3603" w:author="Daniel Stewart" w:date="2022-02-09T13:52:00Z">
                  <w:rPr>
                    <w:ins w:id="3604" w:author="Daniel Stewart" w:date="2022-02-09T13:49:00Z"/>
                    <w:rFonts w:ascii="Calibri" w:hAnsi="Calibri" w:cs="Calibri"/>
                    <w:color w:val="000000"/>
                  </w:rPr>
                </w:rPrChange>
              </w:rPr>
            </w:pPr>
            <w:ins w:id="3605" w:author="Daniel Stewart" w:date="2022-02-09T13:49:00Z">
              <w:r w:rsidRPr="004F71F1">
                <w:rPr>
                  <w:rPrChange w:id="3606" w:author="Daniel Stewart" w:date="2022-02-09T13:52:00Z">
                    <w:rPr>
                      <w:rFonts w:ascii="Calibri" w:hAnsi="Calibri" w:cs="Calibri"/>
                      <w:color w:val="000000"/>
                    </w:rPr>
                  </w:rPrChange>
                </w:rPr>
                <w:t xml:space="preserve">Channel </w:t>
              </w:r>
            </w:ins>
            <w:ins w:id="3607" w:author="Daniel Stewart" w:date="2022-02-10T13:01:00Z">
              <w:r w:rsidR="00B5401F">
                <w:t>p</w:t>
              </w:r>
            </w:ins>
            <w:ins w:id="3608" w:author="Daniel Stewart" w:date="2022-02-09T13:49:00Z">
              <w:r w:rsidRPr="004F71F1">
                <w:rPr>
                  <w:rPrChange w:id="3609" w:author="Daniel Stewart" w:date="2022-02-09T13:52:00Z">
                    <w:rPr>
                      <w:rFonts w:ascii="Calibri" w:hAnsi="Calibri" w:cs="Calibri"/>
                      <w:color w:val="000000"/>
                    </w:rPr>
                  </w:rPrChange>
                </w:rPr>
                <w:t>roximity (m)</w:t>
              </w:r>
            </w:ins>
          </w:p>
        </w:tc>
        <w:tc>
          <w:tcPr>
            <w:tcW w:w="666" w:type="dxa"/>
            <w:tcBorders>
              <w:top w:val="nil"/>
              <w:left w:val="single" w:sz="4" w:space="0" w:color="auto"/>
              <w:bottom w:val="nil"/>
              <w:right w:val="nil"/>
            </w:tcBorders>
            <w:shd w:val="clear" w:color="auto" w:fill="auto"/>
            <w:noWrap/>
            <w:vAlign w:val="center"/>
            <w:hideMark/>
          </w:tcPr>
          <w:p w14:paraId="345F4D87" w14:textId="77777777" w:rsidR="004F71F1" w:rsidRPr="004F71F1" w:rsidRDefault="004F71F1">
            <w:pPr>
              <w:pStyle w:val="Table"/>
              <w:jc w:val="center"/>
              <w:rPr>
                <w:ins w:id="3610" w:author="Daniel Stewart" w:date="2022-02-09T13:49:00Z"/>
                <w:rPrChange w:id="3611" w:author="Daniel Stewart" w:date="2022-02-09T13:52:00Z">
                  <w:rPr>
                    <w:ins w:id="3612" w:author="Daniel Stewart" w:date="2022-02-09T13:49:00Z"/>
                    <w:rFonts w:ascii="Calibri" w:hAnsi="Calibri" w:cs="Calibri"/>
                    <w:color w:val="000000"/>
                  </w:rPr>
                </w:rPrChange>
              </w:rPr>
              <w:pPrChange w:id="3613" w:author="Daniel Stewart" w:date="2022-02-10T13:01:00Z">
                <w:pPr>
                  <w:pStyle w:val="Table"/>
                </w:pPr>
              </w:pPrChange>
            </w:pPr>
            <w:ins w:id="3614" w:author="Daniel Stewart" w:date="2022-02-09T13:49:00Z">
              <w:r w:rsidRPr="004F71F1">
                <w:rPr>
                  <w:rPrChange w:id="3615" w:author="Daniel Stewart" w:date="2022-02-09T13:52:00Z">
                    <w:rPr>
                      <w:rFonts w:ascii="Calibri" w:hAnsi="Calibri" w:cs="Calibri"/>
                      <w:color w:val="000000"/>
                    </w:rPr>
                  </w:rPrChange>
                </w:rPr>
                <w:t>0</w:t>
              </w:r>
            </w:ins>
          </w:p>
        </w:tc>
        <w:tc>
          <w:tcPr>
            <w:tcW w:w="852" w:type="dxa"/>
            <w:tcBorders>
              <w:top w:val="nil"/>
              <w:left w:val="nil"/>
              <w:bottom w:val="nil"/>
              <w:right w:val="nil"/>
            </w:tcBorders>
            <w:shd w:val="clear" w:color="auto" w:fill="auto"/>
            <w:noWrap/>
            <w:vAlign w:val="center"/>
            <w:hideMark/>
          </w:tcPr>
          <w:p w14:paraId="472E117A" w14:textId="77777777" w:rsidR="004F71F1" w:rsidRPr="004F71F1" w:rsidRDefault="004F71F1">
            <w:pPr>
              <w:pStyle w:val="Table"/>
              <w:jc w:val="center"/>
              <w:rPr>
                <w:ins w:id="3616" w:author="Daniel Stewart" w:date="2022-02-09T13:49:00Z"/>
                <w:rPrChange w:id="3617" w:author="Daniel Stewart" w:date="2022-02-09T13:52:00Z">
                  <w:rPr>
                    <w:ins w:id="3618" w:author="Daniel Stewart" w:date="2022-02-09T13:49:00Z"/>
                    <w:rFonts w:ascii="Calibri" w:hAnsi="Calibri" w:cs="Calibri"/>
                    <w:color w:val="000000"/>
                  </w:rPr>
                </w:rPrChange>
              </w:rPr>
              <w:pPrChange w:id="3619" w:author="Daniel Stewart" w:date="2022-02-10T13:01:00Z">
                <w:pPr>
                  <w:pStyle w:val="Table"/>
                </w:pPr>
              </w:pPrChange>
            </w:pPr>
            <w:ins w:id="3620" w:author="Daniel Stewart" w:date="2022-02-09T13:49:00Z">
              <w:r w:rsidRPr="004F71F1">
                <w:rPr>
                  <w:rPrChange w:id="3621" w:author="Daniel Stewart" w:date="2022-02-09T13:52:00Z">
                    <w:rPr>
                      <w:rFonts w:ascii="Calibri" w:hAnsi="Calibri" w:cs="Calibri"/>
                      <w:color w:val="000000"/>
                    </w:rPr>
                  </w:rPrChange>
                </w:rPr>
                <w:t>201.43</w:t>
              </w:r>
            </w:ins>
          </w:p>
        </w:tc>
        <w:tc>
          <w:tcPr>
            <w:tcW w:w="852" w:type="dxa"/>
            <w:tcBorders>
              <w:top w:val="nil"/>
              <w:left w:val="nil"/>
              <w:bottom w:val="nil"/>
              <w:right w:val="nil"/>
            </w:tcBorders>
            <w:shd w:val="clear" w:color="auto" w:fill="auto"/>
            <w:noWrap/>
            <w:vAlign w:val="center"/>
            <w:hideMark/>
          </w:tcPr>
          <w:p w14:paraId="4D616291" w14:textId="5C8A5960" w:rsidR="004F71F1" w:rsidRPr="004F71F1" w:rsidRDefault="004F71F1">
            <w:pPr>
              <w:pStyle w:val="Table"/>
              <w:jc w:val="center"/>
              <w:rPr>
                <w:ins w:id="3622" w:author="Daniel Stewart" w:date="2022-02-09T13:49:00Z"/>
                <w:rPrChange w:id="3623" w:author="Daniel Stewart" w:date="2022-02-09T13:52:00Z">
                  <w:rPr>
                    <w:ins w:id="3624" w:author="Daniel Stewart" w:date="2022-02-09T13:49:00Z"/>
                    <w:rFonts w:ascii="Calibri" w:hAnsi="Calibri" w:cs="Calibri"/>
                    <w:color w:val="000000"/>
                  </w:rPr>
                </w:rPrChange>
              </w:rPr>
              <w:pPrChange w:id="3625" w:author="Daniel Stewart" w:date="2022-02-10T13:01:00Z">
                <w:pPr>
                  <w:pStyle w:val="Table"/>
                </w:pPr>
              </w:pPrChange>
            </w:pPr>
            <w:ins w:id="3626" w:author="Daniel Stewart" w:date="2022-02-09T13:49:00Z">
              <w:r w:rsidRPr="004F71F1">
                <w:rPr>
                  <w:rPrChange w:id="3627" w:author="Daniel Stewart" w:date="2022-02-09T13:52:00Z">
                    <w:rPr>
                      <w:rFonts w:ascii="Calibri" w:hAnsi="Calibri" w:cs="Calibri"/>
                      <w:color w:val="000000"/>
                    </w:rPr>
                  </w:rPrChange>
                </w:rPr>
                <w:t>20.46</w:t>
              </w:r>
            </w:ins>
          </w:p>
        </w:tc>
        <w:tc>
          <w:tcPr>
            <w:tcW w:w="852" w:type="dxa"/>
            <w:tcBorders>
              <w:top w:val="nil"/>
              <w:left w:val="nil"/>
              <w:bottom w:val="nil"/>
              <w:right w:val="nil"/>
            </w:tcBorders>
            <w:shd w:val="clear" w:color="auto" w:fill="auto"/>
            <w:noWrap/>
            <w:vAlign w:val="center"/>
            <w:hideMark/>
          </w:tcPr>
          <w:p w14:paraId="2C0F2813" w14:textId="44970CB3" w:rsidR="004F71F1" w:rsidRPr="004F71F1" w:rsidRDefault="004F71F1">
            <w:pPr>
              <w:pStyle w:val="Table"/>
              <w:jc w:val="center"/>
              <w:rPr>
                <w:ins w:id="3628" w:author="Daniel Stewart" w:date="2022-02-09T13:49:00Z"/>
                <w:rPrChange w:id="3629" w:author="Daniel Stewart" w:date="2022-02-09T13:52:00Z">
                  <w:rPr>
                    <w:ins w:id="3630" w:author="Daniel Stewart" w:date="2022-02-09T13:49:00Z"/>
                    <w:rFonts w:ascii="Calibri" w:hAnsi="Calibri" w:cs="Calibri"/>
                    <w:color w:val="000000"/>
                  </w:rPr>
                </w:rPrChange>
              </w:rPr>
              <w:pPrChange w:id="3631" w:author="Daniel Stewart" w:date="2022-02-10T13:01:00Z">
                <w:pPr>
                  <w:pStyle w:val="Table"/>
                </w:pPr>
              </w:pPrChange>
            </w:pPr>
            <w:ins w:id="3632" w:author="Daniel Stewart" w:date="2022-02-09T13:49:00Z">
              <w:r w:rsidRPr="004F71F1">
                <w:rPr>
                  <w:rPrChange w:id="3633" w:author="Daniel Stewart" w:date="2022-02-09T13:52:00Z">
                    <w:rPr>
                      <w:rFonts w:ascii="Calibri" w:hAnsi="Calibri" w:cs="Calibri"/>
                      <w:color w:val="000000"/>
                    </w:rPr>
                  </w:rPrChange>
                </w:rPr>
                <w:t>28.8</w:t>
              </w:r>
            </w:ins>
            <w:ins w:id="3634" w:author="Daniel Stewart" w:date="2022-02-09T13:50:00Z">
              <w:r w:rsidRPr="004F71F1">
                <w:rPr>
                  <w:rPrChange w:id="3635" w:author="Daniel Stewart" w:date="2022-02-09T13:52:00Z">
                    <w:rPr>
                      <w:color w:val="000000"/>
                    </w:rPr>
                  </w:rPrChange>
                </w:rPr>
                <w:t>3</w:t>
              </w:r>
            </w:ins>
          </w:p>
        </w:tc>
        <w:tc>
          <w:tcPr>
            <w:tcW w:w="1172" w:type="dxa"/>
            <w:tcBorders>
              <w:top w:val="nil"/>
              <w:left w:val="single" w:sz="4" w:space="0" w:color="auto"/>
              <w:bottom w:val="nil"/>
              <w:right w:val="nil"/>
            </w:tcBorders>
            <w:shd w:val="clear" w:color="auto" w:fill="auto"/>
            <w:noWrap/>
            <w:vAlign w:val="center"/>
            <w:hideMark/>
          </w:tcPr>
          <w:p w14:paraId="5C811ABF" w14:textId="085FE1F4" w:rsidR="004F71F1" w:rsidRPr="004F71F1" w:rsidRDefault="004F71F1">
            <w:pPr>
              <w:pStyle w:val="Table"/>
              <w:jc w:val="center"/>
              <w:rPr>
                <w:ins w:id="3636" w:author="Daniel Stewart" w:date="2022-02-09T13:49:00Z"/>
                <w:rPrChange w:id="3637" w:author="Daniel Stewart" w:date="2022-02-09T13:52:00Z">
                  <w:rPr>
                    <w:ins w:id="3638" w:author="Daniel Stewart" w:date="2022-02-09T13:49:00Z"/>
                    <w:rFonts w:ascii="Calibri" w:hAnsi="Calibri" w:cs="Calibri"/>
                    <w:color w:val="000000"/>
                  </w:rPr>
                </w:rPrChange>
              </w:rPr>
              <w:pPrChange w:id="3639"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5FEBF3EA" w14:textId="77777777" w:rsidR="004F71F1" w:rsidRPr="004F71F1" w:rsidRDefault="004F71F1">
            <w:pPr>
              <w:pStyle w:val="Table"/>
              <w:jc w:val="center"/>
              <w:rPr>
                <w:ins w:id="3640" w:author="Daniel Stewart" w:date="2022-02-09T13:49:00Z"/>
                <w:rPrChange w:id="3641" w:author="Daniel Stewart" w:date="2022-02-09T13:52:00Z">
                  <w:rPr>
                    <w:ins w:id="3642" w:author="Daniel Stewart" w:date="2022-02-09T13:49:00Z"/>
                    <w:rFonts w:ascii="Calibri" w:hAnsi="Calibri" w:cs="Calibri"/>
                    <w:color w:val="000000"/>
                  </w:rPr>
                </w:rPrChange>
              </w:rPr>
              <w:pPrChange w:id="3643" w:author="Daniel Stewart" w:date="2022-02-10T13:01:00Z">
                <w:pPr>
                  <w:pStyle w:val="Table"/>
                </w:pPr>
              </w:pPrChange>
            </w:pPr>
          </w:p>
        </w:tc>
      </w:tr>
      <w:tr w:rsidR="00863AE7" w:rsidRPr="004F71F1" w14:paraId="413A5409" w14:textId="77777777" w:rsidTr="00B5401F">
        <w:trPr>
          <w:trHeight w:hRule="exact" w:val="340"/>
          <w:jc w:val="center"/>
          <w:ins w:id="3644" w:author="Daniel Stewart" w:date="2022-02-09T13:49:00Z"/>
        </w:trPr>
        <w:tc>
          <w:tcPr>
            <w:tcW w:w="2127" w:type="dxa"/>
            <w:tcBorders>
              <w:top w:val="nil"/>
              <w:left w:val="nil"/>
              <w:bottom w:val="nil"/>
              <w:right w:val="nil"/>
            </w:tcBorders>
            <w:shd w:val="clear" w:color="auto" w:fill="auto"/>
            <w:noWrap/>
            <w:vAlign w:val="center"/>
            <w:hideMark/>
          </w:tcPr>
          <w:p w14:paraId="6CE80ABA" w14:textId="34551DB9" w:rsidR="004F71F1" w:rsidRPr="004F71F1" w:rsidRDefault="004F71F1" w:rsidP="00D95039">
            <w:pPr>
              <w:pStyle w:val="Table"/>
              <w:rPr>
                <w:ins w:id="3645" w:author="Daniel Stewart" w:date="2022-02-09T13:49:00Z"/>
                <w:rPrChange w:id="3646" w:author="Daniel Stewart" w:date="2022-02-09T13:52:00Z">
                  <w:rPr>
                    <w:ins w:id="3647" w:author="Daniel Stewart" w:date="2022-02-09T13:49:00Z"/>
                    <w:rFonts w:ascii="Calibri" w:hAnsi="Calibri" w:cs="Calibri"/>
                    <w:color w:val="000000"/>
                  </w:rPr>
                </w:rPrChange>
              </w:rPr>
            </w:pPr>
            <w:ins w:id="3648" w:author="Daniel Stewart" w:date="2022-02-09T13:49:00Z">
              <w:r w:rsidRPr="004F71F1">
                <w:rPr>
                  <w:rPrChange w:id="3649" w:author="Daniel Stewart" w:date="2022-02-09T13:52:00Z">
                    <w:rPr>
                      <w:rFonts w:ascii="Calibri" w:hAnsi="Calibri" w:cs="Calibri"/>
                      <w:color w:val="000000"/>
                    </w:rPr>
                  </w:rPrChange>
                </w:rPr>
                <w:t xml:space="preserve">North </w:t>
              </w:r>
            </w:ins>
            <w:ins w:id="3650" w:author="Daniel Stewart" w:date="2022-02-10T13:01:00Z">
              <w:r w:rsidR="00B5401F">
                <w:t>a</w:t>
              </w:r>
            </w:ins>
            <w:ins w:id="3651" w:author="Daniel Stewart" w:date="2022-02-09T13:49:00Z">
              <w:r w:rsidRPr="004F71F1">
                <w:rPr>
                  <w:rPrChange w:id="3652" w:author="Daniel Stewart" w:date="2022-02-09T13:52:00Z">
                    <w:rPr>
                      <w:rFonts w:ascii="Calibri" w:hAnsi="Calibri" w:cs="Calibri"/>
                      <w:color w:val="000000"/>
                    </w:rPr>
                  </w:rPrChange>
                </w:rPr>
                <w:t>rm</w:t>
              </w:r>
            </w:ins>
          </w:p>
        </w:tc>
        <w:tc>
          <w:tcPr>
            <w:tcW w:w="666" w:type="dxa"/>
            <w:tcBorders>
              <w:top w:val="nil"/>
              <w:left w:val="single" w:sz="4" w:space="0" w:color="auto"/>
              <w:bottom w:val="nil"/>
              <w:right w:val="nil"/>
            </w:tcBorders>
            <w:shd w:val="clear" w:color="auto" w:fill="auto"/>
            <w:noWrap/>
            <w:vAlign w:val="center"/>
            <w:hideMark/>
          </w:tcPr>
          <w:p w14:paraId="1CF07B55" w14:textId="348ECFD1" w:rsidR="004F71F1" w:rsidRPr="004F71F1" w:rsidRDefault="004F71F1">
            <w:pPr>
              <w:pStyle w:val="Table"/>
              <w:jc w:val="center"/>
              <w:rPr>
                <w:ins w:id="3653" w:author="Daniel Stewart" w:date="2022-02-09T13:49:00Z"/>
                <w:rPrChange w:id="3654" w:author="Daniel Stewart" w:date="2022-02-09T13:52:00Z">
                  <w:rPr>
                    <w:ins w:id="3655" w:author="Daniel Stewart" w:date="2022-02-09T13:49:00Z"/>
                    <w:rFonts w:ascii="Calibri" w:hAnsi="Calibri" w:cs="Calibri"/>
                    <w:color w:val="000000"/>
                  </w:rPr>
                </w:rPrChange>
              </w:rPr>
              <w:pPrChange w:id="3656" w:author="Daniel Stewart" w:date="2022-02-10T13:01:00Z">
                <w:pPr>
                  <w:pStyle w:val="Table"/>
                </w:pPr>
              </w:pPrChange>
            </w:pPr>
            <w:ins w:id="3657" w:author="Daniel Stewart" w:date="2022-02-09T13:52:00Z">
              <w:r>
                <w:t>-</w:t>
              </w:r>
            </w:ins>
          </w:p>
        </w:tc>
        <w:tc>
          <w:tcPr>
            <w:tcW w:w="852" w:type="dxa"/>
            <w:tcBorders>
              <w:top w:val="nil"/>
              <w:left w:val="nil"/>
              <w:bottom w:val="nil"/>
              <w:right w:val="nil"/>
            </w:tcBorders>
            <w:shd w:val="clear" w:color="auto" w:fill="auto"/>
            <w:noWrap/>
            <w:vAlign w:val="center"/>
            <w:hideMark/>
          </w:tcPr>
          <w:p w14:paraId="50B825CC" w14:textId="24DF2DD9" w:rsidR="004F71F1" w:rsidRPr="004F71F1" w:rsidRDefault="004F71F1">
            <w:pPr>
              <w:pStyle w:val="Table"/>
              <w:jc w:val="center"/>
              <w:rPr>
                <w:ins w:id="3658" w:author="Daniel Stewart" w:date="2022-02-09T13:49:00Z"/>
                <w:rPrChange w:id="3659" w:author="Daniel Stewart" w:date="2022-02-09T13:52:00Z">
                  <w:rPr>
                    <w:ins w:id="3660" w:author="Daniel Stewart" w:date="2022-02-09T13:49:00Z"/>
                    <w:rFonts w:ascii="Calibri" w:hAnsi="Calibri" w:cs="Calibri"/>
                    <w:color w:val="000000"/>
                  </w:rPr>
                </w:rPrChange>
              </w:rPr>
              <w:pPrChange w:id="3661" w:author="Daniel Stewart" w:date="2022-02-10T13:01:00Z">
                <w:pPr>
                  <w:pStyle w:val="Table"/>
                </w:pPr>
              </w:pPrChange>
            </w:pPr>
            <w:ins w:id="3662" w:author="Daniel Stewart" w:date="2022-02-09T13:52:00Z">
              <w:r>
                <w:t>-</w:t>
              </w:r>
            </w:ins>
          </w:p>
        </w:tc>
        <w:tc>
          <w:tcPr>
            <w:tcW w:w="852" w:type="dxa"/>
            <w:tcBorders>
              <w:top w:val="nil"/>
              <w:left w:val="nil"/>
              <w:bottom w:val="nil"/>
              <w:right w:val="nil"/>
            </w:tcBorders>
            <w:shd w:val="clear" w:color="auto" w:fill="auto"/>
            <w:noWrap/>
            <w:vAlign w:val="center"/>
            <w:hideMark/>
          </w:tcPr>
          <w:p w14:paraId="438EEC9C" w14:textId="53E6A5D3" w:rsidR="004F71F1" w:rsidRPr="004F71F1" w:rsidRDefault="004F71F1">
            <w:pPr>
              <w:pStyle w:val="Table"/>
              <w:jc w:val="center"/>
              <w:rPr>
                <w:ins w:id="3663" w:author="Daniel Stewart" w:date="2022-02-09T13:49:00Z"/>
              </w:rPr>
              <w:pPrChange w:id="3664" w:author="Daniel Stewart" w:date="2022-02-10T13:01:00Z">
                <w:pPr>
                  <w:pStyle w:val="Table"/>
                </w:pPr>
              </w:pPrChange>
            </w:pPr>
            <w:ins w:id="3665" w:author="Daniel Stewart" w:date="2022-02-09T13:52:00Z">
              <w:r>
                <w:t>-</w:t>
              </w:r>
            </w:ins>
          </w:p>
        </w:tc>
        <w:tc>
          <w:tcPr>
            <w:tcW w:w="852" w:type="dxa"/>
            <w:tcBorders>
              <w:top w:val="nil"/>
              <w:left w:val="nil"/>
              <w:bottom w:val="nil"/>
              <w:right w:val="nil"/>
            </w:tcBorders>
            <w:shd w:val="clear" w:color="auto" w:fill="auto"/>
            <w:noWrap/>
            <w:vAlign w:val="center"/>
            <w:hideMark/>
          </w:tcPr>
          <w:p w14:paraId="5D17ECEB" w14:textId="76A9E1D8" w:rsidR="004F71F1" w:rsidRPr="004F71F1" w:rsidRDefault="004F71F1">
            <w:pPr>
              <w:pStyle w:val="Table"/>
              <w:jc w:val="center"/>
              <w:rPr>
                <w:ins w:id="3666" w:author="Daniel Stewart" w:date="2022-02-09T13:49:00Z"/>
              </w:rPr>
              <w:pPrChange w:id="3667" w:author="Daniel Stewart" w:date="2022-02-10T13:01:00Z">
                <w:pPr>
                  <w:pStyle w:val="Table"/>
                </w:pPr>
              </w:pPrChange>
            </w:pPr>
            <w:ins w:id="3668"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79E8E1D0" w14:textId="77777777" w:rsidR="004F71F1" w:rsidRPr="004F71F1" w:rsidRDefault="004F71F1">
            <w:pPr>
              <w:pStyle w:val="Table"/>
              <w:jc w:val="center"/>
              <w:rPr>
                <w:ins w:id="3669" w:author="Daniel Stewart" w:date="2022-02-09T13:49:00Z"/>
                <w:rPrChange w:id="3670" w:author="Daniel Stewart" w:date="2022-02-09T13:52:00Z">
                  <w:rPr>
                    <w:ins w:id="3671" w:author="Daniel Stewart" w:date="2022-02-09T13:49:00Z"/>
                    <w:rFonts w:ascii="Calibri" w:hAnsi="Calibri" w:cs="Calibri"/>
                    <w:color w:val="000000"/>
                  </w:rPr>
                </w:rPrChange>
              </w:rPr>
              <w:pPrChange w:id="3672" w:author="Daniel Stewart" w:date="2022-02-10T13:01:00Z">
                <w:pPr>
                  <w:pStyle w:val="Table"/>
                </w:pPr>
              </w:pPrChange>
            </w:pPr>
            <w:ins w:id="3673" w:author="Daniel Stewart" w:date="2022-02-09T13:49:00Z">
              <w:r w:rsidRPr="004F71F1">
                <w:rPr>
                  <w:rPrChange w:id="3674" w:author="Daniel Stewart" w:date="2022-02-09T13:52:00Z">
                    <w:rPr>
                      <w:rFonts w:ascii="Calibri" w:hAnsi="Calibri" w:cs="Calibri"/>
                      <w:color w:val="000000"/>
                    </w:rPr>
                  </w:rPrChange>
                </w:rPr>
                <w:t>651 (38%)</w:t>
              </w:r>
            </w:ins>
          </w:p>
        </w:tc>
        <w:tc>
          <w:tcPr>
            <w:tcW w:w="1276" w:type="dxa"/>
            <w:tcBorders>
              <w:top w:val="nil"/>
              <w:left w:val="nil"/>
              <w:bottom w:val="nil"/>
              <w:right w:val="nil"/>
            </w:tcBorders>
            <w:shd w:val="clear" w:color="auto" w:fill="auto"/>
            <w:noWrap/>
            <w:vAlign w:val="center"/>
            <w:hideMark/>
          </w:tcPr>
          <w:p w14:paraId="762BDEB9" w14:textId="77777777" w:rsidR="004F71F1" w:rsidRPr="004F71F1" w:rsidRDefault="004F71F1">
            <w:pPr>
              <w:pStyle w:val="Table"/>
              <w:jc w:val="center"/>
              <w:rPr>
                <w:ins w:id="3675" w:author="Daniel Stewart" w:date="2022-02-09T13:49:00Z"/>
                <w:rPrChange w:id="3676" w:author="Daniel Stewart" w:date="2022-02-09T13:52:00Z">
                  <w:rPr>
                    <w:ins w:id="3677" w:author="Daniel Stewart" w:date="2022-02-09T13:49:00Z"/>
                    <w:rFonts w:ascii="Calibri" w:hAnsi="Calibri" w:cs="Calibri"/>
                    <w:color w:val="000000"/>
                  </w:rPr>
                </w:rPrChange>
              </w:rPr>
              <w:pPrChange w:id="3678" w:author="Daniel Stewart" w:date="2022-02-10T13:01:00Z">
                <w:pPr>
                  <w:pStyle w:val="Table"/>
                </w:pPr>
              </w:pPrChange>
            </w:pPr>
            <w:ins w:id="3679" w:author="Daniel Stewart" w:date="2022-02-09T13:49:00Z">
              <w:r w:rsidRPr="004F71F1">
                <w:rPr>
                  <w:rPrChange w:id="3680" w:author="Daniel Stewart" w:date="2022-02-09T13:52:00Z">
                    <w:rPr>
                      <w:rFonts w:ascii="Calibri" w:hAnsi="Calibri" w:cs="Calibri"/>
                      <w:color w:val="000000"/>
                    </w:rPr>
                  </w:rPrChange>
                </w:rPr>
                <w:t>1065 (62%)</w:t>
              </w:r>
            </w:ins>
          </w:p>
        </w:tc>
      </w:tr>
      <w:tr w:rsidR="00863AE7" w:rsidRPr="004F71F1" w14:paraId="03B4F05F" w14:textId="77777777" w:rsidTr="00B5401F">
        <w:trPr>
          <w:trHeight w:hRule="exact" w:val="340"/>
          <w:jc w:val="center"/>
          <w:ins w:id="3681" w:author="Daniel Stewart" w:date="2022-02-09T13:49:00Z"/>
        </w:trPr>
        <w:tc>
          <w:tcPr>
            <w:tcW w:w="2127" w:type="dxa"/>
            <w:tcBorders>
              <w:top w:val="nil"/>
              <w:left w:val="nil"/>
              <w:bottom w:val="nil"/>
              <w:right w:val="nil"/>
            </w:tcBorders>
            <w:shd w:val="clear" w:color="auto" w:fill="auto"/>
            <w:noWrap/>
            <w:vAlign w:val="center"/>
            <w:hideMark/>
          </w:tcPr>
          <w:p w14:paraId="4E8A755C" w14:textId="4A54C0BF" w:rsidR="004F71F1" w:rsidRPr="004F71F1" w:rsidRDefault="004F71F1" w:rsidP="00D95039">
            <w:pPr>
              <w:pStyle w:val="Table"/>
              <w:rPr>
                <w:ins w:id="3682" w:author="Daniel Stewart" w:date="2022-02-09T13:49:00Z"/>
                <w:rPrChange w:id="3683" w:author="Daniel Stewart" w:date="2022-02-09T13:52:00Z">
                  <w:rPr>
                    <w:ins w:id="3684" w:author="Daniel Stewart" w:date="2022-02-09T13:49:00Z"/>
                    <w:rFonts w:ascii="Calibri" w:hAnsi="Calibri" w:cs="Calibri"/>
                    <w:color w:val="000000"/>
                  </w:rPr>
                </w:rPrChange>
              </w:rPr>
            </w:pPr>
            <w:ins w:id="3685" w:author="Daniel Stewart" w:date="2022-02-09T13:49:00Z">
              <w:r w:rsidRPr="004F71F1">
                <w:rPr>
                  <w:rPrChange w:id="3686" w:author="Daniel Stewart" w:date="2022-02-09T13:52:00Z">
                    <w:rPr>
                      <w:rFonts w:ascii="Calibri" w:hAnsi="Calibri" w:cs="Calibri"/>
                      <w:color w:val="000000"/>
                    </w:rPr>
                  </w:rPrChange>
                </w:rPr>
                <w:t xml:space="preserve">Closed </w:t>
              </w:r>
            </w:ins>
            <w:ins w:id="3687" w:author="Daniel Stewart" w:date="2022-02-10T13:01:00Z">
              <w:r w:rsidR="00B5401F">
                <w:t>e</w:t>
              </w:r>
            </w:ins>
            <w:ins w:id="3688" w:author="Daniel Stewart" w:date="2022-02-09T13:49:00Z">
              <w:r w:rsidRPr="004F71F1">
                <w:rPr>
                  <w:rPrChange w:id="3689" w:author="Daniel Stewart" w:date="2022-02-09T13:52:00Z">
                    <w:rPr>
                      <w:rFonts w:ascii="Calibri" w:hAnsi="Calibri" w:cs="Calibri"/>
                      <w:color w:val="000000"/>
                    </w:rPr>
                  </w:rPrChange>
                </w:rPr>
                <w:t>mbayment</w:t>
              </w:r>
            </w:ins>
          </w:p>
        </w:tc>
        <w:tc>
          <w:tcPr>
            <w:tcW w:w="666" w:type="dxa"/>
            <w:tcBorders>
              <w:top w:val="nil"/>
              <w:left w:val="single" w:sz="4" w:space="0" w:color="auto"/>
              <w:bottom w:val="nil"/>
              <w:right w:val="nil"/>
            </w:tcBorders>
            <w:shd w:val="clear" w:color="auto" w:fill="auto"/>
            <w:noWrap/>
            <w:vAlign w:val="center"/>
            <w:hideMark/>
          </w:tcPr>
          <w:p w14:paraId="30C53605" w14:textId="65C759D1" w:rsidR="004F71F1" w:rsidRPr="004F71F1" w:rsidRDefault="004F71F1">
            <w:pPr>
              <w:pStyle w:val="Table"/>
              <w:jc w:val="center"/>
              <w:rPr>
                <w:ins w:id="3690" w:author="Daniel Stewart" w:date="2022-02-09T13:49:00Z"/>
                <w:rPrChange w:id="3691" w:author="Daniel Stewart" w:date="2022-02-09T13:52:00Z">
                  <w:rPr>
                    <w:ins w:id="3692" w:author="Daniel Stewart" w:date="2022-02-09T13:49:00Z"/>
                    <w:rFonts w:ascii="Calibri" w:hAnsi="Calibri" w:cs="Calibri"/>
                    <w:color w:val="000000"/>
                  </w:rPr>
                </w:rPrChange>
              </w:rPr>
              <w:pPrChange w:id="3693" w:author="Daniel Stewart" w:date="2022-02-10T13:01:00Z">
                <w:pPr>
                  <w:pStyle w:val="Table"/>
                </w:pPr>
              </w:pPrChange>
            </w:pPr>
            <w:ins w:id="3694" w:author="Daniel Stewart" w:date="2022-02-09T13:52:00Z">
              <w:r>
                <w:t>-</w:t>
              </w:r>
            </w:ins>
          </w:p>
        </w:tc>
        <w:tc>
          <w:tcPr>
            <w:tcW w:w="852" w:type="dxa"/>
            <w:tcBorders>
              <w:top w:val="nil"/>
              <w:left w:val="nil"/>
              <w:bottom w:val="nil"/>
              <w:right w:val="nil"/>
            </w:tcBorders>
            <w:shd w:val="clear" w:color="auto" w:fill="auto"/>
            <w:noWrap/>
            <w:vAlign w:val="center"/>
            <w:hideMark/>
          </w:tcPr>
          <w:p w14:paraId="18B6315D" w14:textId="16CA574E" w:rsidR="004F71F1" w:rsidRPr="004F71F1" w:rsidRDefault="004F71F1">
            <w:pPr>
              <w:pStyle w:val="Table"/>
              <w:jc w:val="center"/>
              <w:rPr>
                <w:ins w:id="3695" w:author="Daniel Stewart" w:date="2022-02-09T13:49:00Z"/>
                <w:rPrChange w:id="3696" w:author="Daniel Stewart" w:date="2022-02-09T13:52:00Z">
                  <w:rPr>
                    <w:ins w:id="3697" w:author="Daniel Stewart" w:date="2022-02-09T13:49:00Z"/>
                    <w:rFonts w:ascii="Calibri" w:hAnsi="Calibri" w:cs="Calibri"/>
                    <w:color w:val="000000"/>
                  </w:rPr>
                </w:rPrChange>
              </w:rPr>
              <w:pPrChange w:id="3698" w:author="Daniel Stewart" w:date="2022-02-10T13:01:00Z">
                <w:pPr>
                  <w:pStyle w:val="Table"/>
                </w:pPr>
              </w:pPrChange>
            </w:pPr>
            <w:ins w:id="3699" w:author="Daniel Stewart" w:date="2022-02-09T13:52:00Z">
              <w:r>
                <w:t>-</w:t>
              </w:r>
            </w:ins>
          </w:p>
        </w:tc>
        <w:tc>
          <w:tcPr>
            <w:tcW w:w="852" w:type="dxa"/>
            <w:tcBorders>
              <w:top w:val="nil"/>
              <w:left w:val="nil"/>
              <w:bottom w:val="nil"/>
              <w:right w:val="nil"/>
            </w:tcBorders>
            <w:shd w:val="clear" w:color="auto" w:fill="auto"/>
            <w:noWrap/>
            <w:vAlign w:val="center"/>
            <w:hideMark/>
          </w:tcPr>
          <w:p w14:paraId="20908492" w14:textId="27996EDF" w:rsidR="004F71F1" w:rsidRPr="004F71F1" w:rsidRDefault="004F71F1">
            <w:pPr>
              <w:pStyle w:val="Table"/>
              <w:jc w:val="center"/>
              <w:rPr>
                <w:ins w:id="3700" w:author="Daniel Stewart" w:date="2022-02-09T13:49:00Z"/>
              </w:rPr>
              <w:pPrChange w:id="3701" w:author="Daniel Stewart" w:date="2022-02-10T13:01:00Z">
                <w:pPr>
                  <w:pStyle w:val="Table"/>
                </w:pPr>
              </w:pPrChange>
            </w:pPr>
            <w:ins w:id="3702" w:author="Daniel Stewart" w:date="2022-02-09T13:52:00Z">
              <w:r>
                <w:t>-</w:t>
              </w:r>
            </w:ins>
          </w:p>
        </w:tc>
        <w:tc>
          <w:tcPr>
            <w:tcW w:w="852" w:type="dxa"/>
            <w:tcBorders>
              <w:top w:val="nil"/>
              <w:left w:val="nil"/>
              <w:bottom w:val="nil"/>
              <w:right w:val="nil"/>
            </w:tcBorders>
            <w:shd w:val="clear" w:color="auto" w:fill="auto"/>
            <w:noWrap/>
            <w:vAlign w:val="center"/>
            <w:hideMark/>
          </w:tcPr>
          <w:p w14:paraId="633A88F6" w14:textId="79DBD251" w:rsidR="004F71F1" w:rsidRPr="004F71F1" w:rsidRDefault="004F71F1">
            <w:pPr>
              <w:pStyle w:val="Table"/>
              <w:jc w:val="center"/>
              <w:rPr>
                <w:ins w:id="3703" w:author="Daniel Stewart" w:date="2022-02-09T13:49:00Z"/>
              </w:rPr>
              <w:pPrChange w:id="3704" w:author="Daniel Stewart" w:date="2022-02-10T13:01:00Z">
                <w:pPr>
                  <w:pStyle w:val="Table"/>
                </w:pPr>
              </w:pPrChange>
            </w:pPr>
            <w:ins w:id="3705"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57A540D9" w14:textId="77777777" w:rsidR="004F71F1" w:rsidRPr="004F71F1" w:rsidRDefault="004F71F1">
            <w:pPr>
              <w:pStyle w:val="Table"/>
              <w:jc w:val="center"/>
              <w:rPr>
                <w:ins w:id="3706" w:author="Daniel Stewart" w:date="2022-02-09T13:49:00Z"/>
                <w:rPrChange w:id="3707" w:author="Daniel Stewart" w:date="2022-02-09T13:52:00Z">
                  <w:rPr>
                    <w:ins w:id="3708" w:author="Daniel Stewart" w:date="2022-02-09T13:49:00Z"/>
                    <w:rFonts w:ascii="Calibri" w:hAnsi="Calibri" w:cs="Calibri"/>
                    <w:color w:val="000000"/>
                  </w:rPr>
                </w:rPrChange>
              </w:rPr>
              <w:pPrChange w:id="3709" w:author="Daniel Stewart" w:date="2022-02-10T13:01:00Z">
                <w:pPr>
                  <w:pStyle w:val="Table"/>
                </w:pPr>
              </w:pPrChange>
            </w:pPr>
            <w:ins w:id="3710" w:author="Daniel Stewart" w:date="2022-02-09T13:49:00Z">
              <w:r w:rsidRPr="004F71F1">
                <w:rPr>
                  <w:rPrChange w:id="3711" w:author="Daniel Stewart" w:date="2022-02-09T13:52:00Z">
                    <w:rPr>
                      <w:rFonts w:ascii="Calibri" w:hAnsi="Calibri" w:cs="Calibri"/>
                      <w:color w:val="000000"/>
                    </w:rPr>
                  </w:rPrChange>
                </w:rPr>
                <w:t>273 (16%)</w:t>
              </w:r>
            </w:ins>
          </w:p>
        </w:tc>
        <w:tc>
          <w:tcPr>
            <w:tcW w:w="1276" w:type="dxa"/>
            <w:tcBorders>
              <w:top w:val="nil"/>
              <w:left w:val="nil"/>
              <w:bottom w:val="nil"/>
              <w:right w:val="nil"/>
            </w:tcBorders>
            <w:shd w:val="clear" w:color="auto" w:fill="auto"/>
            <w:noWrap/>
            <w:vAlign w:val="center"/>
            <w:hideMark/>
          </w:tcPr>
          <w:p w14:paraId="79B5ABDB" w14:textId="77777777" w:rsidR="004F71F1" w:rsidRPr="004F71F1" w:rsidRDefault="004F71F1">
            <w:pPr>
              <w:pStyle w:val="Table"/>
              <w:jc w:val="center"/>
              <w:rPr>
                <w:ins w:id="3712" w:author="Daniel Stewart" w:date="2022-02-09T13:49:00Z"/>
                <w:rPrChange w:id="3713" w:author="Daniel Stewart" w:date="2022-02-09T13:52:00Z">
                  <w:rPr>
                    <w:ins w:id="3714" w:author="Daniel Stewart" w:date="2022-02-09T13:49:00Z"/>
                    <w:rFonts w:ascii="Calibri" w:hAnsi="Calibri" w:cs="Calibri"/>
                    <w:color w:val="000000"/>
                  </w:rPr>
                </w:rPrChange>
              </w:rPr>
              <w:pPrChange w:id="3715" w:author="Daniel Stewart" w:date="2022-02-10T13:01:00Z">
                <w:pPr>
                  <w:pStyle w:val="Table"/>
                </w:pPr>
              </w:pPrChange>
            </w:pPr>
            <w:ins w:id="3716" w:author="Daniel Stewart" w:date="2022-02-09T13:49:00Z">
              <w:r w:rsidRPr="004F71F1">
                <w:rPr>
                  <w:rPrChange w:id="3717" w:author="Daniel Stewart" w:date="2022-02-09T13:52:00Z">
                    <w:rPr>
                      <w:rFonts w:ascii="Calibri" w:hAnsi="Calibri" w:cs="Calibri"/>
                      <w:color w:val="000000"/>
                    </w:rPr>
                  </w:rPrChange>
                </w:rPr>
                <w:t>1443 (84%)</w:t>
              </w:r>
            </w:ins>
          </w:p>
        </w:tc>
      </w:tr>
      <w:tr w:rsidR="00863AE7" w:rsidRPr="004F71F1" w14:paraId="01FEF4CD" w14:textId="77777777" w:rsidTr="00B5401F">
        <w:trPr>
          <w:trHeight w:hRule="exact" w:val="340"/>
          <w:jc w:val="center"/>
          <w:ins w:id="3718" w:author="Daniel Stewart" w:date="2022-02-09T13:49:00Z"/>
        </w:trPr>
        <w:tc>
          <w:tcPr>
            <w:tcW w:w="2127" w:type="dxa"/>
            <w:tcBorders>
              <w:top w:val="nil"/>
              <w:left w:val="nil"/>
              <w:bottom w:val="nil"/>
              <w:right w:val="nil"/>
            </w:tcBorders>
            <w:shd w:val="clear" w:color="auto" w:fill="auto"/>
            <w:noWrap/>
            <w:vAlign w:val="center"/>
            <w:hideMark/>
          </w:tcPr>
          <w:p w14:paraId="0A4FEAD5" w14:textId="0A2DAD2D" w:rsidR="004F71F1" w:rsidRPr="004F71F1" w:rsidRDefault="004F71F1" w:rsidP="00D95039">
            <w:pPr>
              <w:pStyle w:val="Table"/>
              <w:rPr>
                <w:ins w:id="3719" w:author="Daniel Stewart" w:date="2022-02-09T13:49:00Z"/>
                <w:rPrChange w:id="3720" w:author="Daniel Stewart" w:date="2022-02-09T13:52:00Z">
                  <w:rPr>
                    <w:ins w:id="3721" w:author="Daniel Stewart" w:date="2022-02-09T13:49:00Z"/>
                    <w:rFonts w:ascii="Calibri" w:hAnsi="Calibri" w:cs="Calibri"/>
                    <w:color w:val="000000"/>
                  </w:rPr>
                </w:rPrChange>
              </w:rPr>
            </w:pPr>
            <w:ins w:id="3722" w:author="Daniel Stewart" w:date="2022-02-09T13:49:00Z">
              <w:r w:rsidRPr="004F71F1">
                <w:rPr>
                  <w:rPrChange w:id="3723" w:author="Daniel Stewart" w:date="2022-02-09T13:52:00Z">
                    <w:rPr>
                      <w:rFonts w:ascii="Calibri" w:hAnsi="Calibri" w:cs="Calibri"/>
                      <w:color w:val="000000"/>
                    </w:rPr>
                  </w:rPrChange>
                </w:rPr>
                <w:t xml:space="preserve">Reference </w:t>
              </w:r>
            </w:ins>
            <w:ins w:id="3724" w:author="Daniel Stewart" w:date="2022-02-10T13:01:00Z">
              <w:r w:rsidR="00B5401F">
                <w:t>m</w:t>
              </w:r>
            </w:ins>
            <w:ins w:id="3725" w:author="Daniel Stewart" w:date="2022-02-09T13:49:00Z">
              <w:r w:rsidRPr="004F71F1">
                <w:rPr>
                  <w:rPrChange w:id="3726" w:author="Daniel Stewart" w:date="2022-02-09T13:52:00Z">
                    <w:rPr>
                      <w:rFonts w:ascii="Calibri" w:hAnsi="Calibri" w:cs="Calibri"/>
                      <w:color w:val="000000"/>
                    </w:rPr>
                  </w:rPrChange>
                </w:rPr>
                <w:t>arsh</w:t>
              </w:r>
            </w:ins>
          </w:p>
        </w:tc>
        <w:tc>
          <w:tcPr>
            <w:tcW w:w="666" w:type="dxa"/>
            <w:tcBorders>
              <w:top w:val="nil"/>
              <w:left w:val="single" w:sz="4" w:space="0" w:color="auto"/>
              <w:bottom w:val="nil"/>
              <w:right w:val="nil"/>
            </w:tcBorders>
            <w:shd w:val="clear" w:color="auto" w:fill="auto"/>
            <w:noWrap/>
            <w:vAlign w:val="center"/>
            <w:hideMark/>
          </w:tcPr>
          <w:p w14:paraId="36F09863" w14:textId="2BCD9F69" w:rsidR="004F71F1" w:rsidRPr="004F71F1" w:rsidRDefault="004F71F1">
            <w:pPr>
              <w:pStyle w:val="Table"/>
              <w:jc w:val="center"/>
              <w:rPr>
                <w:ins w:id="3727" w:author="Daniel Stewart" w:date="2022-02-09T13:49:00Z"/>
                <w:sz w:val="20"/>
                <w:szCs w:val="20"/>
                <w:rPrChange w:id="3728" w:author="Daniel Stewart" w:date="2022-02-09T13:52:00Z">
                  <w:rPr>
                    <w:ins w:id="3729" w:author="Daniel Stewart" w:date="2022-02-09T13:49:00Z"/>
                    <w:rFonts w:ascii="Calibri" w:hAnsi="Calibri" w:cs="Calibri"/>
                    <w:color w:val="000000"/>
                    <w:sz w:val="24"/>
                    <w:szCs w:val="24"/>
                  </w:rPr>
                </w:rPrChange>
              </w:rPr>
              <w:pPrChange w:id="3730" w:author="Daniel Stewart" w:date="2022-02-10T13:01:00Z">
                <w:pPr>
                  <w:pStyle w:val="Table"/>
                </w:pPr>
              </w:pPrChange>
            </w:pPr>
            <w:ins w:id="3731" w:author="Daniel Stewart" w:date="2022-02-09T13:52:00Z">
              <w:r>
                <w:t>-</w:t>
              </w:r>
            </w:ins>
          </w:p>
        </w:tc>
        <w:tc>
          <w:tcPr>
            <w:tcW w:w="852" w:type="dxa"/>
            <w:tcBorders>
              <w:top w:val="nil"/>
              <w:left w:val="nil"/>
              <w:bottom w:val="nil"/>
              <w:right w:val="nil"/>
            </w:tcBorders>
            <w:shd w:val="clear" w:color="auto" w:fill="auto"/>
            <w:noWrap/>
            <w:vAlign w:val="center"/>
            <w:hideMark/>
          </w:tcPr>
          <w:p w14:paraId="4712F1D8" w14:textId="5977C5BC" w:rsidR="004F71F1" w:rsidRPr="004F71F1" w:rsidRDefault="004F71F1">
            <w:pPr>
              <w:pStyle w:val="Table"/>
              <w:jc w:val="center"/>
              <w:rPr>
                <w:ins w:id="3732" w:author="Daniel Stewart" w:date="2022-02-09T13:49:00Z"/>
                <w:sz w:val="20"/>
                <w:szCs w:val="20"/>
                <w:rPrChange w:id="3733" w:author="Daniel Stewart" w:date="2022-02-09T13:52:00Z">
                  <w:rPr>
                    <w:ins w:id="3734" w:author="Daniel Stewart" w:date="2022-02-09T13:49:00Z"/>
                    <w:rFonts w:ascii="Calibri" w:hAnsi="Calibri" w:cs="Calibri"/>
                    <w:color w:val="000000"/>
                    <w:sz w:val="24"/>
                    <w:szCs w:val="24"/>
                  </w:rPr>
                </w:rPrChange>
              </w:rPr>
              <w:pPrChange w:id="3735" w:author="Daniel Stewart" w:date="2022-02-10T13:01:00Z">
                <w:pPr>
                  <w:pStyle w:val="Table"/>
                </w:pPr>
              </w:pPrChange>
            </w:pPr>
            <w:ins w:id="3736" w:author="Daniel Stewart" w:date="2022-02-09T13:52:00Z">
              <w:r>
                <w:t>-</w:t>
              </w:r>
            </w:ins>
          </w:p>
        </w:tc>
        <w:tc>
          <w:tcPr>
            <w:tcW w:w="852" w:type="dxa"/>
            <w:tcBorders>
              <w:top w:val="nil"/>
              <w:left w:val="nil"/>
              <w:bottom w:val="nil"/>
              <w:right w:val="nil"/>
            </w:tcBorders>
            <w:shd w:val="clear" w:color="auto" w:fill="auto"/>
            <w:noWrap/>
            <w:vAlign w:val="center"/>
            <w:hideMark/>
          </w:tcPr>
          <w:p w14:paraId="3CD4CA2E" w14:textId="14DA56FF" w:rsidR="004F71F1" w:rsidRPr="004F71F1" w:rsidRDefault="004F71F1">
            <w:pPr>
              <w:pStyle w:val="Table"/>
              <w:jc w:val="center"/>
              <w:rPr>
                <w:ins w:id="3737" w:author="Daniel Stewart" w:date="2022-02-09T13:49:00Z"/>
              </w:rPr>
              <w:pPrChange w:id="3738" w:author="Daniel Stewart" w:date="2022-02-10T13:01:00Z">
                <w:pPr>
                  <w:pStyle w:val="Table"/>
                </w:pPr>
              </w:pPrChange>
            </w:pPr>
            <w:ins w:id="3739" w:author="Daniel Stewart" w:date="2022-02-09T13:52:00Z">
              <w:r>
                <w:t>-</w:t>
              </w:r>
            </w:ins>
          </w:p>
        </w:tc>
        <w:tc>
          <w:tcPr>
            <w:tcW w:w="852" w:type="dxa"/>
            <w:tcBorders>
              <w:top w:val="nil"/>
              <w:left w:val="nil"/>
              <w:bottom w:val="nil"/>
              <w:right w:val="nil"/>
            </w:tcBorders>
            <w:shd w:val="clear" w:color="auto" w:fill="auto"/>
            <w:noWrap/>
            <w:vAlign w:val="center"/>
            <w:hideMark/>
          </w:tcPr>
          <w:p w14:paraId="4A5D10F7" w14:textId="6D612330" w:rsidR="004F71F1" w:rsidRPr="004F71F1" w:rsidRDefault="004F71F1">
            <w:pPr>
              <w:pStyle w:val="Table"/>
              <w:jc w:val="center"/>
              <w:rPr>
                <w:ins w:id="3740" w:author="Daniel Stewart" w:date="2022-02-09T13:49:00Z"/>
              </w:rPr>
              <w:pPrChange w:id="3741" w:author="Daniel Stewart" w:date="2022-02-10T13:01:00Z">
                <w:pPr>
                  <w:pStyle w:val="Table"/>
                </w:pPr>
              </w:pPrChange>
            </w:pPr>
            <w:ins w:id="3742"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6F60ADCB" w14:textId="77777777" w:rsidR="004F71F1" w:rsidRPr="004F71F1" w:rsidRDefault="004F71F1">
            <w:pPr>
              <w:pStyle w:val="Table"/>
              <w:jc w:val="center"/>
              <w:rPr>
                <w:ins w:id="3743" w:author="Daniel Stewart" w:date="2022-02-09T13:49:00Z"/>
                <w:rPrChange w:id="3744" w:author="Daniel Stewart" w:date="2022-02-09T13:52:00Z">
                  <w:rPr>
                    <w:ins w:id="3745" w:author="Daniel Stewart" w:date="2022-02-09T13:49:00Z"/>
                    <w:rFonts w:ascii="Calibri" w:hAnsi="Calibri" w:cs="Calibri"/>
                    <w:color w:val="000000"/>
                  </w:rPr>
                </w:rPrChange>
              </w:rPr>
              <w:pPrChange w:id="3746" w:author="Daniel Stewart" w:date="2022-02-10T13:01:00Z">
                <w:pPr>
                  <w:pStyle w:val="Table"/>
                </w:pPr>
              </w:pPrChange>
            </w:pPr>
            <w:ins w:id="3747" w:author="Daniel Stewart" w:date="2022-02-09T13:49:00Z">
              <w:r w:rsidRPr="004F71F1">
                <w:rPr>
                  <w:rPrChange w:id="3748" w:author="Daniel Stewart" w:date="2022-02-09T13:52:00Z">
                    <w:rPr>
                      <w:rFonts w:ascii="Calibri" w:hAnsi="Calibri" w:cs="Calibri"/>
                      <w:color w:val="000000"/>
                    </w:rPr>
                  </w:rPrChange>
                </w:rPr>
                <w:t>472 (28%)</w:t>
              </w:r>
            </w:ins>
          </w:p>
        </w:tc>
        <w:tc>
          <w:tcPr>
            <w:tcW w:w="1276" w:type="dxa"/>
            <w:tcBorders>
              <w:top w:val="nil"/>
              <w:left w:val="nil"/>
              <w:bottom w:val="nil"/>
              <w:right w:val="nil"/>
            </w:tcBorders>
            <w:shd w:val="clear" w:color="auto" w:fill="auto"/>
            <w:noWrap/>
            <w:vAlign w:val="center"/>
            <w:hideMark/>
          </w:tcPr>
          <w:p w14:paraId="6AF82B52" w14:textId="77777777" w:rsidR="004F71F1" w:rsidRPr="004F71F1" w:rsidRDefault="004F71F1">
            <w:pPr>
              <w:pStyle w:val="Table"/>
              <w:jc w:val="center"/>
              <w:rPr>
                <w:ins w:id="3749" w:author="Daniel Stewart" w:date="2022-02-09T13:49:00Z"/>
                <w:rPrChange w:id="3750" w:author="Daniel Stewart" w:date="2022-02-09T13:52:00Z">
                  <w:rPr>
                    <w:ins w:id="3751" w:author="Daniel Stewart" w:date="2022-02-09T13:49:00Z"/>
                    <w:rFonts w:ascii="Calibri" w:hAnsi="Calibri" w:cs="Calibri"/>
                    <w:color w:val="000000"/>
                  </w:rPr>
                </w:rPrChange>
              </w:rPr>
              <w:pPrChange w:id="3752" w:author="Daniel Stewart" w:date="2022-02-10T13:01:00Z">
                <w:pPr>
                  <w:pStyle w:val="Table"/>
                </w:pPr>
              </w:pPrChange>
            </w:pPr>
            <w:ins w:id="3753" w:author="Daniel Stewart" w:date="2022-02-09T13:49:00Z">
              <w:r w:rsidRPr="004F71F1">
                <w:rPr>
                  <w:rPrChange w:id="3754" w:author="Daniel Stewart" w:date="2022-02-09T13:52:00Z">
                    <w:rPr>
                      <w:rFonts w:ascii="Calibri" w:hAnsi="Calibri" w:cs="Calibri"/>
                      <w:color w:val="000000"/>
                    </w:rPr>
                  </w:rPrChange>
                </w:rPr>
                <w:t>1443 (72%)</w:t>
              </w:r>
            </w:ins>
          </w:p>
        </w:tc>
      </w:tr>
    </w:tbl>
    <w:p w14:paraId="1A4ADF3F" w14:textId="23950A4E" w:rsidR="004F71F1" w:rsidRDefault="004F71F1" w:rsidP="00D95039">
      <w:pPr>
        <w:rPr>
          <w:ins w:id="3755" w:author="Daniel Stewart" w:date="2022-02-10T09:41:00Z"/>
        </w:rPr>
      </w:pPr>
    </w:p>
    <w:p w14:paraId="367D0372" w14:textId="47D7B9B0" w:rsidR="00E90451" w:rsidRPr="00CE54E0" w:rsidRDefault="00E90451">
      <w:pPr>
        <w:pStyle w:val="Heading2"/>
        <w:numPr>
          <w:ilvl w:val="0"/>
          <w:numId w:val="0"/>
        </w:numPr>
        <w:ind w:left="576" w:hanging="576"/>
        <w:rPr>
          <w:ins w:id="3756" w:author="Daniel Stewart" w:date="2022-02-10T09:41:00Z"/>
        </w:rPr>
        <w:pPrChange w:id="3757" w:author="Daniel Stewart" w:date="2022-02-10T12:48:00Z">
          <w:pPr>
            <w:pStyle w:val="Heading1"/>
            <w:numPr>
              <w:numId w:val="0"/>
            </w:numPr>
            <w:ind w:left="0" w:firstLine="0"/>
            <w:jc w:val="left"/>
          </w:pPr>
        </w:pPrChange>
      </w:pPr>
      <w:bookmarkStart w:id="3758" w:name="_Toc96090731"/>
      <w:ins w:id="3759" w:author="Daniel Stewart" w:date="2022-02-10T09:41:00Z">
        <w:r w:rsidRPr="00CE54E0">
          <w:t xml:space="preserve">Appendix </w:t>
        </w:r>
      </w:ins>
      <w:ins w:id="3760" w:author="Daniel Stewart" w:date="2022-02-10T12:48:00Z">
        <w:r w:rsidR="000367B4" w:rsidRPr="00CE54E0">
          <w:t>L</w:t>
        </w:r>
      </w:ins>
      <w:ins w:id="3761" w:author="Daniel Stewart" w:date="2022-02-10T09:41:00Z">
        <w:r w:rsidRPr="00CE54E0">
          <w:t xml:space="preserve">. Native </w:t>
        </w:r>
      </w:ins>
      <w:r w:rsidR="00055075">
        <w:t>R</w:t>
      </w:r>
      <w:ins w:id="3762" w:author="Daniel Stewart" w:date="2022-02-10T09:41:00Z">
        <w:r w:rsidRPr="00CE54E0">
          <w:t xml:space="preserve">ichness </w:t>
        </w:r>
      </w:ins>
      <w:r w:rsidR="00055075">
        <w:t>M</w:t>
      </w:r>
      <w:ins w:id="3763" w:author="Daniel Stewart" w:date="2022-02-10T09:41:00Z">
        <w:r w:rsidRPr="00CE54E0">
          <w:t xml:space="preserve">odel </w:t>
        </w:r>
      </w:ins>
      <w:r w:rsidR="00055075">
        <w:t>S</w:t>
      </w:r>
      <w:ins w:id="3764" w:author="Daniel Stewart" w:date="2022-02-10T09:41:00Z">
        <w:r w:rsidRPr="00CE54E0">
          <w:t xml:space="preserve">ummary </w:t>
        </w:r>
      </w:ins>
      <w:r w:rsidR="00055075">
        <w:t>T</w:t>
      </w:r>
      <w:ins w:id="3765" w:author="Daniel Stewart" w:date="2022-02-10T09:41:00Z">
        <w:r w:rsidRPr="00CE54E0">
          <w:t>able</w:t>
        </w:r>
        <w:bookmarkEnd w:id="3758"/>
      </w:ins>
    </w:p>
    <w:p w14:paraId="279D2C76" w14:textId="65FBADE9" w:rsidR="00AD4E1F" w:rsidRDefault="00AD4E1F" w:rsidP="00AD4E1F">
      <w:pPr>
        <w:pStyle w:val="Caption"/>
        <w:keepNext/>
      </w:pPr>
      <w:bookmarkStart w:id="3766" w:name="_Toc96092613"/>
      <w:r>
        <w:t xml:space="preserve">Table </w:t>
      </w:r>
      <w:r w:rsidR="009C44F1">
        <w:fldChar w:fldCharType="begin"/>
      </w:r>
      <w:r w:rsidR="009C44F1">
        <w:instrText xml:space="preserve"> SEQ Table \* ARABIC </w:instrText>
      </w:r>
      <w:r w:rsidR="009C44F1">
        <w:fldChar w:fldCharType="separate"/>
      </w:r>
      <w:r w:rsidR="00A01089">
        <w:rPr>
          <w:noProof/>
        </w:rPr>
        <w:t>9</w:t>
      </w:r>
      <w:r w:rsidR="009C44F1">
        <w:rPr>
          <w:noProof/>
        </w:rPr>
        <w:fldChar w:fldCharType="end"/>
      </w:r>
      <w:r>
        <w:t xml:space="preserve">. </w:t>
      </w:r>
      <w:r w:rsidRPr="004A56D3">
        <w:t xml:space="preserve">Model summary for the native richness model, including model estimates, confidence intervals, </w:t>
      </w:r>
      <w:r w:rsidRPr="00572CC4">
        <w:rPr>
          <w:i/>
          <w:iCs/>
        </w:rPr>
        <w:t>p</w:t>
      </w:r>
      <w:r w:rsidRPr="004A56D3">
        <w:t xml:space="preserve">-values, number of observations, and </w:t>
      </w:r>
      <w:r w:rsidRPr="00572CC4">
        <w:rPr>
          <w:i/>
          <w:iCs/>
        </w:rPr>
        <w:t>R</w:t>
      </w:r>
      <w:r w:rsidRPr="00572CC4">
        <w:rPr>
          <w:vertAlign w:val="superscript"/>
        </w:rPr>
        <w:t>2</w:t>
      </w:r>
      <w:r w:rsidRPr="004A56D3">
        <w:t xml:space="preserve"> values.</w:t>
      </w:r>
      <w:bookmarkEnd w:id="3766"/>
    </w:p>
    <w:tbl>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Change w:id="3767" w:author="Daniel Stewart" w:date="2022-02-10T13:06:00Z">
          <w:tblPr>
            <w:tblpPr w:leftFromText="180" w:rightFromText="180" w:vertAnchor="text" w:horzAnchor="margin" w:tblpXSpec="center" w:tblpY="10"/>
            <w:tblW w:w="0" w:type="auto"/>
            <w:tblCellMar>
              <w:top w:w="15" w:type="dxa"/>
              <w:left w:w="15" w:type="dxa"/>
              <w:bottom w:w="15" w:type="dxa"/>
              <w:right w:w="15" w:type="dxa"/>
            </w:tblCellMar>
            <w:tblLook w:val="04A0" w:firstRow="1" w:lastRow="0" w:firstColumn="1" w:lastColumn="0" w:noHBand="0" w:noVBand="1"/>
          </w:tblPr>
        </w:tblPrChange>
      </w:tblPr>
      <w:tblGrid>
        <w:gridCol w:w="2326"/>
        <w:gridCol w:w="730"/>
        <w:gridCol w:w="1156"/>
        <w:gridCol w:w="734"/>
        <w:tblGridChange w:id="3768">
          <w:tblGrid>
            <w:gridCol w:w="2326"/>
            <w:gridCol w:w="730"/>
            <w:gridCol w:w="1156"/>
            <w:gridCol w:w="734"/>
          </w:tblGrid>
        </w:tblGridChange>
      </w:tblGrid>
      <w:tr w:rsidR="00D95039" w14:paraId="66E73E0D" w14:textId="77777777" w:rsidTr="006B139D">
        <w:trPr>
          <w:trHeight w:hRule="exact" w:val="340"/>
          <w:ins w:id="3769" w:author="Daniel Stewart" w:date="2022-02-10T09:42:00Z"/>
          <w:trPrChange w:id="3770" w:author="Daniel Stewart" w:date="2022-02-10T13:06:00Z">
            <w:trPr>
              <w:trHeight w:hRule="exact" w:val="340"/>
            </w:trPr>
          </w:trPrChange>
        </w:trPr>
        <w:tc>
          <w:tcPr>
            <w:tcW w:w="0" w:type="auto"/>
            <w:tcBorders>
              <w:bottom w:val="single" w:sz="6" w:space="0" w:color="auto"/>
            </w:tcBorders>
            <w:hideMark/>
            <w:tcPrChange w:id="3771" w:author="Daniel Stewart" w:date="2022-02-10T13:06:00Z">
              <w:tcPr>
                <w:tcW w:w="0" w:type="auto"/>
                <w:tcBorders>
                  <w:bottom w:val="single" w:sz="6" w:space="0" w:color="auto"/>
                </w:tcBorders>
                <w:hideMark/>
              </w:tcPr>
            </w:tcPrChange>
          </w:tcPr>
          <w:p w14:paraId="6FFF2B14" w14:textId="77777777" w:rsidR="00E90451" w:rsidRPr="006B139D" w:rsidRDefault="00E90451" w:rsidP="00D95039">
            <w:pPr>
              <w:pStyle w:val="Table"/>
              <w:rPr>
                <w:ins w:id="3772" w:author="Daniel Stewart" w:date="2022-02-10T09:42:00Z"/>
                <w:i/>
                <w:iCs/>
                <w:rPrChange w:id="3773" w:author="Daniel Stewart" w:date="2022-02-10T13:07:00Z">
                  <w:rPr>
                    <w:ins w:id="3774" w:author="Daniel Stewart" w:date="2022-02-10T09:42:00Z"/>
                  </w:rPr>
                </w:rPrChange>
              </w:rPr>
            </w:pPr>
            <w:ins w:id="3775" w:author="Daniel Stewart" w:date="2022-02-10T09:42:00Z">
              <w:r w:rsidRPr="006B139D">
                <w:rPr>
                  <w:i/>
                  <w:iCs/>
                  <w:rPrChange w:id="3776" w:author="Daniel Stewart" w:date="2022-02-10T13:07:00Z">
                    <w:rPr/>
                  </w:rPrChange>
                </w:rPr>
                <w:t>Predictors</w:t>
              </w:r>
            </w:ins>
          </w:p>
        </w:tc>
        <w:tc>
          <w:tcPr>
            <w:tcW w:w="0" w:type="auto"/>
            <w:tcBorders>
              <w:bottom w:val="single" w:sz="6" w:space="0" w:color="auto"/>
            </w:tcBorders>
            <w:hideMark/>
            <w:tcPrChange w:id="3777" w:author="Daniel Stewart" w:date="2022-02-10T13:06:00Z">
              <w:tcPr>
                <w:tcW w:w="0" w:type="auto"/>
                <w:tcBorders>
                  <w:bottom w:val="single" w:sz="6" w:space="0" w:color="auto"/>
                </w:tcBorders>
                <w:hideMark/>
              </w:tcPr>
            </w:tcPrChange>
          </w:tcPr>
          <w:p w14:paraId="2B247F26" w14:textId="77777777" w:rsidR="00E90451" w:rsidRPr="006B139D" w:rsidRDefault="00E90451">
            <w:pPr>
              <w:pStyle w:val="Table"/>
              <w:jc w:val="center"/>
              <w:rPr>
                <w:ins w:id="3778" w:author="Daniel Stewart" w:date="2022-02-10T09:42:00Z"/>
                <w:i/>
                <w:iCs/>
                <w:rPrChange w:id="3779" w:author="Daniel Stewart" w:date="2022-02-10T13:07:00Z">
                  <w:rPr>
                    <w:ins w:id="3780" w:author="Daniel Stewart" w:date="2022-02-10T09:42:00Z"/>
                  </w:rPr>
                </w:rPrChange>
              </w:rPr>
              <w:pPrChange w:id="3781" w:author="Daniel Stewart" w:date="2022-02-10T13:07:00Z">
                <w:pPr>
                  <w:pStyle w:val="Table"/>
                  <w:framePr w:hSpace="180" w:wrap="around" w:vAnchor="text" w:hAnchor="margin" w:xAlign="center" w:y="10"/>
                </w:pPr>
              </w:pPrChange>
            </w:pPr>
            <w:ins w:id="3782" w:author="Daniel Stewart" w:date="2022-02-10T09:42:00Z">
              <w:r w:rsidRPr="006B139D">
                <w:rPr>
                  <w:i/>
                  <w:iCs/>
                  <w:rPrChange w:id="3783" w:author="Daniel Stewart" w:date="2022-02-10T13:07:00Z">
                    <w:rPr/>
                  </w:rPrChange>
                </w:rPr>
                <w:t>Estimates</w:t>
              </w:r>
            </w:ins>
          </w:p>
        </w:tc>
        <w:tc>
          <w:tcPr>
            <w:tcW w:w="0" w:type="auto"/>
            <w:tcBorders>
              <w:bottom w:val="single" w:sz="6" w:space="0" w:color="auto"/>
            </w:tcBorders>
            <w:hideMark/>
            <w:tcPrChange w:id="3784" w:author="Daniel Stewart" w:date="2022-02-10T13:06:00Z">
              <w:tcPr>
                <w:tcW w:w="0" w:type="auto"/>
                <w:tcBorders>
                  <w:bottom w:val="single" w:sz="6" w:space="0" w:color="auto"/>
                </w:tcBorders>
                <w:hideMark/>
              </w:tcPr>
            </w:tcPrChange>
          </w:tcPr>
          <w:p w14:paraId="322EA966" w14:textId="77777777" w:rsidR="00E90451" w:rsidRPr="006B139D" w:rsidRDefault="00E90451">
            <w:pPr>
              <w:pStyle w:val="Table"/>
              <w:jc w:val="center"/>
              <w:rPr>
                <w:ins w:id="3785" w:author="Daniel Stewart" w:date="2022-02-10T09:42:00Z"/>
                <w:i/>
                <w:iCs/>
                <w:rPrChange w:id="3786" w:author="Daniel Stewart" w:date="2022-02-10T13:07:00Z">
                  <w:rPr>
                    <w:ins w:id="3787" w:author="Daniel Stewart" w:date="2022-02-10T09:42:00Z"/>
                  </w:rPr>
                </w:rPrChange>
              </w:rPr>
              <w:pPrChange w:id="3788" w:author="Daniel Stewart" w:date="2022-02-10T13:07:00Z">
                <w:pPr>
                  <w:pStyle w:val="Table"/>
                  <w:framePr w:hSpace="180" w:wrap="around" w:vAnchor="text" w:hAnchor="margin" w:xAlign="center" w:y="10"/>
                </w:pPr>
              </w:pPrChange>
            </w:pPr>
            <w:ins w:id="3789" w:author="Daniel Stewart" w:date="2022-02-10T09:42:00Z">
              <w:r w:rsidRPr="006B139D">
                <w:rPr>
                  <w:i/>
                  <w:iCs/>
                  <w:rPrChange w:id="3790" w:author="Daniel Stewart" w:date="2022-02-10T13:07:00Z">
                    <w:rPr/>
                  </w:rPrChange>
                </w:rPr>
                <w:t>CI</w:t>
              </w:r>
            </w:ins>
          </w:p>
        </w:tc>
        <w:tc>
          <w:tcPr>
            <w:tcW w:w="0" w:type="auto"/>
            <w:tcBorders>
              <w:bottom w:val="single" w:sz="6" w:space="0" w:color="auto"/>
            </w:tcBorders>
            <w:hideMark/>
            <w:tcPrChange w:id="3791" w:author="Daniel Stewart" w:date="2022-02-10T13:06:00Z">
              <w:tcPr>
                <w:tcW w:w="0" w:type="auto"/>
                <w:tcBorders>
                  <w:bottom w:val="single" w:sz="6" w:space="0" w:color="auto"/>
                </w:tcBorders>
                <w:hideMark/>
              </w:tcPr>
            </w:tcPrChange>
          </w:tcPr>
          <w:p w14:paraId="43258AAB" w14:textId="77777777" w:rsidR="00E90451" w:rsidRPr="006B139D" w:rsidRDefault="00E90451">
            <w:pPr>
              <w:pStyle w:val="Table"/>
              <w:jc w:val="center"/>
              <w:rPr>
                <w:ins w:id="3792" w:author="Daniel Stewart" w:date="2022-02-10T09:42:00Z"/>
                <w:i/>
                <w:iCs/>
                <w:rPrChange w:id="3793" w:author="Daniel Stewart" w:date="2022-02-10T13:07:00Z">
                  <w:rPr>
                    <w:ins w:id="3794" w:author="Daniel Stewart" w:date="2022-02-10T09:42:00Z"/>
                  </w:rPr>
                </w:rPrChange>
              </w:rPr>
              <w:pPrChange w:id="3795" w:author="Daniel Stewart" w:date="2022-02-10T13:07:00Z">
                <w:pPr>
                  <w:pStyle w:val="Table"/>
                  <w:framePr w:hSpace="180" w:wrap="around" w:vAnchor="text" w:hAnchor="margin" w:xAlign="center" w:y="10"/>
                </w:pPr>
              </w:pPrChange>
            </w:pPr>
            <w:ins w:id="3796" w:author="Daniel Stewart" w:date="2022-02-10T09:42:00Z">
              <w:r w:rsidRPr="006B139D">
                <w:rPr>
                  <w:i/>
                  <w:iCs/>
                  <w:rPrChange w:id="3797" w:author="Daniel Stewart" w:date="2022-02-10T13:07:00Z">
                    <w:rPr/>
                  </w:rPrChange>
                </w:rPr>
                <w:t>p</w:t>
              </w:r>
            </w:ins>
          </w:p>
        </w:tc>
      </w:tr>
      <w:tr w:rsidR="00D95039" w14:paraId="50DF11BD" w14:textId="77777777" w:rsidTr="006B139D">
        <w:trPr>
          <w:trHeight w:hRule="exact" w:val="340"/>
          <w:ins w:id="3798" w:author="Daniel Stewart" w:date="2022-02-10T09:42:00Z"/>
          <w:trPrChange w:id="3799" w:author="Daniel Stewart" w:date="2022-02-10T13:06:00Z">
            <w:trPr>
              <w:trHeight w:hRule="exact" w:val="340"/>
            </w:trPr>
          </w:trPrChange>
        </w:trPr>
        <w:tc>
          <w:tcPr>
            <w:tcW w:w="0" w:type="auto"/>
            <w:tcMar>
              <w:top w:w="113" w:type="dxa"/>
              <w:left w:w="113" w:type="dxa"/>
              <w:bottom w:w="113" w:type="dxa"/>
              <w:right w:w="113" w:type="dxa"/>
            </w:tcMar>
            <w:hideMark/>
            <w:tcPrChange w:id="3800" w:author="Daniel Stewart" w:date="2022-02-10T13:06:00Z">
              <w:tcPr>
                <w:tcW w:w="0" w:type="auto"/>
                <w:tcMar>
                  <w:top w:w="113" w:type="dxa"/>
                  <w:left w:w="113" w:type="dxa"/>
                  <w:bottom w:w="113" w:type="dxa"/>
                  <w:right w:w="113" w:type="dxa"/>
                </w:tcMar>
                <w:hideMark/>
              </w:tcPr>
            </w:tcPrChange>
          </w:tcPr>
          <w:p w14:paraId="10A89EA2" w14:textId="77777777" w:rsidR="00E90451" w:rsidRDefault="00E90451" w:rsidP="00D95039">
            <w:pPr>
              <w:pStyle w:val="Table"/>
              <w:rPr>
                <w:ins w:id="3801" w:author="Daniel Stewart" w:date="2022-02-10T09:42:00Z"/>
              </w:rPr>
            </w:pPr>
            <w:ins w:id="3802" w:author="Daniel Stewart" w:date="2022-02-10T09:42:00Z">
              <w:r>
                <w:t>(Intercept)</w:t>
              </w:r>
            </w:ins>
          </w:p>
        </w:tc>
        <w:tc>
          <w:tcPr>
            <w:tcW w:w="0" w:type="auto"/>
            <w:tcMar>
              <w:top w:w="113" w:type="dxa"/>
              <w:left w:w="113" w:type="dxa"/>
              <w:bottom w:w="113" w:type="dxa"/>
              <w:right w:w="113" w:type="dxa"/>
            </w:tcMar>
            <w:hideMark/>
            <w:tcPrChange w:id="3803" w:author="Daniel Stewart" w:date="2022-02-10T13:06:00Z">
              <w:tcPr>
                <w:tcW w:w="0" w:type="auto"/>
                <w:tcMar>
                  <w:top w:w="113" w:type="dxa"/>
                  <w:left w:w="113" w:type="dxa"/>
                  <w:bottom w:w="113" w:type="dxa"/>
                  <w:right w:w="113" w:type="dxa"/>
                </w:tcMar>
                <w:hideMark/>
              </w:tcPr>
            </w:tcPrChange>
          </w:tcPr>
          <w:p w14:paraId="2FDA6294" w14:textId="77777777" w:rsidR="00E90451" w:rsidRDefault="00E90451">
            <w:pPr>
              <w:pStyle w:val="Table"/>
              <w:jc w:val="center"/>
              <w:rPr>
                <w:ins w:id="3804" w:author="Daniel Stewart" w:date="2022-02-10T09:42:00Z"/>
              </w:rPr>
              <w:pPrChange w:id="3805" w:author="Daniel Stewart" w:date="2022-02-10T13:07:00Z">
                <w:pPr>
                  <w:pStyle w:val="Table"/>
                  <w:framePr w:hSpace="180" w:wrap="around" w:vAnchor="text" w:hAnchor="margin" w:xAlign="center" w:y="10"/>
                </w:pPr>
              </w:pPrChange>
            </w:pPr>
            <w:ins w:id="3806" w:author="Daniel Stewart" w:date="2022-02-10T09:42:00Z">
              <w:r>
                <w:t>2.15</w:t>
              </w:r>
            </w:ins>
          </w:p>
        </w:tc>
        <w:tc>
          <w:tcPr>
            <w:tcW w:w="0" w:type="auto"/>
            <w:tcMar>
              <w:top w:w="113" w:type="dxa"/>
              <w:left w:w="113" w:type="dxa"/>
              <w:bottom w:w="113" w:type="dxa"/>
              <w:right w:w="113" w:type="dxa"/>
            </w:tcMar>
            <w:hideMark/>
            <w:tcPrChange w:id="3807" w:author="Daniel Stewart" w:date="2022-02-10T13:06:00Z">
              <w:tcPr>
                <w:tcW w:w="0" w:type="auto"/>
                <w:tcMar>
                  <w:top w:w="113" w:type="dxa"/>
                  <w:left w:w="113" w:type="dxa"/>
                  <w:bottom w:w="113" w:type="dxa"/>
                  <w:right w:w="113" w:type="dxa"/>
                </w:tcMar>
                <w:hideMark/>
              </w:tcPr>
            </w:tcPrChange>
          </w:tcPr>
          <w:p w14:paraId="6804844E" w14:textId="77777777" w:rsidR="00E90451" w:rsidRDefault="00E90451">
            <w:pPr>
              <w:pStyle w:val="Table"/>
              <w:jc w:val="center"/>
              <w:rPr>
                <w:ins w:id="3808" w:author="Daniel Stewart" w:date="2022-02-10T09:42:00Z"/>
              </w:rPr>
              <w:pPrChange w:id="3809" w:author="Daniel Stewart" w:date="2022-02-10T13:07:00Z">
                <w:pPr>
                  <w:pStyle w:val="Table"/>
                  <w:framePr w:hSpace="180" w:wrap="around" w:vAnchor="text" w:hAnchor="margin" w:xAlign="center" w:y="10"/>
                </w:pPr>
              </w:pPrChange>
            </w:pPr>
            <w:ins w:id="3810" w:author="Daniel Stewart" w:date="2022-02-10T09:42:00Z">
              <w:r>
                <w:t>0.88 – 3.41</w:t>
              </w:r>
            </w:ins>
          </w:p>
        </w:tc>
        <w:tc>
          <w:tcPr>
            <w:tcW w:w="0" w:type="auto"/>
            <w:tcMar>
              <w:top w:w="113" w:type="dxa"/>
              <w:left w:w="113" w:type="dxa"/>
              <w:bottom w:w="113" w:type="dxa"/>
              <w:right w:w="113" w:type="dxa"/>
            </w:tcMar>
            <w:hideMark/>
            <w:tcPrChange w:id="3811" w:author="Daniel Stewart" w:date="2022-02-10T13:06:00Z">
              <w:tcPr>
                <w:tcW w:w="0" w:type="auto"/>
                <w:tcMar>
                  <w:top w:w="113" w:type="dxa"/>
                  <w:left w:w="113" w:type="dxa"/>
                  <w:bottom w:w="113" w:type="dxa"/>
                  <w:right w:w="113" w:type="dxa"/>
                </w:tcMar>
                <w:hideMark/>
              </w:tcPr>
            </w:tcPrChange>
          </w:tcPr>
          <w:p w14:paraId="10549B8D" w14:textId="77777777" w:rsidR="00E90451" w:rsidRDefault="00E90451">
            <w:pPr>
              <w:pStyle w:val="Table"/>
              <w:jc w:val="center"/>
              <w:rPr>
                <w:ins w:id="3812" w:author="Daniel Stewart" w:date="2022-02-10T09:42:00Z"/>
              </w:rPr>
              <w:pPrChange w:id="3813" w:author="Daniel Stewart" w:date="2022-02-10T13:07:00Z">
                <w:pPr>
                  <w:pStyle w:val="Table"/>
                  <w:framePr w:hSpace="180" w:wrap="around" w:vAnchor="text" w:hAnchor="margin" w:xAlign="center" w:y="10"/>
                </w:pPr>
              </w:pPrChange>
            </w:pPr>
            <w:ins w:id="3814" w:author="Daniel Stewart" w:date="2022-02-10T09:42:00Z">
              <w:r>
                <w:rPr>
                  <w:rStyle w:val="Strong"/>
                  <w:rFonts w:eastAsiaTheme="majorEastAsia"/>
                </w:rPr>
                <w:t>0.001</w:t>
              </w:r>
            </w:ins>
          </w:p>
        </w:tc>
      </w:tr>
      <w:tr w:rsidR="00D95039" w14:paraId="2C419308" w14:textId="77777777" w:rsidTr="006B139D">
        <w:trPr>
          <w:trHeight w:hRule="exact" w:val="340"/>
          <w:ins w:id="3815" w:author="Daniel Stewart" w:date="2022-02-10T09:42:00Z"/>
          <w:trPrChange w:id="3816" w:author="Daniel Stewart" w:date="2022-02-10T13:06:00Z">
            <w:trPr>
              <w:trHeight w:hRule="exact" w:val="340"/>
            </w:trPr>
          </w:trPrChange>
        </w:trPr>
        <w:tc>
          <w:tcPr>
            <w:tcW w:w="0" w:type="auto"/>
            <w:tcMar>
              <w:top w:w="113" w:type="dxa"/>
              <w:left w:w="113" w:type="dxa"/>
              <w:bottom w:w="113" w:type="dxa"/>
              <w:right w:w="113" w:type="dxa"/>
            </w:tcMar>
            <w:hideMark/>
            <w:tcPrChange w:id="3817" w:author="Daniel Stewart" w:date="2022-02-10T13:06:00Z">
              <w:tcPr>
                <w:tcW w:w="0" w:type="auto"/>
                <w:tcMar>
                  <w:top w:w="113" w:type="dxa"/>
                  <w:left w:w="113" w:type="dxa"/>
                  <w:bottom w:w="113" w:type="dxa"/>
                  <w:right w:w="113" w:type="dxa"/>
                </w:tcMar>
                <w:hideMark/>
              </w:tcPr>
            </w:tcPrChange>
          </w:tcPr>
          <w:p w14:paraId="69B7FC58" w14:textId="7E822F25" w:rsidR="00E90451" w:rsidRDefault="002A152D" w:rsidP="00D95039">
            <w:pPr>
              <w:pStyle w:val="Table"/>
              <w:rPr>
                <w:ins w:id="3818" w:author="Daniel Stewart" w:date="2022-02-10T09:42:00Z"/>
              </w:rPr>
            </w:pPr>
            <w:ins w:id="3819" w:author="Daniel Stewart" w:date="2022-02-10T10:02:00Z">
              <w:r>
                <w:t xml:space="preserve">Closed </w:t>
              </w:r>
            </w:ins>
            <w:ins w:id="3820" w:author="Daniel Stewart" w:date="2022-02-10T13:06:00Z">
              <w:r w:rsidR="006B139D">
                <w:t>e</w:t>
              </w:r>
            </w:ins>
            <w:ins w:id="3821" w:author="Daniel Stewart" w:date="2022-02-10T10:02:00Z">
              <w:r>
                <w:t>mbayment</w:t>
              </w:r>
            </w:ins>
            <w:ins w:id="3822" w:author="Daniel Stewart" w:date="2022-02-10T09:42:00Z">
              <w:r w:rsidR="00E90451">
                <w:t xml:space="preserve"> [Yes]</w:t>
              </w:r>
            </w:ins>
          </w:p>
        </w:tc>
        <w:tc>
          <w:tcPr>
            <w:tcW w:w="0" w:type="auto"/>
            <w:tcMar>
              <w:top w:w="113" w:type="dxa"/>
              <w:left w:w="113" w:type="dxa"/>
              <w:bottom w:w="113" w:type="dxa"/>
              <w:right w:w="113" w:type="dxa"/>
            </w:tcMar>
            <w:hideMark/>
            <w:tcPrChange w:id="3823" w:author="Daniel Stewart" w:date="2022-02-10T13:06:00Z">
              <w:tcPr>
                <w:tcW w:w="0" w:type="auto"/>
                <w:tcMar>
                  <w:top w:w="113" w:type="dxa"/>
                  <w:left w:w="113" w:type="dxa"/>
                  <w:bottom w:w="113" w:type="dxa"/>
                  <w:right w:w="113" w:type="dxa"/>
                </w:tcMar>
                <w:hideMark/>
              </w:tcPr>
            </w:tcPrChange>
          </w:tcPr>
          <w:p w14:paraId="5258A9F6" w14:textId="77777777" w:rsidR="00E90451" w:rsidRDefault="00E90451">
            <w:pPr>
              <w:pStyle w:val="Table"/>
              <w:jc w:val="center"/>
              <w:rPr>
                <w:ins w:id="3824" w:author="Daniel Stewart" w:date="2022-02-10T09:42:00Z"/>
              </w:rPr>
              <w:pPrChange w:id="3825" w:author="Daniel Stewart" w:date="2022-02-10T13:07:00Z">
                <w:pPr>
                  <w:pStyle w:val="Table"/>
                  <w:framePr w:hSpace="180" w:wrap="around" w:vAnchor="text" w:hAnchor="margin" w:xAlign="center" w:y="10"/>
                </w:pPr>
              </w:pPrChange>
            </w:pPr>
            <w:ins w:id="3826" w:author="Daniel Stewart" w:date="2022-02-10T09:42:00Z">
              <w:r>
                <w:t>-1.45</w:t>
              </w:r>
            </w:ins>
          </w:p>
        </w:tc>
        <w:tc>
          <w:tcPr>
            <w:tcW w:w="0" w:type="auto"/>
            <w:tcMar>
              <w:top w:w="113" w:type="dxa"/>
              <w:left w:w="113" w:type="dxa"/>
              <w:bottom w:w="113" w:type="dxa"/>
              <w:right w:w="113" w:type="dxa"/>
            </w:tcMar>
            <w:hideMark/>
            <w:tcPrChange w:id="3827" w:author="Daniel Stewart" w:date="2022-02-10T13:06:00Z">
              <w:tcPr>
                <w:tcW w:w="0" w:type="auto"/>
                <w:tcMar>
                  <w:top w:w="113" w:type="dxa"/>
                  <w:left w:w="113" w:type="dxa"/>
                  <w:bottom w:w="113" w:type="dxa"/>
                  <w:right w:w="113" w:type="dxa"/>
                </w:tcMar>
                <w:hideMark/>
              </w:tcPr>
            </w:tcPrChange>
          </w:tcPr>
          <w:p w14:paraId="2E7D3515" w14:textId="77777777" w:rsidR="00E90451" w:rsidRDefault="00E90451">
            <w:pPr>
              <w:pStyle w:val="Table"/>
              <w:jc w:val="center"/>
              <w:rPr>
                <w:ins w:id="3828" w:author="Daniel Stewart" w:date="2022-02-10T09:42:00Z"/>
              </w:rPr>
              <w:pPrChange w:id="3829" w:author="Daniel Stewart" w:date="2022-02-10T13:07:00Z">
                <w:pPr>
                  <w:pStyle w:val="Table"/>
                  <w:framePr w:hSpace="180" w:wrap="around" w:vAnchor="text" w:hAnchor="margin" w:xAlign="center" w:y="10"/>
                </w:pPr>
              </w:pPrChange>
            </w:pPr>
            <w:ins w:id="3830" w:author="Daniel Stewart" w:date="2022-02-10T09:42:00Z">
              <w:r>
                <w:t>-2.29 – -0.61</w:t>
              </w:r>
            </w:ins>
          </w:p>
        </w:tc>
        <w:tc>
          <w:tcPr>
            <w:tcW w:w="0" w:type="auto"/>
            <w:tcMar>
              <w:top w:w="113" w:type="dxa"/>
              <w:left w:w="113" w:type="dxa"/>
              <w:bottom w:w="113" w:type="dxa"/>
              <w:right w:w="113" w:type="dxa"/>
            </w:tcMar>
            <w:hideMark/>
            <w:tcPrChange w:id="3831" w:author="Daniel Stewart" w:date="2022-02-10T13:06:00Z">
              <w:tcPr>
                <w:tcW w:w="0" w:type="auto"/>
                <w:tcMar>
                  <w:top w:w="113" w:type="dxa"/>
                  <w:left w:w="113" w:type="dxa"/>
                  <w:bottom w:w="113" w:type="dxa"/>
                  <w:right w:w="113" w:type="dxa"/>
                </w:tcMar>
                <w:hideMark/>
              </w:tcPr>
            </w:tcPrChange>
          </w:tcPr>
          <w:p w14:paraId="146A43FE" w14:textId="77777777" w:rsidR="00E90451" w:rsidRDefault="00E90451">
            <w:pPr>
              <w:pStyle w:val="Table"/>
              <w:jc w:val="center"/>
              <w:rPr>
                <w:ins w:id="3832" w:author="Daniel Stewart" w:date="2022-02-10T09:42:00Z"/>
              </w:rPr>
              <w:pPrChange w:id="3833" w:author="Daniel Stewart" w:date="2022-02-10T13:07:00Z">
                <w:pPr>
                  <w:pStyle w:val="Table"/>
                  <w:framePr w:hSpace="180" w:wrap="around" w:vAnchor="text" w:hAnchor="margin" w:xAlign="center" w:y="10"/>
                </w:pPr>
              </w:pPrChange>
            </w:pPr>
            <w:ins w:id="3834" w:author="Daniel Stewart" w:date="2022-02-10T09:42:00Z">
              <w:r>
                <w:rPr>
                  <w:rStyle w:val="Strong"/>
                  <w:rFonts w:eastAsiaTheme="majorEastAsia"/>
                </w:rPr>
                <w:t>0.001</w:t>
              </w:r>
            </w:ins>
          </w:p>
        </w:tc>
      </w:tr>
      <w:tr w:rsidR="00D95039" w14:paraId="183E60EC" w14:textId="77777777" w:rsidTr="006B139D">
        <w:trPr>
          <w:trHeight w:hRule="exact" w:val="340"/>
          <w:ins w:id="3835" w:author="Daniel Stewart" w:date="2022-02-10T09:42:00Z"/>
          <w:trPrChange w:id="3836" w:author="Daniel Stewart" w:date="2022-02-10T13:06:00Z">
            <w:trPr>
              <w:trHeight w:hRule="exact" w:val="340"/>
            </w:trPr>
          </w:trPrChange>
        </w:trPr>
        <w:tc>
          <w:tcPr>
            <w:tcW w:w="0" w:type="auto"/>
            <w:tcMar>
              <w:top w:w="113" w:type="dxa"/>
              <w:left w:w="113" w:type="dxa"/>
              <w:bottom w:w="113" w:type="dxa"/>
              <w:right w:w="113" w:type="dxa"/>
            </w:tcMar>
            <w:hideMark/>
            <w:tcPrChange w:id="3837" w:author="Daniel Stewart" w:date="2022-02-10T13:06:00Z">
              <w:tcPr>
                <w:tcW w:w="0" w:type="auto"/>
                <w:tcMar>
                  <w:top w:w="113" w:type="dxa"/>
                  <w:left w:w="113" w:type="dxa"/>
                  <w:bottom w:w="113" w:type="dxa"/>
                  <w:right w:w="113" w:type="dxa"/>
                </w:tcMar>
                <w:hideMark/>
              </w:tcPr>
            </w:tcPrChange>
          </w:tcPr>
          <w:p w14:paraId="7F4F33F3" w14:textId="08914A88" w:rsidR="00E90451" w:rsidRDefault="002A152D" w:rsidP="00D95039">
            <w:pPr>
              <w:pStyle w:val="Table"/>
              <w:rPr>
                <w:ins w:id="3838" w:author="Daniel Stewart" w:date="2022-02-10T09:42:00Z"/>
              </w:rPr>
            </w:pPr>
            <w:ins w:id="3839" w:author="Daniel Stewart" w:date="2022-02-10T10:02:00Z">
              <w:r>
                <w:t xml:space="preserve">River </w:t>
              </w:r>
            </w:ins>
            <w:ins w:id="3840" w:author="Daniel Stewart" w:date="2022-02-10T10:04:00Z">
              <w:r>
                <w:t>a</w:t>
              </w:r>
            </w:ins>
            <w:ins w:id="3841" w:author="Daniel Stewart" w:date="2022-02-10T10:02:00Z">
              <w:r>
                <w:t>rm</w:t>
              </w:r>
            </w:ins>
            <w:ins w:id="3842" w:author="Daniel Stewart" w:date="2022-02-10T09:42:00Z">
              <w:r w:rsidR="00E90451">
                <w:t xml:space="preserve"> [North]</w:t>
              </w:r>
            </w:ins>
          </w:p>
        </w:tc>
        <w:tc>
          <w:tcPr>
            <w:tcW w:w="0" w:type="auto"/>
            <w:tcMar>
              <w:top w:w="113" w:type="dxa"/>
              <w:left w:w="113" w:type="dxa"/>
              <w:bottom w:w="113" w:type="dxa"/>
              <w:right w:w="113" w:type="dxa"/>
            </w:tcMar>
            <w:hideMark/>
            <w:tcPrChange w:id="3843" w:author="Daniel Stewart" w:date="2022-02-10T13:06:00Z">
              <w:tcPr>
                <w:tcW w:w="0" w:type="auto"/>
                <w:tcMar>
                  <w:top w:w="113" w:type="dxa"/>
                  <w:left w:w="113" w:type="dxa"/>
                  <w:bottom w:w="113" w:type="dxa"/>
                  <w:right w:w="113" w:type="dxa"/>
                </w:tcMar>
                <w:hideMark/>
              </w:tcPr>
            </w:tcPrChange>
          </w:tcPr>
          <w:p w14:paraId="1C88F77A" w14:textId="77777777" w:rsidR="00E90451" w:rsidRDefault="00E90451">
            <w:pPr>
              <w:pStyle w:val="Table"/>
              <w:jc w:val="center"/>
              <w:rPr>
                <w:ins w:id="3844" w:author="Daniel Stewart" w:date="2022-02-10T09:42:00Z"/>
              </w:rPr>
              <w:pPrChange w:id="3845" w:author="Daniel Stewart" w:date="2022-02-10T13:07:00Z">
                <w:pPr>
                  <w:pStyle w:val="Table"/>
                  <w:framePr w:hSpace="180" w:wrap="around" w:vAnchor="text" w:hAnchor="margin" w:xAlign="center" w:y="10"/>
                </w:pPr>
              </w:pPrChange>
            </w:pPr>
            <w:ins w:id="3846" w:author="Daniel Stewart" w:date="2022-02-10T09:42:00Z">
              <w:r>
                <w:t>0.25</w:t>
              </w:r>
            </w:ins>
          </w:p>
        </w:tc>
        <w:tc>
          <w:tcPr>
            <w:tcW w:w="0" w:type="auto"/>
            <w:tcMar>
              <w:top w:w="113" w:type="dxa"/>
              <w:left w:w="113" w:type="dxa"/>
              <w:bottom w:w="113" w:type="dxa"/>
              <w:right w:w="113" w:type="dxa"/>
            </w:tcMar>
            <w:hideMark/>
            <w:tcPrChange w:id="3847" w:author="Daniel Stewart" w:date="2022-02-10T13:06:00Z">
              <w:tcPr>
                <w:tcW w:w="0" w:type="auto"/>
                <w:tcMar>
                  <w:top w:w="113" w:type="dxa"/>
                  <w:left w:w="113" w:type="dxa"/>
                  <w:bottom w:w="113" w:type="dxa"/>
                  <w:right w:w="113" w:type="dxa"/>
                </w:tcMar>
                <w:hideMark/>
              </w:tcPr>
            </w:tcPrChange>
          </w:tcPr>
          <w:p w14:paraId="4D8AC315" w14:textId="77777777" w:rsidR="00E90451" w:rsidRDefault="00E90451">
            <w:pPr>
              <w:pStyle w:val="Table"/>
              <w:jc w:val="center"/>
              <w:rPr>
                <w:ins w:id="3848" w:author="Daniel Stewart" w:date="2022-02-10T09:42:00Z"/>
              </w:rPr>
              <w:pPrChange w:id="3849" w:author="Daniel Stewart" w:date="2022-02-10T13:07:00Z">
                <w:pPr>
                  <w:pStyle w:val="Table"/>
                  <w:framePr w:hSpace="180" w:wrap="around" w:vAnchor="text" w:hAnchor="margin" w:xAlign="center" w:y="10"/>
                </w:pPr>
              </w:pPrChange>
            </w:pPr>
            <w:ins w:id="3850" w:author="Daniel Stewart" w:date="2022-02-10T09:42:00Z">
              <w:r>
                <w:t>-0.39 – 0.89</w:t>
              </w:r>
            </w:ins>
          </w:p>
        </w:tc>
        <w:tc>
          <w:tcPr>
            <w:tcW w:w="0" w:type="auto"/>
            <w:tcMar>
              <w:top w:w="113" w:type="dxa"/>
              <w:left w:w="113" w:type="dxa"/>
              <w:bottom w:w="113" w:type="dxa"/>
              <w:right w:w="113" w:type="dxa"/>
            </w:tcMar>
            <w:hideMark/>
            <w:tcPrChange w:id="3851" w:author="Daniel Stewart" w:date="2022-02-10T13:06:00Z">
              <w:tcPr>
                <w:tcW w:w="0" w:type="auto"/>
                <w:tcMar>
                  <w:top w:w="113" w:type="dxa"/>
                  <w:left w:w="113" w:type="dxa"/>
                  <w:bottom w:w="113" w:type="dxa"/>
                  <w:right w:w="113" w:type="dxa"/>
                </w:tcMar>
                <w:hideMark/>
              </w:tcPr>
            </w:tcPrChange>
          </w:tcPr>
          <w:p w14:paraId="5F6AEC92" w14:textId="77777777" w:rsidR="00E90451" w:rsidRDefault="00E90451">
            <w:pPr>
              <w:pStyle w:val="Table"/>
              <w:jc w:val="center"/>
              <w:rPr>
                <w:ins w:id="3852" w:author="Daniel Stewart" w:date="2022-02-10T09:42:00Z"/>
              </w:rPr>
              <w:pPrChange w:id="3853" w:author="Daniel Stewart" w:date="2022-02-10T13:07:00Z">
                <w:pPr>
                  <w:pStyle w:val="Table"/>
                  <w:framePr w:hSpace="180" w:wrap="around" w:vAnchor="text" w:hAnchor="margin" w:xAlign="center" w:y="10"/>
                </w:pPr>
              </w:pPrChange>
            </w:pPr>
            <w:ins w:id="3854" w:author="Daniel Stewart" w:date="2022-02-10T09:42:00Z">
              <w:r>
                <w:t>0.443</w:t>
              </w:r>
            </w:ins>
          </w:p>
        </w:tc>
      </w:tr>
      <w:tr w:rsidR="00D95039" w14:paraId="796DF1CB" w14:textId="77777777" w:rsidTr="006B139D">
        <w:trPr>
          <w:trHeight w:hRule="exact" w:val="340"/>
          <w:ins w:id="3855" w:author="Daniel Stewart" w:date="2022-02-10T09:42:00Z"/>
          <w:trPrChange w:id="3856" w:author="Daniel Stewart" w:date="2022-02-10T13:06:00Z">
            <w:trPr>
              <w:trHeight w:hRule="exact" w:val="340"/>
            </w:trPr>
          </w:trPrChange>
        </w:trPr>
        <w:tc>
          <w:tcPr>
            <w:tcW w:w="0" w:type="auto"/>
            <w:tcMar>
              <w:top w:w="113" w:type="dxa"/>
              <w:left w:w="113" w:type="dxa"/>
              <w:bottom w:w="113" w:type="dxa"/>
              <w:right w:w="113" w:type="dxa"/>
            </w:tcMar>
            <w:hideMark/>
            <w:tcPrChange w:id="3857" w:author="Daniel Stewart" w:date="2022-02-10T13:06:00Z">
              <w:tcPr>
                <w:tcW w:w="0" w:type="auto"/>
                <w:tcMar>
                  <w:top w:w="113" w:type="dxa"/>
                  <w:left w:w="113" w:type="dxa"/>
                  <w:bottom w:w="113" w:type="dxa"/>
                  <w:right w:w="113" w:type="dxa"/>
                </w:tcMar>
                <w:hideMark/>
              </w:tcPr>
            </w:tcPrChange>
          </w:tcPr>
          <w:p w14:paraId="0FB98ED7" w14:textId="455A9184" w:rsidR="00E90451" w:rsidRDefault="00E90451" w:rsidP="00D95039">
            <w:pPr>
              <w:pStyle w:val="Table"/>
              <w:rPr>
                <w:ins w:id="3858" w:author="Daniel Stewart" w:date="2022-02-10T09:42:00Z"/>
              </w:rPr>
            </w:pPr>
            <w:ins w:id="3859" w:author="Daniel Stewart" w:date="2022-02-10T09:42:00Z">
              <w:r>
                <w:t>R</w:t>
              </w:r>
            </w:ins>
            <w:ins w:id="3860" w:author="Daniel Stewart" w:date="2022-02-10T10:02:00Z">
              <w:r w:rsidR="002A152D">
                <w:t xml:space="preserve">eference </w:t>
              </w:r>
            </w:ins>
            <w:ins w:id="3861" w:author="Daniel Stewart" w:date="2022-02-10T10:04:00Z">
              <w:r w:rsidR="002A152D">
                <w:t>s</w:t>
              </w:r>
            </w:ins>
            <w:ins w:id="3862" w:author="Daniel Stewart" w:date="2022-02-10T10:02:00Z">
              <w:r w:rsidR="002A152D">
                <w:t>ite</w:t>
              </w:r>
            </w:ins>
            <w:ins w:id="3863" w:author="Daniel Stewart" w:date="2022-02-10T09:42:00Z">
              <w:r>
                <w:t xml:space="preserve"> [Yes]</w:t>
              </w:r>
            </w:ins>
          </w:p>
        </w:tc>
        <w:tc>
          <w:tcPr>
            <w:tcW w:w="0" w:type="auto"/>
            <w:tcMar>
              <w:top w:w="113" w:type="dxa"/>
              <w:left w:w="113" w:type="dxa"/>
              <w:bottom w:w="113" w:type="dxa"/>
              <w:right w:w="113" w:type="dxa"/>
            </w:tcMar>
            <w:hideMark/>
            <w:tcPrChange w:id="3864" w:author="Daniel Stewart" w:date="2022-02-10T13:06:00Z">
              <w:tcPr>
                <w:tcW w:w="0" w:type="auto"/>
                <w:tcMar>
                  <w:top w:w="113" w:type="dxa"/>
                  <w:left w:w="113" w:type="dxa"/>
                  <w:bottom w:w="113" w:type="dxa"/>
                  <w:right w:w="113" w:type="dxa"/>
                </w:tcMar>
                <w:hideMark/>
              </w:tcPr>
            </w:tcPrChange>
          </w:tcPr>
          <w:p w14:paraId="5CA997C2" w14:textId="77777777" w:rsidR="00E90451" w:rsidRDefault="00E90451">
            <w:pPr>
              <w:pStyle w:val="Table"/>
              <w:jc w:val="center"/>
              <w:rPr>
                <w:ins w:id="3865" w:author="Daniel Stewart" w:date="2022-02-10T09:42:00Z"/>
              </w:rPr>
              <w:pPrChange w:id="3866" w:author="Daniel Stewart" w:date="2022-02-10T13:07:00Z">
                <w:pPr>
                  <w:pStyle w:val="Table"/>
                  <w:framePr w:hSpace="180" w:wrap="around" w:vAnchor="text" w:hAnchor="margin" w:xAlign="center" w:y="10"/>
                </w:pPr>
              </w:pPrChange>
            </w:pPr>
            <w:ins w:id="3867" w:author="Daniel Stewart" w:date="2022-02-10T09:42:00Z">
              <w:r>
                <w:t>-0.02</w:t>
              </w:r>
            </w:ins>
          </w:p>
        </w:tc>
        <w:tc>
          <w:tcPr>
            <w:tcW w:w="0" w:type="auto"/>
            <w:tcMar>
              <w:top w:w="113" w:type="dxa"/>
              <w:left w:w="113" w:type="dxa"/>
              <w:bottom w:w="113" w:type="dxa"/>
              <w:right w:w="113" w:type="dxa"/>
            </w:tcMar>
            <w:hideMark/>
            <w:tcPrChange w:id="3868" w:author="Daniel Stewart" w:date="2022-02-10T13:06:00Z">
              <w:tcPr>
                <w:tcW w:w="0" w:type="auto"/>
                <w:tcMar>
                  <w:top w:w="113" w:type="dxa"/>
                  <w:left w:w="113" w:type="dxa"/>
                  <w:bottom w:w="113" w:type="dxa"/>
                  <w:right w:w="113" w:type="dxa"/>
                </w:tcMar>
                <w:hideMark/>
              </w:tcPr>
            </w:tcPrChange>
          </w:tcPr>
          <w:p w14:paraId="712FDC85" w14:textId="77777777" w:rsidR="00E90451" w:rsidRDefault="00E90451">
            <w:pPr>
              <w:pStyle w:val="Table"/>
              <w:jc w:val="center"/>
              <w:rPr>
                <w:ins w:id="3869" w:author="Daniel Stewart" w:date="2022-02-10T09:42:00Z"/>
              </w:rPr>
              <w:pPrChange w:id="3870" w:author="Daniel Stewart" w:date="2022-02-10T13:07:00Z">
                <w:pPr>
                  <w:pStyle w:val="Table"/>
                  <w:framePr w:hSpace="180" w:wrap="around" w:vAnchor="text" w:hAnchor="margin" w:xAlign="center" w:y="10"/>
                </w:pPr>
              </w:pPrChange>
            </w:pPr>
            <w:ins w:id="3871" w:author="Daniel Stewart" w:date="2022-02-10T09:42:00Z">
              <w:r>
                <w:t>-0.74 – 0.70</w:t>
              </w:r>
            </w:ins>
          </w:p>
        </w:tc>
        <w:tc>
          <w:tcPr>
            <w:tcW w:w="0" w:type="auto"/>
            <w:tcMar>
              <w:top w:w="113" w:type="dxa"/>
              <w:left w:w="113" w:type="dxa"/>
              <w:bottom w:w="113" w:type="dxa"/>
              <w:right w:w="113" w:type="dxa"/>
            </w:tcMar>
            <w:hideMark/>
            <w:tcPrChange w:id="3872" w:author="Daniel Stewart" w:date="2022-02-10T13:06:00Z">
              <w:tcPr>
                <w:tcW w:w="0" w:type="auto"/>
                <w:tcMar>
                  <w:top w:w="113" w:type="dxa"/>
                  <w:left w:w="113" w:type="dxa"/>
                  <w:bottom w:w="113" w:type="dxa"/>
                  <w:right w:w="113" w:type="dxa"/>
                </w:tcMar>
                <w:hideMark/>
              </w:tcPr>
            </w:tcPrChange>
          </w:tcPr>
          <w:p w14:paraId="542BBB7F" w14:textId="77777777" w:rsidR="00E90451" w:rsidRDefault="00E90451">
            <w:pPr>
              <w:pStyle w:val="Table"/>
              <w:jc w:val="center"/>
              <w:rPr>
                <w:ins w:id="3873" w:author="Daniel Stewart" w:date="2022-02-10T09:42:00Z"/>
              </w:rPr>
              <w:pPrChange w:id="3874" w:author="Daniel Stewart" w:date="2022-02-10T13:07:00Z">
                <w:pPr>
                  <w:pStyle w:val="Table"/>
                  <w:framePr w:hSpace="180" w:wrap="around" w:vAnchor="text" w:hAnchor="margin" w:xAlign="center" w:y="10"/>
                </w:pPr>
              </w:pPrChange>
            </w:pPr>
            <w:ins w:id="3875" w:author="Daniel Stewart" w:date="2022-02-10T09:42:00Z">
              <w:r>
                <w:t>0.955</w:t>
              </w:r>
            </w:ins>
          </w:p>
        </w:tc>
      </w:tr>
      <w:tr w:rsidR="00D95039" w14:paraId="7DF2A95A" w14:textId="77777777" w:rsidTr="006B139D">
        <w:trPr>
          <w:trHeight w:hRule="exact" w:val="340"/>
          <w:ins w:id="3876" w:author="Daniel Stewart" w:date="2022-02-10T09:42:00Z"/>
          <w:trPrChange w:id="3877" w:author="Daniel Stewart" w:date="2022-02-10T13:06:00Z">
            <w:trPr>
              <w:trHeight w:hRule="exact" w:val="340"/>
            </w:trPr>
          </w:trPrChange>
        </w:trPr>
        <w:tc>
          <w:tcPr>
            <w:tcW w:w="0" w:type="auto"/>
            <w:tcMar>
              <w:top w:w="113" w:type="dxa"/>
              <w:left w:w="113" w:type="dxa"/>
              <w:bottom w:w="113" w:type="dxa"/>
              <w:right w:w="113" w:type="dxa"/>
            </w:tcMar>
            <w:hideMark/>
            <w:tcPrChange w:id="3878" w:author="Daniel Stewart" w:date="2022-02-10T13:06:00Z">
              <w:tcPr>
                <w:tcW w:w="0" w:type="auto"/>
                <w:tcMar>
                  <w:top w:w="113" w:type="dxa"/>
                  <w:left w:w="113" w:type="dxa"/>
                  <w:bottom w:w="113" w:type="dxa"/>
                  <w:right w:w="113" w:type="dxa"/>
                </w:tcMar>
                <w:hideMark/>
              </w:tcPr>
            </w:tcPrChange>
          </w:tcPr>
          <w:p w14:paraId="18F5F170" w14:textId="538B6FCF" w:rsidR="00E90451" w:rsidRDefault="002A152D" w:rsidP="00D95039">
            <w:pPr>
              <w:pStyle w:val="Table"/>
              <w:rPr>
                <w:ins w:id="3879" w:author="Daniel Stewart" w:date="2022-02-10T09:42:00Z"/>
              </w:rPr>
            </w:pPr>
            <w:ins w:id="3880" w:author="Daniel Stewart" w:date="2022-02-10T10:03:00Z">
              <w:r>
                <w:t xml:space="preserve">Channel </w:t>
              </w:r>
            </w:ins>
            <w:ins w:id="3881" w:author="Daniel Stewart" w:date="2022-02-10T10:04:00Z">
              <w:r>
                <w:t>p</w:t>
              </w:r>
            </w:ins>
            <w:ins w:id="3882" w:author="Daniel Stewart" w:date="2022-02-10T10:03:00Z">
              <w:r>
                <w:t>roximity (m)</w:t>
              </w:r>
            </w:ins>
          </w:p>
        </w:tc>
        <w:tc>
          <w:tcPr>
            <w:tcW w:w="0" w:type="auto"/>
            <w:tcMar>
              <w:top w:w="113" w:type="dxa"/>
              <w:left w:w="113" w:type="dxa"/>
              <w:bottom w:w="113" w:type="dxa"/>
              <w:right w:w="113" w:type="dxa"/>
            </w:tcMar>
            <w:hideMark/>
            <w:tcPrChange w:id="3883" w:author="Daniel Stewart" w:date="2022-02-10T13:06:00Z">
              <w:tcPr>
                <w:tcW w:w="0" w:type="auto"/>
                <w:tcMar>
                  <w:top w:w="113" w:type="dxa"/>
                  <w:left w:w="113" w:type="dxa"/>
                  <w:bottom w:w="113" w:type="dxa"/>
                  <w:right w:w="113" w:type="dxa"/>
                </w:tcMar>
                <w:hideMark/>
              </w:tcPr>
            </w:tcPrChange>
          </w:tcPr>
          <w:p w14:paraId="2E3C1E25" w14:textId="77777777" w:rsidR="00E90451" w:rsidRDefault="00E90451">
            <w:pPr>
              <w:pStyle w:val="Table"/>
              <w:jc w:val="center"/>
              <w:rPr>
                <w:ins w:id="3884" w:author="Daniel Stewart" w:date="2022-02-10T09:42:00Z"/>
              </w:rPr>
              <w:pPrChange w:id="3885" w:author="Daniel Stewart" w:date="2022-02-10T13:07:00Z">
                <w:pPr>
                  <w:pStyle w:val="Table"/>
                  <w:framePr w:hSpace="180" w:wrap="around" w:vAnchor="text" w:hAnchor="margin" w:xAlign="center" w:y="10"/>
                </w:pPr>
              </w:pPrChange>
            </w:pPr>
            <w:ins w:id="3886" w:author="Daniel Stewart" w:date="2022-02-10T09:42:00Z">
              <w:r>
                <w:t>0.00</w:t>
              </w:r>
            </w:ins>
          </w:p>
        </w:tc>
        <w:tc>
          <w:tcPr>
            <w:tcW w:w="0" w:type="auto"/>
            <w:tcMar>
              <w:top w:w="113" w:type="dxa"/>
              <w:left w:w="113" w:type="dxa"/>
              <w:bottom w:w="113" w:type="dxa"/>
              <w:right w:w="113" w:type="dxa"/>
            </w:tcMar>
            <w:hideMark/>
            <w:tcPrChange w:id="3887" w:author="Daniel Stewart" w:date="2022-02-10T13:06:00Z">
              <w:tcPr>
                <w:tcW w:w="0" w:type="auto"/>
                <w:tcMar>
                  <w:top w:w="113" w:type="dxa"/>
                  <w:left w:w="113" w:type="dxa"/>
                  <w:bottom w:w="113" w:type="dxa"/>
                  <w:right w:w="113" w:type="dxa"/>
                </w:tcMar>
                <w:hideMark/>
              </w:tcPr>
            </w:tcPrChange>
          </w:tcPr>
          <w:p w14:paraId="535D3DB8" w14:textId="77777777" w:rsidR="00E90451" w:rsidRDefault="00E90451">
            <w:pPr>
              <w:pStyle w:val="Table"/>
              <w:jc w:val="center"/>
              <w:rPr>
                <w:ins w:id="3888" w:author="Daniel Stewart" w:date="2022-02-10T09:42:00Z"/>
              </w:rPr>
              <w:pPrChange w:id="3889" w:author="Daniel Stewart" w:date="2022-02-10T13:07:00Z">
                <w:pPr>
                  <w:pStyle w:val="Table"/>
                  <w:framePr w:hSpace="180" w:wrap="around" w:vAnchor="text" w:hAnchor="margin" w:xAlign="center" w:y="10"/>
                </w:pPr>
              </w:pPrChange>
            </w:pPr>
            <w:ins w:id="3890" w:author="Daniel Stewart" w:date="2022-02-10T09:42:00Z">
              <w:r>
                <w:t>-0.00 – 0.01</w:t>
              </w:r>
            </w:ins>
          </w:p>
        </w:tc>
        <w:tc>
          <w:tcPr>
            <w:tcW w:w="0" w:type="auto"/>
            <w:tcMar>
              <w:top w:w="113" w:type="dxa"/>
              <w:left w:w="113" w:type="dxa"/>
              <w:bottom w:w="113" w:type="dxa"/>
              <w:right w:w="113" w:type="dxa"/>
            </w:tcMar>
            <w:hideMark/>
            <w:tcPrChange w:id="3891" w:author="Daniel Stewart" w:date="2022-02-10T13:06:00Z">
              <w:tcPr>
                <w:tcW w:w="0" w:type="auto"/>
                <w:tcMar>
                  <w:top w:w="113" w:type="dxa"/>
                  <w:left w:w="113" w:type="dxa"/>
                  <w:bottom w:w="113" w:type="dxa"/>
                  <w:right w:w="113" w:type="dxa"/>
                </w:tcMar>
                <w:hideMark/>
              </w:tcPr>
            </w:tcPrChange>
          </w:tcPr>
          <w:p w14:paraId="3B15923D" w14:textId="77777777" w:rsidR="00E90451" w:rsidRDefault="00E90451">
            <w:pPr>
              <w:pStyle w:val="Table"/>
              <w:jc w:val="center"/>
              <w:rPr>
                <w:ins w:id="3892" w:author="Daniel Stewart" w:date="2022-02-10T09:42:00Z"/>
              </w:rPr>
              <w:pPrChange w:id="3893" w:author="Daniel Stewart" w:date="2022-02-10T13:07:00Z">
                <w:pPr>
                  <w:pStyle w:val="Table"/>
                  <w:framePr w:hSpace="180" w:wrap="around" w:vAnchor="text" w:hAnchor="margin" w:xAlign="center" w:y="10"/>
                </w:pPr>
              </w:pPrChange>
            </w:pPr>
            <w:ins w:id="3894" w:author="Daniel Stewart" w:date="2022-02-10T09:42:00Z">
              <w:r>
                <w:t>0.126</w:t>
              </w:r>
            </w:ins>
          </w:p>
        </w:tc>
      </w:tr>
      <w:tr w:rsidR="00D95039" w14:paraId="79545E08" w14:textId="77777777" w:rsidTr="006B139D">
        <w:trPr>
          <w:trHeight w:hRule="exact" w:val="340"/>
          <w:ins w:id="3895" w:author="Daniel Stewart" w:date="2022-02-10T09:42:00Z"/>
          <w:trPrChange w:id="3896" w:author="Daniel Stewart" w:date="2022-02-10T13:06:00Z">
            <w:trPr>
              <w:trHeight w:hRule="exact" w:val="340"/>
            </w:trPr>
          </w:trPrChange>
        </w:trPr>
        <w:tc>
          <w:tcPr>
            <w:tcW w:w="0" w:type="auto"/>
            <w:tcMar>
              <w:top w:w="113" w:type="dxa"/>
              <w:left w:w="113" w:type="dxa"/>
              <w:bottom w:w="113" w:type="dxa"/>
              <w:right w:w="113" w:type="dxa"/>
            </w:tcMar>
            <w:hideMark/>
            <w:tcPrChange w:id="3897" w:author="Daniel Stewart" w:date="2022-02-10T13:06:00Z">
              <w:tcPr>
                <w:tcW w:w="0" w:type="auto"/>
                <w:tcMar>
                  <w:top w:w="113" w:type="dxa"/>
                  <w:left w:w="113" w:type="dxa"/>
                  <w:bottom w:w="113" w:type="dxa"/>
                  <w:right w:w="113" w:type="dxa"/>
                </w:tcMar>
                <w:hideMark/>
              </w:tcPr>
            </w:tcPrChange>
          </w:tcPr>
          <w:p w14:paraId="71333F4E" w14:textId="47AB8106" w:rsidR="00E90451" w:rsidRDefault="002A152D" w:rsidP="00D95039">
            <w:pPr>
              <w:pStyle w:val="Table"/>
              <w:rPr>
                <w:ins w:id="3898" w:author="Daniel Stewart" w:date="2022-02-10T09:42:00Z"/>
              </w:rPr>
            </w:pPr>
            <w:ins w:id="3899" w:author="Daniel Stewart" w:date="2022-02-10T10:04:00Z">
              <w:r>
                <w:t>Distance upriver (km)</w:t>
              </w:r>
            </w:ins>
          </w:p>
        </w:tc>
        <w:tc>
          <w:tcPr>
            <w:tcW w:w="0" w:type="auto"/>
            <w:tcMar>
              <w:top w:w="113" w:type="dxa"/>
              <w:left w:w="113" w:type="dxa"/>
              <w:bottom w:w="113" w:type="dxa"/>
              <w:right w:w="113" w:type="dxa"/>
            </w:tcMar>
            <w:hideMark/>
            <w:tcPrChange w:id="3900" w:author="Daniel Stewart" w:date="2022-02-10T13:06:00Z">
              <w:tcPr>
                <w:tcW w:w="0" w:type="auto"/>
                <w:tcMar>
                  <w:top w:w="113" w:type="dxa"/>
                  <w:left w:w="113" w:type="dxa"/>
                  <w:bottom w:w="113" w:type="dxa"/>
                  <w:right w:w="113" w:type="dxa"/>
                </w:tcMar>
                <w:hideMark/>
              </w:tcPr>
            </w:tcPrChange>
          </w:tcPr>
          <w:p w14:paraId="561076B1" w14:textId="77777777" w:rsidR="00E90451" w:rsidRDefault="00E90451">
            <w:pPr>
              <w:pStyle w:val="Table"/>
              <w:jc w:val="center"/>
              <w:rPr>
                <w:ins w:id="3901" w:author="Daniel Stewart" w:date="2022-02-10T09:42:00Z"/>
              </w:rPr>
              <w:pPrChange w:id="3902" w:author="Daniel Stewart" w:date="2022-02-10T13:07:00Z">
                <w:pPr>
                  <w:pStyle w:val="Table"/>
                  <w:framePr w:hSpace="180" w:wrap="around" w:vAnchor="text" w:hAnchor="margin" w:xAlign="center" w:y="10"/>
                </w:pPr>
              </w:pPrChange>
            </w:pPr>
            <w:ins w:id="3903" w:author="Daniel Stewart" w:date="2022-02-10T09:42:00Z">
              <w:r>
                <w:t>0.06</w:t>
              </w:r>
            </w:ins>
          </w:p>
        </w:tc>
        <w:tc>
          <w:tcPr>
            <w:tcW w:w="0" w:type="auto"/>
            <w:tcMar>
              <w:top w:w="113" w:type="dxa"/>
              <w:left w:w="113" w:type="dxa"/>
              <w:bottom w:w="113" w:type="dxa"/>
              <w:right w:w="113" w:type="dxa"/>
            </w:tcMar>
            <w:hideMark/>
            <w:tcPrChange w:id="3904" w:author="Daniel Stewart" w:date="2022-02-10T13:06:00Z">
              <w:tcPr>
                <w:tcW w:w="0" w:type="auto"/>
                <w:tcMar>
                  <w:top w:w="113" w:type="dxa"/>
                  <w:left w:w="113" w:type="dxa"/>
                  <w:bottom w:w="113" w:type="dxa"/>
                  <w:right w:w="113" w:type="dxa"/>
                </w:tcMar>
                <w:hideMark/>
              </w:tcPr>
            </w:tcPrChange>
          </w:tcPr>
          <w:p w14:paraId="50A638BF" w14:textId="77777777" w:rsidR="00E90451" w:rsidRDefault="00E90451">
            <w:pPr>
              <w:pStyle w:val="Table"/>
              <w:jc w:val="center"/>
              <w:rPr>
                <w:ins w:id="3905" w:author="Daniel Stewart" w:date="2022-02-10T09:42:00Z"/>
              </w:rPr>
              <w:pPrChange w:id="3906" w:author="Daniel Stewart" w:date="2022-02-10T13:07:00Z">
                <w:pPr>
                  <w:pStyle w:val="Table"/>
                  <w:framePr w:hSpace="180" w:wrap="around" w:vAnchor="text" w:hAnchor="margin" w:xAlign="center" w:y="10"/>
                </w:pPr>
              </w:pPrChange>
            </w:pPr>
            <w:ins w:id="3907" w:author="Daniel Stewart" w:date="2022-02-10T09:42:00Z">
              <w:r>
                <w:t>0.01 – 0.11</w:t>
              </w:r>
            </w:ins>
          </w:p>
        </w:tc>
        <w:tc>
          <w:tcPr>
            <w:tcW w:w="0" w:type="auto"/>
            <w:tcMar>
              <w:top w:w="113" w:type="dxa"/>
              <w:left w:w="113" w:type="dxa"/>
              <w:bottom w:w="113" w:type="dxa"/>
              <w:right w:w="113" w:type="dxa"/>
            </w:tcMar>
            <w:hideMark/>
            <w:tcPrChange w:id="3908" w:author="Daniel Stewart" w:date="2022-02-10T13:06:00Z">
              <w:tcPr>
                <w:tcW w:w="0" w:type="auto"/>
                <w:tcMar>
                  <w:top w:w="113" w:type="dxa"/>
                  <w:left w:w="113" w:type="dxa"/>
                  <w:bottom w:w="113" w:type="dxa"/>
                  <w:right w:w="113" w:type="dxa"/>
                </w:tcMar>
                <w:hideMark/>
              </w:tcPr>
            </w:tcPrChange>
          </w:tcPr>
          <w:p w14:paraId="13DBC610" w14:textId="77777777" w:rsidR="00E90451" w:rsidRDefault="00E90451">
            <w:pPr>
              <w:pStyle w:val="Table"/>
              <w:jc w:val="center"/>
              <w:rPr>
                <w:ins w:id="3909" w:author="Daniel Stewart" w:date="2022-02-10T09:42:00Z"/>
              </w:rPr>
              <w:pPrChange w:id="3910" w:author="Daniel Stewart" w:date="2022-02-10T13:07:00Z">
                <w:pPr>
                  <w:pStyle w:val="Table"/>
                  <w:framePr w:hSpace="180" w:wrap="around" w:vAnchor="text" w:hAnchor="margin" w:xAlign="center" w:y="10"/>
                </w:pPr>
              </w:pPrChange>
            </w:pPr>
            <w:ins w:id="3911" w:author="Daniel Stewart" w:date="2022-02-10T09:42:00Z">
              <w:r>
                <w:rPr>
                  <w:rStyle w:val="Strong"/>
                  <w:rFonts w:eastAsiaTheme="majorEastAsia"/>
                </w:rPr>
                <w:t>0.021</w:t>
              </w:r>
            </w:ins>
          </w:p>
        </w:tc>
      </w:tr>
      <w:tr w:rsidR="00D95039" w14:paraId="224A822E" w14:textId="77777777" w:rsidTr="006B139D">
        <w:trPr>
          <w:trHeight w:hRule="exact" w:val="340"/>
          <w:ins w:id="3912" w:author="Daniel Stewart" w:date="2022-02-10T09:42:00Z"/>
          <w:trPrChange w:id="3913" w:author="Daniel Stewart" w:date="2022-02-10T13:06:00Z">
            <w:trPr>
              <w:trHeight w:hRule="exact" w:val="340"/>
            </w:trPr>
          </w:trPrChange>
        </w:trPr>
        <w:tc>
          <w:tcPr>
            <w:tcW w:w="0" w:type="auto"/>
            <w:tcMar>
              <w:top w:w="113" w:type="dxa"/>
              <w:left w:w="113" w:type="dxa"/>
              <w:bottom w:w="113" w:type="dxa"/>
              <w:right w:w="113" w:type="dxa"/>
            </w:tcMar>
            <w:hideMark/>
            <w:tcPrChange w:id="3914" w:author="Daniel Stewart" w:date="2022-02-10T13:06:00Z">
              <w:tcPr>
                <w:tcW w:w="0" w:type="auto"/>
                <w:tcMar>
                  <w:top w:w="113" w:type="dxa"/>
                  <w:left w:w="113" w:type="dxa"/>
                  <w:bottom w:w="113" w:type="dxa"/>
                  <w:right w:w="113" w:type="dxa"/>
                </w:tcMar>
                <w:hideMark/>
              </w:tcPr>
            </w:tcPrChange>
          </w:tcPr>
          <w:p w14:paraId="442E03B4" w14:textId="7018130F" w:rsidR="00E90451" w:rsidRDefault="002A152D" w:rsidP="00D95039">
            <w:pPr>
              <w:pStyle w:val="Table"/>
              <w:rPr>
                <w:ins w:id="3915" w:author="Daniel Stewart" w:date="2022-02-10T09:42:00Z"/>
              </w:rPr>
            </w:pPr>
            <w:ins w:id="3916" w:author="Daniel Stewart" w:date="2022-02-10T10:04:00Z">
              <w:r>
                <w:t>Elevation (m)</w:t>
              </w:r>
            </w:ins>
          </w:p>
        </w:tc>
        <w:tc>
          <w:tcPr>
            <w:tcW w:w="0" w:type="auto"/>
            <w:tcMar>
              <w:top w:w="113" w:type="dxa"/>
              <w:left w:w="113" w:type="dxa"/>
              <w:bottom w:w="113" w:type="dxa"/>
              <w:right w:w="113" w:type="dxa"/>
            </w:tcMar>
            <w:hideMark/>
            <w:tcPrChange w:id="3917" w:author="Daniel Stewart" w:date="2022-02-10T13:06:00Z">
              <w:tcPr>
                <w:tcW w:w="0" w:type="auto"/>
                <w:tcMar>
                  <w:top w:w="113" w:type="dxa"/>
                  <w:left w:w="113" w:type="dxa"/>
                  <w:bottom w:w="113" w:type="dxa"/>
                  <w:right w:w="113" w:type="dxa"/>
                </w:tcMar>
                <w:hideMark/>
              </w:tcPr>
            </w:tcPrChange>
          </w:tcPr>
          <w:p w14:paraId="3450F386" w14:textId="77777777" w:rsidR="00E90451" w:rsidRDefault="00E90451">
            <w:pPr>
              <w:pStyle w:val="Table"/>
              <w:jc w:val="center"/>
              <w:rPr>
                <w:ins w:id="3918" w:author="Daniel Stewart" w:date="2022-02-10T09:42:00Z"/>
              </w:rPr>
              <w:pPrChange w:id="3919" w:author="Daniel Stewart" w:date="2022-02-10T13:07:00Z">
                <w:pPr>
                  <w:pStyle w:val="Table"/>
                  <w:framePr w:hSpace="180" w:wrap="around" w:vAnchor="text" w:hAnchor="margin" w:xAlign="center" w:y="10"/>
                </w:pPr>
              </w:pPrChange>
            </w:pPr>
            <w:ins w:id="3920" w:author="Daniel Stewart" w:date="2022-02-10T09:42:00Z">
              <w:r>
                <w:t>0.85</w:t>
              </w:r>
            </w:ins>
          </w:p>
        </w:tc>
        <w:tc>
          <w:tcPr>
            <w:tcW w:w="0" w:type="auto"/>
            <w:tcMar>
              <w:top w:w="113" w:type="dxa"/>
              <w:left w:w="113" w:type="dxa"/>
              <w:bottom w:w="113" w:type="dxa"/>
              <w:right w:w="113" w:type="dxa"/>
            </w:tcMar>
            <w:hideMark/>
            <w:tcPrChange w:id="3921" w:author="Daniel Stewart" w:date="2022-02-10T13:06:00Z">
              <w:tcPr>
                <w:tcW w:w="0" w:type="auto"/>
                <w:tcMar>
                  <w:top w:w="113" w:type="dxa"/>
                  <w:left w:w="113" w:type="dxa"/>
                  <w:bottom w:w="113" w:type="dxa"/>
                  <w:right w:w="113" w:type="dxa"/>
                </w:tcMar>
                <w:hideMark/>
              </w:tcPr>
            </w:tcPrChange>
          </w:tcPr>
          <w:p w14:paraId="209B1B12" w14:textId="77777777" w:rsidR="00E90451" w:rsidRDefault="00E90451">
            <w:pPr>
              <w:pStyle w:val="Table"/>
              <w:jc w:val="center"/>
              <w:rPr>
                <w:ins w:id="3922" w:author="Daniel Stewart" w:date="2022-02-10T09:42:00Z"/>
              </w:rPr>
              <w:pPrChange w:id="3923" w:author="Daniel Stewart" w:date="2022-02-10T13:07:00Z">
                <w:pPr>
                  <w:pStyle w:val="Table"/>
                  <w:framePr w:hSpace="180" w:wrap="around" w:vAnchor="text" w:hAnchor="margin" w:xAlign="center" w:y="10"/>
                </w:pPr>
              </w:pPrChange>
            </w:pPr>
            <w:ins w:id="3924" w:author="Daniel Stewart" w:date="2022-02-10T09:42:00Z">
              <w:r>
                <w:t>0.39 – 1.31</w:t>
              </w:r>
            </w:ins>
          </w:p>
        </w:tc>
        <w:tc>
          <w:tcPr>
            <w:tcW w:w="0" w:type="auto"/>
            <w:tcMar>
              <w:top w:w="113" w:type="dxa"/>
              <w:left w:w="113" w:type="dxa"/>
              <w:bottom w:w="113" w:type="dxa"/>
              <w:right w:w="113" w:type="dxa"/>
            </w:tcMar>
            <w:hideMark/>
            <w:tcPrChange w:id="3925" w:author="Daniel Stewart" w:date="2022-02-10T13:06:00Z">
              <w:tcPr>
                <w:tcW w:w="0" w:type="auto"/>
                <w:tcMar>
                  <w:top w:w="113" w:type="dxa"/>
                  <w:left w:w="113" w:type="dxa"/>
                  <w:bottom w:w="113" w:type="dxa"/>
                  <w:right w:w="113" w:type="dxa"/>
                </w:tcMar>
                <w:hideMark/>
              </w:tcPr>
            </w:tcPrChange>
          </w:tcPr>
          <w:p w14:paraId="796A4EA3" w14:textId="77777777" w:rsidR="00E90451" w:rsidRDefault="00E90451">
            <w:pPr>
              <w:pStyle w:val="Table"/>
              <w:jc w:val="center"/>
              <w:rPr>
                <w:ins w:id="3926" w:author="Daniel Stewart" w:date="2022-02-10T09:42:00Z"/>
              </w:rPr>
              <w:pPrChange w:id="3927" w:author="Daniel Stewart" w:date="2022-02-10T13:07:00Z">
                <w:pPr>
                  <w:pStyle w:val="Table"/>
                  <w:framePr w:hSpace="180" w:wrap="around" w:vAnchor="text" w:hAnchor="margin" w:xAlign="center" w:y="10"/>
                </w:pPr>
              </w:pPrChange>
            </w:pPr>
            <w:ins w:id="3928" w:author="Daniel Stewart" w:date="2022-02-10T09:42:00Z">
              <w:r>
                <w:rPr>
                  <w:rStyle w:val="Strong"/>
                  <w:rFonts w:eastAsiaTheme="majorEastAsia"/>
                </w:rPr>
                <w:t>&lt;0.001</w:t>
              </w:r>
            </w:ins>
          </w:p>
        </w:tc>
      </w:tr>
      <w:tr w:rsidR="00D95039" w14:paraId="7B950900" w14:textId="77777777" w:rsidTr="006B139D">
        <w:trPr>
          <w:trHeight w:hRule="exact" w:val="340"/>
          <w:ins w:id="3929" w:author="Daniel Stewart" w:date="2022-02-10T09:42:00Z"/>
          <w:trPrChange w:id="3930" w:author="Daniel Stewart" w:date="2022-02-10T13:06:00Z">
            <w:trPr>
              <w:trHeight w:hRule="exact" w:val="340"/>
            </w:trPr>
          </w:trPrChange>
        </w:trPr>
        <w:tc>
          <w:tcPr>
            <w:tcW w:w="0" w:type="auto"/>
            <w:tcMar>
              <w:top w:w="113" w:type="dxa"/>
              <w:left w:w="113" w:type="dxa"/>
              <w:bottom w:w="113" w:type="dxa"/>
              <w:right w:w="113" w:type="dxa"/>
            </w:tcMar>
            <w:hideMark/>
            <w:tcPrChange w:id="3931" w:author="Daniel Stewart" w:date="2022-02-10T13:06:00Z">
              <w:tcPr>
                <w:tcW w:w="0" w:type="auto"/>
                <w:tcMar>
                  <w:top w:w="113" w:type="dxa"/>
                  <w:left w:w="113" w:type="dxa"/>
                  <w:bottom w:w="113" w:type="dxa"/>
                  <w:right w:w="113" w:type="dxa"/>
                </w:tcMar>
                <w:hideMark/>
              </w:tcPr>
            </w:tcPrChange>
          </w:tcPr>
          <w:p w14:paraId="076997A0" w14:textId="7ACB9BB1" w:rsidR="00E90451" w:rsidRDefault="002A152D" w:rsidP="00D95039">
            <w:pPr>
              <w:pStyle w:val="Table"/>
              <w:rPr>
                <w:ins w:id="3932" w:author="Daniel Stewart" w:date="2022-02-10T09:42:00Z"/>
              </w:rPr>
            </w:pPr>
            <w:ins w:id="3933" w:author="Daniel Stewart" w:date="2022-02-10T10:04:00Z">
              <w:r>
                <w:t xml:space="preserve">Distance </w:t>
              </w:r>
            </w:ins>
            <w:ins w:id="3934" w:author="Daniel Stewart" w:date="2022-02-10T13:06:00Z">
              <w:r w:rsidR="006B139D">
                <w:t>u</w:t>
              </w:r>
            </w:ins>
            <w:ins w:id="3935" w:author="Daniel Stewart" w:date="2022-02-10T10:04:00Z">
              <w:r>
                <w:t xml:space="preserve">priver: </w:t>
              </w:r>
            </w:ins>
            <w:ins w:id="3936" w:author="Daniel Stewart" w:date="2022-02-10T13:06:00Z">
              <w:r w:rsidR="006B139D">
                <w:t>e</w:t>
              </w:r>
            </w:ins>
            <w:ins w:id="3937" w:author="Daniel Stewart" w:date="2022-02-10T10:04:00Z">
              <w:r>
                <w:t>levation</w:t>
              </w:r>
            </w:ins>
          </w:p>
        </w:tc>
        <w:tc>
          <w:tcPr>
            <w:tcW w:w="0" w:type="auto"/>
            <w:tcMar>
              <w:top w:w="113" w:type="dxa"/>
              <w:left w:w="113" w:type="dxa"/>
              <w:bottom w:w="113" w:type="dxa"/>
              <w:right w:w="113" w:type="dxa"/>
            </w:tcMar>
            <w:hideMark/>
            <w:tcPrChange w:id="3938" w:author="Daniel Stewart" w:date="2022-02-10T13:06:00Z">
              <w:tcPr>
                <w:tcW w:w="0" w:type="auto"/>
                <w:tcMar>
                  <w:top w:w="113" w:type="dxa"/>
                  <w:left w:w="113" w:type="dxa"/>
                  <w:bottom w:w="113" w:type="dxa"/>
                  <w:right w:w="113" w:type="dxa"/>
                </w:tcMar>
                <w:hideMark/>
              </w:tcPr>
            </w:tcPrChange>
          </w:tcPr>
          <w:p w14:paraId="78EA8A19" w14:textId="77777777" w:rsidR="00E90451" w:rsidRDefault="00E90451">
            <w:pPr>
              <w:pStyle w:val="Table"/>
              <w:jc w:val="center"/>
              <w:rPr>
                <w:ins w:id="3939" w:author="Daniel Stewart" w:date="2022-02-10T09:42:00Z"/>
              </w:rPr>
              <w:pPrChange w:id="3940" w:author="Daniel Stewart" w:date="2022-02-10T13:07:00Z">
                <w:pPr>
                  <w:pStyle w:val="Table"/>
                  <w:framePr w:hSpace="180" w:wrap="around" w:vAnchor="text" w:hAnchor="margin" w:xAlign="center" w:y="10"/>
                </w:pPr>
              </w:pPrChange>
            </w:pPr>
            <w:ins w:id="3941" w:author="Daniel Stewart" w:date="2022-02-10T09:42:00Z">
              <w:r>
                <w:t>-0.01</w:t>
              </w:r>
            </w:ins>
          </w:p>
        </w:tc>
        <w:tc>
          <w:tcPr>
            <w:tcW w:w="0" w:type="auto"/>
            <w:tcMar>
              <w:top w:w="113" w:type="dxa"/>
              <w:left w:w="113" w:type="dxa"/>
              <w:bottom w:w="113" w:type="dxa"/>
              <w:right w:w="113" w:type="dxa"/>
            </w:tcMar>
            <w:hideMark/>
            <w:tcPrChange w:id="3942" w:author="Daniel Stewart" w:date="2022-02-10T13:06:00Z">
              <w:tcPr>
                <w:tcW w:w="0" w:type="auto"/>
                <w:tcMar>
                  <w:top w:w="113" w:type="dxa"/>
                  <w:left w:w="113" w:type="dxa"/>
                  <w:bottom w:w="113" w:type="dxa"/>
                  <w:right w:w="113" w:type="dxa"/>
                </w:tcMar>
                <w:hideMark/>
              </w:tcPr>
            </w:tcPrChange>
          </w:tcPr>
          <w:p w14:paraId="58C0CB08" w14:textId="77777777" w:rsidR="00E90451" w:rsidRDefault="00E90451">
            <w:pPr>
              <w:pStyle w:val="Table"/>
              <w:jc w:val="center"/>
              <w:rPr>
                <w:ins w:id="3943" w:author="Daniel Stewart" w:date="2022-02-10T09:42:00Z"/>
              </w:rPr>
              <w:pPrChange w:id="3944" w:author="Daniel Stewart" w:date="2022-02-10T13:07:00Z">
                <w:pPr>
                  <w:pStyle w:val="Table"/>
                  <w:framePr w:hSpace="180" w:wrap="around" w:vAnchor="text" w:hAnchor="margin" w:xAlign="center" w:y="10"/>
                </w:pPr>
              </w:pPrChange>
            </w:pPr>
            <w:ins w:id="3945" w:author="Daniel Stewart" w:date="2022-02-10T09:42:00Z">
              <w:r>
                <w:t>-0.04 – 0.02</w:t>
              </w:r>
            </w:ins>
          </w:p>
        </w:tc>
        <w:tc>
          <w:tcPr>
            <w:tcW w:w="0" w:type="auto"/>
            <w:tcMar>
              <w:top w:w="113" w:type="dxa"/>
              <w:left w:w="113" w:type="dxa"/>
              <w:bottom w:w="113" w:type="dxa"/>
              <w:right w:w="113" w:type="dxa"/>
            </w:tcMar>
            <w:hideMark/>
            <w:tcPrChange w:id="3946" w:author="Daniel Stewart" w:date="2022-02-10T13:06:00Z">
              <w:tcPr>
                <w:tcW w:w="0" w:type="auto"/>
                <w:tcMar>
                  <w:top w:w="113" w:type="dxa"/>
                  <w:left w:w="113" w:type="dxa"/>
                  <w:bottom w:w="113" w:type="dxa"/>
                  <w:right w:w="113" w:type="dxa"/>
                </w:tcMar>
                <w:hideMark/>
              </w:tcPr>
            </w:tcPrChange>
          </w:tcPr>
          <w:p w14:paraId="7739C5BF" w14:textId="77777777" w:rsidR="00E90451" w:rsidRDefault="00E90451">
            <w:pPr>
              <w:pStyle w:val="Table"/>
              <w:jc w:val="center"/>
              <w:rPr>
                <w:ins w:id="3947" w:author="Daniel Stewart" w:date="2022-02-10T09:42:00Z"/>
              </w:rPr>
              <w:pPrChange w:id="3948" w:author="Daniel Stewart" w:date="2022-02-10T13:07:00Z">
                <w:pPr>
                  <w:pStyle w:val="Table"/>
                  <w:framePr w:hSpace="180" w:wrap="around" w:vAnchor="text" w:hAnchor="margin" w:xAlign="center" w:y="10"/>
                </w:pPr>
              </w:pPrChange>
            </w:pPr>
            <w:ins w:id="3949" w:author="Daniel Stewart" w:date="2022-02-10T09:42:00Z">
              <w:r>
                <w:t>0.362</w:t>
              </w:r>
            </w:ins>
          </w:p>
        </w:tc>
      </w:tr>
      <w:tr w:rsidR="00D95039" w14:paraId="2C151DED" w14:textId="77777777" w:rsidTr="006B139D">
        <w:trPr>
          <w:trHeight w:hRule="exact" w:val="340"/>
          <w:ins w:id="3950" w:author="Daniel Stewart" w:date="2022-02-10T09:42:00Z"/>
          <w:trPrChange w:id="3951" w:author="Daniel Stewart" w:date="2022-02-10T13:06:00Z">
            <w:trPr>
              <w:trHeight w:hRule="exact" w:val="610"/>
            </w:trPr>
          </w:trPrChange>
        </w:trPr>
        <w:tc>
          <w:tcPr>
            <w:tcW w:w="0" w:type="auto"/>
            <w:gridSpan w:val="4"/>
            <w:tcMar>
              <w:top w:w="192" w:type="dxa"/>
              <w:left w:w="15" w:type="dxa"/>
              <w:bottom w:w="15" w:type="dxa"/>
              <w:right w:w="15" w:type="dxa"/>
            </w:tcMar>
            <w:hideMark/>
            <w:tcPrChange w:id="3952" w:author="Daniel Stewart" w:date="2022-02-10T13:06:00Z">
              <w:tcPr>
                <w:tcW w:w="0" w:type="auto"/>
                <w:gridSpan w:val="4"/>
                <w:tcMar>
                  <w:top w:w="192" w:type="dxa"/>
                  <w:left w:w="15" w:type="dxa"/>
                  <w:bottom w:w="15" w:type="dxa"/>
                  <w:right w:w="15" w:type="dxa"/>
                </w:tcMar>
                <w:hideMark/>
              </w:tcPr>
            </w:tcPrChange>
          </w:tcPr>
          <w:p w14:paraId="662171BC" w14:textId="77777777" w:rsidR="00E90451" w:rsidRPr="006B139D" w:rsidRDefault="00E90451" w:rsidP="00D95039">
            <w:pPr>
              <w:pStyle w:val="Table"/>
              <w:rPr>
                <w:ins w:id="3953" w:author="Daniel Stewart" w:date="2022-02-10T09:42:00Z"/>
                <w:b/>
                <w:bCs/>
                <w:rPrChange w:id="3954" w:author="Daniel Stewart" w:date="2022-02-10T13:07:00Z">
                  <w:rPr>
                    <w:ins w:id="3955" w:author="Daniel Stewart" w:date="2022-02-10T09:42:00Z"/>
                  </w:rPr>
                </w:rPrChange>
              </w:rPr>
            </w:pPr>
            <w:ins w:id="3956" w:author="Daniel Stewart" w:date="2022-02-10T09:42:00Z">
              <w:r w:rsidRPr="006B139D">
                <w:rPr>
                  <w:b/>
                  <w:bCs/>
                  <w:rPrChange w:id="3957" w:author="Daniel Stewart" w:date="2022-02-10T13:07:00Z">
                    <w:rPr/>
                  </w:rPrChange>
                </w:rPr>
                <w:t>Random Effects</w:t>
              </w:r>
            </w:ins>
          </w:p>
        </w:tc>
      </w:tr>
      <w:tr w:rsidR="00D95039" w14:paraId="6E50107B" w14:textId="77777777" w:rsidTr="006B139D">
        <w:trPr>
          <w:trHeight w:hRule="exact" w:val="340"/>
          <w:ins w:id="3958" w:author="Daniel Stewart" w:date="2022-02-10T09:42:00Z"/>
          <w:trPrChange w:id="3959" w:author="Daniel Stewart" w:date="2022-02-10T13:06:00Z">
            <w:trPr>
              <w:trHeight w:hRule="exact" w:val="340"/>
            </w:trPr>
          </w:trPrChange>
        </w:trPr>
        <w:tc>
          <w:tcPr>
            <w:tcW w:w="0" w:type="auto"/>
            <w:tcMar>
              <w:top w:w="57" w:type="dxa"/>
              <w:left w:w="113" w:type="dxa"/>
              <w:bottom w:w="57" w:type="dxa"/>
              <w:right w:w="113" w:type="dxa"/>
            </w:tcMar>
            <w:hideMark/>
            <w:tcPrChange w:id="3960" w:author="Daniel Stewart" w:date="2022-02-10T13:06:00Z">
              <w:tcPr>
                <w:tcW w:w="0" w:type="auto"/>
                <w:tcMar>
                  <w:top w:w="57" w:type="dxa"/>
                  <w:left w:w="113" w:type="dxa"/>
                  <w:bottom w:w="57" w:type="dxa"/>
                  <w:right w:w="113" w:type="dxa"/>
                </w:tcMar>
                <w:hideMark/>
              </w:tcPr>
            </w:tcPrChange>
          </w:tcPr>
          <w:p w14:paraId="4129E4C4" w14:textId="77777777" w:rsidR="00E90451" w:rsidRDefault="00E90451" w:rsidP="00D95039">
            <w:pPr>
              <w:pStyle w:val="Table"/>
              <w:rPr>
                <w:ins w:id="3961" w:author="Daniel Stewart" w:date="2022-02-10T09:42:00Z"/>
              </w:rPr>
            </w:pPr>
            <w:ins w:id="3962" w:author="Daniel Stewart" w:date="2022-02-10T09:42:00Z">
              <w:r>
                <w:t>σ</w:t>
              </w:r>
              <w:r>
                <w:rPr>
                  <w:vertAlign w:val="superscript"/>
                </w:rPr>
                <w:t>2</w:t>
              </w:r>
            </w:ins>
          </w:p>
        </w:tc>
        <w:tc>
          <w:tcPr>
            <w:tcW w:w="0" w:type="auto"/>
            <w:gridSpan w:val="3"/>
            <w:tcMar>
              <w:top w:w="57" w:type="dxa"/>
              <w:left w:w="113" w:type="dxa"/>
              <w:bottom w:w="57" w:type="dxa"/>
              <w:right w:w="113" w:type="dxa"/>
            </w:tcMar>
            <w:hideMark/>
            <w:tcPrChange w:id="3963" w:author="Daniel Stewart" w:date="2022-02-10T13:06:00Z">
              <w:tcPr>
                <w:tcW w:w="0" w:type="auto"/>
                <w:gridSpan w:val="3"/>
                <w:tcMar>
                  <w:top w:w="57" w:type="dxa"/>
                  <w:left w:w="113" w:type="dxa"/>
                  <w:bottom w:w="57" w:type="dxa"/>
                  <w:right w:w="113" w:type="dxa"/>
                </w:tcMar>
                <w:hideMark/>
              </w:tcPr>
            </w:tcPrChange>
          </w:tcPr>
          <w:p w14:paraId="7F39FA9B" w14:textId="77777777" w:rsidR="00E90451" w:rsidRDefault="00E90451" w:rsidP="00D95039">
            <w:pPr>
              <w:pStyle w:val="Table"/>
              <w:rPr>
                <w:ins w:id="3964" w:author="Daniel Stewart" w:date="2022-02-10T09:42:00Z"/>
              </w:rPr>
            </w:pPr>
            <w:ins w:id="3965" w:author="Daniel Stewart" w:date="2022-02-10T09:42:00Z">
              <w:r>
                <w:t>3.52</w:t>
              </w:r>
            </w:ins>
          </w:p>
        </w:tc>
      </w:tr>
      <w:tr w:rsidR="00D95039" w14:paraId="2A4C4CC7" w14:textId="77777777" w:rsidTr="006B139D">
        <w:trPr>
          <w:trHeight w:hRule="exact" w:val="340"/>
          <w:ins w:id="3966" w:author="Daniel Stewart" w:date="2022-02-10T09:42:00Z"/>
          <w:trPrChange w:id="3967" w:author="Daniel Stewart" w:date="2022-02-10T13:06:00Z">
            <w:trPr>
              <w:trHeight w:hRule="exact" w:val="340"/>
            </w:trPr>
          </w:trPrChange>
        </w:trPr>
        <w:tc>
          <w:tcPr>
            <w:tcW w:w="0" w:type="auto"/>
            <w:tcMar>
              <w:top w:w="57" w:type="dxa"/>
              <w:left w:w="113" w:type="dxa"/>
              <w:bottom w:w="57" w:type="dxa"/>
              <w:right w:w="113" w:type="dxa"/>
            </w:tcMar>
            <w:hideMark/>
            <w:tcPrChange w:id="3968" w:author="Daniel Stewart" w:date="2022-02-10T13:06:00Z">
              <w:tcPr>
                <w:tcW w:w="0" w:type="auto"/>
                <w:tcMar>
                  <w:top w:w="57" w:type="dxa"/>
                  <w:left w:w="113" w:type="dxa"/>
                  <w:bottom w:w="57" w:type="dxa"/>
                  <w:right w:w="113" w:type="dxa"/>
                </w:tcMar>
                <w:hideMark/>
              </w:tcPr>
            </w:tcPrChange>
          </w:tcPr>
          <w:p w14:paraId="10952869" w14:textId="77777777" w:rsidR="00E90451" w:rsidRDefault="00E90451" w:rsidP="00D95039">
            <w:pPr>
              <w:pStyle w:val="Table"/>
              <w:rPr>
                <w:ins w:id="3969" w:author="Daniel Stewart" w:date="2022-02-10T09:42:00Z"/>
              </w:rPr>
            </w:pPr>
            <w:ins w:id="3970" w:author="Daniel Stewart" w:date="2022-02-10T09:42: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Change w:id="3971" w:author="Daniel Stewart" w:date="2022-02-10T13:06:00Z">
              <w:tcPr>
                <w:tcW w:w="0" w:type="auto"/>
                <w:gridSpan w:val="3"/>
                <w:tcMar>
                  <w:top w:w="57" w:type="dxa"/>
                  <w:left w:w="113" w:type="dxa"/>
                  <w:bottom w:w="57" w:type="dxa"/>
                  <w:right w:w="113" w:type="dxa"/>
                </w:tcMar>
                <w:hideMark/>
              </w:tcPr>
            </w:tcPrChange>
          </w:tcPr>
          <w:p w14:paraId="453C0302" w14:textId="77777777" w:rsidR="00E90451" w:rsidRDefault="00E90451" w:rsidP="00D95039">
            <w:pPr>
              <w:pStyle w:val="Table"/>
              <w:rPr>
                <w:ins w:id="3972" w:author="Daniel Stewart" w:date="2022-02-10T09:42:00Z"/>
              </w:rPr>
            </w:pPr>
            <w:ins w:id="3973" w:author="Daniel Stewart" w:date="2022-02-10T09:42:00Z">
              <w:r>
                <w:t>1.67</w:t>
              </w:r>
            </w:ins>
          </w:p>
        </w:tc>
      </w:tr>
      <w:tr w:rsidR="00D95039" w14:paraId="61CA5098" w14:textId="77777777" w:rsidTr="006B139D">
        <w:trPr>
          <w:trHeight w:hRule="exact" w:val="340"/>
          <w:ins w:id="3974" w:author="Daniel Stewart" w:date="2022-02-10T09:42:00Z"/>
          <w:trPrChange w:id="3975" w:author="Daniel Stewart" w:date="2022-02-10T13:06:00Z">
            <w:trPr>
              <w:trHeight w:hRule="exact" w:val="340"/>
            </w:trPr>
          </w:trPrChange>
        </w:trPr>
        <w:tc>
          <w:tcPr>
            <w:tcW w:w="0" w:type="auto"/>
            <w:tcMar>
              <w:top w:w="57" w:type="dxa"/>
              <w:left w:w="113" w:type="dxa"/>
              <w:bottom w:w="57" w:type="dxa"/>
              <w:right w:w="113" w:type="dxa"/>
            </w:tcMar>
            <w:hideMark/>
            <w:tcPrChange w:id="3976" w:author="Daniel Stewart" w:date="2022-02-10T13:06:00Z">
              <w:tcPr>
                <w:tcW w:w="0" w:type="auto"/>
                <w:tcMar>
                  <w:top w:w="57" w:type="dxa"/>
                  <w:left w:w="113" w:type="dxa"/>
                  <w:bottom w:w="57" w:type="dxa"/>
                  <w:right w:w="113" w:type="dxa"/>
                </w:tcMar>
                <w:hideMark/>
              </w:tcPr>
            </w:tcPrChange>
          </w:tcPr>
          <w:p w14:paraId="4C2A3B18" w14:textId="77777777" w:rsidR="00E90451" w:rsidRDefault="00E90451" w:rsidP="00D95039">
            <w:pPr>
              <w:pStyle w:val="Table"/>
              <w:rPr>
                <w:ins w:id="3977" w:author="Daniel Stewart" w:date="2022-02-10T09:42:00Z"/>
              </w:rPr>
            </w:pPr>
            <w:ins w:id="3978" w:author="Daniel Stewart" w:date="2022-02-10T09:42: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Change w:id="3979" w:author="Daniel Stewart" w:date="2022-02-10T13:06:00Z">
              <w:tcPr>
                <w:tcW w:w="0" w:type="auto"/>
                <w:gridSpan w:val="3"/>
                <w:tcMar>
                  <w:top w:w="57" w:type="dxa"/>
                  <w:left w:w="113" w:type="dxa"/>
                  <w:bottom w:w="57" w:type="dxa"/>
                  <w:right w:w="113" w:type="dxa"/>
                </w:tcMar>
                <w:hideMark/>
              </w:tcPr>
            </w:tcPrChange>
          </w:tcPr>
          <w:p w14:paraId="0B29E888" w14:textId="77777777" w:rsidR="00E90451" w:rsidRDefault="00E90451" w:rsidP="00D95039">
            <w:pPr>
              <w:pStyle w:val="Table"/>
              <w:rPr>
                <w:ins w:id="3980" w:author="Daniel Stewart" w:date="2022-02-10T09:42:00Z"/>
              </w:rPr>
            </w:pPr>
            <w:ins w:id="3981" w:author="Daniel Stewart" w:date="2022-02-10T09:42:00Z">
              <w:r>
                <w:t>0.40</w:t>
              </w:r>
            </w:ins>
          </w:p>
        </w:tc>
      </w:tr>
      <w:tr w:rsidR="00D95039" w14:paraId="61143AC2" w14:textId="77777777" w:rsidTr="006B139D">
        <w:trPr>
          <w:trHeight w:hRule="exact" w:val="340"/>
          <w:ins w:id="3982" w:author="Daniel Stewart" w:date="2022-02-10T09:42:00Z"/>
          <w:trPrChange w:id="3983" w:author="Daniel Stewart" w:date="2022-02-10T13:06:00Z">
            <w:trPr>
              <w:trHeight w:hRule="exact" w:val="340"/>
            </w:trPr>
          </w:trPrChange>
        </w:trPr>
        <w:tc>
          <w:tcPr>
            <w:tcW w:w="0" w:type="auto"/>
            <w:tcMar>
              <w:top w:w="57" w:type="dxa"/>
              <w:left w:w="113" w:type="dxa"/>
              <w:bottom w:w="57" w:type="dxa"/>
              <w:right w:w="113" w:type="dxa"/>
            </w:tcMar>
            <w:hideMark/>
            <w:tcPrChange w:id="3984" w:author="Daniel Stewart" w:date="2022-02-10T13:06:00Z">
              <w:tcPr>
                <w:tcW w:w="0" w:type="auto"/>
                <w:tcMar>
                  <w:top w:w="57" w:type="dxa"/>
                  <w:left w:w="113" w:type="dxa"/>
                  <w:bottom w:w="57" w:type="dxa"/>
                  <w:right w:w="113" w:type="dxa"/>
                </w:tcMar>
                <w:hideMark/>
              </w:tcPr>
            </w:tcPrChange>
          </w:tcPr>
          <w:p w14:paraId="2982B0FC" w14:textId="77777777" w:rsidR="00E90451" w:rsidRDefault="00E90451" w:rsidP="00D95039">
            <w:pPr>
              <w:pStyle w:val="Table"/>
              <w:rPr>
                <w:ins w:id="3985" w:author="Daniel Stewart" w:date="2022-02-10T09:42:00Z"/>
              </w:rPr>
            </w:pPr>
            <w:ins w:id="3986" w:author="Daniel Stewart" w:date="2022-02-10T09:42:00Z">
              <w:r>
                <w:t>ICC</w:t>
              </w:r>
            </w:ins>
          </w:p>
        </w:tc>
        <w:tc>
          <w:tcPr>
            <w:tcW w:w="0" w:type="auto"/>
            <w:gridSpan w:val="3"/>
            <w:tcMar>
              <w:top w:w="57" w:type="dxa"/>
              <w:left w:w="113" w:type="dxa"/>
              <w:bottom w:w="57" w:type="dxa"/>
              <w:right w:w="113" w:type="dxa"/>
            </w:tcMar>
            <w:hideMark/>
            <w:tcPrChange w:id="3987" w:author="Daniel Stewart" w:date="2022-02-10T13:06:00Z">
              <w:tcPr>
                <w:tcW w:w="0" w:type="auto"/>
                <w:gridSpan w:val="3"/>
                <w:tcMar>
                  <w:top w:w="57" w:type="dxa"/>
                  <w:left w:w="113" w:type="dxa"/>
                  <w:bottom w:w="57" w:type="dxa"/>
                  <w:right w:w="113" w:type="dxa"/>
                </w:tcMar>
                <w:hideMark/>
              </w:tcPr>
            </w:tcPrChange>
          </w:tcPr>
          <w:p w14:paraId="15CC7E41" w14:textId="77777777" w:rsidR="00E90451" w:rsidRDefault="00E90451" w:rsidP="00D95039">
            <w:pPr>
              <w:pStyle w:val="Table"/>
              <w:rPr>
                <w:ins w:id="3988" w:author="Daniel Stewart" w:date="2022-02-10T09:42:00Z"/>
              </w:rPr>
            </w:pPr>
            <w:ins w:id="3989" w:author="Daniel Stewart" w:date="2022-02-10T09:42:00Z">
              <w:r>
                <w:t>0.37</w:t>
              </w:r>
            </w:ins>
          </w:p>
        </w:tc>
      </w:tr>
      <w:tr w:rsidR="00D95039" w14:paraId="242CA0FD" w14:textId="77777777" w:rsidTr="006B139D">
        <w:trPr>
          <w:trHeight w:hRule="exact" w:val="340"/>
          <w:ins w:id="3990" w:author="Daniel Stewart" w:date="2022-02-10T09:42:00Z"/>
          <w:trPrChange w:id="3991" w:author="Daniel Stewart" w:date="2022-02-10T13:06:00Z">
            <w:trPr>
              <w:trHeight w:hRule="exact" w:val="340"/>
            </w:trPr>
          </w:trPrChange>
        </w:trPr>
        <w:tc>
          <w:tcPr>
            <w:tcW w:w="0" w:type="auto"/>
            <w:tcMar>
              <w:top w:w="57" w:type="dxa"/>
              <w:left w:w="113" w:type="dxa"/>
              <w:bottom w:w="57" w:type="dxa"/>
              <w:right w:w="113" w:type="dxa"/>
            </w:tcMar>
            <w:hideMark/>
            <w:tcPrChange w:id="3992" w:author="Daniel Stewart" w:date="2022-02-10T13:06:00Z">
              <w:tcPr>
                <w:tcW w:w="0" w:type="auto"/>
                <w:tcMar>
                  <w:top w:w="57" w:type="dxa"/>
                  <w:left w:w="113" w:type="dxa"/>
                  <w:bottom w:w="57" w:type="dxa"/>
                  <w:right w:w="113" w:type="dxa"/>
                </w:tcMar>
                <w:hideMark/>
              </w:tcPr>
            </w:tcPrChange>
          </w:tcPr>
          <w:p w14:paraId="601F18B0" w14:textId="77777777" w:rsidR="00E90451" w:rsidRDefault="00E90451" w:rsidP="00D95039">
            <w:pPr>
              <w:pStyle w:val="Table"/>
              <w:rPr>
                <w:ins w:id="3993" w:author="Daniel Stewart" w:date="2022-02-10T09:42:00Z"/>
              </w:rPr>
            </w:pPr>
            <w:ins w:id="3994" w:author="Daniel Stewart" w:date="2022-02-10T09:42:00Z">
              <w:r>
                <w:t>N </w:t>
              </w:r>
              <w:r>
                <w:rPr>
                  <w:vertAlign w:val="subscript"/>
                </w:rPr>
                <w:t>SITE</w:t>
              </w:r>
            </w:ins>
          </w:p>
        </w:tc>
        <w:tc>
          <w:tcPr>
            <w:tcW w:w="0" w:type="auto"/>
            <w:gridSpan w:val="3"/>
            <w:tcMar>
              <w:top w:w="57" w:type="dxa"/>
              <w:left w:w="113" w:type="dxa"/>
              <w:bottom w:w="57" w:type="dxa"/>
              <w:right w:w="113" w:type="dxa"/>
            </w:tcMar>
            <w:hideMark/>
            <w:tcPrChange w:id="3995" w:author="Daniel Stewart" w:date="2022-02-10T13:06:00Z">
              <w:tcPr>
                <w:tcW w:w="0" w:type="auto"/>
                <w:gridSpan w:val="3"/>
                <w:tcMar>
                  <w:top w:w="57" w:type="dxa"/>
                  <w:left w:w="113" w:type="dxa"/>
                  <w:bottom w:w="57" w:type="dxa"/>
                  <w:right w:w="113" w:type="dxa"/>
                </w:tcMar>
                <w:hideMark/>
              </w:tcPr>
            </w:tcPrChange>
          </w:tcPr>
          <w:p w14:paraId="24030D94" w14:textId="77777777" w:rsidR="00E90451" w:rsidRDefault="00E90451" w:rsidP="00D95039">
            <w:pPr>
              <w:pStyle w:val="Table"/>
              <w:rPr>
                <w:ins w:id="3996" w:author="Daniel Stewart" w:date="2022-02-10T09:42:00Z"/>
              </w:rPr>
            </w:pPr>
            <w:ins w:id="3997" w:author="Daniel Stewart" w:date="2022-02-10T09:42:00Z">
              <w:r>
                <w:t>95</w:t>
              </w:r>
            </w:ins>
          </w:p>
        </w:tc>
      </w:tr>
      <w:tr w:rsidR="00D95039" w14:paraId="157AE110" w14:textId="77777777" w:rsidTr="006B139D">
        <w:trPr>
          <w:trHeight w:hRule="exact" w:val="340"/>
          <w:ins w:id="3998" w:author="Daniel Stewart" w:date="2022-02-10T09:42:00Z"/>
          <w:trPrChange w:id="3999" w:author="Daniel Stewart" w:date="2022-02-10T13:06:00Z">
            <w:trPr>
              <w:trHeight w:hRule="exact" w:val="340"/>
            </w:trPr>
          </w:trPrChange>
        </w:trPr>
        <w:tc>
          <w:tcPr>
            <w:tcW w:w="0" w:type="auto"/>
            <w:tcMar>
              <w:top w:w="57" w:type="dxa"/>
              <w:left w:w="113" w:type="dxa"/>
              <w:bottom w:w="57" w:type="dxa"/>
              <w:right w:w="113" w:type="dxa"/>
            </w:tcMar>
            <w:hideMark/>
            <w:tcPrChange w:id="4000" w:author="Daniel Stewart" w:date="2022-02-10T13:06:00Z">
              <w:tcPr>
                <w:tcW w:w="0" w:type="auto"/>
                <w:tcMar>
                  <w:top w:w="57" w:type="dxa"/>
                  <w:left w:w="113" w:type="dxa"/>
                  <w:bottom w:w="57" w:type="dxa"/>
                  <w:right w:w="113" w:type="dxa"/>
                </w:tcMar>
                <w:hideMark/>
              </w:tcPr>
            </w:tcPrChange>
          </w:tcPr>
          <w:p w14:paraId="5F28C28E" w14:textId="77777777" w:rsidR="00E90451" w:rsidRDefault="00E90451" w:rsidP="00D95039">
            <w:pPr>
              <w:pStyle w:val="Table"/>
              <w:rPr>
                <w:ins w:id="4001" w:author="Daniel Stewart" w:date="2022-02-10T09:42:00Z"/>
              </w:rPr>
            </w:pPr>
            <w:ins w:id="4002" w:author="Daniel Stewart" w:date="2022-02-10T09:42:00Z">
              <w:r>
                <w:t>N </w:t>
              </w:r>
              <w:r>
                <w:rPr>
                  <w:vertAlign w:val="subscript"/>
                </w:rPr>
                <w:t>SAMPLE_YEAR</w:t>
              </w:r>
            </w:ins>
          </w:p>
        </w:tc>
        <w:tc>
          <w:tcPr>
            <w:tcW w:w="0" w:type="auto"/>
            <w:gridSpan w:val="3"/>
            <w:tcMar>
              <w:top w:w="57" w:type="dxa"/>
              <w:left w:w="113" w:type="dxa"/>
              <w:bottom w:w="57" w:type="dxa"/>
              <w:right w:w="113" w:type="dxa"/>
            </w:tcMar>
            <w:hideMark/>
            <w:tcPrChange w:id="4003" w:author="Daniel Stewart" w:date="2022-02-10T13:06:00Z">
              <w:tcPr>
                <w:tcW w:w="0" w:type="auto"/>
                <w:gridSpan w:val="3"/>
                <w:tcMar>
                  <w:top w:w="57" w:type="dxa"/>
                  <w:left w:w="113" w:type="dxa"/>
                  <w:bottom w:w="57" w:type="dxa"/>
                  <w:right w:w="113" w:type="dxa"/>
                </w:tcMar>
                <w:hideMark/>
              </w:tcPr>
            </w:tcPrChange>
          </w:tcPr>
          <w:p w14:paraId="39BCA7B7" w14:textId="77777777" w:rsidR="00E90451" w:rsidRDefault="00E90451" w:rsidP="00D95039">
            <w:pPr>
              <w:pStyle w:val="Table"/>
              <w:rPr>
                <w:ins w:id="4004" w:author="Daniel Stewart" w:date="2022-02-10T09:42:00Z"/>
              </w:rPr>
            </w:pPr>
            <w:ins w:id="4005" w:author="Daniel Stewart" w:date="2022-02-10T09:42:00Z">
              <w:r>
                <w:t>2</w:t>
              </w:r>
            </w:ins>
          </w:p>
        </w:tc>
      </w:tr>
      <w:tr w:rsidR="00D95039" w14:paraId="41020634" w14:textId="77777777" w:rsidTr="006B139D">
        <w:trPr>
          <w:trHeight w:hRule="exact" w:val="340"/>
          <w:ins w:id="4006" w:author="Daniel Stewart" w:date="2022-02-10T09:42:00Z"/>
          <w:trPrChange w:id="4007" w:author="Daniel Stewart" w:date="2022-02-10T13:06:00Z">
            <w:trPr>
              <w:trHeight w:hRule="exact" w:val="340"/>
            </w:trPr>
          </w:trPrChange>
        </w:trPr>
        <w:tc>
          <w:tcPr>
            <w:tcW w:w="0" w:type="auto"/>
            <w:tcBorders>
              <w:top w:val="single" w:sz="6" w:space="0" w:color="auto"/>
            </w:tcBorders>
            <w:tcMar>
              <w:top w:w="57" w:type="dxa"/>
              <w:left w:w="113" w:type="dxa"/>
              <w:bottom w:w="57" w:type="dxa"/>
              <w:right w:w="113" w:type="dxa"/>
            </w:tcMar>
            <w:hideMark/>
            <w:tcPrChange w:id="4008" w:author="Daniel Stewart" w:date="2022-02-10T13:06:00Z">
              <w:tcPr>
                <w:tcW w:w="0" w:type="auto"/>
                <w:tcBorders>
                  <w:top w:val="single" w:sz="6" w:space="0" w:color="auto"/>
                </w:tcBorders>
                <w:tcMar>
                  <w:top w:w="57" w:type="dxa"/>
                  <w:left w:w="113" w:type="dxa"/>
                  <w:bottom w:w="57" w:type="dxa"/>
                  <w:right w:w="113" w:type="dxa"/>
                </w:tcMar>
                <w:hideMark/>
              </w:tcPr>
            </w:tcPrChange>
          </w:tcPr>
          <w:p w14:paraId="2618E487" w14:textId="4030D90F" w:rsidR="00E90451" w:rsidRDefault="00E90451" w:rsidP="00D95039">
            <w:pPr>
              <w:pStyle w:val="Table"/>
              <w:rPr>
                <w:ins w:id="4009" w:author="Daniel Stewart" w:date="2022-02-10T09:42:00Z"/>
              </w:rPr>
            </w:pPr>
            <w:ins w:id="4010" w:author="Daniel Stewart" w:date="2022-02-10T09:42:00Z">
              <w:r>
                <w:t>Observations</w:t>
              </w:r>
            </w:ins>
          </w:p>
        </w:tc>
        <w:tc>
          <w:tcPr>
            <w:tcW w:w="0" w:type="auto"/>
            <w:gridSpan w:val="3"/>
            <w:tcBorders>
              <w:top w:val="single" w:sz="6" w:space="0" w:color="auto"/>
            </w:tcBorders>
            <w:tcMar>
              <w:top w:w="57" w:type="dxa"/>
              <w:left w:w="113" w:type="dxa"/>
              <w:bottom w:w="57" w:type="dxa"/>
              <w:right w:w="113" w:type="dxa"/>
            </w:tcMar>
            <w:hideMark/>
            <w:tcPrChange w:id="4011" w:author="Daniel Stewart" w:date="2022-02-10T13:06:00Z">
              <w:tcPr>
                <w:tcW w:w="0" w:type="auto"/>
                <w:gridSpan w:val="3"/>
                <w:tcBorders>
                  <w:top w:val="single" w:sz="6" w:space="0" w:color="auto"/>
                </w:tcBorders>
                <w:tcMar>
                  <w:top w:w="57" w:type="dxa"/>
                  <w:left w:w="113" w:type="dxa"/>
                  <w:bottom w:w="57" w:type="dxa"/>
                  <w:right w:w="113" w:type="dxa"/>
                </w:tcMar>
                <w:hideMark/>
              </w:tcPr>
            </w:tcPrChange>
          </w:tcPr>
          <w:p w14:paraId="2403CDFC" w14:textId="77777777" w:rsidR="00E90451" w:rsidRDefault="00E90451" w:rsidP="00D95039">
            <w:pPr>
              <w:pStyle w:val="Table"/>
              <w:rPr>
                <w:ins w:id="4012" w:author="Daniel Stewart" w:date="2022-02-10T09:42:00Z"/>
              </w:rPr>
            </w:pPr>
            <w:ins w:id="4013" w:author="Daniel Stewart" w:date="2022-02-10T09:42:00Z">
              <w:r>
                <w:t>1716</w:t>
              </w:r>
            </w:ins>
          </w:p>
        </w:tc>
      </w:tr>
      <w:tr w:rsidR="00D95039" w14:paraId="0BEA57BD" w14:textId="77777777" w:rsidTr="006B139D">
        <w:trPr>
          <w:trHeight w:hRule="exact" w:val="340"/>
          <w:ins w:id="4014" w:author="Daniel Stewart" w:date="2022-02-10T09:42:00Z"/>
          <w:trPrChange w:id="4015" w:author="Daniel Stewart" w:date="2022-02-10T13:06:00Z">
            <w:trPr>
              <w:trHeight w:hRule="exact" w:val="340"/>
            </w:trPr>
          </w:trPrChange>
        </w:trPr>
        <w:tc>
          <w:tcPr>
            <w:tcW w:w="0" w:type="auto"/>
            <w:tcMar>
              <w:top w:w="57" w:type="dxa"/>
              <w:left w:w="113" w:type="dxa"/>
              <w:bottom w:w="57" w:type="dxa"/>
              <w:right w:w="113" w:type="dxa"/>
            </w:tcMar>
            <w:hideMark/>
            <w:tcPrChange w:id="4016" w:author="Daniel Stewart" w:date="2022-02-10T13:06:00Z">
              <w:tcPr>
                <w:tcW w:w="0" w:type="auto"/>
                <w:tcMar>
                  <w:top w:w="57" w:type="dxa"/>
                  <w:left w:w="113" w:type="dxa"/>
                  <w:bottom w:w="57" w:type="dxa"/>
                  <w:right w:w="113" w:type="dxa"/>
                </w:tcMar>
                <w:hideMark/>
              </w:tcPr>
            </w:tcPrChange>
          </w:tcPr>
          <w:p w14:paraId="05B4C193" w14:textId="5AE9DE6C" w:rsidR="00E90451" w:rsidRDefault="00E90451" w:rsidP="00D95039">
            <w:pPr>
              <w:pStyle w:val="Table"/>
              <w:rPr>
                <w:ins w:id="4017" w:author="Daniel Stewart" w:date="2022-02-10T09:42:00Z"/>
              </w:rPr>
            </w:pPr>
            <w:ins w:id="4018" w:author="Daniel Stewart" w:date="2022-02-10T09:42: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Change w:id="4019" w:author="Daniel Stewart" w:date="2022-02-10T13:06:00Z">
              <w:tcPr>
                <w:tcW w:w="0" w:type="auto"/>
                <w:gridSpan w:val="3"/>
                <w:tcMar>
                  <w:top w:w="57" w:type="dxa"/>
                  <w:left w:w="113" w:type="dxa"/>
                  <w:bottom w:w="57" w:type="dxa"/>
                  <w:right w:w="113" w:type="dxa"/>
                </w:tcMar>
                <w:hideMark/>
              </w:tcPr>
            </w:tcPrChange>
          </w:tcPr>
          <w:p w14:paraId="0272DF3A" w14:textId="77777777" w:rsidR="00E90451" w:rsidRDefault="00E90451" w:rsidP="00D95039">
            <w:pPr>
              <w:pStyle w:val="Table"/>
              <w:rPr>
                <w:ins w:id="4020" w:author="Daniel Stewart" w:date="2022-02-10T09:42:00Z"/>
              </w:rPr>
            </w:pPr>
            <w:ins w:id="4021" w:author="Daniel Stewart" w:date="2022-02-10T09:42:00Z">
              <w:r>
                <w:t>0.081 / 0.421</w:t>
              </w:r>
            </w:ins>
          </w:p>
        </w:tc>
      </w:tr>
    </w:tbl>
    <w:p w14:paraId="117F32CF" w14:textId="77777777" w:rsidR="00E90451" w:rsidRPr="004F71F1" w:rsidRDefault="00E90451" w:rsidP="00D95039">
      <w:pPr>
        <w:rPr>
          <w:ins w:id="4022" w:author="Daniel Stewart" w:date="2022-02-09T13:48:00Z"/>
        </w:rPr>
      </w:pPr>
    </w:p>
    <w:p w14:paraId="6C1C6490" w14:textId="4342ED68" w:rsidR="00E90451" w:rsidRDefault="00C10339" w:rsidP="00D95039">
      <w:pPr>
        <w:rPr>
          <w:ins w:id="4023" w:author="Daniel Stewart" w:date="2022-02-10T09:42:00Z"/>
          <w:color w:val="000000" w:themeColor="text1"/>
          <w:sz w:val="32"/>
          <w:szCs w:val="32"/>
        </w:rPr>
      </w:pPr>
      <w:ins w:id="4024" w:author="Daniel Stewart" w:date="2022-02-09T13:48:00Z">
        <w:r>
          <w:br w:type="page"/>
        </w:r>
      </w:ins>
    </w:p>
    <w:p w14:paraId="7B0646E7" w14:textId="370F1E42" w:rsidR="00C10339" w:rsidRPr="00CE54E0" w:rsidRDefault="00BA4337">
      <w:pPr>
        <w:pStyle w:val="Heading2"/>
        <w:numPr>
          <w:ilvl w:val="0"/>
          <w:numId w:val="0"/>
        </w:numPr>
        <w:rPr>
          <w:ins w:id="4025" w:author="Daniel Stewart" w:date="2022-02-09T13:48:00Z"/>
        </w:rPr>
        <w:pPrChange w:id="4026" w:author="Daniel Stewart" w:date="2022-02-10T12:48:00Z">
          <w:pPr>
            <w:pStyle w:val="Heading1"/>
          </w:pPr>
        </w:pPrChange>
      </w:pPr>
      <w:bookmarkStart w:id="4027" w:name="_Toc96090732"/>
      <w:ins w:id="4028" w:author="Daniel Stewart" w:date="2022-02-10T10:09:00Z">
        <w:r w:rsidRPr="00CE54E0">
          <w:rPr>
            <w:noProof/>
          </w:rPr>
          <w:lastRenderedPageBreak/>
          <w:drawing>
            <wp:anchor distT="0" distB="0" distL="114300" distR="114300" simplePos="0" relativeHeight="251694160" behindDoc="0" locked="0" layoutInCell="1" allowOverlap="1" wp14:anchorId="27EB3D08" wp14:editId="0EA470CD">
              <wp:simplePos x="0" y="0"/>
              <wp:positionH relativeFrom="column">
                <wp:posOffset>3082290</wp:posOffset>
              </wp:positionH>
              <wp:positionV relativeFrom="paragraph">
                <wp:posOffset>4330451</wp:posOffset>
              </wp:positionV>
              <wp:extent cx="1874520" cy="1724025"/>
              <wp:effectExtent l="0" t="0" r="5080" b="317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64">
                        <a:extLst>
                          <a:ext uri="{28A0092B-C50C-407E-A947-70E740481C1C}">
                            <a14:useLocalDpi xmlns:a14="http://schemas.microsoft.com/office/drawing/2010/main" val="0"/>
                          </a:ext>
                        </a:extLst>
                      </a:blip>
                      <a:srcRect l="11008" t="20776" r="8862" b="5511"/>
                      <a:stretch/>
                    </pic:blipFill>
                    <pic:spPr bwMode="auto">
                      <a:xfrm>
                        <a:off x="0" y="0"/>
                        <a:ext cx="1874520" cy="1724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29" w:author="Daniel Stewart" w:date="2022-02-10T10:05:00Z">
        <w:r w:rsidRPr="00CE54E0">
          <w:rPr>
            <w:noProof/>
          </w:rPr>
          <w:drawing>
            <wp:anchor distT="0" distB="0" distL="114300" distR="114300" simplePos="0" relativeHeight="251688016" behindDoc="0" locked="0" layoutInCell="1" allowOverlap="1" wp14:anchorId="6416800B" wp14:editId="27049335">
              <wp:simplePos x="0" y="0"/>
              <wp:positionH relativeFrom="column">
                <wp:posOffset>3085827</wp:posOffset>
              </wp:positionH>
              <wp:positionV relativeFrom="paragraph">
                <wp:posOffset>2402840</wp:posOffset>
              </wp:positionV>
              <wp:extent cx="1863090" cy="1853565"/>
              <wp:effectExtent l="0" t="0" r="3810" b="635"/>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rotWithShape="1">
                      <a:blip r:embed="rId65">
                        <a:extLst>
                          <a:ext uri="{28A0092B-C50C-407E-A947-70E740481C1C}">
                            <a14:useLocalDpi xmlns:a14="http://schemas.microsoft.com/office/drawing/2010/main" val="0"/>
                          </a:ext>
                        </a:extLst>
                      </a:blip>
                      <a:srcRect l="11996" t="20776" r="8330"/>
                      <a:stretch/>
                    </pic:blipFill>
                    <pic:spPr bwMode="auto">
                      <a:xfrm>
                        <a:off x="0" y="0"/>
                        <a:ext cx="186309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30" w:author="Daniel Stewart" w:date="2022-02-10T10:09:00Z">
        <w:r w:rsidRPr="00CE54E0">
          <w:rPr>
            <w:noProof/>
          </w:rPr>
          <w:drawing>
            <wp:anchor distT="0" distB="0" distL="114300" distR="114300" simplePos="0" relativeHeight="251692112" behindDoc="0" locked="0" layoutInCell="1" allowOverlap="1" wp14:anchorId="3811A8DC" wp14:editId="3CE78647">
              <wp:simplePos x="0" y="0"/>
              <wp:positionH relativeFrom="column">
                <wp:posOffset>904875</wp:posOffset>
              </wp:positionH>
              <wp:positionV relativeFrom="paragraph">
                <wp:posOffset>4324246</wp:posOffset>
              </wp:positionV>
              <wp:extent cx="2067560" cy="1853565"/>
              <wp:effectExtent l="0" t="0" r="2540" b="63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66">
                        <a:extLst>
                          <a:ext uri="{28A0092B-C50C-407E-A947-70E740481C1C}">
                            <a14:useLocalDpi xmlns:a14="http://schemas.microsoft.com/office/drawing/2010/main" val="0"/>
                          </a:ext>
                        </a:extLst>
                      </a:blip>
                      <a:srcRect l="10511" t="20776" r="1114"/>
                      <a:stretch/>
                    </pic:blipFill>
                    <pic:spPr bwMode="auto">
                      <a:xfrm>
                        <a:off x="0" y="0"/>
                        <a:ext cx="206756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31" w:author="Daniel Stewart" w:date="2022-02-10T10:02:00Z">
        <w:r w:rsidRPr="00CE54E0">
          <w:rPr>
            <w:noProof/>
          </w:rPr>
          <w:drawing>
            <wp:anchor distT="0" distB="0" distL="114300" distR="114300" simplePos="0" relativeHeight="251685968" behindDoc="0" locked="0" layoutInCell="1" allowOverlap="1" wp14:anchorId="253D16E2" wp14:editId="30E3FA4A">
              <wp:simplePos x="0" y="0"/>
              <wp:positionH relativeFrom="column">
                <wp:posOffset>686966</wp:posOffset>
              </wp:positionH>
              <wp:positionV relativeFrom="paragraph">
                <wp:posOffset>2401570</wp:posOffset>
              </wp:positionV>
              <wp:extent cx="2287905" cy="17824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67">
                        <a:extLst>
                          <a:ext uri="{28A0092B-C50C-407E-A947-70E740481C1C}">
                            <a14:useLocalDpi xmlns:a14="http://schemas.microsoft.com/office/drawing/2010/main" val="0"/>
                          </a:ext>
                        </a:extLst>
                      </a:blip>
                      <a:srcRect l="1113" t="20281" r="1113" b="3526"/>
                      <a:stretch/>
                    </pic:blipFill>
                    <pic:spPr bwMode="auto">
                      <a:xfrm>
                        <a:off x="0" y="0"/>
                        <a:ext cx="2287905" cy="178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032" w:author="Daniel Stewart" w:date="2022-02-10T10:00:00Z">
        <w:r w:rsidRPr="00CE54E0">
          <w:rPr>
            <w:noProof/>
          </w:rPr>
          <w:drawing>
            <wp:anchor distT="0" distB="0" distL="114300" distR="114300" simplePos="0" relativeHeight="251683920" behindDoc="0" locked="0" layoutInCell="1" allowOverlap="1" wp14:anchorId="23F41F4F" wp14:editId="38E48BEC">
              <wp:simplePos x="0" y="0"/>
              <wp:positionH relativeFrom="column">
                <wp:posOffset>3087370</wp:posOffset>
              </wp:positionH>
              <wp:positionV relativeFrom="paragraph">
                <wp:posOffset>504190</wp:posOffset>
              </wp:positionV>
              <wp:extent cx="2009775" cy="178181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68">
                        <a:extLst>
                          <a:ext uri="{28A0092B-C50C-407E-A947-70E740481C1C}">
                            <a14:useLocalDpi xmlns:a14="http://schemas.microsoft.com/office/drawing/2010/main" val="0"/>
                          </a:ext>
                        </a:extLst>
                      </a:blip>
                      <a:srcRect l="12985" t="20283" r="1113" b="3543"/>
                      <a:stretch/>
                    </pic:blipFill>
                    <pic:spPr bwMode="auto">
                      <a:xfrm>
                        <a:off x="0" y="0"/>
                        <a:ext cx="2009775" cy="178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4033" w:author="Daniel Stewart" w:date="2022-02-10T10:05:00Z">
        <w:r w:rsidR="00E63E8D" w:rsidRPr="00CE54E0" w:rsidDel="00E63E8D">
          <w:rPr>
            <w:noProof/>
          </w:rPr>
          <w:drawing>
            <wp:anchor distT="0" distB="0" distL="114300" distR="114300" simplePos="0" relativeHeight="251658300" behindDoc="0" locked="0" layoutInCell="1" allowOverlap="1" wp14:anchorId="0A5EC746" wp14:editId="3AFB21FA">
              <wp:simplePos x="0" y="0"/>
              <wp:positionH relativeFrom="column">
                <wp:posOffset>2662177</wp:posOffset>
              </wp:positionH>
              <wp:positionV relativeFrom="paragraph">
                <wp:posOffset>2870522</wp:posOffset>
              </wp:positionV>
              <wp:extent cx="2339975" cy="1861185"/>
              <wp:effectExtent l="0" t="0" r="0" b="5715"/>
              <wp:wrapTopAndBottom/>
              <wp:docPr id="144723471" name="Picture 144723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1" name="Picture 144723471"/>
                      <pic:cNvPicPr/>
                    </pic:nvPicPr>
                    <pic:blipFill>
                      <a:blip r:embed="rId65">
                        <a:extLst>
                          <a:ext uri="{28A0092B-C50C-407E-A947-70E740481C1C}">
                            <a14:useLocalDpi xmlns:a14="http://schemas.microsoft.com/office/drawing/2010/main" val="0"/>
                          </a:ext>
                        </a:extLst>
                      </a:blip>
                      <a:srcRect t="10231" b="10231"/>
                      <a:stretch>
                        <a:fillRect/>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4034" w:author="Daniel Stewart" w:date="2022-02-09T13:48:00Z">
        <w:r w:rsidR="00C10339" w:rsidRPr="00CE54E0">
          <w:t xml:space="preserve">Appendix </w:t>
        </w:r>
        <w:del w:id="4035" w:author="Daniel Stewart" w:date="2022-02-10T12:48:00Z">
          <w:r w:rsidR="00C10339" w:rsidRPr="00CE54E0" w:rsidDel="000367B4">
            <w:delText>G</w:delText>
          </w:r>
        </w:del>
      </w:ins>
      <w:ins w:id="4036" w:author="Daniel Stewart" w:date="2022-02-10T12:48:00Z">
        <w:r w:rsidR="000367B4" w:rsidRPr="00CE54E0">
          <w:t>M</w:t>
        </w:r>
      </w:ins>
      <w:ins w:id="4037" w:author="Daniel Stewart" w:date="2022-02-09T13:48:00Z">
        <w:r w:rsidR="00C10339" w:rsidRPr="00CE54E0">
          <w:t xml:space="preserve">. Native </w:t>
        </w:r>
        <w:del w:id="4038" w:author="Daniel Stewart" w:date="2022-02-10T13:08:00Z">
          <w:r w:rsidR="00C10339" w:rsidRPr="00CE54E0" w:rsidDel="006B139D">
            <w:delText>R</w:delText>
          </w:r>
        </w:del>
      </w:ins>
      <w:r w:rsidR="00055075">
        <w:t>R</w:t>
      </w:r>
      <w:ins w:id="4039" w:author="Daniel Stewart" w:date="2022-02-09T13:48:00Z">
        <w:r w:rsidR="00C10339" w:rsidRPr="00CE54E0">
          <w:t xml:space="preserve">ichness </w:t>
        </w:r>
        <w:del w:id="4040" w:author="Daniel Stewart" w:date="2022-02-10T13:08:00Z">
          <w:r w:rsidR="00C10339" w:rsidRPr="00CE54E0" w:rsidDel="006B139D">
            <w:delText>M</w:delText>
          </w:r>
        </w:del>
      </w:ins>
      <w:r w:rsidR="00055075">
        <w:t>M</w:t>
      </w:r>
      <w:ins w:id="4041" w:author="Daniel Stewart" w:date="2022-02-09T13:48:00Z">
        <w:r w:rsidR="00C10339" w:rsidRPr="00CE54E0">
          <w:t xml:space="preserve">odel </w:t>
        </w:r>
      </w:ins>
      <w:r w:rsidR="00055075">
        <w:t>V</w:t>
      </w:r>
      <w:ins w:id="4042" w:author="Daniel Stewart" w:date="2022-02-09T13:48:00Z">
        <w:del w:id="4043" w:author="Daniel Stewart" w:date="2022-02-10T13:08:00Z">
          <w:r w:rsidR="00C10339" w:rsidRPr="00CE54E0" w:rsidDel="006B139D">
            <w:delText>V</w:delText>
          </w:r>
        </w:del>
        <w:r w:rsidR="00C10339" w:rsidRPr="00CE54E0">
          <w:t>isualizations</w:t>
        </w:r>
        <w:bookmarkEnd w:id="4027"/>
      </w:ins>
    </w:p>
    <w:p w14:paraId="047D890A" w14:textId="57FF620F" w:rsidR="0058307C" w:rsidRDefault="00BA4337" w:rsidP="00DC3710">
      <w:pPr>
        <w:rPr>
          <w:ins w:id="4044" w:author="Daniel Stewart" w:date="2022-02-10T13:16:00Z"/>
        </w:rPr>
      </w:pPr>
      <w:ins w:id="4045" w:author="Daniel Stewart" w:date="2022-02-10T09:59:00Z">
        <w:r>
          <w:rPr>
            <w:noProof/>
          </w:rPr>
          <w:drawing>
            <wp:anchor distT="0" distB="0" distL="114300" distR="114300" simplePos="0" relativeHeight="251681872" behindDoc="0" locked="0" layoutInCell="1" allowOverlap="1" wp14:anchorId="296F5BC4" wp14:editId="662B0D6C">
              <wp:simplePos x="0" y="0"/>
              <wp:positionH relativeFrom="column">
                <wp:posOffset>917117</wp:posOffset>
              </wp:positionH>
              <wp:positionV relativeFrom="paragraph">
                <wp:posOffset>162560</wp:posOffset>
              </wp:positionV>
              <wp:extent cx="1828800" cy="1770380"/>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69">
                        <a:extLst>
                          <a:ext uri="{28A0092B-C50C-407E-A947-70E740481C1C}">
                            <a14:useLocalDpi xmlns:a14="http://schemas.microsoft.com/office/drawing/2010/main" val="0"/>
                          </a:ext>
                        </a:extLst>
                      </a:blip>
                      <a:srcRect l="13460" t="21270" r="8361" b="3043"/>
                      <a:stretch/>
                    </pic:blipFill>
                    <pic:spPr bwMode="auto">
                      <a:xfrm>
                        <a:off x="0" y="0"/>
                        <a:ext cx="1828800" cy="1770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6B139D">
        <w:rPr>
          <w:noProof/>
        </w:rPr>
        <mc:AlternateContent>
          <mc:Choice Requires="wps">
            <w:drawing>
              <wp:anchor distT="0" distB="0" distL="114300" distR="114300" simplePos="0" relativeHeight="251658301" behindDoc="0" locked="0" layoutInCell="1" allowOverlap="1" wp14:anchorId="50A34987" wp14:editId="516607A8">
                <wp:simplePos x="0" y="0"/>
                <wp:positionH relativeFrom="column">
                  <wp:posOffset>347345</wp:posOffset>
                </wp:positionH>
                <wp:positionV relativeFrom="paragraph">
                  <wp:posOffset>5900420</wp:posOffset>
                </wp:positionV>
                <wp:extent cx="5245100" cy="558800"/>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B311142" w14:textId="2D1E93B8" w:rsidR="008D47CF" w:rsidRPr="00A77784" w:rsidRDefault="008D47CF" w:rsidP="009F3333">
                            <w:pPr>
                              <w:pStyle w:val="Caption"/>
                              <w:rPr>
                                <w:noProof/>
                                <w:sz w:val="22"/>
                                <w:szCs w:val="22"/>
                              </w:rPr>
                            </w:pPr>
                            <w:r>
                              <w:t xml:space="preserve">Figure </w:t>
                            </w:r>
                            <w:ins w:id="4046" w:author="Daniel Stewart" w:date="2022-02-10T13:08:00Z">
                              <w:r w:rsidR="006B139D">
                                <w:t>M</w:t>
                              </w:r>
                            </w:ins>
                            <w:del w:id="4047" w:author="Daniel Stewart" w:date="2022-02-10T13:08:00Z">
                              <w:r w:rsidDel="006B139D">
                                <w:delText>G</w:delText>
                              </w:r>
                            </w:del>
                            <w:r>
                              <w:t xml:space="preserv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4048" w:author="Daniel Stewart" w:date="2022-02-10T13:11:00Z">
                              <w:r w:rsidR="006B139D">
                                <w:t>.</w:t>
                              </w:r>
                            </w:ins>
                            <w:del w:id="4049" w:author="Daniel Stewart" w:date="2022-02-10T13:11:00Z">
                              <w:r w:rsidDel="006B139D">
                                <w:delText xml:space="preserve"> (bottom right exempt)</w:delText>
                              </w:r>
                              <w:r w:rsidRPr="009127CF" w:rsidDel="006B139D">
                                <w:delText>.</w:delText>
                              </w:r>
                            </w:del>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34987" id="Text Box 22" o:spid="_x0000_s1037" type="#_x0000_t202" style="position:absolute;left:0;text-align:left;margin-left:27.35pt;margin-top:464.6pt;width:413pt;height:44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" stroked="f">
                <v:textbox inset="0,0,0,0">
                  <w:txbxContent>
                    <w:p w14:paraId="2B311142" w14:textId="2D1E93B8" w:rsidR="008D47CF" w:rsidRPr="00A77784" w:rsidRDefault="008D47CF" w:rsidP="009F3333">
                      <w:pPr>
                        <w:pStyle w:val="Caption"/>
                        <w:rPr>
                          <w:noProof/>
                          <w:sz w:val="22"/>
                          <w:szCs w:val="22"/>
                        </w:rPr>
                      </w:pPr>
                      <w:r>
                        <w:t xml:space="preserve">Figure </w:t>
                      </w:r>
                      <w:ins w:id="4112" w:author="Daniel Stewart" w:date="2022-02-10T13:08:00Z">
                        <w:r w:rsidR="006B139D">
                          <w:t>M</w:t>
                        </w:r>
                      </w:ins>
                      <w:del w:id="4113" w:author="Daniel Stewart" w:date="2022-02-10T13:08:00Z">
                        <w:r w:rsidDel="006B139D">
                          <w:delText>G</w:delText>
                        </w:r>
                      </w:del>
                      <w:r>
                        <w:t xml:space="preserv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4114" w:author="Daniel Stewart" w:date="2022-02-10T13:11:00Z">
                        <w:r w:rsidR="006B139D">
                          <w:t>.</w:t>
                        </w:r>
                      </w:ins>
                      <w:del w:id="4115" w:author="Daniel Stewart" w:date="2022-02-10T13:11:00Z">
                        <w:r w:rsidDel="006B139D">
                          <w:delText xml:space="preserve"> (bottom right exempt)</w:delText>
                        </w:r>
                        <w:r w:rsidRPr="009127CF" w:rsidDel="006B139D">
                          <w:delText>.</w:delText>
                        </w:r>
                      </w:del>
                      <w:r>
                        <w:t xml:space="preserve"> </w:t>
                      </w:r>
                    </w:p>
                  </w:txbxContent>
                </v:textbox>
                <w10:wrap type="topAndBottom"/>
              </v:shape>
            </w:pict>
          </mc:Fallback>
        </mc:AlternateContent>
      </w:r>
      <w:del w:id="4050" w:author="Daniel Stewart" w:date="2022-02-10T09:59:00Z">
        <w:r w:rsidR="002A152D" w:rsidDel="002A152D">
          <w:rPr>
            <w:noProof/>
          </w:rPr>
          <w:drawing>
            <wp:anchor distT="0" distB="0" distL="114300" distR="114300" simplePos="0" relativeHeight="251658304" behindDoc="0" locked="0" layoutInCell="1" allowOverlap="1" wp14:anchorId="010B81B8" wp14:editId="4673FF8D">
              <wp:simplePos x="0" y="0"/>
              <wp:positionH relativeFrom="column">
                <wp:posOffset>2880995</wp:posOffset>
              </wp:positionH>
              <wp:positionV relativeFrom="paragraph">
                <wp:posOffset>311150</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70">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152D" w:rsidDel="002A152D">
          <w:rPr>
            <w:noProof/>
          </w:rPr>
          <w:drawing>
            <wp:anchor distT="0" distB="0" distL="114300" distR="114300" simplePos="0" relativeHeight="251658303" behindDoc="0" locked="0" layoutInCell="1" allowOverlap="1" wp14:anchorId="027DB14D" wp14:editId="48BF9074">
              <wp:simplePos x="0" y="0"/>
              <wp:positionH relativeFrom="column">
                <wp:posOffset>506095</wp:posOffset>
              </wp:positionH>
              <wp:positionV relativeFrom="paragraph">
                <wp:posOffset>30670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5" name="Picture 144723475" descr="Chart, scatter chart&#10;&#10;Description automatically generated"/>
                      <pic:cNvPicPr/>
                    </pic:nvPicPr>
                    <pic:blipFill rotWithShape="1">
                      <a:blip r:embed="rId71">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11C0A732" w14:textId="383B1630" w:rsidR="0058307C" w:rsidRDefault="0058307C">
      <w:pPr>
        <w:spacing w:line="240" w:lineRule="auto"/>
        <w:jc w:val="left"/>
        <w:rPr>
          <w:ins w:id="4051" w:author="Daniel Stewart" w:date="2022-02-10T13:16:00Z"/>
          <w:b/>
          <w:bCs/>
          <w:color w:val="000000" w:themeColor="text1"/>
          <w:sz w:val="32"/>
          <w:szCs w:val="32"/>
        </w:rPr>
      </w:pPr>
      <w:ins w:id="4052" w:author="Daniel Stewart" w:date="2022-02-10T13:16:00Z">
        <w:r>
          <w:br w:type="page"/>
        </w:r>
      </w:ins>
    </w:p>
    <w:p w14:paraId="3813B4CA" w14:textId="01F8E903" w:rsidR="00EF45BD" w:rsidRDefault="00EF45BD" w:rsidP="00B80D5B">
      <w:r>
        <w:rPr>
          <w:noProof/>
        </w:rPr>
        <w:lastRenderedPageBreak/>
        <mc:AlternateContent>
          <mc:Choice Requires="wps">
            <w:drawing>
              <wp:anchor distT="0" distB="0" distL="114300" distR="114300" simplePos="0" relativeHeight="251658313" behindDoc="0" locked="0" layoutInCell="1" allowOverlap="1" wp14:anchorId="7441C988" wp14:editId="750D700F">
                <wp:simplePos x="0" y="0"/>
                <wp:positionH relativeFrom="column">
                  <wp:posOffset>78740</wp:posOffset>
                </wp:positionH>
                <wp:positionV relativeFrom="paragraph">
                  <wp:posOffset>2423305</wp:posOffset>
                </wp:positionV>
                <wp:extent cx="4570095" cy="635"/>
                <wp:effectExtent l="0" t="0" r="1905" b="0"/>
                <wp:wrapTopAndBottom/>
                <wp:docPr id="40" name="Text Box 40"/>
                <wp:cNvGraphicFramePr/>
                <a:graphic xmlns:a="http://schemas.openxmlformats.org/drawingml/2006/main">
                  <a:graphicData uri="http://schemas.microsoft.com/office/word/2010/wordprocessingShape">
                    <wps:wsp>
                      <wps:cNvSpPr txBox="1"/>
                      <wps:spPr>
                        <a:xfrm>
                          <a:off x="0" y="0"/>
                          <a:ext cx="4570095" cy="635"/>
                        </a:xfrm>
                        <a:prstGeom prst="rect">
                          <a:avLst/>
                        </a:prstGeom>
                        <a:solidFill>
                          <a:prstClr val="white"/>
                        </a:solidFill>
                        <a:ln>
                          <a:noFill/>
                        </a:ln>
                      </wps:spPr>
                      <wps:txbx>
                        <w:txbxContent>
                          <w:p w14:paraId="202C382B" w14:textId="7918AA1A" w:rsidR="008D47CF" w:rsidRPr="00504849" w:rsidRDefault="008D47CF" w:rsidP="009F3333">
                            <w:pPr>
                              <w:pStyle w:val="Caption"/>
                              <w:rPr>
                                <w:b/>
                                <w:bCs/>
                                <w:noProof/>
                                <w:color w:val="000000" w:themeColor="text1"/>
                              </w:rPr>
                            </w:pPr>
                            <w:r>
                              <w:t xml:space="preserve">Figure </w:t>
                            </w:r>
                            <w:ins w:id="4053" w:author="Daniel Stewart" w:date="2022-02-10T13:08:00Z">
                              <w:r w:rsidR="006B139D">
                                <w:t>M</w:t>
                              </w:r>
                            </w:ins>
                            <w:del w:id="4054" w:author="Daniel Stewart" w:date="2022-02-10T13:08:00Z">
                              <w:r w:rsidDel="006B139D">
                                <w:delText>G</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41C988" id="Text Box 40" o:spid="_x0000_s1038" type="#_x0000_t202" style="position:absolute;left:0;text-align:left;margin-left:6.2pt;margin-top:190.8pt;width:359.85pt;height:.05pt;z-index:2516583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" stroked="f">
                <v:textbox style="mso-fit-shape-to-text:t" inset="0,0,0,0">
                  <w:txbxContent>
                    <w:p w14:paraId="202C382B" w14:textId="7918AA1A" w:rsidR="008D47CF" w:rsidRPr="00504849" w:rsidRDefault="008D47CF" w:rsidP="009F3333">
                      <w:pPr>
                        <w:pStyle w:val="Caption"/>
                        <w:rPr>
                          <w:b/>
                          <w:bCs/>
                          <w:noProof/>
                          <w:color w:val="000000" w:themeColor="text1"/>
                        </w:rPr>
                      </w:pPr>
                      <w:r>
                        <w:t xml:space="preserve">Figure </w:t>
                      </w:r>
                      <w:ins w:id="4121" w:author="Daniel Stewart" w:date="2022-02-10T13:08:00Z">
                        <w:r w:rsidR="006B139D">
                          <w:t>M</w:t>
                        </w:r>
                      </w:ins>
                      <w:del w:id="4122" w:author="Daniel Stewart" w:date="2022-02-10T13:08:00Z">
                        <w:r w:rsidDel="006B139D">
                          <w:delText>G</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ins w:id="4055" w:author="Daniel Stewart" w:date="2022-02-10T10:40:00Z">
        <w:r>
          <w:rPr>
            <w:noProof/>
          </w:rPr>
          <w:drawing>
            <wp:anchor distT="0" distB="0" distL="114300" distR="114300" simplePos="0" relativeHeight="251707472" behindDoc="0" locked="0" layoutInCell="1" allowOverlap="1" wp14:anchorId="6A4B3129" wp14:editId="17132EA2">
              <wp:simplePos x="0" y="0"/>
              <wp:positionH relativeFrom="column">
                <wp:posOffset>438785</wp:posOffset>
              </wp:positionH>
              <wp:positionV relativeFrom="paragraph">
                <wp:posOffset>49</wp:posOffset>
              </wp:positionV>
              <wp:extent cx="4570095" cy="2432050"/>
              <wp:effectExtent l="0" t="0" r="1905" b="635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72">
                        <a:extLst>
                          <a:ext uri="{28A0092B-C50C-407E-A947-70E740481C1C}">
                            <a14:useLocalDpi xmlns:a14="http://schemas.microsoft.com/office/drawing/2010/main" val="0"/>
                          </a:ext>
                        </a:extLst>
                      </a:blip>
                      <a:srcRect l="-311" r="236"/>
                      <a:stretch/>
                    </pic:blipFill>
                    <pic:spPr bwMode="auto">
                      <a:xfrm>
                        <a:off x="0" y="0"/>
                        <a:ext cx="4570095" cy="2432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07386B6D" w14:textId="77777777" w:rsidR="00EF45BD" w:rsidRDefault="00EF45BD" w:rsidP="00B80D5B">
      <w:pPr>
        <w:rPr>
          <w:b/>
          <w:bCs/>
          <w:color w:val="000000" w:themeColor="text1"/>
          <w:sz w:val="32"/>
          <w:szCs w:val="32"/>
        </w:rPr>
      </w:pPr>
      <w:r>
        <w:br w:type="page"/>
      </w:r>
    </w:p>
    <w:p w14:paraId="31E2F04E" w14:textId="1640EBAD" w:rsidR="00AB3272" w:rsidRPr="00CE54E0" w:rsidRDefault="00A200F2">
      <w:pPr>
        <w:pStyle w:val="Heading2"/>
        <w:numPr>
          <w:ilvl w:val="0"/>
          <w:numId w:val="0"/>
        </w:numPr>
        <w:rPr>
          <w:ins w:id="4056" w:author="Daniel Stewart" w:date="2022-02-10T10:43:00Z"/>
        </w:rPr>
        <w:pPrChange w:id="4057" w:author="Daniel Stewart" w:date="2022-02-10T13:16:00Z">
          <w:pPr>
            <w:pStyle w:val="Heading1"/>
          </w:pPr>
        </w:pPrChange>
      </w:pPr>
      <w:del w:id="4058" w:author="Daniel Stewart" w:date="2022-02-10T13:16:00Z">
        <w:r w:rsidRPr="00CE54E0" w:rsidDel="0058307C">
          <w:lastRenderedPageBreak/>
          <w:br w:type="page"/>
        </w:r>
      </w:del>
      <w:bookmarkStart w:id="4059" w:name="_Toc96090733"/>
      <w:ins w:id="4060" w:author="Daniel Stewart" w:date="2022-02-10T10:42:00Z">
        <w:r w:rsidR="00AB3272" w:rsidRPr="00CE54E0">
          <w:t xml:space="preserve">Appendix </w:t>
        </w:r>
      </w:ins>
      <w:ins w:id="4061" w:author="Daniel Stewart" w:date="2022-02-10T12:48:00Z">
        <w:r w:rsidR="000367B4" w:rsidRPr="00CE54E0">
          <w:t>N</w:t>
        </w:r>
      </w:ins>
      <w:ins w:id="4062" w:author="Daniel Stewart" w:date="2022-02-10T10:42:00Z">
        <w:r w:rsidR="00AB3272" w:rsidRPr="00CE54E0">
          <w:t xml:space="preserve">. </w:t>
        </w:r>
      </w:ins>
      <w:ins w:id="4063" w:author="Daniel Stewart" w:date="2022-02-10T10:43:00Z">
        <w:r w:rsidR="00AB3272" w:rsidRPr="00CE54E0">
          <w:t>Non-</w:t>
        </w:r>
      </w:ins>
      <w:r w:rsidR="00572CC4">
        <w:t>N</w:t>
      </w:r>
      <w:ins w:id="4064" w:author="Daniel Stewart" w:date="2022-02-10T10:42:00Z">
        <w:r w:rsidR="00AB3272" w:rsidRPr="00CE54E0">
          <w:t xml:space="preserve">ative </w:t>
        </w:r>
      </w:ins>
      <w:r w:rsidR="00055075">
        <w:t>R</w:t>
      </w:r>
      <w:ins w:id="4065" w:author="Daniel Stewart" w:date="2022-02-10T10:42:00Z">
        <w:r w:rsidR="00AB3272" w:rsidRPr="00CE54E0">
          <w:t xml:space="preserve">ichness </w:t>
        </w:r>
      </w:ins>
      <w:r w:rsidR="00055075">
        <w:t>M</w:t>
      </w:r>
      <w:ins w:id="4066" w:author="Daniel Stewart" w:date="2022-02-10T10:42:00Z">
        <w:r w:rsidR="00AB3272" w:rsidRPr="00CE54E0">
          <w:t xml:space="preserve">odel </w:t>
        </w:r>
      </w:ins>
      <w:r w:rsidR="00055075">
        <w:t>S</w:t>
      </w:r>
      <w:ins w:id="4067" w:author="Daniel Stewart" w:date="2022-02-10T10:42:00Z">
        <w:r w:rsidR="00AB3272" w:rsidRPr="00CE54E0">
          <w:t xml:space="preserve">ummary </w:t>
        </w:r>
      </w:ins>
      <w:r w:rsidR="00055075">
        <w:t>T</w:t>
      </w:r>
      <w:ins w:id="4068" w:author="Daniel Stewart" w:date="2022-02-10T10:42:00Z">
        <w:r w:rsidR="00AB3272" w:rsidRPr="00CE54E0">
          <w:t>able</w:t>
        </w:r>
      </w:ins>
      <w:bookmarkEnd w:id="4059"/>
    </w:p>
    <w:p w14:paraId="1E0E83FA" w14:textId="02EF2C24" w:rsidR="00AD4E1F" w:rsidRDefault="00AD4E1F" w:rsidP="00AD4E1F">
      <w:pPr>
        <w:pStyle w:val="Caption"/>
        <w:keepNext/>
      </w:pPr>
      <w:bookmarkStart w:id="4069" w:name="_Toc96092614"/>
      <w:r>
        <w:t xml:space="preserve">Table </w:t>
      </w:r>
      <w:r w:rsidR="009C44F1">
        <w:fldChar w:fldCharType="begin"/>
      </w:r>
      <w:r w:rsidR="009C44F1">
        <w:instrText xml:space="preserve"> SEQ Table \* ARABIC </w:instrText>
      </w:r>
      <w:r w:rsidR="009C44F1">
        <w:fldChar w:fldCharType="separate"/>
      </w:r>
      <w:r w:rsidR="00A01089">
        <w:rPr>
          <w:noProof/>
        </w:rPr>
        <w:t>10</w:t>
      </w:r>
      <w:r w:rsidR="009C44F1">
        <w:rPr>
          <w:noProof/>
        </w:rPr>
        <w:fldChar w:fldCharType="end"/>
      </w:r>
      <w:r>
        <w:t xml:space="preserve">. </w:t>
      </w:r>
      <w:r w:rsidRPr="00591BD5">
        <w:t>Summary statistics for all variables included in the non-native richness model. Continuous data are summarized using minimum, maximum, mean, and standard deviation values, while categorical data show the number and relative frequency of each variable.</w:t>
      </w:r>
      <w:bookmarkEnd w:id="4069"/>
    </w:p>
    <w:tbl>
      <w:tblPr>
        <w:tblW w:w="0" w:type="auto"/>
        <w:jc w:val="center"/>
        <w:tblCellMar>
          <w:top w:w="15" w:type="dxa"/>
          <w:left w:w="15" w:type="dxa"/>
          <w:bottom w:w="15" w:type="dxa"/>
          <w:right w:w="15" w:type="dxa"/>
        </w:tblCellMar>
        <w:tblLook w:val="04A0" w:firstRow="1" w:lastRow="0" w:firstColumn="1" w:lastColumn="0" w:noHBand="0" w:noVBand="1"/>
      </w:tblPr>
      <w:tblGrid>
        <w:gridCol w:w="2326"/>
        <w:gridCol w:w="730"/>
        <w:gridCol w:w="1156"/>
        <w:gridCol w:w="734"/>
      </w:tblGrid>
      <w:tr w:rsidR="00394E6A" w:rsidRPr="0058307C" w14:paraId="743194DD" w14:textId="77777777" w:rsidTr="0058307C">
        <w:trPr>
          <w:trHeight w:val="340"/>
          <w:jc w:val="center"/>
          <w:ins w:id="4070" w:author="Daniel Stewart" w:date="2022-02-10T10:43:00Z"/>
        </w:trPr>
        <w:tc>
          <w:tcPr>
            <w:tcW w:w="0" w:type="auto"/>
            <w:tcBorders>
              <w:bottom w:val="single" w:sz="6" w:space="0" w:color="auto"/>
            </w:tcBorders>
            <w:vAlign w:val="center"/>
            <w:hideMark/>
          </w:tcPr>
          <w:p w14:paraId="5165F095" w14:textId="77777777" w:rsidR="00AB3272" w:rsidRPr="0058307C" w:rsidRDefault="00AB3272" w:rsidP="00521121">
            <w:pPr>
              <w:pStyle w:val="Table"/>
              <w:rPr>
                <w:ins w:id="4071" w:author="Daniel Stewart" w:date="2022-02-10T10:43:00Z"/>
                <w:i/>
                <w:iCs/>
                <w:rPrChange w:id="4072" w:author="Daniel Stewart" w:date="2022-02-10T13:17:00Z">
                  <w:rPr>
                    <w:ins w:id="4073" w:author="Daniel Stewart" w:date="2022-02-10T10:43:00Z"/>
                  </w:rPr>
                </w:rPrChange>
              </w:rPr>
            </w:pPr>
            <w:ins w:id="4074" w:author="Daniel Stewart" w:date="2022-02-10T10:43:00Z">
              <w:r w:rsidRPr="0058307C">
                <w:rPr>
                  <w:i/>
                  <w:iCs/>
                  <w:rPrChange w:id="4075" w:author="Daniel Stewart" w:date="2022-02-10T13:17:00Z">
                    <w:rPr/>
                  </w:rPrChange>
                </w:rPr>
                <w:t>Predictors</w:t>
              </w:r>
            </w:ins>
          </w:p>
        </w:tc>
        <w:tc>
          <w:tcPr>
            <w:tcW w:w="0" w:type="auto"/>
            <w:tcBorders>
              <w:bottom w:val="single" w:sz="6" w:space="0" w:color="auto"/>
            </w:tcBorders>
            <w:vAlign w:val="center"/>
            <w:hideMark/>
          </w:tcPr>
          <w:p w14:paraId="4ECB5CFE" w14:textId="77777777" w:rsidR="00AB3272" w:rsidRPr="0058307C" w:rsidRDefault="00AB3272">
            <w:pPr>
              <w:pStyle w:val="Table"/>
              <w:jc w:val="center"/>
              <w:rPr>
                <w:ins w:id="4076" w:author="Daniel Stewart" w:date="2022-02-10T10:43:00Z"/>
                <w:i/>
                <w:iCs/>
                <w:rPrChange w:id="4077" w:author="Daniel Stewart" w:date="2022-02-10T13:17:00Z">
                  <w:rPr>
                    <w:ins w:id="4078" w:author="Daniel Stewart" w:date="2022-02-10T10:43:00Z"/>
                  </w:rPr>
                </w:rPrChange>
              </w:rPr>
              <w:pPrChange w:id="4079" w:author="Daniel Stewart" w:date="2022-02-10T13:34:00Z">
                <w:pPr>
                  <w:pStyle w:val="Table"/>
                </w:pPr>
              </w:pPrChange>
            </w:pPr>
            <w:ins w:id="4080" w:author="Daniel Stewart" w:date="2022-02-10T10:43:00Z">
              <w:r w:rsidRPr="0058307C">
                <w:rPr>
                  <w:i/>
                  <w:iCs/>
                  <w:rPrChange w:id="4081" w:author="Daniel Stewart" w:date="2022-02-10T13:17:00Z">
                    <w:rPr/>
                  </w:rPrChange>
                </w:rPr>
                <w:t>Estimates</w:t>
              </w:r>
            </w:ins>
          </w:p>
        </w:tc>
        <w:tc>
          <w:tcPr>
            <w:tcW w:w="0" w:type="auto"/>
            <w:tcBorders>
              <w:bottom w:val="single" w:sz="6" w:space="0" w:color="auto"/>
            </w:tcBorders>
            <w:vAlign w:val="center"/>
            <w:hideMark/>
          </w:tcPr>
          <w:p w14:paraId="6ABB6672" w14:textId="77777777" w:rsidR="00AB3272" w:rsidRPr="0058307C" w:rsidRDefault="00AB3272">
            <w:pPr>
              <w:pStyle w:val="Table"/>
              <w:jc w:val="center"/>
              <w:rPr>
                <w:ins w:id="4082" w:author="Daniel Stewart" w:date="2022-02-10T10:43:00Z"/>
                <w:i/>
                <w:iCs/>
                <w:rPrChange w:id="4083" w:author="Daniel Stewart" w:date="2022-02-10T13:17:00Z">
                  <w:rPr>
                    <w:ins w:id="4084" w:author="Daniel Stewart" w:date="2022-02-10T10:43:00Z"/>
                  </w:rPr>
                </w:rPrChange>
              </w:rPr>
              <w:pPrChange w:id="4085" w:author="Daniel Stewart" w:date="2022-02-10T13:34:00Z">
                <w:pPr>
                  <w:pStyle w:val="Table"/>
                </w:pPr>
              </w:pPrChange>
            </w:pPr>
            <w:ins w:id="4086" w:author="Daniel Stewart" w:date="2022-02-10T10:43:00Z">
              <w:r w:rsidRPr="0058307C">
                <w:rPr>
                  <w:i/>
                  <w:iCs/>
                  <w:rPrChange w:id="4087" w:author="Daniel Stewart" w:date="2022-02-10T13:17:00Z">
                    <w:rPr/>
                  </w:rPrChange>
                </w:rPr>
                <w:t>CI</w:t>
              </w:r>
            </w:ins>
          </w:p>
        </w:tc>
        <w:tc>
          <w:tcPr>
            <w:tcW w:w="0" w:type="auto"/>
            <w:tcBorders>
              <w:bottom w:val="single" w:sz="6" w:space="0" w:color="auto"/>
            </w:tcBorders>
            <w:vAlign w:val="center"/>
            <w:hideMark/>
          </w:tcPr>
          <w:p w14:paraId="32560C04" w14:textId="77777777" w:rsidR="00AB3272" w:rsidRPr="0058307C" w:rsidRDefault="00AB3272">
            <w:pPr>
              <w:pStyle w:val="Table"/>
              <w:jc w:val="center"/>
              <w:rPr>
                <w:ins w:id="4088" w:author="Daniel Stewart" w:date="2022-02-10T10:43:00Z"/>
                <w:i/>
                <w:iCs/>
                <w:rPrChange w:id="4089" w:author="Daniel Stewart" w:date="2022-02-10T13:17:00Z">
                  <w:rPr>
                    <w:ins w:id="4090" w:author="Daniel Stewart" w:date="2022-02-10T10:43:00Z"/>
                  </w:rPr>
                </w:rPrChange>
              </w:rPr>
              <w:pPrChange w:id="4091" w:author="Daniel Stewart" w:date="2022-02-10T13:34:00Z">
                <w:pPr>
                  <w:pStyle w:val="Table"/>
                </w:pPr>
              </w:pPrChange>
            </w:pPr>
            <w:ins w:id="4092" w:author="Daniel Stewart" w:date="2022-02-10T10:43:00Z">
              <w:r w:rsidRPr="0058307C">
                <w:rPr>
                  <w:i/>
                  <w:iCs/>
                  <w:rPrChange w:id="4093" w:author="Daniel Stewart" w:date="2022-02-10T13:17:00Z">
                    <w:rPr/>
                  </w:rPrChange>
                </w:rPr>
                <w:t>p</w:t>
              </w:r>
            </w:ins>
          </w:p>
        </w:tc>
      </w:tr>
      <w:tr w:rsidR="00394E6A" w14:paraId="7D19703C" w14:textId="77777777" w:rsidTr="0058307C">
        <w:trPr>
          <w:trHeight w:hRule="exact" w:val="340"/>
          <w:jc w:val="center"/>
          <w:ins w:id="4094" w:author="Daniel Stewart" w:date="2022-02-10T10:43:00Z"/>
        </w:trPr>
        <w:tc>
          <w:tcPr>
            <w:tcW w:w="0" w:type="auto"/>
            <w:tcMar>
              <w:top w:w="113" w:type="dxa"/>
              <w:left w:w="113" w:type="dxa"/>
              <w:bottom w:w="113" w:type="dxa"/>
              <w:right w:w="113" w:type="dxa"/>
            </w:tcMar>
            <w:hideMark/>
          </w:tcPr>
          <w:p w14:paraId="6BFFDE5E" w14:textId="77777777" w:rsidR="00AB3272" w:rsidRDefault="00AB3272" w:rsidP="00521121">
            <w:pPr>
              <w:pStyle w:val="Table"/>
              <w:rPr>
                <w:ins w:id="4095" w:author="Daniel Stewart" w:date="2022-02-10T10:43:00Z"/>
              </w:rPr>
            </w:pPr>
            <w:ins w:id="4096" w:author="Daniel Stewart" w:date="2022-02-10T10:43:00Z">
              <w:r>
                <w:t>(Intercept)</w:t>
              </w:r>
            </w:ins>
          </w:p>
        </w:tc>
        <w:tc>
          <w:tcPr>
            <w:tcW w:w="0" w:type="auto"/>
            <w:tcMar>
              <w:top w:w="113" w:type="dxa"/>
              <w:left w:w="113" w:type="dxa"/>
              <w:bottom w:w="113" w:type="dxa"/>
              <w:right w:w="113" w:type="dxa"/>
            </w:tcMar>
            <w:hideMark/>
          </w:tcPr>
          <w:p w14:paraId="5202ADD0" w14:textId="77777777" w:rsidR="00AB3272" w:rsidRDefault="00AB3272">
            <w:pPr>
              <w:pStyle w:val="Table"/>
              <w:jc w:val="center"/>
              <w:rPr>
                <w:ins w:id="4097" w:author="Daniel Stewart" w:date="2022-02-10T10:43:00Z"/>
              </w:rPr>
              <w:pPrChange w:id="4098" w:author="Daniel Stewart" w:date="2022-02-10T13:34:00Z">
                <w:pPr>
                  <w:pStyle w:val="Table"/>
                </w:pPr>
              </w:pPrChange>
            </w:pPr>
            <w:ins w:id="4099" w:author="Daniel Stewart" w:date="2022-02-10T10:43:00Z">
              <w:r>
                <w:t>0.00</w:t>
              </w:r>
            </w:ins>
          </w:p>
        </w:tc>
        <w:tc>
          <w:tcPr>
            <w:tcW w:w="0" w:type="auto"/>
            <w:tcMar>
              <w:top w:w="113" w:type="dxa"/>
              <w:left w:w="113" w:type="dxa"/>
              <w:bottom w:w="113" w:type="dxa"/>
              <w:right w:w="113" w:type="dxa"/>
            </w:tcMar>
            <w:hideMark/>
          </w:tcPr>
          <w:p w14:paraId="4BD2F388" w14:textId="77777777" w:rsidR="00AB3272" w:rsidRDefault="00AB3272">
            <w:pPr>
              <w:pStyle w:val="Table"/>
              <w:jc w:val="center"/>
              <w:rPr>
                <w:ins w:id="4100" w:author="Daniel Stewart" w:date="2022-02-10T10:43:00Z"/>
              </w:rPr>
              <w:pPrChange w:id="4101" w:author="Daniel Stewart" w:date="2022-02-10T13:34:00Z">
                <w:pPr>
                  <w:pStyle w:val="Table"/>
                </w:pPr>
              </w:pPrChange>
            </w:pPr>
            <w:ins w:id="4102" w:author="Daniel Stewart" w:date="2022-02-10T10:43:00Z">
              <w:r>
                <w:t>-0.89 – 0.89</w:t>
              </w:r>
            </w:ins>
          </w:p>
        </w:tc>
        <w:tc>
          <w:tcPr>
            <w:tcW w:w="0" w:type="auto"/>
            <w:tcMar>
              <w:top w:w="113" w:type="dxa"/>
              <w:left w:w="113" w:type="dxa"/>
              <w:bottom w:w="113" w:type="dxa"/>
              <w:right w:w="113" w:type="dxa"/>
            </w:tcMar>
            <w:hideMark/>
          </w:tcPr>
          <w:p w14:paraId="76D5829E" w14:textId="77777777" w:rsidR="00AB3272" w:rsidRDefault="00AB3272">
            <w:pPr>
              <w:pStyle w:val="Table"/>
              <w:jc w:val="center"/>
              <w:rPr>
                <w:ins w:id="4103" w:author="Daniel Stewart" w:date="2022-02-10T10:43:00Z"/>
              </w:rPr>
              <w:pPrChange w:id="4104" w:author="Daniel Stewart" w:date="2022-02-10T13:34:00Z">
                <w:pPr>
                  <w:pStyle w:val="Table"/>
                </w:pPr>
              </w:pPrChange>
            </w:pPr>
            <w:ins w:id="4105" w:author="Daniel Stewart" w:date="2022-02-10T10:43:00Z">
              <w:r>
                <w:t>0.997</w:t>
              </w:r>
            </w:ins>
          </w:p>
        </w:tc>
      </w:tr>
      <w:tr w:rsidR="00394E6A" w14:paraId="4358E0F0" w14:textId="77777777" w:rsidTr="0058307C">
        <w:trPr>
          <w:trHeight w:hRule="exact" w:val="340"/>
          <w:jc w:val="center"/>
          <w:ins w:id="4106" w:author="Daniel Stewart" w:date="2022-02-10T10:43:00Z"/>
        </w:trPr>
        <w:tc>
          <w:tcPr>
            <w:tcW w:w="0" w:type="auto"/>
            <w:tcMar>
              <w:top w:w="113" w:type="dxa"/>
              <w:left w:w="113" w:type="dxa"/>
              <w:bottom w:w="113" w:type="dxa"/>
              <w:right w:w="113" w:type="dxa"/>
            </w:tcMar>
            <w:hideMark/>
          </w:tcPr>
          <w:p w14:paraId="540164DE" w14:textId="1AD73E92" w:rsidR="00AB3272" w:rsidRDefault="00AB3272" w:rsidP="00521121">
            <w:pPr>
              <w:pStyle w:val="Table"/>
              <w:rPr>
                <w:ins w:id="4107" w:author="Daniel Stewart" w:date="2022-02-10T10:43:00Z"/>
              </w:rPr>
            </w:pPr>
            <w:ins w:id="4108" w:author="Daniel Stewart" w:date="2022-02-10T10:44:00Z">
              <w:r>
                <w:t>Closed embayment</w:t>
              </w:r>
            </w:ins>
            <w:ins w:id="4109" w:author="Daniel Stewart" w:date="2022-02-10T10:43:00Z">
              <w:r>
                <w:t xml:space="preserve"> [Yes]</w:t>
              </w:r>
            </w:ins>
          </w:p>
        </w:tc>
        <w:tc>
          <w:tcPr>
            <w:tcW w:w="0" w:type="auto"/>
            <w:tcMar>
              <w:top w:w="113" w:type="dxa"/>
              <w:left w:w="113" w:type="dxa"/>
              <w:bottom w:w="113" w:type="dxa"/>
              <w:right w:w="113" w:type="dxa"/>
            </w:tcMar>
            <w:hideMark/>
          </w:tcPr>
          <w:p w14:paraId="54876FCA" w14:textId="77777777" w:rsidR="00AB3272" w:rsidRDefault="00AB3272">
            <w:pPr>
              <w:pStyle w:val="Table"/>
              <w:jc w:val="center"/>
              <w:rPr>
                <w:ins w:id="4110" w:author="Daniel Stewart" w:date="2022-02-10T10:43:00Z"/>
              </w:rPr>
              <w:pPrChange w:id="4111" w:author="Daniel Stewart" w:date="2022-02-10T13:34:00Z">
                <w:pPr>
                  <w:pStyle w:val="Table"/>
                </w:pPr>
              </w:pPrChange>
            </w:pPr>
            <w:ins w:id="4112" w:author="Daniel Stewart" w:date="2022-02-10T10:43:00Z">
              <w:r>
                <w:t>-0.27</w:t>
              </w:r>
            </w:ins>
          </w:p>
        </w:tc>
        <w:tc>
          <w:tcPr>
            <w:tcW w:w="0" w:type="auto"/>
            <w:tcMar>
              <w:top w:w="113" w:type="dxa"/>
              <w:left w:w="113" w:type="dxa"/>
              <w:bottom w:w="113" w:type="dxa"/>
              <w:right w:w="113" w:type="dxa"/>
            </w:tcMar>
            <w:hideMark/>
          </w:tcPr>
          <w:p w14:paraId="6AD87BBC" w14:textId="77777777" w:rsidR="00AB3272" w:rsidRDefault="00AB3272">
            <w:pPr>
              <w:pStyle w:val="Table"/>
              <w:jc w:val="center"/>
              <w:rPr>
                <w:ins w:id="4113" w:author="Daniel Stewart" w:date="2022-02-10T10:43:00Z"/>
              </w:rPr>
              <w:pPrChange w:id="4114" w:author="Daniel Stewart" w:date="2022-02-10T13:34:00Z">
                <w:pPr>
                  <w:pStyle w:val="Table"/>
                </w:pPr>
              </w:pPrChange>
            </w:pPr>
            <w:ins w:id="4115" w:author="Daniel Stewart" w:date="2022-02-10T10:43:00Z">
              <w:r>
                <w:t>-0.95 – 0.41</w:t>
              </w:r>
            </w:ins>
          </w:p>
        </w:tc>
        <w:tc>
          <w:tcPr>
            <w:tcW w:w="0" w:type="auto"/>
            <w:tcMar>
              <w:top w:w="113" w:type="dxa"/>
              <w:left w:w="113" w:type="dxa"/>
              <w:bottom w:w="113" w:type="dxa"/>
              <w:right w:w="113" w:type="dxa"/>
            </w:tcMar>
            <w:hideMark/>
          </w:tcPr>
          <w:p w14:paraId="0E0FD5F5" w14:textId="77777777" w:rsidR="00AB3272" w:rsidRDefault="00AB3272">
            <w:pPr>
              <w:pStyle w:val="Table"/>
              <w:jc w:val="center"/>
              <w:rPr>
                <w:ins w:id="4116" w:author="Daniel Stewart" w:date="2022-02-10T10:43:00Z"/>
              </w:rPr>
              <w:pPrChange w:id="4117" w:author="Daniel Stewart" w:date="2022-02-10T13:34:00Z">
                <w:pPr>
                  <w:pStyle w:val="Table"/>
                </w:pPr>
              </w:pPrChange>
            </w:pPr>
            <w:ins w:id="4118" w:author="Daniel Stewart" w:date="2022-02-10T10:43:00Z">
              <w:r>
                <w:t>0.437</w:t>
              </w:r>
            </w:ins>
          </w:p>
        </w:tc>
      </w:tr>
      <w:tr w:rsidR="00394E6A" w14:paraId="15100E7B" w14:textId="77777777" w:rsidTr="0058307C">
        <w:trPr>
          <w:trHeight w:hRule="exact" w:val="340"/>
          <w:jc w:val="center"/>
          <w:ins w:id="4119" w:author="Daniel Stewart" w:date="2022-02-10T10:43:00Z"/>
        </w:trPr>
        <w:tc>
          <w:tcPr>
            <w:tcW w:w="0" w:type="auto"/>
            <w:tcMar>
              <w:top w:w="113" w:type="dxa"/>
              <w:left w:w="113" w:type="dxa"/>
              <w:bottom w:w="113" w:type="dxa"/>
              <w:right w:w="113" w:type="dxa"/>
            </w:tcMar>
            <w:hideMark/>
          </w:tcPr>
          <w:p w14:paraId="797DA855" w14:textId="1AC05BE7" w:rsidR="00AB3272" w:rsidRDefault="00AB3272" w:rsidP="00521121">
            <w:pPr>
              <w:pStyle w:val="Table"/>
              <w:rPr>
                <w:ins w:id="4120" w:author="Daniel Stewart" w:date="2022-02-10T10:43:00Z"/>
              </w:rPr>
            </w:pPr>
            <w:ins w:id="4121" w:author="Daniel Stewart" w:date="2022-02-10T10:44:00Z">
              <w:r>
                <w:t>River arm</w:t>
              </w:r>
            </w:ins>
            <w:ins w:id="4122" w:author="Daniel Stewart" w:date="2022-02-10T10:43:00Z">
              <w:r>
                <w:t xml:space="preserve"> [North]</w:t>
              </w:r>
            </w:ins>
          </w:p>
        </w:tc>
        <w:tc>
          <w:tcPr>
            <w:tcW w:w="0" w:type="auto"/>
            <w:tcMar>
              <w:top w:w="113" w:type="dxa"/>
              <w:left w:w="113" w:type="dxa"/>
              <w:bottom w:w="113" w:type="dxa"/>
              <w:right w:w="113" w:type="dxa"/>
            </w:tcMar>
            <w:hideMark/>
          </w:tcPr>
          <w:p w14:paraId="64AFBFFC" w14:textId="77777777" w:rsidR="00AB3272" w:rsidRDefault="00AB3272">
            <w:pPr>
              <w:pStyle w:val="Table"/>
              <w:jc w:val="center"/>
              <w:rPr>
                <w:ins w:id="4123" w:author="Daniel Stewart" w:date="2022-02-10T10:43:00Z"/>
              </w:rPr>
              <w:pPrChange w:id="4124" w:author="Daniel Stewart" w:date="2022-02-10T13:34:00Z">
                <w:pPr>
                  <w:pStyle w:val="Table"/>
                </w:pPr>
              </w:pPrChange>
            </w:pPr>
            <w:ins w:id="4125" w:author="Daniel Stewart" w:date="2022-02-10T10:43:00Z">
              <w:r>
                <w:t>0.06</w:t>
              </w:r>
            </w:ins>
          </w:p>
        </w:tc>
        <w:tc>
          <w:tcPr>
            <w:tcW w:w="0" w:type="auto"/>
            <w:tcMar>
              <w:top w:w="113" w:type="dxa"/>
              <w:left w:w="113" w:type="dxa"/>
              <w:bottom w:w="113" w:type="dxa"/>
              <w:right w:w="113" w:type="dxa"/>
            </w:tcMar>
            <w:hideMark/>
          </w:tcPr>
          <w:p w14:paraId="4565112B" w14:textId="77777777" w:rsidR="00AB3272" w:rsidRDefault="00AB3272">
            <w:pPr>
              <w:pStyle w:val="Table"/>
              <w:jc w:val="center"/>
              <w:rPr>
                <w:ins w:id="4126" w:author="Daniel Stewart" w:date="2022-02-10T10:43:00Z"/>
              </w:rPr>
              <w:pPrChange w:id="4127" w:author="Daniel Stewart" w:date="2022-02-10T13:34:00Z">
                <w:pPr>
                  <w:pStyle w:val="Table"/>
                </w:pPr>
              </w:pPrChange>
            </w:pPr>
            <w:ins w:id="4128" w:author="Daniel Stewart" w:date="2022-02-10T10:43:00Z">
              <w:r>
                <w:t>-0.47 – 0.58</w:t>
              </w:r>
            </w:ins>
          </w:p>
        </w:tc>
        <w:tc>
          <w:tcPr>
            <w:tcW w:w="0" w:type="auto"/>
            <w:tcMar>
              <w:top w:w="113" w:type="dxa"/>
              <w:left w:w="113" w:type="dxa"/>
              <w:bottom w:w="113" w:type="dxa"/>
              <w:right w:w="113" w:type="dxa"/>
            </w:tcMar>
            <w:hideMark/>
          </w:tcPr>
          <w:p w14:paraId="51508AAB" w14:textId="77777777" w:rsidR="00AB3272" w:rsidRDefault="00AB3272">
            <w:pPr>
              <w:pStyle w:val="Table"/>
              <w:jc w:val="center"/>
              <w:rPr>
                <w:ins w:id="4129" w:author="Daniel Stewart" w:date="2022-02-10T10:43:00Z"/>
              </w:rPr>
              <w:pPrChange w:id="4130" w:author="Daniel Stewart" w:date="2022-02-10T13:34:00Z">
                <w:pPr>
                  <w:pStyle w:val="Table"/>
                </w:pPr>
              </w:pPrChange>
            </w:pPr>
            <w:ins w:id="4131" w:author="Daniel Stewart" w:date="2022-02-10T10:43:00Z">
              <w:r>
                <w:t>0.836</w:t>
              </w:r>
            </w:ins>
          </w:p>
        </w:tc>
      </w:tr>
      <w:tr w:rsidR="00394E6A" w14:paraId="34983B1C" w14:textId="77777777" w:rsidTr="0058307C">
        <w:trPr>
          <w:trHeight w:hRule="exact" w:val="340"/>
          <w:jc w:val="center"/>
          <w:ins w:id="4132" w:author="Daniel Stewart" w:date="2022-02-10T10:43:00Z"/>
        </w:trPr>
        <w:tc>
          <w:tcPr>
            <w:tcW w:w="0" w:type="auto"/>
            <w:tcMar>
              <w:top w:w="113" w:type="dxa"/>
              <w:left w:w="113" w:type="dxa"/>
              <w:bottom w:w="113" w:type="dxa"/>
              <w:right w:w="113" w:type="dxa"/>
            </w:tcMar>
            <w:hideMark/>
          </w:tcPr>
          <w:p w14:paraId="71D2C2F3" w14:textId="675FED43" w:rsidR="00AB3272" w:rsidRDefault="00AB3272" w:rsidP="00521121">
            <w:pPr>
              <w:pStyle w:val="Table"/>
              <w:rPr>
                <w:ins w:id="4133" w:author="Daniel Stewart" w:date="2022-02-10T10:43:00Z"/>
              </w:rPr>
            </w:pPr>
            <w:ins w:id="4134" w:author="Daniel Stewart" w:date="2022-02-10T10:43:00Z">
              <w:r>
                <w:t>R</w:t>
              </w:r>
            </w:ins>
            <w:ins w:id="4135" w:author="Daniel Stewart" w:date="2022-02-10T10:44:00Z">
              <w:r>
                <w:t>eference site</w:t>
              </w:r>
            </w:ins>
            <w:ins w:id="4136" w:author="Daniel Stewart" w:date="2022-02-10T10:43:00Z">
              <w:r>
                <w:t xml:space="preserve"> [Yes]</w:t>
              </w:r>
            </w:ins>
          </w:p>
        </w:tc>
        <w:tc>
          <w:tcPr>
            <w:tcW w:w="0" w:type="auto"/>
            <w:tcMar>
              <w:top w:w="113" w:type="dxa"/>
              <w:left w:w="113" w:type="dxa"/>
              <w:bottom w:w="113" w:type="dxa"/>
              <w:right w:w="113" w:type="dxa"/>
            </w:tcMar>
            <w:hideMark/>
          </w:tcPr>
          <w:p w14:paraId="3D8DE72D" w14:textId="77777777" w:rsidR="00AB3272" w:rsidRDefault="00AB3272">
            <w:pPr>
              <w:pStyle w:val="Table"/>
              <w:jc w:val="center"/>
              <w:rPr>
                <w:ins w:id="4137" w:author="Daniel Stewart" w:date="2022-02-10T10:43:00Z"/>
              </w:rPr>
              <w:pPrChange w:id="4138" w:author="Daniel Stewart" w:date="2022-02-10T13:34:00Z">
                <w:pPr>
                  <w:pStyle w:val="Table"/>
                </w:pPr>
              </w:pPrChange>
            </w:pPr>
            <w:ins w:id="4139" w:author="Daniel Stewart" w:date="2022-02-10T10:43:00Z">
              <w:r>
                <w:t>-0.31</w:t>
              </w:r>
            </w:ins>
          </w:p>
        </w:tc>
        <w:tc>
          <w:tcPr>
            <w:tcW w:w="0" w:type="auto"/>
            <w:tcMar>
              <w:top w:w="113" w:type="dxa"/>
              <w:left w:w="113" w:type="dxa"/>
              <w:bottom w:w="113" w:type="dxa"/>
              <w:right w:w="113" w:type="dxa"/>
            </w:tcMar>
            <w:hideMark/>
          </w:tcPr>
          <w:p w14:paraId="07EA8FC7" w14:textId="77777777" w:rsidR="00AB3272" w:rsidRDefault="00AB3272">
            <w:pPr>
              <w:pStyle w:val="Table"/>
              <w:jc w:val="center"/>
              <w:rPr>
                <w:ins w:id="4140" w:author="Daniel Stewart" w:date="2022-02-10T10:43:00Z"/>
              </w:rPr>
              <w:pPrChange w:id="4141" w:author="Daniel Stewart" w:date="2022-02-10T13:34:00Z">
                <w:pPr>
                  <w:pStyle w:val="Table"/>
                </w:pPr>
              </w:pPrChange>
            </w:pPr>
            <w:ins w:id="4142" w:author="Daniel Stewart" w:date="2022-02-10T10:43:00Z">
              <w:r>
                <w:t>-0.90 – 0.28</w:t>
              </w:r>
            </w:ins>
          </w:p>
        </w:tc>
        <w:tc>
          <w:tcPr>
            <w:tcW w:w="0" w:type="auto"/>
            <w:tcMar>
              <w:top w:w="113" w:type="dxa"/>
              <w:left w:w="113" w:type="dxa"/>
              <w:bottom w:w="113" w:type="dxa"/>
              <w:right w:w="113" w:type="dxa"/>
            </w:tcMar>
            <w:hideMark/>
          </w:tcPr>
          <w:p w14:paraId="4C9A8462" w14:textId="77777777" w:rsidR="00AB3272" w:rsidRDefault="00AB3272">
            <w:pPr>
              <w:pStyle w:val="Table"/>
              <w:jc w:val="center"/>
              <w:rPr>
                <w:ins w:id="4143" w:author="Daniel Stewart" w:date="2022-02-10T10:43:00Z"/>
              </w:rPr>
              <w:pPrChange w:id="4144" w:author="Daniel Stewart" w:date="2022-02-10T13:34:00Z">
                <w:pPr>
                  <w:pStyle w:val="Table"/>
                </w:pPr>
              </w:pPrChange>
            </w:pPr>
            <w:ins w:id="4145" w:author="Daniel Stewart" w:date="2022-02-10T10:43:00Z">
              <w:r>
                <w:t>0.304</w:t>
              </w:r>
            </w:ins>
          </w:p>
        </w:tc>
      </w:tr>
      <w:tr w:rsidR="00394E6A" w14:paraId="55FECB45" w14:textId="77777777" w:rsidTr="0058307C">
        <w:trPr>
          <w:trHeight w:hRule="exact" w:val="340"/>
          <w:jc w:val="center"/>
          <w:ins w:id="4146" w:author="Daniel Stewart" w:date="2022-02-10T10:43:00Z"/>
        </w:trPr>
        <w:tc>
          <w:tcPr>
            <w:tcW w:w="0" w:type="auto"/>
            <w:tcMar>
              <w:top w:w="113" w:type="dxa"/>
              <w:left w:w="113" w:type="dxa"/>
              <w:bottom w:w="113" w:type="dxa"/>
              <w:right w:w="113" w:type="dxa"/>
            </w:tcMar>
            <w:hideMark/>
          </w:tcPr>
          <w:p w14:paraId="3EE3ED9A" w14:textId="7B11358B" w:rsidR="00AB3272" w:rsidRDefault="00AB3272" w:rsidP="00521121">
            <w:pPr>
              <w:pStyle w:val="Table"/>
              <w:rPr>
                <w:ins w:id="4147" w:author="Daniel Stewart" w:date="2022-02-10T10:43:00Z"/>
              </w:rPr>
            </w:pPr>
            <w:ins w:id="4148" w:author="Daniel Stewart" w:date="2022-02-10T10:44:00Z">
              <w:r>
                <w:t>Channel proximity (m)</w:t>
              </w:r>
            </w:ins>
          </w:p>
        </w:tc>
        <w:tc>
          <w:tcPr>
            <w:tcW w:w="0" w:type="auto"/>
            <w:tcMar>
              <w:top w:w="113" w:type="dxa"/>
              <w:left w:w="113" w:type="dxa"/>
              <w:bottom w:w="113" w:type="dxa"/>
              <w:right w:w="113" w:type="dxa"/>
            </w:tcMar>
            <w:hideMark/>
          </w:tcPr>
          <w:p w14:paraId="491F0EE0" w14:textId="77777777" w:rsidR="00AB3272" w:rsidRDefault="00AB3272">
            <w:pPr>
              <w:pStyle w:val="Table"/>
              <w:jc w:val="center"/>
              <w:rPr>
                <w:ins w:id="4149" w:author="Daniel Stewart" w:date="2022-02-10T10:43:00Z"/>
              </w:rPr>
              <w:pPrChange w:id="4150" w:author="Daniel Stewart" w:date="2022-02-10T13:34:00Z">
                <w:pPr>
                  <w:pStyle w:val="Table"/>
                </w:pPr>
              </w:pPrChange>
            </w:pPr>
            <w:ins w:id="4151" w:author="Daniel Stewart" w:date="2022-02-10T10:43:00Z">
              <w:r>
                <w:t>0.01</w:t>
              </w:r>
            </w:ins>
          </w:p>
        </w:tc>
        <w:tc>
          <w:tcPr>
            <w:tcW w:w="0" w:type="auto"/>
            <w:tcMar>
              <w:top w:w="113" w:type="dxa"/>
              <w:left w:w="113" w:type="dxa"/>
              <w:bottom w:w="113" w:type="dxa"/>
              <w:right w:w="113" w:type="dxa"/>
            </w:tcMar>
            <w:hideMark/>
          </w:tcPr>
          <w:p w14:paraId="478A90B9" w14:textId="77777777" w:rsidR="00AB3272" w:rsidRDefault="00AB3272">
            <w:pPr>
              <w:pStyle w:val="Table"/>
              <w:jc w:val="center"/>
              <w:rPr>
                <w:ins w:id="4152" w:author="Daniel Stewart" w:date="2022-02-10T10:43:00Z"/>
              </w:rPr>
              <w:pPrChange w:id="4153" w:author="Daniel Stewart" w:date="2022-02-10T13:34:00Z">
                <w:pPr>
                  <w:pStyle w:val="Table"/>
                </w:pPr>
              </w:pPrChange>
            </w:pPr>
            <w:ins w:id="4154" w:author="Daniel Stewart" w:date="2022-02-10T10:43:00Z">
              <w:r>
                <w:t>0.00 – 0.01</w:t>
              </w:r>
            </w:ins>
          </w:p>
        </w:tc>
        <w:tc>
          <w:tcPr>
            <w:tcW w:w="0" w:type="auto"/>
            <w:tcMar>
              <w:top w:w="113" w:type="dxa"/>
              <w:left w:w="113" w:type="dxa"/>
              <w:bottom w:w="113" w:type="dxa"/>
              <w:right w:w="113" w:type="dxa"/>
            </w:tcMar>
            <w:hideMark/>
          </w:tcPr>
          <w:p w14:paraId="29DEF1E2" w14:textId="77777777" w:rsidR="00AB3272" w:rsidRDefault="00AB3272">
            <w:pPr>
              <w:pStyle w:val="Table"/>
              <w:jc w:val="center"/>
              <w:rPr>
                <w:ins w:id="4155" w:author="Daniel Stewart" w:date="2022-02-10T10:43:00Z"/>
              </w:rPr>
              <w:pPrChange w:id="4156" w:author="Daniel Stewart" w:date="2022-02-10T13:34:00Z">
                <w:pPr>
                  <w:pStyle w:val="Table"/>
                </w:pPr>
              </w:pPrChange>
            </w:pPr>
            <w:ins w:id="4157" w:author="Daniel Stewart" w:date="2022-02-10T10:43:00Z">
              <w:r>
                <w:rPr>
                  <w:rStyle w:val="Strong"/>
                  <w:rFonts w:eastAsiaTheme="majorEastAsia"/>
                </w:rPr>
                <w:t>0.024</w:t>
              </w:r>
            </w:ins>
          </w:p>
        </w:tc>
      </w:tr>
      <w:tr w:rsidR="00394E6A" w14:paraId="38C0C170" w14:textId="77777777" w:rsidTr="0058307C">
        <w:trPr>
          <w:trHeight w:hRule="exact" w:val="340"/>
          <w:jc w:val="center"/>
          <w:ins w:id="4158" w:author="Daniel Stewart" w:date="2022-02-10T10:43:00Z"/>
        </w:trPr>
        <w:tc>
          <w:tcPr>
            <w:tcW w:w="0" w:type="auto"/>
            <w:tcMar>
              <w:top w:w="113" w:type="dxa"/>
              <w:left w:w="113" w:type="dxa"/>
              <w:bottom w:w="113" w:type="dxa"/>
              <w:right w:w="113" w:type="dxa"/>
            </w:tcMar>
            <w:hideMark/>
          </w:tcPr>
          <w:p w14:paraId="2FDE93A6" w14:textId="7B58A1D4" w:rsidR="00AB3272" w:rsidRDefault="00AB3272" w:rsidP="00521121">
            <w:pPr>
              <w:pStyle w:val="Table"/>
              <w:rPr>
                <w:ins w:id="4159" w:author="Daniel Stewart" w:date="2022-02-10T10:43:00Z"/>
              </w:rPr>
            </w:pPr>
            <w:ins w:id="4160" w:author="Daniel Stewart" w:date="2022-02-10T10:44:00Z">
              <w:r>
                <w:t xml:space="preserve">Distance </w:t>
              </w:r>
            </w:ins>
            <w:ins w:id="4161" w:author="Daniel Stewart" w:date="2022-02-10T10:47:00Z">
              <w:r w:rsidR="00361036">
                <w:t>u</w:t>
              </w:r>
            </w:ins>
            <w:ins w:id="4162" w:author="Daniel Stewart" w:date="2022-02-10T10:44:00Z">
              <w:r>
                <w:t>priver (km)</w:t>
              </w:r>
            </w:ins>
          </w:p>
        </w:tc>
        <w:tc>
          <w:tcPr>
            <w:tcW w:w="0" w:type="auto"/>
            <w:tcMar>
              <w:top w:w="113" w:type="dxa"/>
              <w:left w:w="113" w:type="dxa"/>
              <w:bottom w:w="113" w:type="dxa"/>
              <w:right w:w="113" w:type="dxa"/>
            </w:tcMar>
            <w:hideMark/>
          </w:tcPr>
          <w:p w14:paraId="08D312FC" w14:textId="77777777" w:rsidR="00AB3272" w:rsidRDefault="00AB3272">
            <w:pPr>
              <w:pStyle w:val="Table"/>
              <w:jc w:val="center"/>
              <w:rPr>
                <w:ins w:id="4163" w:author="Daniel Stewart" w:date="2022-02-10T10:43:00Z"/>
              </w:rPr>
              <w:pPrChange w:id="4164" w:author="Daniel Stewart" w:date="2022-02-10T13:34:00Z">
                <w:pPr>
                  <w:pStyle w:val="Table"/>
                </w:pPr>
              </w:pPrChange>
            </w:pPr>
            <w:ins w:id="4165" w:author="Daniel Stewart" w:date="2022-02-10T10:43:00Z">
              <w:r>
                <w:t>0.11</w:t>
              </w:r>
            </w:ins>
          </w:p>
        </w:tc>
        <w:tc>
          <w:tcPr>
            <w:tcW w:w="0" w:type="auto"/>
            <w:tcMar>
              <w:top w:w="113" w:type="dxa"/>
              <w:left w:w="113" w:type="dxa"/>
              <w:bottom w:w="113" w:type="dxa"/>
              <w:right w:w="113" w:type="dxa"/>
            </w:tcMar>
            <w:hideMark/>
          </w:tcPr>
          <w:p w14:paraId="248C128F" w14:textId="77777777" w:rsidR="00AB3272" w:rsidRDefault="00AB3272">
            <w:pPr>
              <w:pStyle w:val="Table"/>
              <w:jc w:val="center"/>
              <w:rPr>
                <w:ins w:id="4166" w:author="Daniel Stewart" w:date="2022-02-10T10:43:00Z"/>
              </w:rPr>
              <w:pPrChange w:id="4167" w:author="Daniel Stewart" w:date="2022-02-10T13:34:00Z">
                <w:pPr>
                  <w:pStyle w:val="Table"/>
                </w:pPr>
              </w:pPrChange>
            </w:pPr>
            <w:ins w:id="4168" w:author="Daniel Stewart" w:date="2022-02-10T10:43:00Z">
              <w:r>
                <w:t>0.08 – 0.15</w:t>
              </w:r>
            </w:ins>
          </w:p>
        </w:tc>
        <w:tc>
          <w:tcPr>
            <w:tcW w:w="0" w:type="auto"/>
            <w:tcMar>
              <w:top w:w="113" w:type="dxa"/>
              <w:left w:w="113" w:type="dxa"/>
              <w:bottom w:w="113" w:type="dxa"/>
              <w:right w:w="113" w:type="dxa"/>
            </w:tcMar>
            <w:hideMark/>
          </w:tcPr>
          <w:p w14:paraId="2CB0B697" w14:textId="77777777" w:rsidR="00AB3272" w:rsidRDefault="00AB3272">
            <w:pPr>
              <w:pStyle w:val="Table"/>
              <w:jc w:val="center"/>
              <w:rPr>
                <w:ins w:id="4169" w:author="Daniel Stewart" w:date="2022-02-10T10:43:00Z"/>
              </w:rPr>
              <w:pPrChange w:id="4170" w:author="Daniel Stewart" w:date="2022-02-10T13:34:00Z">
                <w:pPr>
                  <w:pStyle w:val="Table"/>
                </w:pPr>
              </w:pPrChange>
            </w:pPr>
            <w:ins w:id="4171" w:author="Daniel Stewart" w:date="2022-02-10T10:43:00Z">
              <w:r>
                <w:rPr>
                  <w:rStyle w:val="Strong"/>
                  <w:rFonts w:eastAsiaTheme="majorEastAsia"/>
                </w:rPr>
                <w:t>&lt;0.001</w:t>
              </w:r>
            </w:ins>
          </w:p>
        </w:tc>
      </w:tr>
      <w:tr w:rsidR="00394E6A" w14:paraId="1C8672D2" w14:textId="77777777" w:rsidTr="0058307C">
        <w:trPr>
          <w:trHeight w:hRule="exact" w:val="340"/>
          <w:jc w:val="center"/>
          <w:ins w:id="4172" w:author="Daniel Stewart" w:date="2022-02-10T10:43:00Z"/>
        </w:trPr>
        <w:tc>
          <w:tcPr>
            <w:tcW w:w="0" w:type="auto"/>
            <w:tcMar>
              <w:top w:w="113" w:type="dxa"/>
              <w:left w:w="113" w:type="dxa"/>
              <w:bottom w:w="113" w:type="dxa"/>
              <w:right w:w="113" w:type="dxa"/>
            </w:tcMar>
            <w:hideMark/>
          </w:tcPr>
          <w:p w14:paraId="1169402B" w14:textId="2CC066A8" w:rsidR="00AB3272" w:rsidRDefault="00AB3272" w:rsidP="00521121">
            <w:pPr>
              <w:pStyle w:val="Table"/>
              <w:rPr>
                <w:ins w:id="4173" w:author="Daniel Stewart" w:date="2022-02-10T10:43:00Z"/>
              </w:rPr>
            </w:pPr>
            <w:ins w:id="4174" w:author="Daniel Stewart" w:date="2022-02-10T10:44:00Z">
              <w:r>
                <w:t>Elevation (</w:t>
              </w:r>
            </w:ins>
            <w:ins w:id="4175" w:author="Daniel Stewart" w:date="2022-02-10T10:45:00Z">
              <w:r>
                <w:t>m)</w:t>
              </w:r>
            </w:ins>
          </w:p>
        </w:tc>
        <w:tc>
          <w:tcPr>
            <w:tcW w:w="0" w:type="auto"/>
            <w:tcMar>
              <w:top w:w="113" w:type="dxa"/>
              <w:left w:w="113" w:type="dxa"/>
              <w:bottom w:w="113" w:type="dxa"/>
              <w:right w:w="113" w:type="dxa"/>
            </w:tcMar>
            <w:hideMark/>
          </w:tcPr>
          <w:p w14:paraId="0DCF6AF2" w14:textId="77777777" w:rsidR="00AB3272" w:rsidRDefault="00AB3272">
            <w:pPr>
              <w:pStyle w:val="Table"/>
              <w:jc w:val="center"/>
              <w:rPr>
                <w:ins w:id="4176" w:author="Daniel Stewart" w:date="2022-02-10T10:43:00Z"/>
              </w:rPr>
              <w:pPrChange w:id="4177" w:author="Daniel Stewart" w:date="2022-02-10T13:34:00Z">
                <w:pPr>
                  <w:pStyle w:val="Table"/>
                </w:pPr>
              </w:pPrChange>
            </w:pPr>
            <w:ins w:id="4178" w:author="Daniel Stewart" w:date="2022-02-10T10:43:00Z">
              <w:r>
                <w:t>1.43</w:t>
              </w:r>
            </w:ins>
          </w:p>
        </w:tc>
        <w:tc>
          <w:tcPr>
            <w:tcW w:w="0" w:type="auto"/>
            <w:tcMar>
              <w:top w:w="113" w:type="dxa"/>
              <w:left w:w="113" w:type="dxa"/>
              <w:bottom w:w="113" w:type="dxa"/>
              <w:right w:w="113" w:type="dxa"/>
            </w:tcMar>
            <w:hideMark/>
          </w:tcPr>
          <w:p w14:paraId="694677AA" w14:textId="77777777" w:rsidR="00AB3272" w:rsidRDefault="00AB3272">
            <w:pPr>
              <w:pStyle w:val="Table"/>
              <w:jc w:val="center"/>
              <w:rPr>
                <w:ins w:id="4179" w:author="Daniel Stewart" w:date="2022-02-10T10:43:00Z"/>
              </w:rPr>
              <w:pPrChange w:id="4180" w:author="Daniel Stewart" w:date="2022-02-10T13:34:00Z">
                <w:pPr>
                  <w:pStyle w:val="Table"/>
                </w:pPr>
              </w:pPrChange>
            </w:pPr>
            <w:ins w:id="4181" w:author="Daniel Stewart" w:date="2022-02-10T10:43:00Z">
              <w:r>
                <w:t>1.08 – 1.78</w:t>
              </w:r>
            </w:ins>
          </w:p>
        </w:tc>
        <w:tc>
          <w:tcPr>
            <w:tcW w:w="0" w:type="auto"/>
            <w:tcMar>
              <w:top w:w="113" w:type="dxa"/>
              <w:left w:w="113" w:type="dxa"/>
              <w:bottom w:w="113" w:type="dxa"/>
              <w:right w:w="113" w:type="dxa"/>
            </w:tcMar>
            <w:hideMark/>
          </w:tcPr>
          <w:p w14:paraId="4F69A5F9" w14:textId="77777777" w:rsidR="00AB3272" w:rsidRDefault="00AB3272">
            <w:pPr>
              <w:pStyle w:val="Table"/>
              <w:jc w:val="center"/>
              <w:rPr>
                <w:ins w:id="4182" w:author="Daniel Stewart" w:date="2022-02-10T10:43:00Z"/>
              </w:rPr>
              <w:pPrChange w:id="4183" w:author="Daniel Stewart" w:date="2022-02-10T13:34:00Z">
                <w:pPr>
                  <w:pStyle w:val="Table"/>
                </w:pPr>
              </w:pPrChange>
            </w:pPr>
            <w:ins w:id="4184" w:author="Daniel Stewart" w:date="2022-02-10T10:43:00Z">
              <w:r>
                <w:rPr>
                  <w:rStyle w:val="Strong"/>
                  <w:rFonts w:eastAsiaTheme="majorEastAsia"/>
                </w:rPr>
                <w:t>&lt;0.001</w:t>
              </w:r>
            </w:ins>
          </w:p>
        </w:tc>
      </w:tr>
      <w:tr w:rsidR="00394E6A" w14:paraId="76693317" w14:textId="77777777" w:rsidTr="0058307C">
        <w:trPr>
          <w:trHeight w:hRule="exact" w:val="340"/>
          <w:jc w:val="center"/>
          <w:ins w:id="4185" w:author="Daniel Stewart" w:date="2022-02-10T10:43:00Z"/>
        </w:trPr>
        <w:tc>
          <w:tcPr>
            <w:tcW w:w="0" w:type="auto"/>
            <w:tcMar>
              <w:top w:w="113" w:type="dxa"/>
              <w:left w:w="113" w:type="dxa"/>
              <w:bottom w:w="113" w:type="dxa"/>
              <w:right w:w="113" w:type="dxa"/>
            </w:tcMar>
            <w:hideMark/>
          </w:tcPr>
          <w:p w14:paraId="64F485E3" w14:textId="7A5526E9" w:rsidR="00AB3272" w:rsidRDefault="00AB3272" w:rsidP="00521121">
            <w:pPr>
              <w:pStyle w:val="Table"/>
              <w:rPr>
                <w:ins w:id="4186" w:author="Daniel Stewart" w:date="2022-02-10T10:43:00Z"/>
              </w:rPr>
            </w:pPr>
            <w:ins w:id="4187" w:author="Daniel Stewart" w:date="2022-02-10T10:45:00Z">
              <w:r>
                <w:t xml:space="preserve">Distance </w:t>
              </w:r>
            </w:ins>
            <w:proofErr w:type="spellStart"/>
            <w:proofErr w:type="gramStart"/>
            <w:ins w:id="4188" w:author="Daniel Stewart" w:date="2022-02-10T10:47:00Z">
              <w:r w:rsidR="00361036">
                <w:t>u</w:t>
              </w:r>
            </w:ins>
            <w:ins w:id="4189" w:author="Daniel Stewart" w:date="2022-02-10T10:45:00Z">
              <w:r>
                <w:t>priver:</w:t>
              </w:r>
            </w:ins>
            <w:ins w:id="4190" w:author="Daniel Stewart" w:date="2022-02-10T10:47:00Z">
              <w:r w:rsidR="00361036">
                <w:t>e</w:t>
              </w:r>
            </w:ins>
            <w:ins w:id="4191" w:author="Daniel Stewart" w:date="2022-02-10T10:45:00Z">
              <w:r>
                <w:t>levation</w:t>
              </w:r>
            </w:ins>
            <w:proofErr w:type="spellEnd"/>
            <w:proofErr w:type="gramEnd"/>
          </w:p>
        </w:tc>
        <w:tc>
          <w:tcPr>
            <w:tcW w:w="0" w:type="auto"/>
            <w:tcMar>
              <w:top w:w="113" w:type="dxa"/>
              <w:left w:w="113" w:type="dxa"/>
              <w:bottom w:w="113" w:type="dxa"/>
              <w:right w:w="113" w:type="dxa"/>
            </w:tcMar>
            <w:hideMark/>
          </w:tcPr>
          <w:p w14:paraId="13C14BDB" w14:textId="77777777" w:rsidR="00AB3272" w:rsidRDefault="00AB3272">
            <w:pPr>
              <w:pStyle w:val="Table"/>
              <w:jc w:val="center"/>
              <w:rPr>
                <w:ins w:id="4192" w:author="Daniel Stewart" w:date="2022-02-10T10:43:00Z"/>
              </w:rPr>
              <w:pPrChange w:id="4193" w:author="Daniel Stewart" w:date="2022-02-10T13:34:00Z">
                <w:pPr>
                  <w:pStyle w:val="Table"/>
                </w:pPr>
              </w:pPrChange>
            </w:pPr>
            <w:ins w:id="4194" w:author="Daniel Stewart" w:date="2022-02-10T10:43:00Z">
              <w:r>
                <w:t>-0.04</w:t>
              </w:r>
            </w:ins>
          </w:p>
        </w:tc>
        <w:tc>
          <w:tcPr>
            <w:tcW w:w="0" w:type="auto"/>
            <w:tcMar>
              <w:top w:w="113" w:type="dxa"/>
              <w:left w:w="113" w:type="dxa"/>
              <w:bottom w:w="113" w:type="dxa"/>
              <w:right w:w="113" w:type="dxa"/>
            </w:tcMar>
            <w:hideMark/>
          </w:tcPr>
          <w:p w14:paraId="7987C3BB" w14:textId="77777777" w:rsidR="00AB3272" w:rsidRDefault="00AB3272">
            <w:pPr>
              <w:pStyle w:val="Table"/>
              <w:jc w:val="center"/>
              <w:rPr>
                <w:ins w:id="4195" w:author="Daniel Stewart" w:date="2022-02-10T10:43:00Z"/>
              </w:rPr>
              <w:pPrChange w:id="4196" w:author="Daniel Stewart" w:date="2022-02-10T13:34:00Z">
                <w:pPr>
                  <w:pStyle w:val="Table"/>
                </w:pPr>
              </w:pPrChange>
            </w:pPr>
            <w:ins w:id="4197" w:author="Daniel Stewart" w:date="2022-02-10T10:43:00Z">
              <w:r>
                <w:t>-0.06 – -0.02</w:t>
              </w:r>
            </w:ins>
          </w:p>
        </w:tc>
        <w:tc>
          <w:tcPr>
            <w:tcW w:w="0" w:type="auto"/>
            <w:tcMar>
              <w:top w:w="113" w:type="dxa"/>
              <w:left w:w="113" w:type="dxa"/>
              <w:bottom w:w="113" w:type="dxa"/>
              <w:right w:w="113" w:type="dxa"/>
            </w:tcMar>
            <w:hideMark/>
          </w:tcPr>
          <w:p w14:paraId="686CDF75" w14:textId="77777777" w:rsidR="00AB3272" w:rsidRDefault="00AB3272">
            <w:pPr>
              <w:pStyle w:val="Table"/>
              <w:jc w:val="center"/>
              <w:rPr>
                <w:ins w:id="4198" w:author="Daniel Stewart" w:date="2022-02-10T10:43:00Z"/>
              </w:rPr>
              <w:pPrChange w:id="4199" w:author="Daniel Stewart" w:date="2022-02-10T13:34:00Z">
                <w:pPr>
                  <w:pStyle w:val="Table"/>
                </w:pPr>
              </w:pPrChange>
            </w:pPr>
            <w:ins w:id="4200" w:author="Daniel Stewart" w:date="2022-02-10T10:43:00Z">
              <w:r>
                <w:rPr>
                  <w:rStyle w:val="Strong"/>
                  <w:rFonts w:eastAsiaTheme="majorEastAsia"/>
                </w:rPr>
                <w:t>&lt;0.001</w:t>
              </w:r>
            </w:ins>
          </w:p>
        </w:tc>
      </w:tr>
      <w:tr w:rsidR="00EB7979" w14:paraId="5280E7FB" w14:textId="77777777" w:rsidTr="0058307C">
        <w:trPr>
          <w:trHeight w:hRule="exact" w:val="611"/>
          <w:jc w:val="center"/>
          <w:ins w:id="4201" w:author="Daniel Stewart" w:date="2022-02-10T10:43:00Z"/>
        </w:trPr>
        <w:tc>
          <w:tcPr>
            <w:tcW w:w="0" w:type="auto"/>
            <w:gridSpan w:val="4"/>
            <w:tcMar>
              <w:top w:w="192" w:type="dxa"/>
              <w:left w:w="15" w:type="dxa"/>
              <w:bottom w:w="15" w:type="dxa"/>
              <w:right w:w="15" w:type="dxa"/>
            </w:tcMar>
            <w:hideMark/>
          </w:tcPr>
          <w:p w14:paraId="393A96B5" w14:textId="77777777" w:rsidR="00AB3272" w:rsidRPr="0058307C" w:rsidRDefault="00AB3272" w:rsidP="00521121">
            <w:pPr>
              <w:pStyle w:val="Table"/>
              <w:rPr>
                <w:ins w:id="4202" w:author="Daniel Stewart" w:date="2022-02-10T10:43:00Z"/>
                <w:b/>
                <w:bCs/>
                <w:rPrChange w:id="4203" w:author="Daniel Stewart" w:date="2022-02-10T13:17:00Z">
                  <w:rPr>
                    <w:ins w:id="4204" w:author="Daniel Stewart" w:date="2022-02-10T10:43:00Z"/>
                  </w:rPr>
                </w:rPrChange>
              </w:rPr>
            </w:pPr>
            <w:ins w:id="4205" w:author="Daniel Stewart" w:date="2022-02-10T10:43:00Z">
              <w:r w:rsidRPr="0058307C">
                <w:rPr>
                  <w:b/>
                  <w:bCs/>
                  <w:rPrChange w:id="4206" w:author="Daniel Stewart" w:date="2022-02-10T13:17:00Z">
                    <w:rPr/>
                  </w:rPrChange>
                </w:rPr>
                <w:t>Random Effects</w:t>
              </w:r>
            </w:ins>
          </w:p>
        </w:tc>
      </w:tr>
      <w:tr w:rsidR="00394E6A" w14:paraId="55E06FB5" w14:textId="77777777" w:rsidTr="0058307C">
        <w:trPr>
          <w:trHeight w:hRule="exact" w:val="340"/>
          <w:jc w:val="center"/>
          <w:ins w:id="4207" w:author="Daniel Stewart" w:date="2022-02-10T10:43:00Z"/>
        </w:trPr>
        <w:tc>
          <w:tcPr>
            <w:tcW w:w="0" w:type="auto"/>
            <w:tcMar>
              <w:top w:w="57" w:type="dxa"/>
              <w:left w:w="113" w:type="dxa"/>
              <w:bottom w:w="57" w:type="dxa"/>
              <w:right w:w="113" w:type="dxa"/>
            </w:tcMar>
            <w:hideMark/>
          </w:tcPr>
          <w:p w14:paraId="0020A21F" w14:textId="77777777" w:rsidR="00AB3272" w:rsidRDefault="00AB3272" w:rsidP="00521121">
            <w:pPr>
              <w:pStyle w:val="Table"/>
              <w:rPr>
                <w:ins w:id="4208" w:author="Daniel Stewart" w:date="2022-02-10T10:43:00Z"/>
              </w:rPr>
            </w:pPr>
            <w:ins w:id="4209" w:author="Daniel Stewart" w:date="2022-02-10T10:43:00Z">
              <w:r>
                <w:t>σ</w:t>
              </w:r>
              <w:r>
                <w:rPr>
                  <w:vertAlign w:val="superscript"/>
                </w:rPr>
                <w:t>2</w:t>
              </w:r>
            </w:ins>
          </w:p>
        </w:tc>
        <w:tc>
          <w:tcPr>
            <w:tcW w:w="0" w:type="auto"/>
            <w:gridSpan w:val="3"/>
            <w:tcMar>
              <w:top w:w="57" w:type="dxa"/>
              <w:left w:w="113" w:type="dxa"/>
              <w:bottom w:w="57" w:type="dxa"/>
              <w:right w:w="113" w:type="dxa"/>
            </w:tcMar>
            <w:hideMark/>
          </w:tcPr>
          <w:p w14:paraId="7EF82B3E" w14:textId="77777777" w:rsidR="00AB3272" w:rsidRDefault="00AB3272" w:rsidP="00521121">
            <w:pPr>
              <w:pStyle w:val="Table"/>
              <w:rPr>
                <w:ins w:id="4210" w:author="Daniel Stewart" w:date="2022-02-10T10:43:00Z"/>
              </w:rPr>
            </w:pPr>
            <w:ins w:id="4211" w:author="Daniel Stewart" w:date="2022-02-10T10:43:00Z">
              <w:r>
                <w:t>1.96</w:t>
              </w:r>
            </w:ins>
          </w:p>
        </w:tc>
      </w:tr>
      <w:tr w:rsidR="00394E6A" w14:paraId="5AD9C9F0" w14:textId="77777777" w:rsidTr="0058307C">
        <w:trPr>
          <w:trHeight w:hRule="exact" w:val="340"/>
          <w:jc w:val="center"/>
          <w:ins w:id="4212" w:author="Daniel Stewart" w:date="2022-02-10T10:43:00Z"/>
        </w:trPr>
        <w:tc>
          <w:tcPr>
            <w:tcW w:w="0" w:type="auto"/>
            <w:tcMar>
              <w:top w:w="57" w:type="dxa"/>
              <w:left w:w="113" w:type="dxa"/>
              <w:bottom w:w="57" w:type="dxa"/>
              <w:right w:w="113" w:type="dxa"/>
            </w:tcMar>
            <w:hideMark/>
          </w:tcPr>
          <w:p w14:paraId="3CAB9D97" w14:textId="77777777" w:rsidR="00AB3272" w:rsidRDefault="00AB3272" w:rsidP="00521121">
            <w:pPr>
              <w:pStyle w:val="Table"/>
              <w:rPr>
                <w:ins w:id="4213" w:author="Daniel Stewart" w:date="2022-02-10T10:43:00Z"/>
              </w:rPr>
            </w:pPr>
            <w:ins w:id="4214" w:author="Daniel Stewart" w:date="2022-02-10T10:43:00Z">
              <w:r>
                <w:t>τ</w:t>
              </w:r>
              <w:r>
                <w:rPr>
                  <w:vertAlign w:val="subscript"/>
                </w:rPr>
                <w:t>00</w:t>
              </w:r>
              <w:r>
                <w:t> </w:t>
              </w:r>
              <w:r>
                <w:rPr>
                  <w:vertAlign w:val="subscript"/>
                </w:rPr>
                <w:t>SITE</w:t>
              </w:r>
            </w:ins>
          </w:p>
        </w:tc>
        <w:tc>
          <w:tcPr>
            <w:tcW w:w="0" w:type="auto"/>
            <w:gridSpan w:val="3"/>
            <w:tcMar>
              <w:top w:w="57" w:type="dxa"/>
              <w:left w:w="113" w:type="dxa"/>
              <w:bottom w:w="57" w:type="dxa"/>
              <w:right w:w="113" w:type="dxa"/>
            </w:tcMar>
            <w:hideMark/>
          </w:tcPr>
          <w:p w14:paraId="1EC97430" w14:textId="77777777" w:rsidR="00AB3272" w:rsidRDefault="00AB3272" w:rsidP="00521121">
            <w:pPr>
              <w:pStyle w:val="Table"/>
              <w:rPr>
                <w:ins w:id="4215" w:author="Daniel Stewart" w:date="2022-02-10T10:43:00Z"/>
              </w:rPr>
            </w:pPr>
            <w:ins w:id="4216" w:author="Daniel Stewart" w:date="2022-02-10T10:43:00Z">
              <w:r>
                <w:t>1.16</w:t>
              </w:r>
            </w:ins>
          </w:p>
        </w:tc>
      </w:tr>
      <w:tr w:rsidR="00394E6A" w14:paraId="17A10F02" w14:textId="77777777" w:rsidTr="0058307C">
        <w:trPr>
          <w:trHeight w:hRule="exact" w:val="340"/>
          <w:jc w:val="center"/>
          <w:ins w:id="4217" w:author="Daniel Stewart" w:date="2022-02-10T10:43:00Z"/>
        </w:trPr>
        <w:tc>
          <w:tcPr>
            <w:tcW w:w="0" w:type="auto"/>
            <w:tcMar>
              <w:top w:w="57" w:type="dxa"/>
              <w:left w:w="113" w:type="dxa"/>
              <w:bottom w:w="57" w:type="dxa"/>
              <w:right w:w="113" w:type="dxa"/>
            </w:tcMar>
            <w:hideMark/>
          </w:tcPr>
          <w:p w14:paraId="5925BE43" w14:textId="77777777" w:rsidR="00AB3272" w:rsidRDefault="00AB3272" w:rsidP="00521121">
            <w:pPr>
              <w:pStyle w:val="Table"/>
              <w:rPr>
                <w:ins w:id="4218" w:author="Daniel Stewart" w:date="2022-02-10T10:43:00Z"/>
              </w:rPr>
            </w:pPr>
            <w:ins w:id="4219" w:author="Daniel Stewart" w:date="2022-02-10T10:43:00Z">
              <w:r>
                <w:t>τ</w:t>
              </w:r>
              <w:r>
                <w:rPr>
                  <w:vertAlign w:val="subscript"/>
                </w:rPr>
                <w:t>00</w:t>
              </w:r>
              <w:r>
                <w:t> </w:t>
              </w:r>
              <w:r>
                <w:rPr>
                  <w:vertAlign w:val="subscript"/>
                </w:rPr>
                <w:t>SAMPLE_YEAR</w:t>
              </w:r>
            </w:ins>
          </w:p>
        </w:tc>
        <w:tc>
          <w:tcPr>
            <w:tcW w:w="0" w:type="auto"/>
            <w:gridSpan w:val="3"/>
            <w:tcMar>
              <w:top w:w="57" w:type="dxa"/>
              <w:left w:w="113" w:type="dxa"/>
              <w:bottom w:w="57" w:type="dxa"/>
              <w:right w:w="113" w:type="dxa"/>
            </w:tcMar>
            <w:hideMark/>
          </w:tcPr>
          <w:p w14:paraId="1801041B" w14:textId="77777777" w:rsidR="00AB3272" w:rsidRDefault="00AB3272" w:rsidP="00521121">
            <w:pPr>
              <w:pStyle w:val="Table"/>
              <w:rPr>
                <w:ins w:id="4220" w:author="Daniel Stewart" w:date="2022-02-10T10:43:00Z"/>
              </w:rPr>
            </w:pPr>
            <w:ins w:id="4221" w:author="Daniel Stewart" w:date="2022-02-10T10:43:00Z">
              <w:r>
                <w:t>0.13</w:t>
              </w:r>
            </w:ins>
          </w:p>
        </w:tc>
      </w:tr>
      <w:tr w:rsidR="00394E6A" w14:paraId="1585E138" w14:textId="77777777" w:rsidTr="0058307C">
        <w:trPr>
          <w:trHeight w:hRule="exact" w:val="340"/>
          <w:jc w:val="center"/>
          <w:ins w:id="4222" w:author="Daniel Stewart" w:date="2022-02-10T10:43:00Z"/>
        </w:trPr>
        <w:tc>
          <w:tcPr>
            <w:tcW w:w="0" w:type="auto"/>
            <w:tcMar>
              <w:top w:w="57" w:type="dxa"/>
              <w:left w:w="113" w:type="dxa"/>
              <w:bottom w:w="57" w:type="dxa"/>
              <w:right w:w="113" w:type="dxa"/>
            </w:tcMar>
            <w:hideMark/>
          </w:tcPr>
          <w:p w14:paraId="04ED7F2A" w14:textId="77777777" w:rsidR="00AB3272" w:rsidRDefault="00AB3272" w:rsidP="00521121">
            <w:pPr>
              <w:pStyle w:val="Table"/>
              <w:rPr>
                <w:ins w:id="4223" w:author="Daniel Stewart" w:date="2022-02-10T10:43:00Z"/>
              </w:rPr>
            </w:pPr>
            <w:ins w:id="4224" w:author="Daniel Stewart" w:date="2022-02-10T10:43:00Z">
              <w:r>
                <w:t>ICC</w:t>
              </w:r>
            </w:ins>
          </w:p>
        </w:tc>
        <w:tc>
          <w:tcPr>
            <w:tcW w:w="0" w:type="auto"/>
            <w:gridSpan w:val="3"/>
            <w:tcMar>
              <w:top w:w="57" w:type="dxa"/>
              <w:left w:w="113" w:type="dxa"/>
              <w:bottom w:w="57" w:type="dxa"/>
              <w:right w:w="113" w:type="dxa"/>
            </w:tcMar>
            <w:hideMark/>
          </w:tcPr>
          <w:p w14:paraId="263424BC" w14:textId="77777777" w:rsidR="00AB3272" w:rsidRDefault="00AB3272" w:rsidP="00521121">
            <w:pPr>
              <w:pStyle w:val="Table"/>
              <w:rPr>
                <w:ins w:id="4225" w:author="Daniel Stewart" w:date="2022-02-10T10:43:00Z"/>
              </w:rPr>
            </w:pPr>
            <w:ins w:id="4226" w:author="Daniel Stewart" w:date="2022-02-10T10:43:00Z">
              <w:r>
                <w:t>0.40</w:t>
              </w:r>
            </w:ins>
          </w:p>
        </w:tc>
      </w:tr>
      <w:tr w:rsidR="00394E6A" w14:paraId="44104198" w14:textId="77777777" w:rsidTr="0058307C">
        <w:trPr>
          <w:trHeight w:hRule="exact" w:val="340"/>
          <w:jc w:val="center"/>
          <w:ins w:id="4227" w:author="Daniel Stewart" w:date="2022-02-10T10:43:00Z"/>
        </w:trPr>
        <w:tc>
          <w:tcPr>
            <w:tcW w:w="0" w:type="auto"/>
            <w:tcMar>
              <w:top w:w="57" w:type="dxa"/>
              <w:left w:w="113" w:type="dxa"/>
              <w:bottom w:w="57" w:type="dxa"/>
              <w:right w:w="113" w:type="dxa"/>
            </w:tcMar>
            <w:hideMark/>
          </w:tcPr>
          <w:p w14:paraId="63EF611C" w14:textId="77777777" w:rsidR="00AB3272" w:rsidRDefault="00AB3272" w:rsidP="00521121">
            <w:pPr>
              <w:pStyle w:val="Table"/>
              <w:rPr>
                <w:ins w:id="4228" w:author="Daniel Stewart" w:date="2022-02-10T10:43:00Z"/>
              </w:rPr>
            </w:pPr>
            <w:ins w:id="4229" w:author="Daniel Stewart" w:date="2022-02-10T10:43:00Z">
              <w:r>
                <w:t>N </w:t>
              </w:r>
              <w:r>
                <w:rPr>
                  <w:vertAlign w:val="subscript"/>
                </w:rPr>
                <w:t>SITE</w:t>
              </w:r>
            </w:ins>
          </w:p>
        </w:tc>
        <w:tc>
          <w:tcPr>
            <w:tcW w:w="0" w:type="auto"/>
            <w:gridSpan w:val="3"/>
            <w:tcMar>
              <w:top w:w="57" w:type="dxa"/>
              <w:left w:w="113" w:type="dxa"/>
              <w:bottom w:w="57" w:type="dxa"/>
              <w:right w:w="113" w:type="dxa"/>
            </w:tcMar>
            <w:hideMark/>
          </w:tcPr>
          <w:p w14:paraId="716D4C61" w14:textId="77777777" w:rsidR="00AB3272" w:rsidRDefault="00AB3272" w:rsidP="00521121">
            <w:pPr>
              <w:pStyle w:val="Table"/>
              <w:rPr>
                <w:ins w:id="4230" w:author="Daniel Stewart" w:date="2022-02-10T10:43:00Z"/>
              </w:rPr>
            </w:pPr>
            <w:ins w:id="4231" w:author="Daniel Stewart" w:date="2022-02-10T10:43:00Z">
              <w:r>
                <w:t>95</w:t>
              </w:r>
            </w:ins>
          </w:p>
        </w:tc>
      </w:tr>
      <w:tr w:rsidR="00394E6A" w14:paraId="198DB910" w14:textId="77777777" w:rsidTr="0058307C">
        <w:trPr>
          <w:trHeight w:hRule="exact" w:val="340"/>
          <w:jc w:val="center"/>
          <w:ins w:id="4232" w:author="Daniel Stewart" w:date="2022-02-10T10:43:00Z"/>
        </w:trPr>
        <w:tc>
          <w:tcPr>
            <w:tcW w:w="0" w:type="auto"/>
            <w:tcMar>
              <w:top w:w="57" w:type="dxa"/>
              <w:left w:w="113" w:type="dxa"/>
              <w:bottom w:w="57" w:type="dxa"/>
              <w:right w:w="113" w:type="dxa"/>
            </w:tcMar>
            <w:hideMark/>
          </w:tcPr>
          <w:p w14:paraId="7E27B461" w14:textId="77777777" w:rsidR="00AB3272" w:rsidRDefault="00AB3272" w:rsidP="00521121">
            <w:pPr>
              <w:pStyle w:val="Table"/>
              <w:rPr>
                <w:ins w:id="4233" w:author="Daniel Stewart" w:date="2022-02-10T10:43:00Z"/>
              </w:rPr>
            </w:pPr>
            <w:ins w:id="4234" w:author="Daniel Stewart" w:date="2022-02-10T10:43:00Z">
              <w:r>
                <w:t>N </w:t>
              </w:r>
              <w:r>
                <w:rPr>
                  <w:vertAlign w:val="subscript"/>
                </w:rPr>
                <w:t>SAMPLE_YEAR</w:t>
              </w:r>
            </w:ins>
          </w:p>
        </w:tc>
        <w:tc>
          <w:tcPr>
            <w:tcW w:w="0" w:type="auto"/>
            <w:gridSpan w:val="3"/>
            <w:tcMar>
              <w:top w:w="57" w:type="dxa"/>
              <w:left w:w="113" w:type="dxa"/>
              <w:bottom w:w="57" w:type="dxa"/>
              <w:right w:w="113" w:type="dxa"/>
            </w:tcMar>
            <w:hideMark/>
          </w:tcPr>
          <w:p w14:paraId="543FF9A7" w14:textId="77777777" w:rsidR="00AB3272" w:rsidRDefault="00AB3272" w:rsidP="00521121">
            <w:pPr>
              <w:pStyle w:val="Table"/>
              <w:rPr>
                <w:ins w:id="4235" w:author="Daniel Stewart" w:date="2022-02-10T10:43:00Z"/>
              </w:rPr>
            </w:pPr>
            <w:ins w:id="4236" w:author="Daniel Stewart" w:date="2022-02-10T10:43:00Z">
              <w:r>
                <w:t>2</w:t>
              </w:r>
            </w:ins>
          </w:p>
        </w:tc>
      </w:tr>
      <w:tr w:rsidR="00394E6A" w14:paraId="5EAF6081" w14:textId="77777777" w:rsidTr="0058307C">
        <w:trPr>
          <w:trHeight w:hRule="exact" w:val="340"/>
          <w:jc w:val="center"/>
          <w:ins w:id="4237" w:author="Daniel Stewart" w:date="2022-02-10T10:43:00Z"/>
        </w:trPr>
        <w:tc>
          <w:tcPr>
            <w:tcW w:w="0" w:type="auto"/>
            <w:tcBorders>
              <w:top w:val="single" w:sz="6" w:space="0" w:color="auto"/>
            </w:tcBorders>
            <w:tcMar>
              <w:top w:w="57" w:type="dxa"/>
              <w:left w:w="113" w:type="dxa"/>
              <w:bottom w:w="57" w:type="dxa"/>
              <w:right w:w="113" w:type="dxa"/>
            </w:tcMar>
            <w:hideMark/>
          </w:tcPr>
          <w:p w14:paraId="417C9384" w14:textId="77777777" w:rsidR="00AB3272" w:rsidRDefault="00AB3272" w:rsidP="00521121">
            <w:pPr>
              <w:pStyle w:val="Table"/>
              <w:rPr>
                <w:ins w:id="4238" w:author="Daniel Stewart" w:date="2022-02-10T10:43:00Z"/>
              </w:rPr>
            </w:pPr>
            <w:ins w:id="4239" w:author="Daniel Stewart" w:date="2022-02-10T10:43:00Z">
              <w:r>
                <w:t>Observations</w:t>
              </w:r>
            </w:ins>
          </w:p>
        </w:tc>
        <w:tc>
          <w:tcPr>
            <w:tcW w:w="0" w:type="auto"/>
            <w:gridSpan w:val="3"/>
            <w:tcBorders>
              <w:top w:val="single" w:sz="6" w:space="0" w:color="auto"/>
            </w:tcBorders>
            <w:tcMar>
              <w:top w:w="57" w:type="dxa"/>
              <w:left w:w="113" w:type="dxa"/>
              <w:bottom w:w="57" w:type="dxa"/>
              <w:right w:w="113" w:type="dxa"/>
            </w:tcMar>
            <w:hideMark/>
          </w:tcPr>
          <w:p w14:paraId="63340BA3" w14:textId="77777777" w:rsidR="00AB3272" w:rsidRDefault="00AB3272" w:rsidP="00521121">
            <w:pPr>
              <w:pStyle w:val="Table"/>
              <w:rPr>
                <w:ins w:id="4240" w:author="Daniel Stewart" w:date="2022-02-10T10:43:00Z"/>
              </w:rPr>
            </w:pPr>
            <w:ins w:id="4241" w:author="Daniel Stewart" w:date="2022-02-10T10:43:00Z">
              <w:r>
                <w:t>1716</w:t>
              </w:r>
            </w:ins>
          </w:p>
        </w:tc>
      </w:tr>
      <w:tr w:rsidR="00394E6A" w14:paraId="4EA07792" w14:textId="77777777" w:rsidTr="0058307C">
        <w:trPr>
          <w:trHeight w:hRule="exact" w:val="340"/>
          <w:jc w:val="center"/>
          <w:ins w:id="4242" w:author="Daniel Stewart" w:date="2022-02-10T10:43:00Z"/>
        </w:trPr>
        <w:tc>
          <w:tcPr>
            <w:tcW w:w="0" w:type="auto"/>
            <w:tcMar>
              <w:top w:w="57" w:type="dxa"/>
              <w:left w:w="113" w:type="dxa"/>
              <w:bottom w:w="57" w:type="dxa"/>
              <w:right w:w="113" w:type="dxa"/>
            </w:tcMar>
            <w:hideMark/>
          </w:tcPr>
          <w:p w14:paraId="09160B1C" w14:textId="77777777" w:rsidR="00AB3272" w:rsidRDefault="00AB3272" w:rsidP="00521121">
            <w:pPr>
              <w:pStyle w:val="Table"/>
              <w:rPr>
                <w:ins w:id="4243" w:author="Daniel Stewart" w:date="2022-02-10T10:43:00Z"/>
              </w:rPr>
            </w:pPr>
            <w:ins w:id="4244" w:author="Daniel Stewart" w:date="2022-02-10T10:43:00Z">
              <w:r>
                <w:t>Marginal R</w:t>
              </w:r>
              <w:r>
                <w:rPr>
                  <w:vertAlign w:val="superscript"/>
                </w:rPr>
                <w:t>2</w:t>
              </w:r>
              <w:r>
                <w:t> / Conditional R</w:t>
              </w:r>
              <w:r>
                <w:rPr>
                  <w:vertAlign w:val="superscript"/>
                </w:rPr>
                <w:t>2</w:t>
              </w:r>
            </w:ins>
          </w:p>
        </w:tc>
        <w:tc>
          <w:tcPr>
            <w:tcW w:w="0" w:type="auto"/>
            <w:gridSpan w:val="3"/>
            <w:tcMar>
              <w:top w:w="57" w:type="dxa"/>
              <w:left w:w="113" w:type="dxa"/>
              <w:bottom w:w="57" w:type="dxa"/>
              <w:right w:w="113" w:type="dxa"/>
            </w:tcMar>
            <w:hideMark/>
          </w:tcPr>
          <w:p w14:paraId="2DB4E746" w14:textId="77777777" w:rsidR="00AB3272" w:rsidRDefault="00AB3272" w:rsidP="00521121">
            <w:pPr>
              <w:pStyle w:val="Table"/>
              <w:rPr>
                <w:ins w:id="4245" w:author="Daniel Stewart" w:date="2022-02-10T10:43:00Z"/>
              </w:rPr>
            </w:pPr>
            <w:ins w:id="4246" w:author="Daniel Stewart" w:date="2022-02-10T10:43:00Z">
              <w:r>
                <w:t>0.181 / 0.506</w:t>
              </w:r>
            </w:ins>
          </w:p>
        </w:tc>
      </w:tr>
    </w:tbl>
    <w:p w14:paraId="21C6292E" w14:textId="08C1C8BF" w:rsidR="00AB3272" w:rsidRPr="00AB3272" w:rsidRDefault="00AB3272">
      <w:pPr>
        <w:rPr>
          <w:ins w:id="4247" w:author="Daniel Stewart" w:date="2022-02-10T10:42:00Z"/>
        </w:rPr>
        <w:pPrChange w:id="4248" w:author="Daniel Stewart" w:date="2022-02-10T11:31:00Z">
          <w:pPr>
            <w:pStyle w:val="Heading1"/>
            <w:numPr>
              <w:numId w:val="0"/>
            </w:numPr>
            <w:ind w:left="0" w:firstLine="0"/>
            <w:jc w:val="left"/>
          </w:pPr>
        </w:pPrChange>
      </w:pPr>
    </w:p>
    <w:p w14:paraId="7461D6DB" w14:textId="157DD1AF" w:rsidR="00521121" w:rsidRDefault="00521121">
      <w:pPr>
        <w:spacing w:line="240" w:lineRule="auto"/>
        <w:jc w:val="left"/>
        <w:rPr>
          <w:ins w:id="4249" w:author="Daniel Stewart" w:date="2022-02-10T13:33:00Z"/>
          <w:b/>
          <w:bCs/>
          <w:color w:val="000000" w:themeColor="text1"/>
          <w:sz w:val="32"/>
          <w:szCs w:val="32"/>
        </w:rPr>
      </w:pPr>
      <w:ins w:id="4250" w:author="Daniel Stewart" w:date="2022-02-10T13:33:00Z">
        <w:r>
          <w:br w:type="page"/>
        </w:r>
      </w:ins>
    </w:p>
    <w:p w14:paraId="6CDDCA5C" w14:textId="3085F455" w:rsidR="00A200F2" w:rsidRPr="00CE54E0" w:rsidRDefault="00361036">
      <w:pPr>
        <w:pStyle w:val="Heading2"/>
        <w:numPr>
          <w:ilvl w:val="0"/>
          <w:numId w:val="0"/>
        </w:numPr>
        <w:ind w:left="576" w:hanging="576"/>
        <w:rPr>
          <w:ins w:id="4251" w:author="Daniel Stewart" w:date="2022-02-10T10:56:00Z"/>
        </w:rPr>
        <w:pPrChange w:id="4252" w:author="Daniel Stewart" w:date="2022-02-10T12:48:00Z">
          <w:pPr>
            <w:pStyle w:val="Heading1"/>
          </w:pPr>
        </w:pPrChange>
      </w:pPr>
      <w:del w:id="4253" w:author="Daniel Stewart" w:date="2022-02-10T10:54:00Z">
        <w:r w:rsidRPr="00CE54E0" w:rsidDel="00361036">
          <w:rPr>
            <w:noProof/>
          </w:rPr>
          <w:lastRenderedPageBreak/>
          <w:drawing>
            <wp:anchor distT="0" distB="0" distL="114300" distR="114300" simplePos="0" relativeHeight="251658307" behindDoc="0" locked="0" layoutInCell="1" allowOverlap="1" wp14:anchorId="1BDAF172" wp14:editId="6FE22EE6">
              <wp:simplePos x="0" y="0"/>
              <wp:positionH relativeFrom="column">
                <wp:posOffset>309245</wp:posOffset>
              </wp:positionH>
              <wp:positionV relativeFrom="paragraph">
                <wp:posOffset>351155</wp:posOffset>
              </wp:positionV>
              <wp:extent cx="5064125" cy="1846580"/>
              <wp:effectExtent l="0" t="0" r="3175"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71">
                        <a:extLst>
                          <a:ext uri="{28A0092B-C50C-407E-A947-70E740481C1C}">
                            <a14:useLocalDpi xmlns:a14="http://schemas.microsoft.com/office/drawing/2010/main" val="0"/>
                          </a:ext>
                        </a:extLst>
                      </a:blip>
                      <a:srcRect t="20753" b="312"/>
                      <a:stretch/>
                    </pic:blipFill>
                    <pic:spPr bwMode="auto">
                      <a:xfrm>
                        <a:off x="0" y="0"/>
                        <a:ext cx="506412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254" w:author="Daniel Stewart" w:date="2022-02-10T10:09:00Z">
        <w:r w:rsidR="00A200F2" w:rsidRPr="00CE54E0" w:rsidDel="00E63E8D">
          <w:rPr>
            <w:noProof/>
          </w:rPr>
          <w:drawing>
            <wp:anchor distT="0" distB="0" distL="114300" distR="114300" simplePos="0" relativeHeight="251658309" behindDoc="0" locked="0" layoutInCell="1" allowOverlap="1" wp14:anchorId="3B8AF6D9" wp14:editId="45F6745B">
              <wp:simplePos x="0" y="0"/>
              <wp:positionH relativeFrom="column">
                <wp:posOffset>1539240</wp:posOffset>
              </wp:positionH>
              <wp:positionV relativeFrom="paragraph">
                <wp:posOffset>3900170</wp:posOffset>
              </wp:positionV>
              <wp:extent cx="2339975" cy="1846580"/>
              <wp:effectExtent l="0" t="0" r="0" b="0"/>
              <wp:wrapTopAndBottom/>
              <wp:docPr id="144723477" name="Picture 14472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7" name="Picture 144723477"/>
                      <pic:cNvPicPr/>
                    </pic:nvPicPr>
                    <pic:blipFill>
                      <a:blip r:embed="rId66">
                        <a:extLst>
                          <a:ext uri="{28A0092B-C50C-407E-A947-70E740481C1C}">
                            <a14:useLocalDpi xmlns:a14="http://schemas.microsoft.com/office/drawing/2010/main" val="0"/>
                          </a:ext>
                        </a:extLst>
                      </a:blip>
                      <a:srcRect t="10543" b="10543"/>
                      <a:stretch>
                        <a:fillRect/>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255" w:author="Daniel Stewart" w:date="2022-02-10T10:54:00Z">
        <w:r w:rsidR="00A200F2" w:rsidRPr="00CE54E0" w:rsidDel="00361036">
          <w:rPr>
            <w:noProof/>
          </w:rPr>
          <w:drawing>
            <wp:anchor distT="0" distB="0" distL="114300" distR="114300" simplePos="0" relativeHeight="251658311" behindDoc="0" locked="0" layoutInCell="1" allowOverlap="1" wp14:anchorId="50C00FD3" wp14:editId="5214C8A1">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73">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10" behindDoc="0" locked="0" layoutInCell="1" allowOverlap="1" wp14:anchorId="7965D661" wp14:editId="1048D0BE">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74">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08" behindDoc="0" locked="0" layoutInCell="1" allowOverlap="1" wp14:anchorId="32902102" wp14:editId="547CC471">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70">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bookmarkStart w:id="4256" w:name="_Toc96090734"/>
      <w:r w:rsidR="00A200F2" w:rsidRPr="00CE54E0">
        <w:t xml:space="preserve">Appendix </w:t>
      </w:r>
      <w:del w:id="4257" w:author="Daniel Stewart" w:date="2022-02-10T12:48:00Z">
        <w:r w:rsidR="00A200F2" w:rsidRPr="00CE54E0" w:rsidDel="000367B4">
          <w:delText>H</w:delText>
        </w:r>
      </w:del>
      <w:ins w:id="4258" w:author="Daniel Stewart" w:date="2022-02-10T12:48:00Z">
        <w:r w:rsidR="000367B4" w:rsidRPr="00CE54E0">
          <w:t>O</w:t>
        </w:r>
      </w:ins>
      <w:r w:rsidR="00A200F2" w:rsidRPr="00CE54E0">
        <w:t>. Non-</w:t>
      </w:r>
      <w:ins w:id="4259" w:author="Daniel Stewart" w:date="2022-02-10T13:24:00Z">
        <w:r w:rsidR="00521121" w:rsidRPr="00CE54E0">
          <w:t>n</w:t>
        </w:r>
      </w:ins>
      <w:del w:id="4260" w:author="Daniel Stewart" w:date="2022-02-10T13:24:00Z">
        <w:r w:rsidR="00A200F2" w:rsidRPr="00CE54E0" w:rsidDel="00521121">
          <w:delText>N</w:delText>
        </w:r>
      </w:del>
      <w:r w:rsidR="00A200F2" w:rsidRPr="00CE54E0">
        <w:t xml:space="preserve">ative </w:t>
      </w:r>
      <w:r w:rsidR="00055075">
        <w:t>R</w:t>
      </w:r>
      <w:del w:id="4261" w:author="Daniel Stewart" w:date="2022-02-10T13:24:00Z">
        <w:r w:rsidR="00A200F2" w:rsidRPr="00CE54E0" w:rsidDel="00521121">
          <w:delText>R</w:delText>
        </w:r>
      </w:del>
      <w:r w:rsidR="00A200F2" w:rsidRPr="00CE54E0">
        <w:t xml:space="preserve">ichness </w:t>
      </w:r>
      <w:r w:rsidR="00055075">
        <w:t>M</w:t>
      </w:r>
      <w:del w:id="4262" w:author="Daniel Stewart" w:date="2022-02-10T13:24:00Z">
        <w:r w:rsidR="00A200F2" w:rsidRPr="00CE54E0" w:rsidDel="00521121">
          <w:delText>M</w:delText>
        </w:r>
      </w:del>
      <w:r w:rsidR="00A200F2" w:rsidRPr="00CE54E0">
        <w:t xml:space="preserve">odel </w:t>
      </w:r>
      <w:r w:rsidR="00055075">
        <w:t>V</w:t>
      </w:r>
      <w:del w:id="4263" w:author="Daniel Stewart" w:date="2022-02-10T13:24:00Z">
        <w:r w:rsidR="00A200F2" w:rsidRPr="00CE54E0" w:rsidDel="00521121">
          <w:delText>V</w:delText>
        </w:r>
      </w:del>
      <w:r w:rsidR="00A200F2" w:rsidRPr="00CE54E0">
        <w:t>isualizations</w:t>
      </w:r>
      <w:bookmarkEnd w:id="4256"/>
    </w:p>
    <w:p w14:paraId="45B8EF6D" w14:textId="60C7D402" w:rsidR="00361036" w:rsidRDefault="00361036" w:rsidP="00D95039">
      <w:pPr>
        <w:rPr>
          <w:ins w:id="4264" w:author="Daniel Stewart" w:date="2022-02-10T10:56:00Z"/>
        </w:rPr>
      </w:pPr>
    </w:p>
    <w:p w14:paraId="6191D1C5" w14:textId="1CB2F7DA" w:rsidR="00361036" w:rsidRDefault="00521121">
      <w:pPr>
        <w:jc w:val="center"/>
        <w:rPr>
          <w:ins w:id="4265" w:author="Daniel Stewart" w:date="2022-02-10T10:56:00Z"/>
        </w:rPr>
        <w:pPrChange w:id="4266" w:author="Daniel Stewart" w:date="2022-02-10T13:21:00Z">
          <w:pPr/>
        </w:pPrChange>
      </w:pPr>
      <w:r>
        <w:rPr>
          <w:noProof/>
        </w:rPr>
        <mc:AlternateContent>
          <mc:Choice Requires="wps">
            <w:drawing>
              <wp:anchor distT="0" distB="0" distL="114300" distR="114300" simplePos="0" relativeHeight="251658306" behindDoc="0" locked="0" layoutInCell="1" allowOverlap="1" wp14:anchorId="586078AA" wp14:editId="68753B1A">
                <wp:simplePos x="0" y="0"/>
                <wp:positionH relativeFrom="column">
                  <wp:posOffset>227330</wp:posOffset>
                </wp:positionH>
                <wp:positionV relativeFrom="paragraph">
                  <wp:posOffset>5989320</wp:posOffset>
                </wp:positionV>
                <wp:extent cx="5247005" cy="464185"/>
                <wp:effectExtent l="0" t="0" r="0" b="5715"/>
                <wp:wrapTopAndBottom/>
                <wp:docPr id="47" name="Text Box 47"/>
                <wp:cNvGraphicFramePr/>
                <a:graphic xmlns:a="http://schemas.openxmlformats.org/drawingml/2006/main">
                  <a:graphicData uri="http://schemas.microsoft.com/office/word/2010/wordprocessingShape">
                    <wps:wsp>
                      <wps:cNvSpPr txBox="1"/>
                      <wps:spPr>
                        <a:xfrm>
                          <a:off x="0" y="0"/>
                          <a:ext cx="5247005" cy="464185"/>
                        </a:xfrm>
                        <a:prstGeom prst="rect">
                          <a:avLst/>
                        </a:prstGeom>
                        <a:solidFill>
                          <a:prstClr val="white"/>
                        </a:solidFill>
                        <a:ln>
                          <a:noFill/>
                        </a:ln>
                      </wps:spPr>
                      <wps:txbx>
                        <w:txbxContent>
                          <w:p w14:paraId="1047A414" w14:textId="7A03F52E" w:rsidR="008D47CF" w:rsidRPr="0082724B" w:rsidRDefault="008D47CF" w:rsidP="009F3333">
                            <w:pPr>
                              <w:pStyle w:val="Caption"/>
                              <w:rPr>
                                <w:sz w:val="22"/>
                                <w:szCs w:val="22"/>
                                <w:lang w:val="en-US"/>
                              </w:rPr>
                            </w:pPr>
                            <w:r>
                              <w:rPr>
                                <w:lang w:val="en-US"/>
                              </w:rPr>
                              <w:t xml:space="preserve">Figure </w:t>
                            </w:r>
                            <w:ins w:id="4267" w:author="Daniel Stewart" w:date="2022-02-10T13:19:00Z">
                              <w:r w:rsidR="00BA4337">
                                <w:rPr>
                                  <w:lang w:val="en-US"/>
                                </w:rPr>
                                <w:t>O</w:t>
                              </w:r>
                            </w:ins>
                            <w:del w:id="4268" w:author="Daniel Stewart" w:date="2022-02-10T13:19:00Z">
                              <w:r w:rsidDel="00BA4337">
                                <w:rPr>
                                  <w:lang w:val="en-US"/>
                                </w:rPr>
                                <w:delText>H</w:delText>
                              </w:r>
                            </w:del>
                            <w:r>
                              <w:rPr>
                                <w:lang w:val="en-US"/>
                              </w:rPr>
                              <w:t xml:space="preserve">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4269" w:author="Daniel Stewart" w:date="2022-02-10T13:33:00Z">
                              <w:r w:rsidRPr="0082724B" w:rsidDel="00521121">
                                <w:rPr>
                                  <w:lang w:val="en-US"/>
                                </w:rPr>
                                <w:delText xml:space="preserve"> (bottom right exempt)</w:delText>
                              </w:r>
                            </w:del>
                            <w:r w:rsidRPr="0082724B">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078AA" id="Text Box 47" o:spid="_x0000_s1039" type="#_x0000_t202" style="position:absolute;left:0;text-align:left;margin-left:17.9pt;margin-top:471.6pt;width:413.15pt;height:36.5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" stroked="f">
                <v:textbox inset="0,0,0,0">
                  <w:txbxContent>
                    <w:p w14:paraId="1047A414" w14:textId="7A03F52E" w:rsidR="008D47CF" w:rsidRPr="0082724B" w:rsidRDefault="008D47CF" w:rsidP="009F3333">
                      <w:pPr>
                        <w:pStyle w:val="Caption"/>
                        <w:rPr>
                          <w:sz w:val="22"/>
                          <w:szCs w:val="22"/>
                          <w:lang w:val="en-US"/>
                        </w:rPr>
                      </w:pPr>
                      <w:r>
                        <w:rPr>
                          <w:lang w:val="en-US"/>
                        </w:rPr>
                        <w:t xml:space="preserve">Figure </w:t>
                      </w:r>
                      <w:ins w:id="4338" w:author="Daniel Stewart" w:date="2022-02-10T13:19:00Z">
                        <w:r w:rsidR="00BA4337">
                          <w:rPr>
                            <w:lang w:val="en-US"/>
                          </w:rPr>
                          <w:t>O</w:t>
                        </w:r>
                      </w:ins>
                      <w:del w:id="4339" w:author="Daniel Stewart" w:date="2022-02-10T13:19:00Z">
                        <w:r w:rsidDel="00BA4337">
                          <w:rPr>
                            <w:lang w:val="en-US"/>
                          </w:rPr>
                          <w:delText>H</w:delText>
                        </w:r>
                      </w:del>
                      <w:r>
                        <w:rPr>
                          <w:lang w:val="en-US"/>
                        </w:rPr>
                        <w:t xml:space="preserve">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4340" w:author="Daniel Stewart" w:date="2022-02-10T13:33:00Z">
                        <w:r w:rsidRPr="0082724B" w:rsidDel="00521121">
                          <w:rPr>
                            <w:lang w:val="en-US"/>
                          </w:rPr>
                          <w:delText xml:space="preserve"> (bottom right exempt)</w:delText>
                        </w:r>
                      </w:del>
                      <w:r w:rsidRPr="0082724B">
                        <w:rPr>
                          <w:lang w:val="en-US"/>
                        </w:rPr>
                        <w:t>.</w:t>
                      </w:r>
                    </w:p>
                  </w:txbxContent>
                </v:textbox>
                <w10:wrap type="topAndBottom"/>
              </v:shape>
            </w:pict>
          </mc:Fallback>
        </mc:AlternateContent>
      </w:r>
      <w:ins w:id="4270" w:author="Daniel Stewart" w:date="2022-02-10T10:57:00Z">
        <w:r>
          <w:rPr>
            <w:b/>
            <w:bCs/>
            <w:noProof/>
          </w:rPr>
          <w:drawing>
            <wp:anchor distT="0" distB="0" distL="114300" distR="114300" simplePos="0" relativeHeight="251706448" behindDoc="0" locked="0" layoutInCell="1" allowOverlap="1" wp14:anchorId="68BD322B" wp14:editId="632820F7">
              <wp:simplePos x="0" y="0"/>
              <wp:positionH relativeFrom="column">
                <wp:posOffset>3238500</wp:posOffset>
              </wp:positionH>
              <wp:positionV relativeFrom="paragraph">
                <wp:posOffset>3903980</wp:posOffset>
              </wp:positionV>
              <wp:extent cx="2033905" cy="1984375"/>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75">
                        <a:extLst>
                          <a:ext uri="{28A0092B-C50C-407E-A947-70E740481C1C}">
                            <a14:useLocalDpi xmlns:a14="http://schemas.microsoft.com/office/drawing/2010/main" val="0"/>
                          </a:ext>
                        </a:extLst>
                      </a:blip>
                      <a:srcRect l="11968" t="15197" r="1113"/>
                      <a:stretch/>
                    </pic:blipFill>
                    <pic:spPr bwMode="auto">
                      <a:xfrm>
                        <a:off x="0" y="0"/>
                        <a:ext cx="2033905" cy="1984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71" w:author="Daniel Stewart" w:date="2022-02-10T10:56:00Z">
        <w:r>
          <w:rPr>
            <w:b/>
            <w:bCs/>
            <w:noProof/>
          </w:rPr>
          <w:drawing>
            <wp:anchor distT="0" distB="0" distL="114300" distR="114300" simplePos="0" relativeHeight="251704400" behindDoc="0" locked="0" layoutInCell="1" allowOverlap="1" wp14:anchorId="63D21FEA" wp14:editId="35B4D91F">
              <wp:simplePos x="0" y="0"/>
              <wp:positionH relativeFrom="column">
                <wp:posOffset>785495</wp:posOffset>
              </wp:positionH>
              <wp:positionV relativeFrom="paragraph">
                <wp:posOffset>3961130</wp:posOffset>
              </wp:positionV>
              <wp:extent cx="2084705" cy="1933575"/>
              <wp:effectExtent l="0" t="0" r="0" b="0"/>
              <wp:wrapTopAndBottom/>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rotWithShape="1">
                      <a:blip r:embed="rId76">
                        <a:extLst>
                          <a:ext uri="{28A0092B-C50C-407E-A947-70E740481C1C}">
                            <a14:useLocalDpi xmlns:a14="http://schemas.microsoft.com/office/drawing/2010/main" val="0"/>
                          </a:ext>
                        </a:extLst>
                      </a:blip>
                      <a:srcRect l="9797" t="17368" r="1113"/>
                      <a:stretch/>
                    </pic:blipFill>
                    <pic:spPr bwMode="auto">
                      <a:xfrm>
                        <a:off x="0" y="0"/>
                        <a:ext cx="2084705" cy="1933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72" w:author="Daniel Stewart" w:date="2022-02-10T10:54:00Z">
        <w:r>
          <w:rPr>
            <w:b/>
            <w:bCs/>
            <w:noProof/>
          </w:rPr>
          <w:drawing>
            <wp:anchor distT="0" distB="0" distL="114300" distR="114300" simplePos="0" relativeHeight="251698256" behindDoc="0" locked="0" layoutInCell="1" allowOverlap="1" wp14:anchorId="1384B540" wp14:editId="36AA6EE9">
              <wp:simplePos x="0" y="0"/>
              <wp:positionH relativeFrom="column">
                <wp:posOffset>569595</wp:posOffset>
              </wp:positionH>
              <wp:positionV relativeFrom="paragraph">
                <wp:posOffset>1997710</wp:posOffset>
              </wp:positionV>
              <wp:extent cx="2287905" cy="197167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77">
                        <a:extLst>
                          <a:ext uri="{28A0092B-C50C-407E-A947-70E740481C1C}">
                            <a14:useLocalDpi xmlns:a14="http://schemas.microsoft.com/office/drawing/2010/main" val="0"/>
                          </a:ext>
                        </a:extLst>
                      </a:blip>
                      <a:srcRect l="1113" t="15740" r="1113"/>
                      <a:stretch/>
                    </pic:blipFill>
                    <pic:spPr bwMode="auto">
                      <a:xfrm>
                        <a:off x="0" y="0"/>
                        <a:ext cx="2287905" cy="1971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73" w:author="Daniel Stewart" w:date="2022-02-10T10:56:00Z">
        <w:r>
          <w:rPr>
            <w:b/>
            <w:bCs/>
            <w:noProof/>
          </w:rPr>
          <w:drawing>
            <wp:anchor distT="0" distB="0" distL="114300" distR="114300" simplePos="0" relativeHeight="251702352" behindDoc="0" locked="0" layoutInCell="1" allowOverlap="1" wp14:anchorId="2CED10E4" wp14:editId="1AFAB728">
              <wp:simplePos x="0" y="0"/>
              <wp:positionH relativeFrom="column">
                <wp:posOffset>3183890</wp:posOffset>
              </wp:positionH>
              <wp:positionV relativeFrom="paragraph">
                <wp:posOffset>2024380</wp:posOffset>
              </wp:positionV>
              <wp:extent cx="2059305" cy="1946275"/>
              <wp:effectExtent l="0" t="0" r="0" b="0"/>
              <wp:wrapTopAndBottom/>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78">
                        <a:extLst>
                          <a:ext uri="{28A0092B-C50C-407E-A947-70E740481C1C}">
                            <a14:useLocalDpi xmlns:a14="http://schemas.microsoft.com/office/drawing/2010/main" val="0"/>
                          </a:ext>
                        </a:extLst>
                      </a:blip>
                      <a:srcRect l="10882" t="16825" r="1114"/>
                      <a:stretch/>
                    </pic:blipFill>
                    <pic:spPr bwMode="auto">
                      <a:xfrm>
                        <a:off x="0" y="0"/>
                        <a:ext cx="2059305" cy="1946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74" w:author="Daniel Stewart" w:date="2022-02-10T10:10:00Z">
        <w:r>
          <w:rPr>
            <w:b/>
            <w:bCs/>
            <w:noProof/>
          </w:rPr>
          <w:drawing>
            <wp:anchor distT="0" distB="0" distL="114300" distR="114300" simplePos="0" relativeHeight="251696208" behindDoc="0" locked="0" layoutInCell="1" allowOverlap="1" wp14:anchorId="717214E0" wp14:editId="4CF9ED70">
              <wp:simplePos x="0" y="0"/>
              <wp:positionH relativeFrom="column">
                <wp:posOffset>3196590</wp:posOffset>
              </wp:positionH>
              <wp:positionV relativeFrom="paragraph">
                <wp:posOffset>212725</wp:posOffset>
              </wp:positionV>
              <wp:extent cx="2048510" cy="1889760"/>
              <wp:effectExtent l="0" t="0" r="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79">
                        <a:extLst>
                          <a:ext uri="{28A0092B-C50C-407E-A947-70E740481C1C}">
                            <a14:useLocalDpi xmlns:a14="http://schemas.microsoft.com/office/drawing/2010/main" val="0"/>
                          </a:ext>
                        </a:extLst>
                      </a:blip>
                      <a:srcRect l="11333" t="19238" r="1114"/>
                      <a:stretch/>
                    </pic:blipFill>
                    <pic:spPr bwMode="auto">
                      <a:xfrm>
                        <a:off x="0" y="0"/>
                        <a:ext cx="204851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4275" w:author="Daniel Stewart" w:date="2022-02-10T10:56:00Z">
        <w:r>
          <w:rPr>
            <w:b/>
            <w:bCs/>
            <w:noProof/>
          </w:rPr>
          <w:drawing>
            <wp:anchor distT="0" distB="0" distL="114300" distR="114300" simplePos="0" relativeHeight="251700304" behindDoc="0" locked="0" layoutInCell="1" allowOverlap="1" wp14:anchorId="0305C6B6" wp14:editId="58196A46">
              <wp:simplePos x="0" y="0"/>
              <wp:positionH relativeFrom="column">
                <wp:posOffset>800100</wp:posOffset>
              </wp:positionH>
              <wp:positionV relativeFrom="paragraph">
                <wp:posOffset>208915</wp:posOffset>
              </wp:positionV>
              <wp:extent cx="2034540" cy="1819910"/>
              <wp:effectExtent l="0" t="0" r="0" b="0"/>
              <wp:wrapTopAndBottom/>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80">
                        <a:extLst>
                          <a:ext uri="{28A0092B-C50C-407E-A947-70E740481C1C}">
                            <a14:useLocalDpi xmlns:a14="http://schemas.microsoft.com/office/drawing/2010/main" val="0"/>
                          </a:ext>
                        </a:extLst>
                      </a:blip>
                      <a:srcRect l="11935" t="19000" r="1113" b="3208"/>
                      <a:stretch/>
                    </pic:blipFill>
                    <pic:spPr bwMode="auto">
                      <a:xfrm>
                        <a:off x="0" y="0"/>
                        <a:ext cx="2034540" cy="181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27BD34C" w14:textId="5882603D" w:rsidR="00361036" w:rsidRPr="00361036" w:rsidRDefault="008D2555" w:rsidP="00D95039">
      <w:del w:id="4276" w:author="Daniel Stewart" w:date="2022-02-10T10:59:00Z">
        <w:r w:rsidRPr="0082724B" w:rsidDel="008D2555">
          <w:rPr>
            <w:noProof/>
          </w:rPr>
          <w:drawing>
            <wp:anchor distT="0" distB="0" distL="114300" distR="114300" simplePos="0" relativeHeight="251658314" behindDoc="0" locked="0" layoutInCell="1" allowOverlap="1" wp14:anchorId="1993B58C" wp14:editId="1D6368A0">
              <wp:simplePos x="0" y="0"/>
              <wp:positionH relativeFrom="column">
                <wp:posOffset>1463040</wp:posOffset>
              </wp:positionH>
              <wp:positionV relativeFrom="paragraph">
                <wp:posOffset>177165</wp:posOffset>
              </wp:positionV>
              <wp:extent cx="3800475" cy="2024380"/>
              <wp:effectExtent l="0" t="0" r="0" b="0"/>
              <wp:wrapTopAndBottom/>
              <wp:docPr id="144723478" name="Picture 14472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8" name="Picture 144723478"/>
                      <pic:cNvPicPr/>
                    </pic:nvPicPr>
                    <pic:blipFill>
                      <a:blip r:embed="rId81">
                        <a:extLst>
                          <a:ext uri="{28A0092B-C50C-407E-A947-70E740481C1C}">
                            <a14:useLocalDpi xmlns:a14="http://schemas.microsoft.com/office/drawing/2010/main" val="0"/>
                          </a:ext>
                        </a:extLst>
                      </a:blip>
                      <a:stretch>
                        <a:fillRect/>
                      </a:stretch>
                    </pic:blipFill>
                    <pic:spPr>
                      <a:xfrm>
                        <a:off x="0" y="0"/>
                        <a:ext cx="3800475" cy="2024380"/>
                      </a:xfrm>
                      <a:prstGeom prst="rect">
                        <a:avLst/>
                      </a:prstGeom>
                    </pic:spPr>
                  </pic:pic>
                </a:graphicData>
              </a:graphic>
              <wp14:sizeRelH relativeFrom="page">
                <wp14:pctWidth>0</wp14:pctWidth>
              </wp14:sizeRelH>
              <wp14:sizeRelV relativeFrom="page">
                <wp14:pctHeight>0</wp14:pctHeight>
              </wp14:sizeRelV>
            </wp:anchor>
          </w:drawing>
        </w:r>
      </w:del>
    </w:p>
    <w:p w14:paraId="38333BF4" w14:textId="480A83C9" w:rsidR="00AB3272" w:rsidRDefault="00AB3272" w:rsidP="00D95039">
      <w:pPr>
        <w:rPr>
          <w:ins w:id="4277" w:author="Daniel Stewart" w:date="2022-02-10T13:34:00Z"/>
        </w:rPr>
      </w:pPr>
      <w:ins w:id="4278" w:author="Daniel Stewart" w:date="2022-02-10T10:41:00Z">
        <w:r>
          <w:br w:type="page"/>
        </w:r>
      </w:ins>
    </w:p>
    <w:p w14:paraId="566E9FBE" w14:textId="1335345E" w:rsidR="00521121" w:rsidRDefault="00521121" w:rsidP="00D95039">
      <w:pPr>
        <w:rPr>
          <w:ins w:id="4279" w:author="Daniel Stewart" w:date="2022-02-10T13:34:00Z"/>
        </w:rPr>
      </w:pPr>
    </w:p>
    <w:p w14:paraId="7B26A801" w14:textId="67A22FE1" w:rsidR="00521121" w:rsidRDefault="00521121" w:rsidP="00D95039">
      <w:pPr>
        <w:rPr>
          <w:ins w:id="4280" w:author="Daniel Stewart" w:date="2022-02-10T13:34:00Z"/>
        </w:rPr>
      </w:pPr>
    </w:p>
    <w:p w14:paraId="5413B908" w14:textId="13AE5022" w:rsidR="00521121" w:rsidRDefault="00521121" w:rsidP="00D95039">
      <w:pPr>
        <w:rPr>
          <w:ins w:id="4281" w:author="Daniel Stewart" w:date="2022-02-10T13:34:00Z"/>
        </w:rPr>
      </w:pPr>
    </w:p>
    <w:p w14:paraId="2144F53B" w14:textId="6D8099D8" w:rsidR="00521121" w:rsidRDefault="00521121" w:rsidP="00D95039">
      <w:pPr>
        <w:rPr>
          <w:ins w:id="4282" w:author="Daniel Stewart" w:date="2022-02-10T13:34:00Z"/>
        </w:rPr>
      </w:pPr>
    </w:p>
    <w:p w14:paraId="799AE342" w14:textId="460D5B7B" w:rsidR="00521121" w:rsidRDefault="00521121" w:rsidP="00D95039">
      <w:pPr>
        <w:rPr>
          <w:ins w:id="4283" w:author="Daniel Stewart" w:date="2022-02-10T13:34:00Z"/>
        </w:rPr>
      </w:pPr>
    </w:p>
    <w:p w14:paraId="097B44F2" w14:textId="668894EC" w:rsidR="00521121" w:rsidRDefault="00521121" w:rsidP="00D95039">
      <w:pPr>
        <w:rPr>
          <w:ins w:id="4284" w:author="Daniel Stewart" w:date="2022-02-10T13:34:00Z"/>
        </w:rPr>
      </w:pPr>
    </w:p>
    <w:p w14:paraId="20C61C05" w14:textId="6B2DB013" w:rsidR="00521121" w:rsidRDefault="00521121" w:rsidP="00D95039">
      <w:pPr>
        <w:rPr>
          <w:ins w:id="4285" w:author="Daniel Stewart" w:date="2022-02-10T13:34:00Z"/>
        </w:rPr>
      </w:pPr>
    </w:p>
    <w:p w14:paraId="52C8B4F3" w14:textId="437A0340" w:rsidR="00521121" w:rsidRDefault="00521121" w:rsidP="00D95039">
      <w:pPr>
        <w:rPr>
          <w:ins w:id="4286" w:author="Daniel Stewart" w:date="2022-02-10T13:34:00Z"/>
        </w:rPr>
      </w:pPr>
    </w:p>
    <w:p w14:paraId="3ADB7475" w14:textId="55C0E027" w:rsidR="00521121" w:rsidRDefault="00521121" w:rsidP="00D95039">
      <w:pPr>
        <w:rPr>
          <w:ins w:id="4287" w:author="Daniel Stewart" w:date="2022-02-10T10:41:00Z"/>
          <w:color w:val="000000" w:themeColor="text1"/>
          <w:sz w:val="32"/>
          <w:szCs w:val="32"/>
        </w:rPr>
      </w:pPr>
    </w:p>
    <w:p w14:paraId="09868FCC" w14:textId="63641201" w:rsidR="00521121" w:rsidRDefault="00521121">
      <w:pPr>
        <w:spacing w:line="240" w:lineRule="auto"/>
        <w:jc w:val="center"/>
        <w:rPr>
          <w:ins w:id="4288" w:author="Daniel Stewart" w:date="2022-02-10T13:34:00Z"/>
          <w:b/>
          <w:bCs/>
          <w:color w:val="000000" w:themeColor="text1"/>
          <w:sz w:val="32"/>
          <w:szCs w:val="32"/>
        </w:rPr>
        <w:pPrChange w:id="4289" w:author="Daniel Stewart" w:date="2022-02-10T13:34:00Z">
          <w:pPr>
            <w:spacing w:line="240" w:lineRule="auto"/>
            <w:jc w:val="left"/>
          </w:pPr>
        </w:pPrChange>
      </w:pPr>
      <w:r>
        <w:rPr>
          <w:noProof/>
        </w:rPr>
        <mc:AlternateContent>
          <mc:Choice Requires="wps">
            <w:drawing>
              <wp:anchor distT="0" distB="0" distL="114300" distR="114300" simplePos="0" relativeHeight="251658315" behindDoc="0" locked="0" layoutInCell="1" allowOverlap="1" wp14:anchorId="21E6B1E0" wp14:editId="0115C800">
                <wp:simplePos x="0" y="0"/>
                <wp:positionH relativeFrom="column">
                  <wp:posOffset>561340</wp:posOffset>
                </wp:positionH>
                <wp:positionV relativeFrom="paragraph">
                  <wp:posOffset>2563495</wp:posOffset>
                </wp:positionV>
                <wp:extent cx="4572000" cy="548640"/>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4572000" cy="548640"/>
                        </a:xfrm>
                        <a:prstGeom prst="rect">
                          <a:avLst/>
                        </a:prstGeom>
                        <a:solidFill>
                          <a:prstClr val="white"/>
                        </a:solidFill>
                        <a:ln>
                          <a:noFill/>
                        </a:ln>
                      </wps:spPr>
                      <wps:txbx>
                        <w:txbxContent>
                          <w:p w14:paraId="78849A66" w14:textId="5D586C70" w:rsidR="008D47CF" w:rsidRPr="00972E5C" w:rsidRDefault="008D47CF" w:rsidP="009F3333">
                            <w:pPr>
                              <w:pStyle w:val="Caption"/>
                              <w:rPr>
                                <w:b/>
                                <w:bCs/>
                                <w:noProof/>
                                <w:color w:val="000000" w:themeColor="text1"/>
                              </w:rPr>
                            </w:pPr>
                            <w:r>
                              <w:t xml:space="preserve">Figure </w:t>
                            </w:r>
                            <w:ins w:id="4290" w:author="Daniel Stewart" w:date="2022-02-10T13:24:00Z">
                              <w:r w:rsidR="00BA4337">
                                <w:t>O</w:t>
                              </w:r>
                            </w:ins>
                            <w:del w:id="4291" w:author="Daniel Stewart" w:date="2022-02-10T13:24:00Z">
                              <w:r w:rsidDel="00BA4337">
                                <w:delText>H</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6B1E0" id="Text Box 43" o:spid="_x0000_s1040" type="#_x0000_t202" style="position:absolute;left:0;text-align:left;margin-left:44.2pt;margin-top:201.85pt;width:5in;height:43.2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" stroked="f">
                <v:textbox inset="0,0,0,0">
                  <w:txbxContent>
                    <w:p w14:paraId="78849A66" w14:textId="5D586C70" w:rsidR="008D47CF" w:rsidRPr="00972E5C" w:rsidRDefault="008D47CF" w:rsidP="009F3333">
                      <w:pPr>
                        <w:pStyle w:val="Caption"/>
                        <w:rPr>
                          <w:b/>
                          <w:bCs/>
                          <w:noProof/>
                          <w:color w:val="000000" w:themeColor="text1"/>
                        </w:rPr>
                      </w:pPr>
                      <w:r>
                        <w:t xml:space="preserve">Figure </w:t>
                      </w:r>
                      <w:ins w:id="4363" w:author="Daniel Stewart" w:date="2022-02-10T13:24:00Z">
                        <w:r w:rsidR="00BA4337">
                          <w:t>O</w:t>
                        </w:r>
                      </w:ins>
                      <w:del w:id="4364" w:author="Daniel Stewart" w:date="2022-02-10T13:24:00Z">
                        <w:r w:rsidDel="00BA4337">
                          <w:delText>H</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ins w:id="4292" w:author="Daniel Stewart" w:date="2022-02-10T10:59:00Z">
        <w:r>
          <w:rPr>
            <w:noProof/>
          </w:rPr>
          <w:drawing>
            <wp:inline distT="0" distB="0" distL="0" distR="0" wp14:anchorId="40913DD6" wp14:editId="6B0A4AE6">
              <wp:extent cx="4572000" cy="2433320"/>
              <wp:effectExtent l="0" t="0" r="0" b="508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81">
                        <a:extLst>
                          <a:ext uri="{28A0092B-C50C-407E-A947-70E740481C1C}">
                            <a14:useLocalDpi xmlns:a14="http://schemas.microsoft.com/office/drawing/2010/main" val="0"/>
                          </a:ext>
                        </a:extLst>
                      </a:blip>
                      <a:srcRect t="37" b="37"/>
                      <a:stretch>
                        <a:fillRect/>
                      </a:stretch>
                    </pic:blipFill>
                    <pic:spPr bwMode="auto">
                      <a:xfrm>
                        <a:off x="0" y="0"/>
                        <a:ext cx="4572000" cy="2433320"/>
                      </a:xfrm>
                      <a:prstGeom prst="rect">
                        <a:avLst/>
                      </a:prstGeom>
                      <a:ln>
                        <a:noFill/>
                      </a:ln>
                      <a:extLst>
                        <a:ext uri="{53640926-AAD7-44D8-BBD7-CCE9431645EC}">
                          <a14:shadowObscured xmlns:a14="http://schemas.microsoft.com/office/drawing/2010/main"/>
                        </a:ext>
                      </a:extLst>
                    </pic:spPr>
                  </pic:pic>
                </a:graphicData>
              </a:graphic>
            </wp:inline>
          </w:drawing>
        </w:r>
      </w:ins>
      <w:ins w:id="4293" w:author="Daniel Stewart" w:date="2022-02-10T13:34:00Z">
        <w:r>
          <w:br w:type="page"/>
        </w:r>
      </w:ins>
    </w:p>
    <w:p w14:paraId="13A90B1C" w14:textId="61A1BD7F" w:rsidR="00A200F2" w:rsidRPr="00CE54E0" w:rsidRDefault="00A200F2">
      <w:pPr>
        <w:pStyle w:val="Heading2"/>
        <w:numPr>
          <w:ilvl w:val="0"/>
          <w:numId w:val="0"/>
        </w:numPr>
        <w:pPrChange w:id="4294" w:author="Daniel Stewart" w:date="2022-02-10T12:49:00Z">
          <w:pPr>
            <w:pStyle w:val="Heading1"/>
          </w:pPr>
        </w:pPrChange>
      </w:pPr>
      <w:bookmarkStart w:id="4295" w:name="_Toc96090735"/>
      <w:r w:rsidRPr="00CE54E0">
        <w:lastRenderedPageBreak/>
        <w:t xml:space="preserve">Appendix </w:t>
      </w:r>
      <w:del w:id="4296" w:author="Daniel Stewart" w:date="2022-02-10T12:49:00Z">
        <w:r w:rsidRPr="00CE54E0" w:rsidDel="000367B4">
          <w:delText>I</w:delText>
        </w:r>
      </w:del>
      <w:ins w:id="4297" w:author="Daniel Stewart" w:date="2022-02-10T12:49:00Z">
        <w:r w:rsidR="000367B4" w:rsidRPr="00CE54E0">
          <w:t>P</w:t>
        </w:r>
      </w:ins>
      <w:r w:rsidRPr="00CE54E0">
        <w:t xml:space="preserve">. </w:t>
      </w:r>
      <w:del w:id="4298" w:author="Daniel Stewart" w:date="2022-02-10T13:37:00Z">
        <w:r w:rsidRPr="00CE54E0" w:rsidDel="003A6F5A">
          <w:delText xml:space="preserve">Vegetation Survey </w:delText>
        </w:r>
      </w:del>
      <w:ins w:id="4299" w:author="Daniel Stewart" w:date="2022-02-10T13:37:00Z">
        <w:r w:rsidR="003A6F5A" w:rsidRPr="00CE54E0">
          <w:t xml:space="preserve">Species </w:t>
        </w:r>
      </w:ins>
      <w:r w:rsidR="00055075">
        <w:t>L</w:t>
      </w:r>
      <w:ins w:id="4300" w:author="Daniel Stewart" w:date="2022-02-10T13:37:00Z">
        <w:r w:rsidR="003A6F5A" w:rsidRPr="00CE54E0">
          <w:t>ist from</w:t>
        </w:r>
      </w:ins>
      <w:ins w:id="4301" w:author="Daniel Stewart" w:date="2022-02-10T13:41:00Z">
        <w:r w:rsidR="00FF20F1" w:rsidRPr="00CE54E0">
          <w:t xml:space="preserve"> 2015 and 2021 </w:t>
        </w:r>
      </w:ins>
      <w:r w:rsidR="00055075">
        <w:t>V</w:t>
      </w:r>
      <w:ins w:id="4302" w:author="Daniel Stewart" w:date="2022-02-10T13:41:00Z">
        <w:r w:rsidR="00FF20F1" w:rsidRPr="00CE54E0">
          <w:t>egeta</w:t>
        </w:r>
      </w:ins>
      <w:ins w:id="4303" w:author="Daniel Stewart" w:date="2022-02-10T13:42:00Z">
        <w:r w:rsidR="00FF20F1" w:rsidRPr="00CE54E0">
          <w:t xml:space="preserve">tion </w:t>
        </w:r>
      </w:ins>
      <w:r w:rsidR="00055075">
        <w:t>S</w:t>
      </w:r>
      <w:ins w:id="4304" w:author="Daniel Stewart" w:date="2022-02-10T13:42:00Z">
        <w:r w:rsidR="00FF20F1" w:rsidRPr="00CE54E0">
          <w:t>urveys</w:t>
        </w:r>
      </w:ins>
      <w:bookmarkEnd w:id="4295"/>
      <w:del w:id="4305" w:author="Daniel Stewart" w:date="2022-02-10T13:37:00Z">
        <w:r w:rsidRPr="00CE54E0" w:rsidDel="003A6F5A">
          <w:delText>Plant List </w:delText>
        </w:r>
      </w:del>
    </w:p>
    <w:p w14:paraId="571BE300" w14:textId="45F2EB06" w:rsidR="00A200F2" w:rsidDel="004F71F1" w:rsidRDefault="00A200F2" w:rsidP="009F3333">
      <w:pPr>
        <w:pStyle w:val="Caption"/>
        <w:rPr>
          <w:del w:id="4306" w:author="Daniel Stewart" w:date="2022-02-09T13:53:00Z"/>
        </w:rPr>
      </w:pPr>
    </w:p>
    <w:p w14:paraId="0B769B8C" w14:textId="2BDFBE0A" w:rsidR="003A6F5A" w:rsidRPr="00FF20F1" w:rsidDel="00FF20F1" w:rsidRDefault="003A6F5A">
      <w:pPr>
        <w:rPr>
          <w:del w:id="4307" w:author="Daniel Stewart" w:date="2022-02-10T13:42:00Z"/>
          <w:lang w:val="en-US"/>
        </w:rPr>
        <w:pPrChange w:id="4308" w:author="Daniel Stewart" w:date="2022-02-10T13:37:00Z">
          <w:pPr>
            <w:pStyle w:val="Caption"/>
          </w:pPr>
        </w:pPrChange>
      </w:pPr>
    </w:p>
    <w:p w14:paraId="1031062D" w14:textId="6BB7A1E4" w:rsidR="00A01089" w:rsidRDefault="00A01089" w:rsidP="00A01089">
      <w:pPr>
        <w:pStyle w:val="Caption"/>
        <w:keepNext/>
      </w:pPr>
      <w:bookmarkStart w:id="4309" w:name="_Toc96092615"/>
      <w:r>
        <w:t xml:space="preserve">Table </w:t>
      </w:r>
      <w:r w:rsidR="009C44F1">
        <w:fldChar w:fldCharType="begin"/>
      </w:r>
      <w:r w:rsidR="009C44F1">
        <w:instrText xml:space="preserve"> SEQ Table \* ARABIC </w:instrText>
      </w:r>
      <w:r w:rsidR="009C44F1">
        <w:fldChar w:fldCharType="separate"/>
      </w:r>
      <w:r>
        <w:rPr>
          <w:noProof/>
        </w:rPr>
        <w:t>11</w:t>
      </w:r>
      <w:r w:rsidR="009C44F1">
        <w:rPr>
          <w:noProof/>
        </w:rPr>
        <w:fldChar w:fldCharType="end"/>
      </w:r>
      <w:r>
        <w:t xml:space="preserve">. </w:t>
      </w:r>
      <w:ins w:id="4310" w:author="Daniel Stewart" w:date="2022-02-10T13:42:00Z">
        <w:r>
          <w:t>L</w:t>
        </w:r>
      </w:ins>
      <w:r w:rsidRPr="0099294D">
        <w:t>ist of</w:t>
      </w:r>
      <w:r>
        <w:t xml:space="preserve"> macrophytes</w:t>
      </w:r>
      <w:r w:rsidRPr="0099294D">
        <w:t xml:space="preserve"> observed </w:t>
      </w:r>
      <w:ins w:id="4311" w:author="Daniel Stewart" w:date="2022-02-10T13:37:00Z">
        <w:r>
          <w:t xml:space="preserve">in plots </w:t>
        </w:r>
      </w:ins>
      <w:r w:rsidRPr="0099294D">
        <w:t xml:space="preserve">during </w:t>
      </w:r>
      <w:r>
        <w:t xml:space="preserve">2015 and </w:t>
      </w:r>
      <w:r w:rsidRPr="0099294D">
        <w:t xml:space="preserve">2021 vegetation surveys with accompanying origin status (N = Native, E = Exotic, I = </w:t>
      </w:r>
      <w:commentRangeStart w:id="4312"/>
      <w:r w:rsidRPr="0099294D">
        <w:t>Invasive</w:t>
      </w:r>
      <w:commentRangeEnd w:id="4312"/>
      <w:r>
        <w:rPr>
          <w:rStyle w:val="CommentReference"/>
          <w:color w:val="auto"/>
        </w:rPr>
        <w:commentReference w:id="4312"/>
      </w:r>
      <w:r w:rsidRPr="0099294D">
        <w:t>). For cryptic species where origin could not be determined, origin status is ‘U’.</w:t>
      </w:r>
      <w:r w:rsidRPr="0099294D">
        <w:rPr>
          <w:lang w:val="en-US"/>
        </w:rPr>
        <w:t> </w:t>
      </w:r>
      <w:ins w:id="4313" w:author="Daniel Stewart" w:date="2022-02-10T13:39:00Z">
        <w:r>
          <w:rPr>
            <w:lang w:val="en-US"/>
          </w:rPr>
          <w:t xml:space="preserve">Non-native species were classified as invasive if </w:t>
        </w:r>
      </w:ins>
      <w:ins w:id="4314" w:author="Daniel Stewart" w:date="2022-02-10T13:40:00Z">
        <w:r>
          <w:t>they</w:t>
        </w:r>
      </w:ins>
      <w:r w:rsidR="00572CC4">
        <w:t xml:space="preserve"> </w:t>
      </w:r>
      <w:ins w:id="4315" w:author="Daniel Stewart" w:date="2022-02-10T13:39:00Z">
        <w:r>
          <w:t>align with the prevailing definition of invasive species</w:t>
        </w:r>
      </w:ins>
      <w:ins w:id="4316" w:author="Daniel Stewart" w:date="2022-02-10T13:42:00Z">
        <w:r>
          <w:t xml:space="preserve"> in their wetland behavior</w:t>
        </w:r>
      </w:ins>
      <w:ins w:id="4317" w:author="Daniel Stewart" w:date="2022-02-10T13:41:00Z">
        <w:r>
          <w:rPr>
            <w:rStyle w:val="FootnoteReference"/>
          </w:rPr>
          <w:t>2</w:t>
        </w:r>
        <w:r>
          <w:t>.</w:t>
        </w:r>
      </w:ins>
      <w:bookmarkEnd w:id="4309"/>
    </w:p>
    <w:p w14:paraId="7ECA9931" w14:textId="77777777" w:rsidR="00572CC4" w:rsidRPr="00572CC4" w:rsidRDefault="00572CC4" w:rsidP="00572CC4"/>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Change w:id="4318">
          <w:tblGrid>
            <w:gridCol w:w="3119"/>
            <w:gridCol w:w="2941"/>
            <w:gridCol w:w="886"/>
            <w:gridCol w:w="886"/>
            <w:gridCol w:w="886"/>
          </w:tblGrid>
        </w:tblGridChange>
      </w:tblGrid>
      <w:tr w:rsidR="00A200F2" w:rsidRPr="00FF20F1" w14:paraId="10704CB8" w14:textId="77777777" w:rsidTr="004D3373">
        <w:trPr>
          <w:trHeight w:hRule="exact" w:val="227"/>
        </w:trPr>
        <w:tc>
          <w:tcPr>
            <w:tcW w:w="3119" w:type="dxa"/>
            <w:tcBorders>
              <w:bottom w:val="single" w:sz="4" w:space="0" w:color="auto"/>
            </w:tcBorders>
            <w:shd w:val="clear" w:color="auto" w:fill="auto"/>
            <w:hideMark/>
          </w:tcPr>
          <w:p w14:paraId="2E56879E" w14:textId="017F2E74" w:rsidR="00A200F2" w:rsidRPr="007013A6" w:rsidRDefault="00A200F2">
            <w:pPr>
              <w:pStyle w:val="PlantList"/>
              <w:rPr>
                <w:b/>
                <w:bCs/>
                <w:rPrChange w:id="4319" w:author="Daniel Stewart" w:date="2022-02-10T13:43:00Z">
                  <w:rPr/>
                </w:rPrChange>
              </w:rPr>
              <w:pPrChange w:id="4320" w:author="Daniel Stewart" w:date="2022-02-10T13:41:00Z">
                <w:pPr>
                  <w:jc w:val="left"/>
                </w:pPr>
              </w:pPrChange>
            </w:pPr>
            <w:r w:rsidRPr="007013A6">
              <w:rPr>
                <w:b/>
                <w:bCs/>
                <w:rPrChange w:id="4321" w:author="Daniel Stewart" w:date="2022-02-10T13:43:00Z">
                  <w:rPr/>
                </w:rPrChange>
              </w:rPr>
              <w:t>Species </w:t>
            </w:r>
          </w:p>
        </w:tc>
        <w:tc>
          <w:tcPr>
            <w:tcW w:w="2941" w:type="dxa"/>
            <w:tcBorders>
              <w:bottom w:val="single" w:sz="4" w:space="0" w:color="auto"/>
            </w:tcBorders>
            <w:shd w:val="clear" w:color="auto" w:fill="auto"/>
            <w:hideMark/>
          </w:tcPr>
          <w:p w14:paraId="489D7E62" w14:textId="77777777" w:rsidR="00A200F2" w:rsidRPr="007013A6" w:rsidRDefault="00A200F2">
            <w:pPr>
              <w:pStyle w:val="PlantList"/>
              <w:rPr>
                <w:b/>
                <w:bCs/>
                <w:rPrChange w:id="4322" w:author="Daniel Stewart" w:date="2022-02-10T13:43:00Z">
                  <w:rPr/>
                </w:rPrChange>
              </w:rPr>
              <w:pPrChange w:id="4323" w:author="Daniel Stewart" w:date="2022-02-10T13:41:00Z">
                <w:pPr>
                  <w:jc w:val="left"/>
                </w:pPr>
              </w:pPrChange>
            </w:pPr>
            <w:r w:rsidRPr="007013A6">
              <w:rPr>
                <w:b/>
                <w:bCs/>
                <w:rPrChange w:id="4324" w:author="Daniel Stewart" w:date="2022-02-10T13:43:00Z">
                  <w:rPr/>
                </w:rPrChange>
              </w:rPr>
              <w:t>Common Name </w:t>
            </w:r>
          </w:p>
        </w:tc>
        <w:tc>
          <w:tcPr>
            <w:tcW w:w="886" w:type="dxa"/>
            <w:tcBorders>
              <w:bottom w:val="single" w:sz="4" w:space="0" w:color="auto"/>
            </w:tcBorders>
            <w:shd w:val="clear" w:color="auto" w:fill="auto"/>
            <w:hideMark/>
          </w:tcPr>
          <w:p w14:paraId="5D06421A" w14:textId="77777777" w:rsidR="00A200F2" w:rsidRPr="007013A6" w:rsidRDefault="00A200F2">
            <w:pPr>
              <w:pStyle w:val="PlantList"/>
              <w:jc w:val="center"/>
              <w:rPr>
                <w:b/>
                <w:bCs/>
                <w:rPrChange w:id="4325" w:author="Daniel Stewart" w:date="2022-02-10T13:43:00Z">
                  <w:rPr/>
                </w:rPrChange>
              </w:rPr>
              <w:pPrChange w:id="4326" w:author="Daniel Stewart" w:date="2022-02-10T13:42:00Z">
                <w:pPr/>
              </w:pPrChange>
            </w:pPr>
            <w:r w:rsidRPr="007013A6">
              <w:rPr>
                <w:b/>
                <w:bCs/>
                <w:rPrChange w:id="4327" w:author="Daniel Stewart" w:date="2022-02-10T13:43:00Z">
                  <w:rPr/>
                </w:rPrChange>
              </w:rPr>
              <w:t>Origin</w:t>
            </w:r>
          </w:p>
        </w:tc>
        <w:tc>
          <w:tcPr>
            <w:tcW w:w="886" w:type="dxa"/>
            <w:tcBorders>
              <w:bottom w:val="single" w:sz="4" w:space="0" w:color="auto"/>
            </w:tcBorders>
          </w:tcPr>
          <w:p w14:paraId="5422CABE" w14:textId="77777777" w:rsidR="00A200F2" w:rsidRPr="007013A6" w:rsidRDefault="00A200F2">
            <w:pPr>
              <w:pStyle w:val="PlantList"/>
              <w:jc w:val="center"/>
              <w:rPr>
                <w:b/>
                <w:bCs/>
                <w:rPrChange w:id="4328" w:author="Daniel Stewart" w:date="2022-02-10T13:43:00Z">
                  <w:rPr/>
                </w:rPrChange>
              </w:rPr>
              <w:pPrChange w:id="4329" w:author="Daniel Stewart" w:date="2022-02-10T13:42:00Z">
                <w:pPr/>
              </w:pPrChange>
            </w:pPr>
            <w:r w:rsidRPr="007013A6">
              <w:rPr>
                <w:b/>
                <w:bCs/>
                <w:rPrChange w:id="4330" w:author="Daniel Stewart" w:date="2022-02-10T13:43:00Z">
                  <w:rPr/>
                </w:rPrChange>
              </w:rPr>
              <w:t>2015</w:t>
            </w:r>
          </w:p>
        </w:tc>
        <w:tc>
          <w:tcPr>
            <w:tcW w:w="886" w:type="dxa"/>
            <w:tcBorders>
              <w:bottom w:val="single" w:sz="4" w:space="0" w:color="auto"/>
            </w:tcBorders>
          </w:tcPr>
          <w:p w14:paraId="55C8B90F" w14:textId="77777777" w:rsidR="00A200F2" w:rsidRPr="007013A6" w:rsidRDefault="00A200F2">
            <w:pPr>
              <w:pStyle w:val="PlantList"/>
              <w:jc w:val="center"/>
              <w:rPr>
                <w:b/>
                <w:bCs/>
                <w:rPrChange w:id="4331" w:author="Daniel Stewart" w:date="2022-02-10T13:43:00Z">
                  <w:rPr/>
                </w:rPrChange>
              </w:rPr>
              <w:pPrChange w:id="4332" w:author="Daniel Stewart" w:date="2022-02-10T13:42:00Z">
                <w:pPr/>
              </w:pPrChange>
            </w:pPr>
            <w:r w:rsidRPr="007013A6">
              <w:rPr>
                <w:b/>
                <w:bCs/>
                <w:rPrChange w:id="4333" w:author="Daniel Stewart" w:date="2022-02-10T13:43:00Z">
                  <w:rPr/>
                </w:rPrChange>
              </w:rPr>
              <w:t>2021</w:t>
            </w:r>
          </w:p>
        </w:tc>
      </w:tr>
      <w:tr w:rsidR="00A200F2" w:rsidRPr="00FF20F1" w14:paraId="006B7420" w14:textId="77777777" w:rsidTr="004D3373">
        <w:trPr>
          <w:trHeight w:hRule="exact" w:val="227"/>
        </w:trPr>
        <w:tc>
          <w:tcPr>
            <w:tcW w:w="3119" w:type="dxa"/>
            <w:tcBorders>
              <w:top w:val="single" w:sz="4" w:space="0" w:color="auto"/>
            </w:tcBorders>
            <w:shd w:val="clear" w:color="auto" w:fill="auto"/>
            <w:hideMark/>
          </w:tcPr>
          <w:p w14:paraId="3F3BE145" w14:textId="77777777" w:rsidR="00A200F2" w:rsidRPr="00FF20F1" w:rsidRDefault="00A200F2">
            <w:pPr>
              <w:pStyle w:val="PlantList"/>
              <w:jc w:val="left"/>
              <w:rPr>
                <w:i/>
                <w:iCs/>
                <w:rPrChange w:id="4334" w:author="Daniel Stewart" w:date="2022-02-10T13:41:00Z">
                  <w:rPr/>
                </w:rPrChange>
              </w:rPr>
              <w:pPrChange w:id="4335" w:author="Daniel Stewart" w:date="2022-02-10T13:43:00Z">
                <w:pPr>
                  <w:jc w:val="left"/>
                </w:pPr>
              </w:pPrChange>
            </w:pPr>
            <w:r w:rsidRPr="00FF20F1">
              <w:rPr>
                <w:i/>
                <w:iCs/>
                <w:rPrChange w:id="4336" w:author="Daniel Stewart" w:date="2022-02-10T13:41:00Z">
                  <w:rPr/>
                </w:rPrChange>
              </w:rPr>
              <w:t>Achillea millefolium </w:t>
            </w:r>
          </w:p>
        </w:tc>
        <w:tc>
          <w:tcPr>
            <w:tcW w:w="2941" w:type="dxa"/>
            <w:tcBorders>
              <w:top w:val="single" w:sz="4" w:space="0" w:color="auto"/>
            </w:tcBorders>
            <w:shd w:val="clear" w:color="auto" w:fill="auto"/>
            <w:hideMark/>
          </w:tcPr>
          <w:p w14:paraId="773DF745" w14:textId="77777777" w:rsidR="00A200F2" w:rsidRPr="00FF20F1" w:rsidRDefault="00A200F2">
            <w:pPr>
              <w:pStyle w:val="PlantList"/>
              <w:pPrChange w:id="4337" w:author="Daniel Stewart" w:date="2022-02-10T13:41:00Z">
                <w:pPr>
                  <w:jc w:val="left"/>
                </w:pPr>
              </w:pPrChange>
            </w:pPr>
            <w:r w:rsidRPr="00FF20F1">
              <w:t>yarrow </w:t>
            </w:r>
          </w:p>
        </w:tc>
        <w:tc>
          <w:tcPr>
            <w:tcW w:w="886" w:type="dxa"/>
            <w:tcBorders>
              <w:top w:val="single" w:sz="4" w:space="0" w:color="auto"/>
            </w:tcBorders>
            <w:shd w:val="clear" w:color="auto" w:fill="auto"/>
            <w:hideMark/>
          </w:tcPr>
          <w:p w14:paraId="1F43FECA" w14:textId="77777777" w:rsidR="00A200F2" w:rsidRPr="00FF20F1" w:rsidRDefault="00A200F2">
            <w:pPr>
              <w:pStyle w:val="PlantList"/>
              <w:jc w:val="center"/>
              <w:pPrChange w:id="4338" w:author="Daniel Stewart" w:date="2022-02-10T13:42:00Z">
                <w:pPr/>
              </w:pPrChange>
            </w:pPr>
            <w:r w:rsidRPr="00FF20F1">
              <w:t>N</w:t>
            </w:r>
          </w:p>
        </w:tc>
        <w:tc>
          <w:tcPr>
            <w:tcW w:w="886" w:type="dxa"/>
            <w:tcBorders>
              <w:top w:val="single" w:sz="4" w:space="0" w:color="auto"/>
            </w:tcBorders>
          </w:tcPr>
          <w:p w14:paraId="0E925471" w14:textId="77777777" w:rsidR="00A200F2" w:rsidRPr="00FF20F1" w:rsidRDefault="00A200F2">
            <w:pPr>
              <w:pStyle w:val="PlantList"/>
              <w:jc w:val="center"/>
              <w:pPrChange w:id="4339" w:author="Daniel Stewart" w:date="2022-02-10T13:42:00Z">
                <w:pPr/>
              </w:pPrChange>
            </w:pPr>
          </w:p>
        </w:tc>
        <w:tc>
          <w:tcPr>
            <w:tcW w:w="886" w:type="dxa"/>
            <w:tcBorders>
              <w:top w:val="single" w:sz="4" w:space="0" w:color="auto"/>
            </w:tcBorders>
          </w:tcPr>
          <w:p w14:paraId="1EBE2A5A" w14:textId="77777777" w:rsidR="00A200F2" w:rsidRPr="00FF20F1" w:rsidRDefault="00A200F2">
            <w:pPr>
              <w:pStyle w:val="PlantList"/>
              <w:jc w:val="center"/>
              <w:pPrChange w:id="4340" w:author="Daniel Stewart" w:date="2022-02-10T13:42:00Z">
                <w:pPr/>
              </w:pPrChange>
            </w:pPr>
            <w:r w:rsidRPr="00FF20F1">
              <w:t>X</w:t>
            </w:r>
          </w:p>
        </w:tc>
      </w:tr>
      <w:tr w:rsidR="00305A4B" w:rsidRPr="00FF20F1" w14:paraId="30FF4941" w14:textId="77777777" w:rsidTr="004D3373">
        <w:trPr>
          <w:trHeight w:hRule="exact" w:val="227"/>
          <w:ins w:id="4341" w:author="Daniel Stewart" w:date="2022-02-09T16:29:00Z"/>
        </w:trPr>
        <w:tc>
          <w:tcPr>
            <w:tcW w:w="3119" w:type="dxa"/>
            <w:shd w:val="clear" w:color="auto" w:fill="auto"/>
          </w:tcPr>
          <w:p w14:paraId="5C0275AA" w14:textId="3B983973" w:rsidR="00305A4B" w:rsidRPr="00FF20F1" w:rsidRDefault="00305A4B">
            <w:pPr>
              <w:pStyle w:val="PlantList"/>
              <w:jc w:val="left"/>
              <w:rPr>
                <w:ins w:id="4342" w:author="Daniel Stewart" w:date="2022-02-09T16:29:00Z"/>
                <w:i/>
                <w:iCs/>
                <w:rPrChange w:id="4343" w:author="Daniel Stewart" w:date="2022-02-10T13:41:00Z">
                  <w:rPr>
                    <w:ins w:id="4344" w:author="Daniel Stewart" w:date="2022-02-09T16:29:00Z"/>
                  </w:rPr>
                </w:rPrChange>
              </w:rPr>
              <w:pPrChange w:id="4345" w:author="Daniel Stewart" w:date="2022-02-10T13:43:00Z">
                <w:pPr/>
              </w:pPrChange>
            </w:pPr>
            <w:ins w:id="4346" w:author="Daniel Stewart" w:date="2022-02-09T16:29:00Z">
              <w:r w:rsidRPr="00FF20F1">
                <w:rPr>
                  <w:i/>
                  <w:iCs/>
                  <w:rPrChange w:id="4347" w:author="Daniel Stewart" w:date="2022-02-10T13:41:00Z">
                    <w:rPr/>
                  </w:rPrChange>
                </w:rPr>
                <w:t>Ac</w:t>
              </w:r>
            </w:ins>
            <w:ins w:id="4348" w:author="Daniel Stewart" w:date="2022-02-09T16:30:00Z">
              <w:r w:rsidRPr="00FF20F1">
                <w:rPr>
                  <w:i/>
                  <w:iCs/>
                  <w:rPrChange w:id="4349" w:author="Daniel Stewart" w:date="2022-02-10T13:41:00Z">
                    <w:rPr/>
                  </w:rPrChange>
                </w:rPr>
                <w:t>orus americanus</w:t>
              </w:r>
            </w:ins>
          </w:p>
        </w:tc>
        <w:tc>
          <w:tcPr>
            <w:tcW w:w="2941" w:type="dxa"/>
            <w:shd w:val="clear" w:color="auto" w:fill="auto"/>
          </w:tcPr>
          <w:p w14:paraId="6568D2CC" w14:textId="411264E3" w:rsidR="00305A4B" w:rsidRPr="00FF20F1" w:rsidRDefault="00305A4B">
            <w:pPr>
              <w:pStyle w:val="PlantList"/>
              <w:rPr>
                <w:ins w:id="4350" w:author="Daniel Stewart" w:date="2022-02-09T16:29:00Z"/>
              </w:rPr>
              <w:pPrChange w:id="4351" w:author="Daniel Stewart" w:date="2022-02-10T13:41:00Z">
                <w:pPr/>
              </w:pPrChange>
            </w:pPr>
            <w:ins w:id="4352" w:author="Daniel Stewart" w:date="2022-02-09T16:30:00Z">
              <w:r w:rsidRPr="00FF20F1">
                <w:t xml:space="preserve">American </w:t>
              </w:r>
              <w:proofErr w:type="spellStart"/>
              <w:r w:rsidRPr="00FF20F1">
                <w:t>sweetflag</w:t>
              </w:r>
            </w:ins>
            <w:proofErr w:type="spellEnd"/>
          </w:p>
        </w:tc>
        <w:tc>
          <w:tcPr>
            <w:tcW w:w="886" w:type="dxa"/>
            <w:shd w:val="clear" w:color="auto" w:fill="auto"/>
          </w:tcPr>
          <w:p w14:paraId="016BC65D" w14:textId="12D49544" w:rsidR="00305A4B" w:rsidRPr="00FF20F1" w:rsidRDefault="00305A4B">
            <w:pPr>
              <w:pStyle w:val="PlantList"/>
              <w:jc w:val="center"/>
              <w:rPr>
                <w:ins w:id="4353" w:author="Daniel Stewart" w:date="2022-02-09T16:29:00Z"/>
              </w:rPr>
              <w:pPrChange w:id="4354" w:author="Daniel Stewart" w:date="2022-02-10T13:42:00Z">
                <w:pPr/>
              </w:pPrChange>
            </w:pPr>
            <w:ins w:id="4355" w:author="Daniel Stewart" w:date="2022-02-09T16:30:00Z">
              <w:r w:rsidRPr="00FF20F1">
                <w:t>N</w:t>
              </w:r>
            </w:ins>
          </w:p>
        </w:tc>
        <w:tc>
          <w:tcPr>
            <w:tcW w:w="886" w:type="dxa"/>
          </w:tcPr>
          <w:p w14:paraId="1EA580A1" w14:textId="77777777" w:rsidR="00305A4B" w:rsidRPr="00FF20F1" w:rsidRDefault="00305A4B">
            <w:pPr>
              <w:pStyle w:val="PlantList"/>
              <w:jc w:val="center"/>
              <w:rPr>
                <w:ins w:id="4356" w:author="Daniel Stewart" w:date="2022-02-09T16:29:00Z"/>
              </w:rPr>
              <w:pPrChange w:id="4357" w:author="Daniel Stewart" w:date="2022-02-10T13:42:00Z">
                <w:pPr/>
              </w:pPrChange>
            </w:pPr>
          </w:p>
        </w:tc>
        <w:tc>
          <w:tcPr>
            <w:tcW w:w="886" w:type="dxa"/>
          </w:tcPr>
          <w:p w14:paraId="4E4465B9" w14:textId="3962767B" w:rsidR="00305A4B" w:rsidRPr="00FF20F1" w:rsidRDefault="00305A4B">
            <w:pPr>
              <w:pStyle w:val="PlantList"/>
              <w:jc w:val="center"/>
              <w:rPr>
                <w:ins w:id="4358" w:author="Daniel Stewart" w:date="2022-02-09T16:29:00Z"/>
              </w:rPr>
              <w:pPrChange w:id="4359" w:author="Daniel Stewart" w:date="2022-02-10T13:42:00Z">
                <w:pPr/>
              </w:pPrChange>
            </w:pPr>
            <w:ins w:id="4360" w:author="Daniel Stewart" w:date="2022-02-09T16:30:00Z">
              <w:r w:rsidRPr="00FF20F1">
                <w:t>X</w:t>
              </w:r>
            </w:ins>
          </w:p>
        </w:tc>
      </w:tr>
      <w:tr w:rsidR="00A200F2" w:rsidRPr="00FF20F1" w14:paraId="672B54BC" w14:textId="77777777" w:rsidTr="004D3373">
        <w:trPr>
          <w:trHeight w:hRule="exact" w:val="227"/>
        </w:trPr>
        <w:tc>
          <w:tcPr>
            <w:tcW w:w="3119" w:type="dxa"/>
            <w:shd w:val="clear" w:color="auto" w:fill="auto"/>
            <w:hideMark/>
          </w:tcPr>
          <w:p w14:paraId="3552904B" w14:textId="77777777" w:rsidR="00A200F2" w:rsidRPr="00FF20F1" w:rsidRDefault="00A200F2">
            <w:pPr>
              <w:pStyle w:val="PlantList"/>
              <w:jc w:val="left"/>
              <w:rPr>
                <w:i/>
                <w:iCs/>
                <w:rPrChange w:id="4361" w:author="Daniel Stewart" w:date="2022-02-10T13:41:00Z">
                  <w:rPr/>
                </w:rPrChange>
              </w:rPr>
              <w:pPrChange w:id="4362" w:author="Daniel Stewart" w:date="2022-02-10T13:43:00Z">
                <w:pPr>
                  <w:jc w:val="left"/>
                </w:pPr>
              </w:pPrChange>
            </w:pPr>
            <w:r w:rsidRPr="00FF20F1">
              <w:rPr>
                <w:i/>
                <w:iCs/>
                <w:rPrChange w:id="4363" w:author="Daniel Stewart" w:date="2022-02-10T13:41:00Z">
                  <w:rPr/>
                </w:rPrChange>
              </w:rPr>
              <w:t>Agrostis </w:t>
            </w:r>
            <w:proofErr w:type="spellStart"/>
            <w:r w:rsidRPr="00FF20F1">
              <w:rPr>
                <w:i/>
                <w:iCs/>
                <w:rPrChange w:id="4364" w:author="Daniel Stewart" w:date="2022-02-10T13:41:00Z">
                  <w:rPr/>
                </w:rPrChange>
              </w:rPr>
              <w:t>capillaris</w:t>
            </w:r>
            <w:proofErr w:type="spellEnd"/>
            <w:r w:rsidRPr="00FF20F1">
              <w:rPr>
                <w:i/>
                <w:iCs/>
                <w:rPrChange w:id="4365" w:author="Daniel Stewart" w:date="2022-02-10T13:41:00Z">
                  <w:rPr/>
                </w:rPrChange>
              </w:rPr>
              <w:t> </w:t>
            </w:r>
          </w:p>
        </w:tc>
        <w:tc>
          <w:tcPr>
            <w:tcW w:w="2941" w:type="dxa"/>
            <w:shd w:val="clear" w:color="auto" w:fill="auto"/>
            <w:hideMark/>
          </w:tcPr>
          <w:p w14:paraId="3B766E94" w14:textId="77777777" w:rsidR="00A200F2" w:rsidRPr="00FF20F1" w:rsidRDefault="00A200F2">
            <w:pPr>
              <w:pStyle w:val="PlantList"/>
              <w:pPrChange w:id="4366" w:author="Daniel Stewart" w:date="2022-02-10T13:41:00Z">
                <w:pPr>
                  <w:jc w:val="left"/>
                </w:pPr>
              </w:pPrChange>
            </w:pPr>
            <w:r w:rsidRPr="00FF20F1">
              <w:t xml:space="preserve">colonial </w:t>
            </w:r>
            <w:proofErr w:type="spellStart"/>
            <w:r w:rsidRPr="00FF20F1">
              <w:t>bentgrass</w:t>
            </w:r>
            <w:proofErr w:type="spellEnd"/>
            <w:r w:rsidRPr="00FF20F1">
              <w:t> </w:t>
            </w:r>
          </w:p>
        </w:tc>
        <w:tc>
          <w:tcPr>
            <w:tcW w:w="886" w:type="dxa"/>
            <w:shd w:val="clear" w:color="auto" w:fill="auto"/>
            <w:hideMark/>
          </w:tcPr>
          <w:p w14:paraId="497D073C" w14:textId="77777777" w:rsidR="00A200F2" w:rsidRPr="00FF20F1" w:rsidRDefault="00A200F2">
            <w:pPr>
              <w:pStyle w:val="PlantList"/>
              <w:jc w:val="center"/>
              <w:pPrChange w:id="4367" w:author="Daniel Stewart" w:date="2022-02-10T13:42:00Z">
                <w:pPr/>
              </w:pPrChange>
            </w:pPr>
            <w:r w:rsidRPr="00FF20F1">
              <w:t>E</w:t>
            </w:r>
          </w:p>
        </w:tc>
        <w:tc>
          <w:tcPr>
            <w:tcW w:w="886" w:type="dxa"/>
          </w:tcPr>
          <w:p w14:paraId="5C8B5453" w14:textId="77777777" w:rsidR="00A200F2" w:rsidRPr="00FF20F1" w:rsidRDefault="00A200F2">
            <w:pPr>
              <w:pStyle w:val="PlantList"/>
              <w:jc w:val="center"/>
              <w:pPrChange w:id="4368" w:author="Daniel Stewart" w:date="2022-02-10T13:42:00Z">
                <w:pPr/>
              </w:pPrChange>
            </w:pPr>
            <w:r w:rsidRPr="00FF20F1">
              <w:t>X</w:t>
            </w:r>
          </w:p>
        </w:tc>
        <w:tc>
          <w:tcPr>
            <w:tcW w:w="886" w:type="dxa"/>
          </w:tcPr>
          <w:p w14:paraId="682ED196" w14:textId="77777777" w:rsidR="00A200F2" w:rsidRPr="00FF20F1" w:rsidRDefault="00A200F2">
            <w:pPr>
              <w:pStyle w:val="PlantList"/>
              <w:jc w:val="center"/>
              <w:rPr>
                <w:rPrChange w:id="4369" w:author="Daniel Stewart" w:date="2022-02-10T13:41:00Z">
                  <w:rPr>
                    <w:color w:val="000000"/>
                    <w:lang w:val="en-US"/>
                  </w:rPr>
                </w:rPrChange>
              </w:rPr>
              <w:pPrChange w:id="4370" w:author="Daniel Stewart" w:date="2022-02-10T13:42:00Z">
                <w:pPr/>
              </w:pPrChange>
            </w:pPr>
            <w:r w:rsidRPr="00FF20F1">
              <w:t>X</w:t>
            </w:r>
          </w:p>
        </w:tc>
      </w:tr>
      <w:tr w:rsidR="00A200F2" w:rsidRPr="00FF20F1" w14:paraId="1748E18E" w14:textId="77777777" w:rsidTr="004D3373">
        <w:trPr>
          <w:trHeight w:hRule="exact" w:val="227"/>
        </w:trPr>
        <w:tc>
          <w:tcPr>
            <w:tcW w:w="3119" w:type="dxa"/>
            <w:shd w:val="clear" w:color="auto" w:fill="auto"/>
            <w:hideMark/>
          </w:tcPr>
          <w:p w14:paraId="045EAA0F" w14:textId="77777777" w:rsidR="00A200F2" w:rsidRPr="00FF20F1" w:rsidRDefault="00A200F2">
            <w:pPr>
              <w:pStyle w:val="PlantList"/>
              <w:jc w:val="left"/>
              <w:rPr>
                <w:i/>
                <w:iCs/>
                <w:rPrChange w:id="4371" w:author="Daniel Stewart" w:date="2022-02-10T13:41:00Z">
                  <w:rPr/>
                </w:rPrChange>
              </w:rPr>
              <w:pPrChange w:id="4372" w:author="Daniel Stewart" w:date="2022-02-10T13:43:00Z">
                <w:pPr>
                  <w:jc w:val="left"/>
                </w:pPr>
              </w:pPrChange>
            </w:pPr>
            <w:r w:rsidRPr="00FF20F1">
              <w:rPr>
                <w:i/>
                <w:iCs/>
                <w:rPrChange w:id="4373" w:author="Daniel Stewart" w:date="2022-02-10T13:41:00Z">
                  <w:rPr/>
                </w:rPrChange>
              </w:rPr>
              <w:t>Agrostis gigantea</w:t>
            </w:r>
          </w:p>
        </w:tc>
        <w:tc>
          <w:tcPr>
            <w:tcW w:w="2941" w:type="dxa"/>
            <w:shd w:val="clear" w:color="auto" w:fill="auto"/>
            <w:hideMark/>
          </w:tcPr>
          <w:p w14:paraId="3EAEBB4B" w14:textId="77777777" w:rsidR="00A200F2" w:rsidRPr="00FF20F1" w:rsidRDefault="00A200F2">
            <w:pPr>
              <w:pStyle w:val="PlantList"/>
              <w:pPrChange w:id="4374" w:author="Daniel Stewart" w:date="2022-02-10T13:41:00Z">
                <w:pPr>
                  <w:jc w:val="left"/>
                </w:pPr>
              </w:pPrChange>
            </w:pPr>
            <w:r w:rsidRPr="00FF20F1">
              <w:t>redtop </w:t>
            </w:r>
          </w:p>
        </w:tc>
        <w:tc>
          <w:tcPr>
            <w:tcW w:w="886" w:type="dxa"/>
            <w:shd w:val="clear" w:color="auto" w:fill="auto"/>
            <w:hideMark/>
          </w:tcPr>
          <w:p w14:paraId="50540EC7" w14:textId="77777777" w:rsidR="00A200F2" w:rsidRPr="00FF20F1" w:rsidRDefault="00A200F2">
            <w:pPr>
              <w:pStyle w:val="PlantList"/>
              <w:jc w:val="center"/>
              <w:pPrChange w:id="4375" w:author="Daniel Stewart" w:date="2022-02-10T13:42:00Z">
                <w:pPr/>
              </w:pPrChange>
            </w:pPr>
            <w:r w:rsidRPr="00FF20F1">
              <w:t>E</w:t>
            </w:r>
          </w:p>
        </w:tc>
        <w:tc>
          <w:tcPr>
            <w:tcW w:w="886" w:type="dxa"/>
          </w:tcPr>
          <w:p w14:paraId="43C7BCAA" w14:textId="77777777" w:rsidR="00A200F2" w:rsidRPr="00FF20F1" w:rsidRDefault="00A200F2">
            <w:pPr>
              <w:pStyle w:val="PlantList"/>
              <w:jc w:val="center"/>
              <w:pPrChange w:id="4376" w:author="Daniel Stewart" w:date="2022-02-10T13:42:00Z">
                <w:pPr/>
              </w:pPrChange>
            </w:pPr>
            <w:r w:rsidRPr="00FF20F1">
              <w:t>X</w:t>
            </w:r>
          </w:p>
        </w:tc>
        <w:tc>
          <w:tcPr>
            <w:tcW w:w="886" w:type="dxa"/>
          </w:tcPr>
          <w:p w14:paraId="609D8D76" w14:textId="77777777" w:rsidR="00A200F2" w:rsidRPr="00FF20F1" w:rsidRDefault="00A200F2">
            <w:pPr>
              <w:pStyle w:val="PlantList"/>
              <w:jc w:val="center"/>
              <w:rPr>
                <w:rPrChange w:id="4377" w:author="Daniel Stewart" w:date="2022-02-10T13:41:00Z">
                  <w:rPr>
                    <w:color w:val="000000"/>
                    <w:lang w:val="en-US"/>
                  </w:rPr>
                </w:rPrChange>
              </w:rPr>
              <w:pPrChange w:id="4378" w:author="Daniel Stewart" w:date="2022-02-10T13:42:00Z">
                <w:pPr/>
              </w:pPrChange>
            </w:pPr>
            <w:r w:rsidRPr="00FF20F1">
              <w:t>X</w:t>
            </w:r>
          </w:p>
        </w:tc>
      </w:tr>
      <w:tr w:rsidR="00A200F2" w:rsidRPr="00FF20F1" w14:paraId="32136E75" w14:textId="77777777" w:rsidTr="004D3373">
        <w:trPr>
          <w:trHeight w:hRule="exact" w:val="227"/>
        </w:trPr>
        <w:tc>
          <w:tcPr>
            <w:tcW w:w="3119" w:type="dxa"/>
            <w:shd w:val="clear" w:color="auto" w:fill="auto"/>
            <w:hideMark/>
          </w:tcPr>
          <w:p w14:paraId="6201B776" w14:textId="77777777" w:rsidR="00A200F2" w:rsidRPr="00FF20F1" w:rsidRDefault="00A200F2">
            <w:pPr>
              <w:pStyle w:val="PlantList"/>
              <w:jc w:val="left"/>
              <w:rPr>
                <w:i/>
                <w:iCs/>
                <w:rPrChange w:id="4379" w:author="Daniel Stewart" w:date="2022-02-10T13:41:00Z">
                  <w:rPr/>
                </w:rPrChange>
              </w:rPr>
              <w:pPrChange w:id="4380" w:author="Daniel Stewart" w:date="2022-02-10T13:43:00Z">
                <w:pPr>
                  <w:jc w:val="left"/>
                </w:pPr>
              </w:pPrChange>
            </w:pPr>
            <w:r w:rsidRPr="00FF20F1">
              <w:rPr>
                <w:i/>
                <w:iCs/>
                <w:rPrChange w:id="4381" w:author="Daniel Stewart" w:date="2022-02-10T13:41:00Z">
                  <w:rPr/>
                </w:rPrChange>
              </w:rPr>
              <w:t>Agrostis stolonifera </w:t>
            </w:r>
          </w:p>
        </w:tc>
        <w:tc>
          <w:tcPr>
            <w:tcW w:w="2941" w:type="dxa"/>
            <w:shd w:val="clear" w:color="auto" w:fill="auto"/>
            <w:hideMark/>
          </w:tcPr>
          <w:p w14:paraId="76E81084" w14:textId="77777777" w:rsidR="00A200F2" w:rsidRPr="00FF20F1" w:rsidRDefault="00A200F2">
            <w:pPr>
              <w:pStyle w:val="PlantList"/>
              <w:pPrChange w:id="4382" w:author="Daniel Stewart" w:date="2022-02-10T13:41:00Z">
                <w:pPr>
                  <w:jc w:val="left"/>
                </w:pPr>
              </w:pPrChange>
            </w:pPr>
            <w:r w:rsidRPr="00FF20F1">
              <w:t xml:space="preserve">creeping </w:t>
            </w:r>
            <w:proofErr w:type="spellStart"/>
            <w:r w:rsidRPr="00FF20F1">
              <w:t>bentgrass</w:t>
            </w:r>
            <w:proofErr w:type="spellEnd"/>
            <w:r w:rsidRPr="00FF20F1">
              <w:t> </w:t>
            </w:r>
          </w:p>
        </w:tc>
        <w:tc>
          <w:tcPr>
            <w:tcW w:w="886" w:type="dxa"/>
            <w:shd w:val="clear" w:color="auto" w:fill="auto"/>
            <w:hideMark/>
          </w:tcPr>
          <w:p w14:paraId="3FCE9250" w14:textId="77777777" w:rsidR="00A200F2" w:rsidRPr="00FF20F1" w:rsidRDefault="00A200F2">
            <w:pPr>
              <w:pStyle w:val="PlantList"/>
              <w:jc w:val="center"/>
              <w:pPrChange w:id="4383" w:author="Daniel Stewart" w:date="2022-02-10T13:42:00Z">
                <w:pPr/>
              </w:pPrChange>
            </w:pPr>
            <w:r w:rsidRPr="00FF20F1">
              <w:t>E</w:t>
            </w:r>
          </w:p>
        </w:tc>
        <w:tc>
          <w:tcPr>
            <w:tcW w:w="886" w:type="dxa"/>
          </w:tcPr>
          <w:p w14:paraId="72CFD25D" w14:textId="77777777" w:rsidR="00A200F2" w:rsidRPr="00FF20F1" w:rsidRDefault="00A200F2">
            <w:pPr>
              <w:pStyle w:val="PlantList"/>
              <w:jc w:val="center"/>
              <w:pPrChange w:id="4384" w:author="Daniel Stewart" w:date="2022-02-10T13:42:00Z">
                <w:pPr/>
              </w:pPrChange>
            </w:pPr>
            <w:r w:rsidRPr="00FF20F1">
              <w:t>X</w:t>
            </w:r>
          </w:p>
        </w:tc>
        <w:tc>
          <w:tcPr>
            <w:tcW w:w="886" w:type="dxa"/>
          </w:tcPr>
          <w:p w14:paraId="29C628AE" w14:textId="77777777" w:rsidR="00A200F2" w:rsidRPr="00FF20F1" w:rsidRDefault="00A200F2">
            <w:pPr>
              <w:pStyle w:val="PlantList"/>
              <w:jc w:val="center"/>
              <w:rPr>
                <w:rPrChange w:id="4385" w:author="Daniel Stewart" w:date="2022-02-10T13:41:00Z">
                  <w:rPr>
                    <w:color w:val="000000"/>
                    <w:lang w:val="en-US"/>
                  </w:rPr>
                </w:rPrChange>
              </w:rPr>
              <w:pPrChange w:id="4386" w:author="Daniel Stewart" w:date="2022-02-10T13:42:00Z">
                <w:pPr/>
              </w:pPrChange>
            </w:pPr>
            <w:r w:rsidRPr="00FF20F1">
              <w:t>X</w:t>
            </w:r>
          </w:p>
        </w:tc>
      </w:tr>
      <w:tr w:rsidR="00A200F2" w:rsidRPr="00FF20F1" w14:paraId="3B75D8DE" w14:textId="77777777" w:rsidTr="004D3373">
        <w:trPr>
          <w:trHeight w:hRule="exact" w:val="227"/>
        </w:trPr>
        <w:tc>
          <w:tcPr>
            <w:tcW w:w="3119" w:type="dxa"/>
            <w:shd w:val="clear" w:color="auto" w:fill="auto"/>
          </w:tcPr>
          <w:p w14:paraId="2E8150C7" w14:textId="77777777" w:rsidR="00A200F2" w:rsidRPr="00FF20F1" w:rsidRDefault="00A200F2">
            <w:pPr>
              <w:pStyle w:val="PlantList"/>
              <w:jc w:val="left"/>
              <w:rPr>
                <w:i/>
                <w:iCs/>
                <w:rPrChange w:id="4387" w:author="Daniel Stewart" w:date="2022-02-10T13:41:00Z">
                  <w:rPr/>
                </w:rPrChange>
              </w:rPr>
              <w:pPrChange w:id="4388" w:author="Daniel Stewart" w:date="2022-02-10T13:43:00Z">
                <w:pPr>
                  <w:jc w:val="left"/>
                </w:pPr>
              </w:pPrChange>
            </w:pPr>
            <w:r w:rsidRPr="00FF20F1">
              <w:rPr>
                <w:i/>
                <w:iCs/>
                <w:rPrChange w:id="4389" w:author="Daniel Stewart" w:date="2022-02-10T13:41:00Z">
                  <w:rPr/>
                </w:rPrChange>
              </w:rPr>
              <w:t>Ajuga sp.</w:t>
            </w:r>
          </w:p>
        </w:tc>
        <w:tc>
          <w:tcPr>
            <w:tcW w:w="2941" w:type="dxa"/>
            <w:shd w:val="clear" w:color="auto" w:fill="auto"/>
          </w:tcPr>
          <w:p w14:paraId="3204A6B4" w14:textId="77777777" w:rsidR="00A200F2" w:rsidRPr="00FF20F1" w:rsidRDefault="00A200F2">
            <w:pPr>
              <w:pStyle w:val="PlantList"/>
              <w:pPrChange w:id="4390" w:author="Daniel Stewart" w:date="2022-02-10T13:41:00Z">
                <w:pPr>
                  <w:jc w:val="left"/>
                </w:pPr>
              </w:pPrChange>
            </w:pPr>
            <w:r w:rsidRPr="00FF20F1">
              <w:t>unidentified ajuga</w:t>
            </w:r>
          </w:p>
        </w:tc>
        <w:tc>
          <w:tcPr>
            <w:tcW w:w="886" w:type="dxa"/>
            <w:shd w:val="clear" w:color="auto" w:fill="auto"/>
          </w:tcPr>
          <w:p w14:paraId="777C1B02" w14:textId="77777777" w:rsidR="00A200F2" w:rsidRPr="00FF20F1" w:rsidRDefault="00A200F2">
            <w:pPr>
              <w:pStyle w:val="PlantList"/>
              <w:jc w:val="center"/>
              <w:pPrChange w:id="4391" w:author="Daniel Stewart" w:date="2022-02-10T13:42:00Z">
                <w:pPr/>
              </w:pPrChange>
            </w:pPr>
            <w:r w:rsidRPr="00FF20F1">
              <w:t>E</w:t>
            </w:r>
          </w:p>
        </w:tc>
        <w:tc>
          <w:tcPr>
            <w:tcW w:w="886" w:type="dxa"/>
          </w:tcPr>
          <w:p w14:paraId="6F2510D6" w14:textId="77777777" w:rsidR="00A200F2" w:rsidRPr="00FF20F1" w:rsidRDefault="00A200F2">
            <w:pPr>
              <w:pStyle w:val="PlantList"/>
              <w:jc w:val="center"/>
              <w:pPrChange w:id="4392" w:author="Daniel Stewart" w:date="2022-02-10T13:42:00Z">
                <w:pPr/>
              </w:pPrChange>
            </w:pPr>
            <w:r w:rsidRPr="00FF20F1">
              <w:t>X</w:t>
            </w:r>
          </w:p>
        </w:tc>
        <w:tc>
          <w:tcPr>
            <w:tcW w:w="886" w:type="dxa"/>
          </w:tcPr>
          <w:p w14:paraId="7C03DE58" w14:textId="77777777" w:rsidR="00A200F2" w:rsidRPr="00FF20F1" w:rsidRDefault="00A200F2">
            <w:pPr>
              <w:pStyle w:val="PlantList"/>
              <w:jc w:val="center"/>
              <w:pPrChange w:id="4393" w:author="Daniel Stewart" w:date="2022-02-10T13:42:00Z">
                <w:pPr/>
              </w:pPrChange>
            </w:pPr>
          </w:p>
        </w:tc>
      </w:tr>
      <w:tr w:rsidR="00A200F2" w:rsidRPr="00FF20F1" w14:paraId="2485FB04" w14:textId="77777777" w:rsidTr="004D3373">
        <w:trPr>
          <w:trHeight w:hRule="exact" w:val="227"/>
        </w:trPr>
        <w:tc>
          <w:tcPr>
            <w:tcW w:w="3119" w:type="dxa"/>
            <w:shd w:val="clear" w:color="auto" w:fill="auto"/>
            <w:hideMark/>
          </w:tcPr>
          <w:p w14:paraId="330DA314" w14:textId="77777777" w:rsidR="00A200F2" w:rsidRPr="00FF20F1" w:rsidRDefault="00A200F2">
            <w:pPr>
              <w:pStyle w:val="PlantList"/>
              <w:jc w:val="left"/>
              <w:rPr>
                <w:i/>
                <w:iCs/>
                <w:rPrChange w:id="4394" w:author="Daniel Stewart" w:date="2022-02-10T13:41:00Z">
                  <w:rPr/>
                </w:rPrChange>
              </w:rPr>
              <w:pPrChange w:id="4395" w:author="Daniel Stewart" w:date="2022-02-10T13:43:00Z">
                <w:pPr>
                  <w:jc w:val="left"/>
                </w:pPr>
              </w:pPrChange>
            </w:pPr>
            <w:r w:rsidRPr="00FF20F1">
              <w:rPr>
                <w:i/>
                <w:iCs/>
                <w:rPrChange w:id="4396" w:author="Daniel Stewart" w:date="2022-02-10T13:41:00Z">
                  <w:rPr/>
                </w:rPrChange>
              </w:rPr>
              <w:t>Alisma </w:t>
            </w:r>
            <w:proofErr w:type="spellStart"/>
            <w:r w:rsidRPr="00FF20F1">
              <w:rPr>
                <w:i/>
                <w:iCs/>
                <w:rPrChange w:id="4397" w:author="Daniel Stewart" w:date="2022-02-10T13:41:00Z">
                  <w:rPr/>
                </w:rPrChange>
              </w:rPr>
              <w:t>lanceolatum</w:t>
            </w:r>
            <w:proofErr w:type="spellEnd"/>
            <w:r w:rsidRPr="00FF20F1">
              <w:rPr>
                <w:i/>
                <w:iCs/>
                <w:rPrChange w:id="4398" w:author="Daniel Stewart" w:date="2022-02-10T13:41:00Z">
                  <w:rPr/>
                </w:rPrChange>
              </w:rPr>
              <w:t> </w:t>
            </w:r>
          </w:p>
        </w:tc>
        <w:tc>
          <w:tcPr>
            <w:tcW w:w="2941" w:type="dxa"/>
            <w:shd w:val="clear" w:color="auto" w:fill="auto"/>
            <w:hideMark/>
          </w:tcPr>
          <w:p w14:paraId="2D35F55B" w14:textId="77777777" w:rsidR="00A200F2" w:rsidRPr="00FF20F1" w:rsidRDefault="00A200F2">
            <w:pPr>
              <w:pStyle w:val="PlantList"/>
              <w:pPrChange w:id="4399" w:author="Daniel Stewart" w:date="2022-02-10T13:41:00Z">
                <w:pPr>
                  <w:jc w:val="left"/>
                </w:pPr>
              </w:pPrChange>
            </w:pPr>
            <w:r w:rsidRPr="00FF20F1">
              <w:t>lance-leaf water-plantain </w:t>
            </w:r>
          </w:p>
        </w:tc>
        <w:tc>
          <w:tcPr>
            <w:tcW w:w="886" w:type="dxa"/>
            <w:shd w:val="clear" w:color="auto" w:fill="auto"/>
            <w:hideMark/>
          </w:tcPr>
          <w:p w14:paraId="0A127BA7" w14:textId="77777777" w:rsidR="00A200F2" w:rsidRPr="00FF20F1" w:rsidRDefault="00A200F2">
            <w:pPr>
              <w:pStyle w:val="PlantList"/>
              <w:jc w:val="center"/>
              <w:pPrChange w:id="4400" w:author="Daniel Stewart" w:date="2022-02-10T13:42:00Z">
                <w:pPr/>
              </w:pPrChange>
            </w:pPr>
            <w:r w:rsidRPr="00FF20F1">
              <w:t>E</w:t>
            </w:r>
          </w:p>
        </w:tc>
        <w:tc>
          <w:tcPr>
            <w:tcW w:w="886" w:type="dxa"/>
          </w:tcPr>
          <w:p w14:paraId="021E761C" w14:textId="77777777" w:rsidR="00A200F2" w:rsidRPr="00FF20F1" w:rsidRDefault="00A200F2">
            <w:pPr>
              <w:pStyle w:val="PlantList"/>
              <w:jc w:val="center"/>
              <w:pPrChange w:id="4401" w:author="Daniel Stewart" w:date="2022-02-10T13:42:00Z">
                <w:pPr/>
              </w:pPrChange>
            </w:pPr>
          </w:p>
        </w:tc>
        <w:tc>
          <w:tcPr>
            <w:tcW w:w="886" w:type="dxa"/>
          </w:tcPr>
          <w:p w14:paraId="65A5CBBD" w14:textId="77777777" w:rsidR="00A200F2" w:rsidRPr="00FF20F1" w:rsidRDefault="00A200F2">
            <w:pPr>
              <w:pStyle w:val="PlantList"/>
              <w:jc w:val="center"/>
              <w:rPr>
                <w:rPrChange w:id="4402" w:author="Daniel Stewart" w:date="2022-02-10T13:41:00Z">
                  <w:rPr>
                    <w:color w:val="000000"/>
                    <w:lang w:val="en-US"/>
                  </w:rPr>
                </w:rPrChange>
              </w:rPr>
              <w:pPrChange w:id="4403" w:author="Daniel Stewart" w:date="2022-02-10T13:42:00Z">
                <w:pPr/>
              </w:pPrChange>
            </w:pPr>
            <w:r w:rsidRPr="00FF20F1">
              <w:t>X</w:t>
            </w:r>
          </w:p>
        </w:tc>
      </w:tr>
      <w:tr w:rsidR="00A200F2" w:rsidRPr="00FF20F1" w14:paraId="3E28A3FF" w14:textId="77777777" w:rsidTr="004D3373">
        <w:trPr>
          <w:trHeight w:hRule="exact" w:val="227"/>
        </w:trPr>
        <w:tc>
          <w:tcPr>
            <w:tcW w:w="3119" w:type="dxa"/>
            <w:shd w:val="clear" w:color="auto" w:fill="auto"/>
            <w:hideMark/>
          </w:tcPr>
          <w:p w14:paraId="42FB7B68" w14:textId="77777777" w:rsidR="00A200F2" w:rsidRPr="00FF20F1" w:rsidRDefault="00A200F2">
            <w:pPr>
              <w:pStyle w:val="PlantList"/>
              <w:jc w:val="left"/>
              <w:rPr>
                <w:i/>
                <w:iCs/>
                <w:rPrChange w:id="4404" w:author="Daniel Stewart" w:date="2022-02-10T13:41:00Z">
                  <w:rPr/>
                </w:rPrChange>
              </w:rPr>
              <w:pPrChange w:id="4405" w:author="Daniel Stewart" w:date="2022-02-10T13:43:00Z">
                <w:pPr>
                  <w:jc w:val="left"/>
                </w:pPr>
              </w:pPrChange>
            </w:pPr>
            <w:r w:rsidRPr="00FF20F1">
              <w:rPr>
                <w:i/>
                <w:iCs/>
                <w:rPrChange w:id="4406" w:author="Daniel Stewart" w:date="2022-02-10T13:41:00Z">
                  <w:rPr/>
                </w:rPrChange>
              </w:rPr>
              <w:t>Alisma </w:t>
            </w:r>
            <w:proofErr w:type="spellStart"/>
            <w:r w:rsidRPr="00FF20F1">
              <w:rPr>
                <w:i/>
                <w:iCs/>
                <w:rPrChange w:id="4407" w:author="Daniel Stewart" w:date="2022-02-10T13:41:00Z">
                  <w:rPr/>
                </w:rPrChange>
              </w:rPr>
              <w:t>triviale</w:t>
            </w:r>
            <w:proofErr w:type="spellEnd"/>
            <w:r w:rsidRPr="00FF20F1">
              <w:rPr>
                <w:i/>
                <w:iCs/>
                <w:rPrChange w:id="4408" w:author="Daniel Stewart" w:date="2022-02-10T13:41:00Z">
                  <w:rPr/>
                </w:rPrChange>
              </w:rPr>
              <w:t> </w:t>
            </w:r>
          </w:p>
        </w:tc>
        <w:tc>
          <w:tcPr>
            <w:tcW w:w="2941" w:type="dxa"/>
            <w:shd w:val="clear" w:color="auto" w:fill="auto"/>
            <w:hideMark/>
          </w:tcPr>
          <w:p w14:paraId="44BA0C0A" w14:textId="77777777" w:rsidR="00A200F2" w:rsidRPr="00FF20F1" w:rsidRDefault="00A200F2">
            <w:pPr>
              <w:pStyle w:val="PlantList"/>
              <w:pPrChange w:id="4409" w:author="Daniel Stewart" w:date="2022-02-10T13:41:00Z">
                <w:pPr>
                  <w:jc w:val="left"/>
                </w:pPr>
              </w:pPrChange>
            </w:pPr>
            <w:r w:rsidRPr="00FF20F1">
              <w:t>water plantain </w:t>
            </w:r>
          </w:p>
        </w:tc>
        <w:tc>
          <w:tcPr>
            <w:tcW w:w="886" w:type="dxa"/>
            <w:shd w:val="clear" w:color="auto" w:fill="auto"/>
            <w:hideMark/>
          </w:tcPr>
          <w:p w14:paraId="306CAB82" w14:textId="77777777" w:rsidR="00A200F2" w:rsidRPr="00FF20F1" w:rsidRDefault="00A200F2">
            <w:pPr>
              <w:pStyle w:val="PlantList"/>
              <w:jc w:val="center"/>
              <w:pPrChange w:id="4410" w:author="Daniel Stewart" w:date="2022-02-10T13:42:00Z">
                <w:pPr/>
              </w:pPrChange>
            </w:pPr>
            <w:r w:rsidRPr="00FF20F1">
              <w:t>N</w:t>
            </w:r>
          </w:p>
        </w:tc>
        <w:tc>
          <w:tcPr>
            <w:tcW w:w="886" w:type="dxa"/>
          </w:tcPr>
          <w:p w14:paraId="53FC65D4" w14:textId="77777777" w:rsidR="00A200F2" w:rsidRPr="00FF20F1" w:rsidRDefault="00A200F2">
            <w:pPr>
              <w:pStyle w:val="PlantList"/>
              <w:jc w:val="center"/>
              <w:pPrChange w:id="4411" w:author="Daniel Stewart" w:date="2022-02-10T13:42:00Z">
                <w:pPr/>
              </w:pPrChange>
            </w:pPr>
          </w:p>
        </w:tc>
        <w:tc>
          <w:tcPr>
            <w:tcW w:w="886" w:type="dxa"/>
          </w:tcPr>
          <w:p w14:paraId="14DB5A6C" w14:textId="77777777" w:rsidR="00A200F2" w:rsidRPr="00FF20F1" w:rsidRDefault="00A200F2">
            <w:pPr>
              <w:pStyle w:val="PlantList"/>
              <w:jc w:val="center"/>
              <w:rPr>
                <w:rPrChange w:id="4412" w:author="Daniel Stewart" w:date="2022-02-10T13:41:00Z">
                  <w:rPr>
                    <w:color w:val="000000"/>
                    <w:lang w:val="en-US"/>
                  </w:rPr>
                </w:rPrChange>
              </w:rPr>
              <w:pPrChange w:id="4413" w:author="Daniel Stewart" w:date="2022-02-10T13:42:00Z">
                <w:pPr/>
              </w:pPrChange>
            </w:pPr>
            <w:r w:rsidRPr="00FF20F1">
              <w:t>X</w:t>
            </w:r>
          </w:p>
        </w:tc>
      </w:tr>
      <w:tr w:rsidR="00A200F2" w:rsidRPr="00FF20F1" w14:paraId="15B76D7A" w14:textId="77777777" w:rsidTr="004D3373">
        <w:trPr>
          <w:trHeight w:hRule="exact" w:val="227"/>
        </w:trPr>
        <w:tc>
          <w:tcPr>
            <w:tcW w:w="3119" w:type="dxa"/>
            <w:shd w:val="clear" w:color="auto" w:fill="auto"/>
          </w:tcPr>
          <w:p w14:paraId="38284168" w14:textId="77777777" w:rsidR="00A200F2" w:rsidRPr="00FF20F1" w:rsidRDefault="00A200F2">
            <w:pPr>
              <w:pStyle w:val="PlantList"/>
              <w:jc w:val="left"/>
              <w:rPr>
                <w:i/>
                <w:iCs/>
                <w:rPrChange w:id="4414" w:author="Daniel Stewart" w:date="2022-02-10T13:41:00Z">
                  <w:rPr/>
                </w:rPrChange>
              </w:rPr>
              <w:pPrChange w:id="4415" w:author="Daniel Stewart" w:date="2022-02-10T13:43:00Z">
                <w:pPr>
                  <w:jc w:val="left"/>
                </w:pPr>
              </w:pPrChange>
            </w:pPr>
            <w:r w:rsidRPr="00FF20F1">
              <w:rPr>
                <w:i/>
                <w:iCs/>
                <w:rPrChange w:id="4416" w:author="Daniel Stewart" w:date="2022-02-10T13:41:00Z">
                  <w:rPr/>
                </w:rPrChange>
              </w:rPr>
              <w:t>Alisma sp.</w:t>
            </w:r>
          </w:p>
        </w:tc>
        <w:tc>
          <w:tcPr>
            <w:tcW w:w="2941" w:type="dxa"/>
            <w:shd w:val="clear" w:color="auto" w:fill="auto"/>
          </w:tcPr>
          <w:p w14:paraId="7B620F77" w14:textId="77777777" w:rsidR="00A200F2" w:rsidRPr="00FF20F1" w:rsidRDefault="00A200F2">
            <w:pPr>
              <w:pStyle w:val="PlantList"/>
              <w:pPrChange w:id="4417" w:author="Daniel Stewart" w:date="2022-02-10T13:41:00Z">
                <w:pPr>
                  <w:jc w:val="left"/>
                </w:pPr>
              </w:pPrChange>
            </w:pPr>
            <w:r w:rsidRPr="00FF20F1">
              <w:t>unidentified water plantain</w:t>
            </w:r>
          </w:p>
        </w:tc>
        <w:tc>
          <w:tcPr>
            <w:tcW w:w="886" w:type="dxa"/>
            <w:shd w:val="clear" w:color="auto" w:fill="auto"/>
          </w:tcPr>
          <w:p w14:paraId="7BF83C84" w14:textId="77777777" w:rsidR="00A200F2" w:rsidRPr="00FF20F1" w:rsidRDefault="00A200F2">
            <w:pPr>
              <w:pStyle w:val="PlantList"/>
              <w:jc w:val="center"/>
              <w:pPrChange w:id="4418" w:author="Daniel Stewart" w:date="2022-02-10T13:42:00Z">
                <w:pPr/>
              </w:pPrChange>
            </w:pPr>
            <w:r w:rsidRPr="00FF20F1">
              <w:t>U</w:t>
            </w:r>
          </w:p>
        </w:tc>
        <w:tc>
          <w:tcPr>
            <w:tcW w:w="886" w:type="dxa"/>
          </w:tcPr>
          <w:p w14:paraId="7D36908E" w14:textId="77777777" w:rsidR="00A200F2" w:rsidRPr="00FF20F1" w:rsidRDefault="00A200F2">
            <w:pPr>
              <w:pStyle w:val="PlantList"/>
              <w:jc w:val="center"/>
              <w:pPrChange w:id="4419" w:author="Daniel Stewart" w:date="2022-02-10T13:42:00Z">
                <w:pPr/>
              </w:pPrChange>
            </w:pPr>
            <w:r w:rsidRPr="00FF20F1">
              <w:t>X</w:t>
            </w:r>
          </w:p>
        </w:tc>
        <w:tc>
          <w:tcPr>
            <w:tcW w:w="886" w:type="dxa"/>
          </w:tcPr>
          <w:p w14:paraId="31549A7D" w14:textId="77777777" w:rsidR="00A200F2" w:rsidRPr="00FF20F1" w:rsidRDefault="00A200F2">
            <w:pPr>
              <w:pStyle w:val="PlantList"/>
              <w:jc w:val="center"/>
              <w:pPrChange w:id="4420" w:author="Daniel Stewart" w:date="2022-02-10T13:42:00Z">
                <w:pPr/>
              </w:pPrChange>
            </w:pPr>
          </w:p>
        </w:tc>
      </w:tr>
      <w:tr w:rsidR="00A200F2" w:rsidRPr="00FF20F1" w14:paraId="4901085D" w14:textId="77777777" w:rsidTr="004D3373">
        <w:trPr>
          <w:trHeight w:hRule="exact" w:val="227"/>
        </w:trPr>
        <w:tc>
          <w:tcPr>
            <w:tcW w:w="3119" w:type="dxa"/>
            <w:shd w:val="clear" w:color="auto" w:fill="auto"/>
          </w:tcPr>
          <w:p w14:paraId="38EFA069" w14:textId="77777777" w:rsidR="00A200F2" w:rsidRPr="00FF20F1" w:rsidRDefault="00A200F2">
            <w:pPr>
              <w:pStyle w:val="PlantList"/>
              <w:jc w:val="left"/>
              <w:rPr>
                <w:i/>
                <w:iCs/>
                <w:rPrChange w:id="4421" w:author="Daniel Stewart" w:date="2022-02-10T13:41:00Z">
                  <w:rPr/>
                </w:rPrChange>
              </w:rPr>
              <w:pPrChange w:id="4422" w:author="Daniel Stewart" w:date="2022-02-10T13:43:00Z">
                <w:pPr>
                  <w:jc w:val="left"/>
                </w:pPr>
              </w:pPrChange>
            </w:pPr>
            <w:proofErr w:type="spellStart"/>
            <w:r w:rsidRPr="00FF20F1">
              <w:rPr>
                <w:i/>
                <w:iCs/>
                <w:rPrChange w:id="4423" w:author="Daniel Stewart" w:date="2022-02-10T13:41:00Z">
                  <w:rPr/>
                </w:rPrChange>
              </w:rPr>
              <w:t>Artemesia</w:t>
            </w:r>
            <w:proofErr w:type="spellEnd"/>
            <w:r w:rsidRPr="00FF20F1">
              <w:rPr>
                <w:i/>
                <w:iCs/>
                <w:rPrChange w:id="4424" w:author="Daniel Stewart" w:date="2022-02-10T13:41:00Z">
                  <w:rPr/>
                </w:rPrChange>
              </w:rPr>
              <w:t xml:space="preserve"> vulgaris</w:t>
            </w:r>
          </w:p>
        </w:tc>
        <w:tc>
          <w:tcPr>
            <w:tcW w:w="2941" w:type="dxa"/>
            <w:shd w:val="clear" w:color="auto" w:fill="auto"/>
          </w:tcPr>
          <w:p w14:paraId="5BE9B3BC" w14:textId="77777777" w:rsidR="00A200F2" w:rsidRPr="00FF20F1" w:rsidRDefault="00A200F2">
            <w:pPr>
              <w:pStyle w:val="PlantList"/>
              <w:pPrChange w:id="4425" w:author="Daniel Stewart" w:date="2022-02-10T13:41:00Z">
                <w:pPr>
                  <w:jc w:val="left"/>
                </w:pPr>
              </w:pPrChange>
            </w:pPr>
            <w:proofErr w:type="spellStart"/>
            <w:r w:rsidRPr="00FF20F1">
              <w:t>mugwort</w:t>
            </w:r>
            <w:proofErr w:type="spellEnd"/>
          </w:p>
        </w:tc>
        <w:tc>
          <w:tcPr>
            <w:tcW w:w="886" w:type="dxa"/>
            <w:shd w:val="clear" w:color="auto" w:fill="auto"/>
          </w:tcPr>
          <w:p w14:paraId="2FA11A1A" w14:textId="77777777" w:rsidR="00A200F2" w:rsidRPr="00FF20F1" w:rsidRDefault="00A200F2">
            <w:pPr>
              <w:pStyle w:val="PlantList"/>
              <w:jc w:val="center"/>
              <w:pPrChange w:id="4426" w:author="Daniel Stewart" w:date="2022-02-10T13:42:00Z">
                <w:pPr/>
              </w:pPrChange>
            </w:pPr>
            <w:r w:rsidRPr="00FF20F1">
              <w:t>E</w:t>
            </w:r>
          </w:p>
        </w:tc>
        <w:tc>
          <w:tcPr>
            <w:tcW w:w="886" w:type="dxa"/>
          </w:tcPr>
          <w:p w14:paraId="52731303" w14:textId="77777777" w:rsidR="00A200F2" w:rsidRPr="00FF20F1" w:rsidRDefault="00A200F2">
            <w:pPr>
              <w:pStyle w:val="PlantList"/>
              <w:jc w:val="center"/>
              <w:pPrChange w:id="4427" w:author="Daniel Stewart" w:date="2022-02-10T13:42:00Z">
                <w:pPr/>
              </w:pPrChange>
            </w:pPr>
            <w:r w:rsidRPr="00FF20F1">
              <w:t>X</w:t>
            </w:r>
          </w:p>
        </w:tc>
        <w:tc>
          <w:tcPr>
            <w:tcW w:w="886" w:type="dxa"/>
          </w:tcPr>
          <w:p w14:paraId="23AD4371" w14:textId="77777777" w:rsidR="00A200F2" w:rsidRPr="00FF20F1" w:rsidRDefault="00A200F2">
            <w:pPr>
              <w:pStyle w:val="PlantList"/>
              <w:jc w:val="center"/>
              <w:pPrChange w:id="4428" w:author="Daniel Stewart" w:date="2022-02-10T13:42:00Z">
                <w:pPr/>
              </w:pPrChange>
            </w:pPr>
          </w:p>
        </w:tc>
      </w:tr>
      <w:tr w:rsidR="00A200F2" w:rsidRPr="00FF20F1" w14:paraId="5D6588CB" w14:textId="77777777" w:rsidTr="004D3373">
        <w:trPr>
          <w:trHeight w:hRule="exact" w:val="227"/>
        </w:trPr>
        <w:tc>
          <w:tcPr>
            <w:tcW w:w="3119" w:type="dxa"/>
            <w:shd w:val="clear" w:color="auto" w:fill="auto"/>
            <w:hideMark/>
          </w:tcPr>
          <w:p w14:paraId="47AAA81C" w14:textId="77777777" w:rsidR="00A200F2" w:rsidRPr="00FF20F1" w:rsidRDefault="00A200F2">
            <w:pPr>
              <w:pStyle w:val="PlantList"/>
              <w:jc w:val="left"/>
              <w:rPr>
                <w:i/>
                <w:iCs/>
                <w:rPrChange w:id="4429" w:author="Daniel Stewart" w:date="2022-02-10T13:41:00Z">
                  <w:rPr/>
                </w:rPrChange>
              </w:rPr>
              <w:pPrChange w:id="4430" w:author="Daniel Stewart" w:date="2022-02-10T13:43:00Z">
                <w:pPr>
                  <w:jc w:val="left"/>
                </w:pPr>
              </w:pPrChange>
            </w:pPr>
            <w:r w:rsidRPr="00FF20F1">
              <w:rPr>
                <w:i/>
                <w:iCs/>
                <w:rPrChange w:id="4431" w:author="Daniel Stewart" w:date="2022-02-10T13:41:00Z">
                  <w:rPr/>
                </w:rPrChange>
              </w:rPr>
              <w:t>Athyrium </w:t>
            </w:r>
            <w:proofErr w:type="spellStart"/>
            <w:r w:rsidRPr="00FF20F1">
              <w:rPr>
                <w:i/>
                <w:iCs/>
                <w:rPrChange w:id="4432" w:author="Daniel Stewart" w:date="2022-02-10T13:41:00Z">
                  <w:rPr/>
                </w:rPrChange>
              </w:rPr>
              <w:t>filix-femina</w:t>
            </w:r>
            <w:proofErr w:type="spellEnd"/>
            <w:r w:rsidRPr="00FF20F1">
              <w:rPr>
                <w:i/>
                <w:iCs/>
                <w:rPrChange w:id="4433" w:author="Daniel Stewart" w:date="2022-02-10T13:41:00Z">
                  <w:rPr/>
                </w:rPrChange>
              </w:rPr>
              <w:t> </w:t>
            </w:r>
          </w:p>
        </w:tc>
        <w:tc>
          <w:tcPr>
            <w:tcW w:w="2941" w:type="dxa"/>
            <w:shd w:val="clear" w:color="auto" w:fill="auto"/>
            <w:hideMark/>
          </w:tcPr>
          <w:p w14:paraId="79000938" w14:textId="77777777" w:rsidR="00A200F2" w:rsidRPr="00FF20F1" w:rsidRDefault="00A200F2">
            <w:pPr>
              <w:pStyle w:val="PlantList"/>
              <w:pPrChange w:id="4434" w:author="Daniel Stewart" w:date="2022-02-10T13:41:00Z">
                <w:pPr>
                  <w:jc w:val="left"/>
                </w:pPr>
              </w:pPrChange>
            </w:pPr>
            <w:r w:rsidRPr="00FF20F1">
              <w:t>lady fern </w:t>
            </w:r>
          </w:p>
        </w:tc>
        <w:tc>
          <w:tcPr>
            <w:tcW w:w="886" w:type="dxa"/>
            <w:shd w:val="clear" w:color="auto" w:fill="auto"/>
            <w:hideMark/>
          </w:tcPr>
          <w:p w14:paraId="116E9B63" w14:textId="77777777" w:rsidR="00A200F2" w:rsidRPr="00FF20F1" w:rsidRDefault="00A200F2">
            <w:pPr>
              <w:pStyle w:val="PlantList"/>
              <w:jc w:val="center"/>
              <w:pPrChange w:id="4435" w:author="Daniel Stewart" w:date="2022-02-10T13:42:00Z">
                <w:pPr/>
              </w:pPrChange>
            </w:pPr>
            <w:r w:rsidRPr="00FF20F1">
              <w:t>N</w:t>
            </w:r>
          </w:p>
        </w:tc>
        <w:tc>
          <w:tcPr>
            <w:tcW w:w="886" w:type="dxa"/>
          </w:tcPr>
          <w:p w14:paraId="5B4BEA1F" w14:textId="77777777" w:rsidR="00A200F2" w:rsidRPr="00FF20F1" w:rsidRDefault="00A200F2">
            <w:pPr>
              <w:pStyle w:val="PlantList"/>
              <w:jc w:val="center"/>
              <w:pPrChange w:id="4436" w:author="Daniel Stewart" w:date="2022-02-10T13:42:00Z">
                <w:pPr/>
              </w:pPrChange>
            </w:pPr>
            <w:r w:rsidRPr="00FF20F1">
              <w:t>X</w:t>
            </w:r>
          </w:p>
        </w:tc>
        <w:tc>
          <w:tcPr>
            <w:tcW w:w="886" w:type="dxa"/>
          </w:tcPr>
          <w:p w14:paraId="0A619A35" w14:textId="77777777" w:rsidR="00A200F2" w:rsidRPr="00FF20F1" w:rsidRDefault="00A200F2">
            <w:pPr>
              <w:pStyle w:val="PlantList"/>
              <w:jc w:val="center"/>
              <w:rPr>
                <w:rPrChange w:id="4437" w:author="Daniel Stewart" w:date="2022-02-10T13:41:00Z">
                  <w:rPr>
                    <w:color w:val="000000"/>
                    <w:lang w:val="en-US"/>
                  </w:rPr>
                </w:rPrChange>
              </w:rPr>
              <w:pPrChange w:id="4438" w:author="Daniel Stewart" w:date="2022-02-10T13:42:00Z">
                <w:pPr/>
              </w:pPrChange>
            </w:pPr>
            <w:r w:rsidRPr="00FF20F1">
              <w:t>X</w:t>
            </w:r>
          </w:p>
        </w:tc>
      </w:tr>
      <w:tr w:rsidR="00FF20F1" w:rsidRPr="00FF20F1" w:rsidDel="00AC3C8C" w14:paraId="58C5E634" w14:textId="77777777" w:rsidTr="004D3373">
        <w:trPr>
          <w:trHeight w:hRule="exact" w:val="227"/>
          <w:del w:id="4439" w:author="Daniel Stewart" w:date="2022-02-09T16:05:00Z"/>
        </w:trPr>
        <w:tc>
          <w:tcPr>
            <w:tcW w:w="3119" w:type="dxa"/>
            <w:shd w:val="clear" w:color="auto" w:fill="auto"/>
            <w:hideMark/>
          </w:tcPr>
          <w:p w14:paraId="1B3DADAA" w14:textId="4BD50ABC" w:rsidR="00A200F2" w:rsidRPr="00FF20F1" w:rsidDel="00AC3C8C" w:rsidRDefault="00A200F2">
            <w:pPr>
              <w:pStyle w:val="PlantList"/>
              <w:jc w:val="left"/>
              <w:rPr>
                <w:del w:id="4440" w:author="Daniel Stewart" w:date="2022-02-09T16:05:00Z"/>
                <w:i/>
                <w:iCs/>
                <w:rPrChange w:id="4441" w:author="Daniel Stewart" w:date="2022-02-10T13:41:00Z">
                  <w:rPr>
                    <w:del w:id="4442" w:author="Daniel Stewart" w:date="2022-02-09T16:05:00Z"/>
                  </w:rPr>
                </w:rPrChange>
              </w:rPr>
              <w:pPrChange w:id="4443" w:author="Daniel Stewart" w:date="2022-02-10T13:43:00Z">
                <w:pPr/>
              </w:pPrChange>
            </w:pPr>
            <w:del w:id="4444" w:author="Daniel Stewart" w:date="2022-02-09T16:05:00Z">
              <w:r w:rsidRPr="00FF20F1" w:rsidDel="00AC3C8C">
                <w:rPr>
                  <w:i/>
                  <w:iCs/>
                  <w:rPrChange w:id="4445" w:author="Daniel Stewart" w:date="2022-02-10T13:41:00Z">
                    <w:rPr/>
                  </w:rPrChange>
                </w:rPr>
                <w:delText>Atriplex prostrata </w:delText>
              </w:r>
            </w:del>
          </w:p>
        </w:tc>
        <w:tc>
          <w:tcPr>
            <w:tcW w:w="2941" w:type="dxa"/>
            <w:shd w:val="clear" w:color="auto" w:fill="auto"/>
            <w:hideMark/>
          </w:tcPr>
          <w:p w14:paraId="283C0509" w14:textId="59FCA772" w:rsidR="00A200F2" w:rsidRPr="00FF20F1" w:rsidDel="00AC3C8C" w:rsidRDefault="00A200F2">
            <w:pPr>
              <w:pStyle w:val="PlantList"/>
              <w:jc w:val="left"/>
              <w:rPr>
                <w:del w:id="4446" w:author="Daniel Stewart" w:date="2022-02-09T16:05:00Z"/>
              </w:rPr>
              <w:pPrChange w:id="4447" w:author="Daniel Stewart" w:date="2022-02-10T13:43:00Z">
                <w:pPr/>
              </w:pPrChange>
            </w:pPr>
            <w:del w:id="4448" w:author="Daniel Stewart" w:date="2022-02-09T16:05:00Z">
              <w:r w:rsidRPr="00FF20F1" w:rsidDel="00AC3C8C">
                <w:delText>creeping salt bush </w:delText>
              </w:r>
            </w:del>
          </w:p>
        </w:tc>
        <w:tc>
          <w:tcPr>
            <w:tcW w:w="886" w:type="dxa"/>
            <w:shd w:val="clear" w:color="auto" w:fill="auto"/>
            <w:hideMark/>
          </w:tcPr>
          <w:p w14:paraId="2199FF8A" w14:textId="2D9EE6D9" w:rsidR="00A200F2" w:rsidRPr="00FF20F1" w:rsidDel="00AC3C8C" w:rsidRDefault="00A200F2">
            <w:pPr>
              <w:pStyle w:val="PlantList"/>
              <w:jc w:val="left"/>
              <w:rPr>
                <w:del w:id="4449" w:author="Daniel Stewart" w:date="2022-02-09T16:05:00Z"/>
              </w:rPr>
              <w:pPrChange w:id="4450" w:author="Daniel Stewart" w:date="2022-02-10T13:43:00Z">
                <w:pPr/>
              </w:pPrChange>
            </w:pPr>
            <w:del w:id="4451" w:author="Daniel Stewart" w:date="2022-02-09T16:05:00Z">
              <w:r w:rsidRPr="00FF20F1" w:rsidDel="00AC3C8C">
                <w:delText>E</w:delText>
              </w:r>
            </w:del>
          </w:p>
        </w:tc>
        <w:tc>
          <w:tcPr>
            <w:tcW w:w="886" w:type="dxa"/>
          </w:tcPr>
          <w:p w14:paraId="2BED1FBC" w14:textId="440ADD9C" w:rsidR="00A200F2" w:rsidRPr="00FF20F1" w:rsidDel="00AC3C8C" w:rsidRDefault="00A200F2">
            <w:pPr>
              <w:pStyle w:val="PlantList"/>
              <w:jc w:val="left"/>
              <w:rPr>
                <w:del w:id="4452" w:author="Daniel Stewart" w:date="2022-02-09T16:05:00Z"/>
              </w:rPr>
              <w:pPrChange w:id="4453" w:author="Daniel Stewart" w:date="2022-02-10T13:43:00Z">
                <w:pPr/>
              </w:pPrChange>
            </w:pPr>
          </w:p>
        </w:tc>
        <w:tc>
          <w:tcPr>
            <w:tcW w:w="886" w:type="dxa"/>
          </w:tcPr>
          <w:p w14:paraId="42E73787" w14:textId="2E2E37E6" w:rsidR="00A200F2" w:rsidRPr="00FF20F1" w:rsidDel="00AC3C8C" w:rsidRDefault="00A200F2">
            <w:pPr>
              <w:pStyle w:val="PlantList"/>
              <w:jc w:val="left"/>
              <w:rPr>
                <w:del w:id="4454" w:author="Daniel Stewart" w:date="2022-02-09T16:05:00Z"/>
                <w:rPrChange w:id="4455" w:author="Daniel Stewart" w:date="2022-02-10T13:41:00Z">
                  <w:rPr>
                    <w:del w:id="4456" w:author="Daniel Stewart" w:date="2022-02-09T16:05:00Z"/>
                    <w:color w:val="000000"/>
                    <w:lang w:val="en-US"/>
                  </w:rPr>
                </w:rPrChange>
              </w:rPr>
              <w:pPrChange w:id="4457" w:author="Daniel Stewart" w:date="2022-02-10T13:43:00Z">
                <w:pPr/>
              </w:pPrChange>
            </w:pPr>
            <w:del w:id="4458" w:author="Daniel Stewart" w:date="2022-02-09T16:05:00Z">
              <w:r w:rsidRPr="00FF20F1" w:rsidDel="00AC3C8C">
                <w:delText>X</w:delText>
              </w:r>
            </w:del>
          </w:p>
        </w:tc>
      </w:tr>
      <w:tr w:rsidR="00A200F2" w:rsidRPr="00FF20F1" w14:paraId="7B973D58" w14:textId="77777777" w:rsidTr="004D3373">
        <w:trPr>
          <w:trHeight w:hRule="exact" w:val="227"/>
        </w:trPr>
        <w:tc>
          <w:tcPr>
            <w:tcW w:w="3119" w:type="dxa"/>
            <w:shd w:val="clear" w:color="auto" w:fill="auto"/>
            <w:hideMark/>
          </w:tcPr>
          <w:p w14:paraId="23E59C0D" w14:textId="77777777" w:rsidR="00A200F2" w:rsidRPr="00FF20F1" w:rsidRDefault="00A200F2">
            <w:pPr>
              <w:pStyle w:val="PlantList"/>
              <w:jc w:val="left"/>
              <w:rPr>
                <w:i/>
                <w:iCs/>
                <w:rPrChange w:id="4459" w:author="Daniel Stewart" w:date="2022-02-10T13:41:00Z">
                  <w:rPr/>
                </w:rPrChange>
              </w:rPr>
              <w:pPrChange w:id="4460" w:author="Daniel Stewart" w:date="2022-02-10T13:43:00Z">
                <w:pPr>
                  <w:jc w:val="left"/>
                </w:pPr>
              </w:pPrChange>
            </w:pPr>
            <w:r w:rsidRPr="00FF20F1">
              <w:rPr>
                <w:i/>
                <w:iCs/>
                <w:rPrChange w:id="4461" w:author="Daniel Stewart" w:date="2022-02-10T13:41:00Z">
                  <w:rPr/>
                </w:rPrChange>
              </w:rPr>
              <w:t>Betula pendula </w:t>
            </w:r>
          </w:p>
        </w:tc>
        <w:tc>
          <w:tcPr>
            <w:tcW w:w="2941" w:type="dxa"/>
            <w:shd w:val="clear" w:color="auto" w:fill="auto"/>
            <w:hideMark/>
          </w:tcPr>
          <w:p w14:paraId="3AA061A2" w14:textId="77777777" w:rsidR="00A200F2" w:rsidRPr="00FF20F1" w:rsidRDefault="00A200F2">
            <w:pPr>
              <w:pStyle w:val="PlantList"/>
              <w:pPrChange w:id="4462" w:author="Daniel Stewart" w:date="2022-02-10T13:41:00Z">
                <w:pPr>
                  <w:jc w:val="left"/>
                </w:pPr>
              </w:pPrChange>
            </w:pPr>
            <w:r w:rsidRPr="00FF20F1">
              <w:t>European birch </w:t>
            </w:r>
          </w:p>
        </w:tc>
        <w:tc>
          <w:tcPr>
            <w:tcW w:w="886" w:type="dxa"/>
            <w:shd w:val="clear" w:color="auto" w:fill="auto"/>
            <w:hideMark/>
          </w:tcPr>
          <w:p w14:paraId="35CE658F" w14:textId="77777777" w:rsidR="00A200F2" w:rsidRPr="00FF20F1" w:rsidRDefault="00A200F2">
            <w:pPr>
              <w:pStyle w:val="PlantList"/>
              <w:jc w:val="center"/>
              <w:pPrChange w:id="4463" w:author="Daniel Stewart" w:date="2022-02-10T13:42:00Z">
                <w:pPr/>
              </w:pPrChange>
            </w:pPr>
            <w:r w:rsidRPr="00FF20F1">
              <w:t>E</w:t>
            </w:r>
          </w:p>
        </w:tc>
        <w:tc>
          <w:tcPr>
            <w:tcW w:w="886" w:type="dxa"/>
          </w:tcPr>
          <w:p w14:paraId="4A1AF365" w14:textId="77777777" w:rsidR="00A200F2" w:rsidRPr="00FF20F1" w:rsidRDefault="00A200F2">
            <w:pPr>
              <w:pStyle w:val="PlantList"/>
              <w:jc w:val="center"/>
              <w:pPrChange w:id="4464" w:author="Daniel Stewart" w:date="2022-02-10T13:42:00Z">
                <w:pPr/>
              </w:pPrChange>
            </w:pPr>
          </w:p>
        </w:tc>
        <w:tc>
          <w:tcPr>
            <w:tcW w:w="886" w:type="dxa"/>
          </w:tcPr>
          <w:p w14:paraId="06F8385F" w14:textId="77777777" w:rsidR="00A200F2" w:rsidRPr="00FF20F1" w:rsidRDefault="00A200F2">
            <w:pPr>
              <w:pStyle w:val="PlantList"/>
              <w:jc w:val="center"/>
              <w:rPr>
                <w:rPrChange w:id="4465" w:author="Daniel Stewart" w:date="2022-02-10T13:41:00Z">
                  <w:rPr>
                    <w:color w:val="000000"/>
                    <w:lang w:val="en-US"/>
                  </w:rPr>
                </w:rPrChange>
              </w:rPr>
              <w:pPrChange w:id="4466" w:author="Daniel Stewart" w:date="2022-02-10T13:42:00Z">
                <w:pPr/>
              </w:pPrChange>
            </w:pPr>
            <w:r w:rsidRPr="00FF20F1">
              <w:t>X</w:t>
            </w:r>
          </w:p>
        </w:tc>
      </w:tr>
      <w:tr w:rsidR="00A200F2" w:rsidRPr="00FF20F1" w14:paraId="68515A4C" w14:textId="77777777" w:rsidTr="004D3373">
        <w:trPr>
          <w:trHeight w:hRule="exact" w:val="227"/>
        </w:trPr>
        <w:tc>
          <w:tcPr>
            <w:tcW w:w="3119" w:type="dxa"/>
            <w:shd w:val="clear" w:color="auto" w:fill="auto"/>
            <w:hideMark/>
          </w:tcPr>
          <w:p w14:paraId="741958F2" w14:textId="77777777" w:rsidR="00A200F2" w:rsidRPr="00FF20F1" w:rsidRDefault="00A200F2">
            <w:pPr>
              <w:pStyle w:val="PlantList"/>
              <w:jc w:val="left"/>
              <w:rPr>
                <w:i/>
                <w:iCs/>
                <w:rPrChange w:id="4467" w:author="Daniel Stewart" w:date="2022-02-10T13:41:00Z">
                  <w:rPr/>
                </w:rPrChange>
              </w:rPr>
              <w:pPrChange w:id="4468" w:author="Daniel Stewart" w:date="2022-02-10T13:43:00Z">
                <w:pPr>
                  <w:jc w:val="left"/>
                </w:pPr>
              </w:pPrChange>
            </w:pPr>
            <w:r w:rsidRPr="00FF20F1">
              <w:rPr>
                <w:i/>
                <w:iCs/>
                <w:rPrChange w:id="4469" w:author="Daniel Stewart" w:date="2022-02-10T13:41:00Z">
                  <w:rPr/>
                </w:rPrChange>
              </w:rPr>
              <w:t>Bidens </w:t>
            </w:r>
            <w:proofErr w:type="spellStart"/>
            <w:r w:rsidRPr="00FF20F1">
              <w:rPr>
                <w:i/>
                <w:iCs/>
                <w:rPrChange w:id="4470" w:author="Daniel Stewart" w:date="2022-02-10T13:41:00Z">
                  <w:rPr/>
                </w:rPrChange>
              </w:rPr>
              <w:t>cernua</w:t>
            </w:r>
            <w:proofErr w:type="spellEnd"/>
            <w:r w:rsidRPr="00FF20F1">
              <w:rPr>
                <w:i/>
                <w:iCs/>
                <w:rPrChange w:id="4471" w:author="Daniel Stewart" w:date="2022-02-10T13:41:00Z">
                  <w:rPr/>
                </w:rPrChange>
              </w:rPr>
              <w:t> </w:t>
            </w:r>
          </w:p>
        </w:tc>
        <w:tc>
          <w:tcPr>
            <w:tcW w:w="2941" w:type="dxa"/>
            <w:shd w:val="clear" w:color="auto" w:fill="auto"/>
            <w:hideMark/>
          </w:tcPr>
          <w:p w14:paraId="0B761F0C" w14:textId="77777777" w:rsidR="00A200F2" w:rsidRPr="00FF20F1" w:rsidRDefault="00A200F2">
            <w:pPr>
              <w:pStyle w:val="PlantList"/>
              <w:pPrChange w:id="4472" w:author="Daniel Stewart" w:date="2022-02-10T13:41:00Z">
                <w:pPr>
                  <w:jc w:val="left"/>
                </w:pPr>
              </w:pPrChange>
            </w:pPr>
            <w:r w:rsidRPr="00FF20F1">
              <w:t>nodding beggarticks </w:t>
            </w:r>
          </w:p>
        </w:tc>
        <w:tc>
          <w:tcPr>
            <w:tcW w:w="886" w:type="dxa"/>
            <w:shd w:val="clear" w:color="auto" w:fill="auto"/>
            <w:hideMark/>
          </w:tcPr>
          <w:p w14:paraId="4D91CED3" w14:textId="77777777" w:rsidR="00A200F2" w:rsidRPr="00FF20F1" w:rsidRDefault="00A200F2">
            <w:pPr>
              <w:pStyle w:val="PlantList"/>
              <w:jc w:val="center"/>
              <w:pPrChange w:id="4473" w:author="Daniel Stewart" w:date="2022-02-10T13:42:00Z">
                <w:pPr/>
              </w:pPrChange>
            </w:pPr>
            <w:r w:rsidRPr="00FF20F1">
              <w:t>N</w:t>
            </w:r>
          </w:p>
        </w:tc>
        <w:tc>
          <w:tcPr>
            <w:tcW w:w="886" w:type="dxa"/>
          </w:tcPr>
          <w:p w14:paraId="6DB848B8" w14:textId="77777777" w:rsidR="00A200F2" w:rsidRPr="00FF20F1" w:rsidRDefault="00A200F2">
            <w:pPr>
              <w:pStyle w:val="PlantList"/>
              <w:jc w:val="center"/>
              <w:pPrChange w:id="4474" w:author="Daniel Stewart" w:date="2022-02-10T13:42:00Z">
                <w:pPr/>
              </w:pPrChange>
            </w:pPr>
            <w:r w:rsidRPr="00FF20F1">
              <w:t>X</w:t>
            </w:r>
          </w:p>
        </w:tc>
        <w:tc>
          <w:tcPr>
            <w:tcW w:w="886" w:type="dxa"/>
          </w:tcPr>
          <w:p w14:paraId="51CAB367" w14:textId="77777777" w:rsidR="00A200F2" w:rsidRPr="00FF20F1" w:rsidRDefault="00A200F2">
            <w:pPr>
              <w:pStyle w:val="PlantList"/>
              <w:jc w:val="center"/>
              <w:rPr>
                <w:rPrChange w:id="4475" w:author="Daniel Stewart" w:date="2022-02-10T13:41:00Z">
                  <w:rPr>
                    <w:color w:val="000000"/>
                    <w:lang w:val="en-US"/>
                  </w:rPr>
                </w:rPrChange>
              </w:rPr>
              <w:pPrChange w:id="4476" w:author="Daniel Stewart" w:date="2022-02-10T13:42:00Z">
                <w:pPr/>
              </w:pPrChange>
            </w:pPr>
            <w:r w:rsidRPr="00FF20F1">
              <w:t>X</w:t>
            </w:r>
          </w:p>
        </w:tc>
      </w:tr>
      <w:tr w:rsidR="00A200F2" w:rsidRPr="00FF20F1" w14:paraId="24201364" w14:textId="77777777" w:rsidTr="004D3373">
        <w:trPr>
          <w:trHeight w:hRule="exact" w:val="227"/>
        </w:trPr>
        <w:tc>
          <w:tcPr>
            <w:tcW w:w="3119" w:type="dxa"/>
            <w:shd w:val="clear" w:color="auto" w:fill="auto"/>
          </w:tcPr>
          <w:p w14:paraId="1401F452" w14:textId="77777777" w:rsidR="00A200F2" w:rsidRPr="00FF20F1" w:rsidRDefault="00A200F2">
            <w:pPr>
              <w:pStyle w:val="PlantList"/>
              <w:jc w:val="left"/>
              <w:rPr>
                <w:i/>
                <w:iCs/>
                <w:rPrChange w:id="4477" w:author="Daniel Stewart" w:date="2022-02-10T13:41:00Z">
                  <w:rPr/>
                </w:rPrChange>
              </w:rPr>
              <w:pPrChange w:id="4478" w:author="Daniel Stewart" w:date="2022-02-10T13:43:00Z">
                <w:pPr>
                  <w:jc w:val="left"/>
                </w:pPr>
              </w:pPrChange>
            </w:pPr>
            <w:r w:rsidRPr="00FF20F1">
              <w:rPr>
                <w:i/>
                <w:iCs/>
                <w:rPrChange w:id="4479" w:author="Daniel Stewart" w:date="2022-02-10T13:41:00Z">
                  <w:rPr/>
                </w:rPrChange>
              </w:rPr>
              <w:t xml:space="preserve">Bidens </w:t>
            </w:r>
            <w:proofErr w:type="spellStart"/>
            <w:r w:rsidRPr="00FF20F1">
              <w:rPr>
                <w:i/>
                <w:iCs/>
                <w:rPrChange w:id="4480" w:author="Daniel Stewart" w:date="2022-02-10T13:41:00Z">
                  <w:rPr/>
                </w:rPrChange>
              </w:rPr>
              <w:t>connata</w:t>
            </w:r>
            <w:proofErr w:type="spellEnd"/>
          </w:p>
        </w:tc>
        <w:tc>
          <w:tcPr>
            <w:tcW w:w="2941" w:type="dxa"/>
            <w:shd w:val="clear" w:color="auto" w:fill="auto"/>
          </w:tcPr>
          <w:p w14:paraId="2A06B80B" w14:textId="77777777" w:rsidR="00A200F2" w:rsidRPr="00FF20F1" w:rsidRDefault="00A200F2">
            <w:pPr>
              <w:pStyle w:val="PlantList"/>
              <w:pPrChange w:id="4481" w:author="Daniel Stewart" w:date="2022-02-10T13:41:00Z">
                <w:pPr>
                  <w:jc w:val="left"/>
                </w:pPr>
              </w:pPrChange>
            </w:pPr>
            <w:proofErr w:type="spellStart"/>
            <w:r w:rsidRPr="00FF20F1">
              <w:t>purplestem</w:t>
            </w:r>
            <w:proofErr w:type="spellEnd"/>
            <w:r w:rsidRPr="00FF20F1">
              <w:t xml:space="preserve"> beggarticks</w:t>
            </w:r>
          </w:p>
        </w:tc>
        <w:tc>
          <w:tcPr>
            <w:tcW w:w="886" w:type="dxa"/>
            <w:shd w:val="clear" w:color="auto" w:fill="auto"/>
          </w:tcPr>
          <w:p w14:paraId="5ECF580F" w14:textId="77777777" w:rsidR="00A200F2" w:rsidRPr="00FF20F1" w:rsidRDefault="00A200F2">
            <w:pPr>
              <w:pStyle w:val="PlantList"/>
              <w:jc w:val="center"/>
              <w:pPrChange w:id="4482" w:author="Daniel Stewart" w:date="2022-02-10T13:42:00Z">
                <w:pPr/>
              </w:pPrChange>
            </w:pPr>
            <w:r w:rsidRPr="00FF20F1">
              <w:t>E</w:t>
            </w:r>
          </w:p>
        </w:tc>
        <w:tc>
          <w:tcPr>
            <w:tcW w:w="886" w:type="dxa"/>
          </w:tcPr>
          <w:p w14:paraId="53721E06" w14:textId="77777777" w:rsidR="00A200F2" w:rsidRPr="00FF20F1" w:rsidRDefault="00A200F2">
            <w:pPr>
              <w:pStyle w:val="PlantList"/>
              <w:jc w:val="center"/>
              <w:pPrChange w:id="4483" w:author="Daniel Stewart" w:date="2022-02-10T13:42:00Z">
                <w:pPr/>
              </w:pPrChange>
            </w:pPr>
            <w:r w:rsidRPr="00FF20F1">
              <w:t>X</w:t>
            </w:r>
          </w:p>
        </w:tc>
        <w:tc>
          <w:tcPr>
            <w:tcW w:w="886" w:type="dxa"/>
          </w:tcPr>
          <w:p w14:paraId="5BF6BF91" w14:textId="77777777" w:rsidR="00A200F2" w:rsidRPr="00FF20F1" w:rsidRDefault="00A200F2">
            <w:pPr>
              <w:pStyle w:val="PlantList"/>
              <w:jc w:val="center"/>
              <w:pPrChange w:id="4484" w:author="Daniel Stewart" w:date="2022-02-10T13:42:00Z">
                <w:pPr/>
              </w:pPrChange>
            </w:pPr>
          </w:p>
        </w:tc>
      </w:tr>
      <w:tr w:rsidR="00A200F2" w:rsidRPr="00FF20F1" w14:paraId="5115094C" w14:textId="77777777" w:rsidTr="004D3373">
        <w:trPr>
          <w:trHeight w:hRule="exact" w:val="227"/>
        </w:trPr>
        <w:tc>
          <w:tcPr>
            <w:tcW w:w="3119" w:type="dxa"/>
            <w:shd w:val="clear" w:color="auto" w:fill="auto"/>
          </w:tcPr>
          <w:p w14:paraId="7D94A483" w14:textId="77777777" w:rsidR="00A200F2" w:rsidRPr="00FF20F1" w:rsidRDefault="00A200F2">
            <w:pPr>
              <w:pStyle w:val="PlantList"/>
              <w:jc w:val="left"/>
              <w:rPr>
                <w:i/>
                <w:iCs/>
                <w:rPrChange w:id="4485" w:author="Daniel Stewart" w:date="2022-02-10T13:41:00Z">
                  <w:rPr/>
                </w:rPrChange>
              </w:rPr>
              <w:pPrChange w:id="4486" w:author="Daniel Stewart" w:date="2022-02-10T13:43:00Z">
                <w:pPr>
                  <w:jc w:val="left"/>
                </w:pPr>
              </w:pPrChange>
            </w:pPr>
            <w:r w:rsidRPr="00FF20F1">
              <w:rPr>
                <w:i/>
                <w:iCs/>
                <w:rPrChange w:id="4487" w:author="Daniel Stewart" w:date="2022-02-10T13:41:00Z">
                  <w:rPr/>
                </w:rPrChange>
              </w:rPr>
              <w:t xml:space="preserve">Bidens </w:t>
            </w:r>
            <w:proofErr w:type="spellStart"/>
            <w:r w:rsidRPr="00FF20F1">
              <w:rPr>
                <w:i/>
                <w:iCs/>
                <w:rPrChange w:id="4488" w:author="Daniel Stewart" w:date="2022-02-10T13:41:00Z">
                  <w:rPr/>
                </w:rPrChange>
              </w:rPr>
              <w:t>tripartita</w:t>
            </w:r>
            <w:proofErr w:type="spellEnd"/>
          </w:p>
        </w:tc>
        <w:tc>
          <w:tcPr>
            <w:tcW w:w="2941" w:type="dxa"/>
            <w:shd w:val="clear" w:color="auto" w:fill="auto"/>
          </w:tcPr>
          <w:p w14:paraId="4A7836D7" w14:textId="77777777" w:rsidR="00A200F2" w:rsidRPr="00FF20F1" w:rsidRDefault="00A200F2">
            <w:pPr>
              <w:pStyle w:val="PlantList"/>
              <w:pPrChange w:id="4489" w:author="Daniel Stewart" w:date="2022-02-10T13:41:00Z">
                <w:pPr>
                  <w:jc w:val="left"/>
                </w:pPr>
              </w:pPrChange>
            </w:pPr>
            <w:r w:rsidRPr="00FF20F1">
              <w:t>three-parted beggarticks</w:t>
            </w:r>
          </w:p>
        </w:tc>
        <w:tc>
          <w:tcPr>
            <w:tcW w:w="886" w:type="dxa"/>
            <w:shd w:val="clear" w:color="auto" w:fill="auto"/>
          </w:tcPr>
          <w:p w14:paraId="00DCBCB0" w14:textId="77777777" w:rsidR="00A200F2" w:rsidRPr="00FF20F1" w:rsidRDefault="00A200F2">
            <w:pPr>
              <w:pStyle w:val="PlantList"/>
              <w:jc w:val="center"/>
              <w:pPrChange w:id="4490" w:author="Daniel Stewart" w:date="2022-02-10T13:42:00Z">
                <w:pPr/>
              </w:pPrChange>
            </w:pPr>
            <w:r w:rsidRPr="00FF20F1">
              <w:t>E</w:t>
            </w:r>
          </w:p>
        </w:tc>
        <w:tc>
          <w:tcPr>
            <w:tcW w:w="886" w:type="dxa"/>
          </w:tcPr>
          <w:p w14:paraId="2F3F529A" w14:textId="77777777" w:rsidR="00A200F2" w:rsidRPr="00FF20F1" w:rsidRDefault="00A200F2">
            <w:pPr>
              <w:pStyle w:val="PlantList"/>
              <w:jc w:val="center"/>
              <w:pPrChange w:id="4491" w:author="Daniel Stewart" w:date="2022-02-10T13:42:00Z">
                <w:pPr/>
              </w:pPrChange>
            </w:pPr>
            <w:r w:rsidRPr="00FF20F1">
              <w:t>X</w:t>
            </w:r>
          </w:p>
        </w:tc>
        <w:tc>
          <w:tcPr>
            <w:tcW w:w="886" w:type="dxa"/>
          </w:tcPr>
          <w:p w14:paraId="2B50AD4C" w14:textId="77777777" w:rsidR="00A200F2" w:rsidRPr="00FF20F1" w:rsidRDefault="00A200F2">
            <w:pPr>
              <w:pStyle w:val="PlantList"/>
              <w:jc w:val="center"/>
              <w:pPrChange w:id="4492" w:author="Daniel Stewart" w:date="2022-02-10T13:42:00Z">
                <w:pPr/>
              </w:pPrChange>
            </w:pPr>
          </w:p>
        </w:tc>
      </w:tr>
      <w:tr w:rsidR="00FF20F1" w:rsidRPr="00FF20F1" w:rsidDel="00AC3C8C" w14:paraId="4E23FC5E" w14:textId="77777777" w:rsidTr="004D3373">
        <w:trPr>
          <w:trHeight w:hRule="exact" w:val="227"/>
          <w:del w:id="4493" w:author="Daniel Stewart" w:date="2022-02-09T16:06:00Z"/>
        </w:trPr>
        <w:tc>
          <w:tcPr>
            <w:tcW w:w="3119" w:type="dxa"/>
            <w:shd w:val="clear" w:color="auto" w:fill="auto"/>
            <w:hideMark/>
          </w:tcPr>
          <w:p w14:paraId="2F129226" w14:textId="76D1B767" w:rsidR="00A200F2" w:rsidRPr="00FF20F1" w:rsidDel="00AC3C8C" w:rsidRDefault="00A200F2">
            <w:pPr>
              <w:pStyle w:val="PlantList"/>
              <w:jc w:val="left"/>
              <w:rPr>
                <w:del w:id="4494" w:author="Daniel Stewart" w:date="2022-02-09T16:06:00Z"/>
                <w:i/>
                <w:iCs/>
                <w:rPrChange w:id="4495" w:author="Daniel Stewart" w:date="2022-02-10T13:41:00Z">
                  <w:rPr>
                    <w:del w:id="4496" w:author="Daniel Stewart" w:date="2022-02-09T16:06:00Z"/>
                  </w:rPr>
                </w:rPrChange>
              </w:rPr>
              <w:pPrChange w:id="4497" w:author="Daniel Stewart" w:date="2022-02-10T13:43:00Z">
                <w:pPr/>
              </w:pPrChange>
            </w:pPr>
            <w:del w:id="4498" w:author="Daniel Stewart" w:date="2022-02-09T16:06:00Z">
              <w:r w:rsidRPr="00FF20F1" w:rsidDel="00AC3C8C">
                <w:rPr>
                  <w:i/>
                  <w:iCs/>
                  <w:rPrChange w:id="4499" w:author="Daniel Stewart" w:date="2022-02-10T13:41:00Z">
                    <w:rPr/>
                  </w:rPrChange>
                </w:rPr>
                <w:delText>Bolboschoenus maritimus </w:delText>
              </w:r>
            </w:del>
          </w:p>
        </w:tc>
        <w:tc>
          <w:tcPr>
            <w:tcW w:w="2941" w:type="dxa"/>
            <w:shd w:val="clear" w:color="auto" w:fill="auto"/>
            <w:hideMark/>
          </w:tcPr>
          <w:p w14:paraId="767D7C64" w14:textId="5485C9C8" w:rsidR="00A200F2" w:rsidRPr="00FF20F1" w:rsidDel="00AC3C8C" w:rsidRDefault="00A200F2">
            <w:pPr>
              <w:pStyle w:val="PlantList"/>
              <w:jc w:val="left"/>
              <w:rPr>
                <w:del w:id="4500" w:author="Daniel Stewart" w:date="2022-02-09T16:06:00Z"/>
              </w:rPr>
              <w:pPrChange w:id="4501" w:author="Daniel Stewart" w:date="2022-02-10T13:43:00Z">
                <w:pPr/>
              </w:pPrChange>
            </w:pPr>
            <w:del w:id="4502" w:author="Daniel Stewart" w:date="2022-02-09T16:06:00Z">
              <w:r w:rsidRPr="00FF20F1" w:rsidDel="00AC3C8C">
                <w:delText>sea coast bulrush </w:delText>
              </w:r>
            </w:del>
          </w:p>
        </w:tc>
        <w:tc>
          <w:tcPr>
            <w:tcW w:w="886" w:type="dxa"/>
            <w:shd w:val="clear" w:color="auto" w:fill="auto"/>
            <w:hideMark/>
          </w:tcPr>
          <w:p w14:paraId="4719F832" w14:textId="6F4F890A" w:rsidR="00A200F2" w:rsidRPr="00FF20F1" w:rsidDel="00AC3C8C" w:rsidRDefault="00A200F2">
            <w:pPr>
              <w:pStyle w:val="PlantList"/>
              <w:jc w:val="left"/>
              <w:rPr>
                <w:del w:id="4503" w:author="Daniel Stewart" w:date="2022-02-09T16:06:00Z"/>
              </w:rPr>
              <w:pPrChange w:id="4504" w:author="Daniel Stewart" w:date="2022-02-10T13:43:00Z">
                <w:pPr/>
              </w:pPrChange>
            </w:pPr>
            <w:del w:id="4505" w:author="Daniel Stewart" w:date="2022-02-09T16:06:00Z">
              <w:r w:rsidRPr="00FF20F1" w:rsidDel="00AC3C8C">
                <w:delText>N</w:delText>
              </w:r>
            </w:del>
          </w:p>
        </w:tc>
        <w:tc>
          <w:tcPr>
            <w:tcW w:w="886" w:type="dxa"/>
          </w:tcPr>
          <w:p w14:paraId="4A537759" w14:textId="594926A3" w:rsidR="00A200F2" w:rsidRPr="00FF20F1" w:rsidDel="00AC3C8C" w:rsidRDefault="00A200F2">
            <w:pPr>
              <w:pStyle w:val="PlantList"/>
              <w:jc w:val="left"/>
              <w:rPr>
                <w:del w:id="4506" w:author="Daniel Stewart" w:date="2022-02-09T16:06:00Z"/>
              </w:rPr>
              <w:pPrChange w:id="4507" w:author="Daniel Stewart" w:date="2022-02-10T13:43:00Z">
                <w:pPr/>
              </w:pPrChange>
            </w:pPr>
          </w:p>
        </w:tc>
        <w:tc>
          <w:tcPr>
            <w:tcW w:w="886" w:type="dxa"/>
          </w:tcPr>
          <w:p w14:paraId="7F165B5C" w14:textId="78FEE4F5" w:rsidR="00A200F2" w:rsidRPr="00FF20F1" w:rsidDel="00AC3C8C" w:rsidRDefault="00A200F2">
            <w:pPr>
              <w:pStyle w:val="PlantList"/>
              <w:jc w:val="left"/>
              <w:rPr>
                <w:del w:id="4508" w:author="Daniel Stewart" w:date="2022-02-09T16:06:00Z"/>
                <w:rPrChange w:id="4509" w:author="Daniel Stewart" w:date="2022-02-10T13:41:00Z">
                  <w:rPr>
                    <w:del w:id="4510" w:author="Daniel Stewart" w:date="2022-02-09T16:06:00Z"/>
                    <w:color w:val="000000"/>
                    <w:lang w:val="en-US"/>
                  </w:rPr>
                </w:rPrChange>
              </w:rPr>
              <w:pPrChange w:id="4511" w:author="Daniel Stewart" w:date="2022-02-10T13:43:00Z">
                <w:pPr/>
              </w:pPrChange>
            </w:pPr>
            <w:del w:id="4512" w:author="Daniel Stewart" w:date="2022-02-09T16:06:00Z">
              <w:r w:rsidRPr="00FF20F1" w:rsidDel="00AC3C8C">
                <w:delText>X</w:delText>
              </w:r>
            </w:del>
          </w:p>
        </w:tc>
      </w:tr>
      <w:tr w:rsidR="00A200F2" w:rsidRPr="00FF20F1" w14:paraId="41C9A051" w14:textId="77777777" w:rsidTr="004D3373">
        <w:trPr>
          <w:trHeight w:hRule="exact" w:val="227"/>
        </w:trPr>
        <w:tc>
          <w:tcPr>
            <w:tcW w:w="3119" w:type="dxa"/>
            <w:shd w:val="clear" w:color="auto" w:fill="auto"/>
            <w:hideMark/>
          </w:tcPr>
          <w:p w14:paraId="1958E792" w14:textId="77777777" w:rsidR="00A200F2" w:rsidRPr="00FF20F1" w:rsidRDefault="00A200F2">
            <w:pPr>
              <w:pStyle w:val="PlantList"/>
              <w:jc w:val="left"/>
              <w:rPr>
                <w:i/>
                <w:iCs/>
                <w:rPrChange w:id="4513" w:author="Daniel Stewart" w:date="2022-02-10T13:41:00Z">
                  <w:rPr>
                    <w:lang w:val="en-US"/>
                  </w:rPr>
                </w:rPrChange>
              </w:rPr>
              <w:pPrChange w:id="4514" w:author="Daniel Stewart" w:date="2022-02-10T13:43:00Z">
                <w:pPr>
                  <w:jc w:val="left"/>
                </w:pPr>
              </w:pPrChange>
            </w:pPr>
            <w:r w:rsidRPr="00FF20F1">
              <w:rPr>
                <w:i/>
                <w:iCs/>
                <w:rPrChange w:id="4515" w:author="Daniel Stewart" w:date="2022-02-10T13:41:00Z">
                  <w:rPr/>
                </w:rPrChange>
              </w:rPr>
              <w:t>Calamagrostis canadensis </w:t>
            </w:r>
          </w:p>
        </w:tc>
        <w:tc>
          <w:tcPr>
            <w:tcW w:w="2941" w:type="dxa"/>
            <w:shd w:val="clear" w:color="auto" w:fill="auto"/>
            <w:hideMark/>
          </w:tcPr>
          <w:p w14:paraId="02B8788D" w14:textId="77777777" w:rsidR="00A200F2" w:rsidRPr="00FF20F1" w:rsidRDefault="00A200F2">
            <w:pPr>
              <w:pStyle w:val="PlantList"/>
              <w:pPrChange w:id="4516" w:author="Daniel Stewart" w:date="2022-02-10T13:41:00Z">
                <w:pPr>
                  <w:jc w:val="left"/>
                </w:pPr>
              </w:pPrChange>
            </w:pPr>
            <w:r w:rsidRPr="00FF20F1">
              <w:t>bluejoint </w:t>
            </w:r>
          </w:p>
        </w:tc>
        <w:tc>
          <w:tcPr>
            <w:tcW w:w="886" w:type="dxa"/>
            <w:shd w:val="clear" w:color="auto" w:fill="auto"/>
            <w:hideMark/>
          </w:tcPr>
          <w:p w14:paraId="79F568A6" w14:textId="77777777" w:rsidR="00A200F2" w:rsidRPr="00FF20F1" w:rsidRDefault="00A200F2">
            <w:pPr>
              <w:pStyle w:val="PlantList"/>
              <w:jc w:val="center"/>
              <w:pPrChange w:id="4517" w:author="Daniel Stewart" w:date="2022-02-10T13:42:00Z">
                <w:pPr/>
              </w:pPrChange>
            </w:pPr>
            <w:r w:rsidRPr="00FF20F1">
              <w:t>N</w:t>
            </w:r>
          </w:p>
        </w:tc>
        <w:tc>
          <w:tcPr>
            <w:tcW w:w="886" w:type="dxa"/>
          </w:tcPr>
          <w:p w14:paraId="56BCA7AF" w14:textId="77777777" w:rsidR="00A200F2" w:rsidRPr="00FF20F1" w:rsidRDefault="00A200F2">
            <w:pPr>
              <w:pStyle w:val="PlantList"/>
              <w:jc w:val="center"/>
              <w:pPrChange w:id="4518" w:author="Daniel Stewart" w:date="2022-02-10T13:42:00Z">
                <w:pPr/>
              </w:pPrChange>
            </w:pPr>
            <w:r w:rsidRPr="00FF20F1">
              <w:t>X</w:t>
            </w:r>
          </w:p>
        </w:tc>
        <w:tc>
          <w:tcPr>
            <w:tcW w:w="886" w:type="dxa"/>
          </w:tcPr>
          <w:p w14:paraId="1E79CD67" w14:textId="77777777" w:rsidR="00A200F2" w:rsidRPr="00FF20F1" w:rsidRDefault="00A200F2">
            <w:pPr>
              <w:pStyle w:val="PlantList"/>
              <w:jc w:val="center"/>
              <w:rPr>
                <w:rPrChange w:id="4519" w:author="Daniel Stewart" w:date="2022-02-10T13:41:00Z">
                  <w:rPr>
                    <w:color w:val="000000"/>
                    <w:lang w:val="en-US"/>
                  </w:rPr>
                </w:rPrChange>
              </w:rPr>
              <w:pPrChange w:id="4520" w:author="Daniel Stewart" w:date="2022-02-10T13:42:00Z">
                <w:pPr/>
              </w:pPrChange>
            </w:pPr>
            <w:r w:rsidRPr="00FF20F1">
              <w:t>X</w:t>
            </w:r>
          </w:p>
        </w:tc>
      </w:tr>
      <w:tr w:rsidR="00A200F2" w:rsidRPr="00FF20F1" w14:paraId="3EEE9AB9" w14:textId="77777777" w:rsidTr="004D3373">
        <w:trPr>
          <w:trHeight w:hRule="exact" w:val="227"/>
        </w:trPr>
        <w:tc>
          <w:tcPr>
            <w:tcW w:w="3119" w:type="dxa"/>
            <w:shd w:val="clear" w:color="auto" w:fill="auto"/>
          </w:tcPr>
          <w:p w14:paraId="6F180A3B" w14:textId="77777777" w:rsidR="00A200F2" w:rsidRPr="00FF20F1" w:rsidRDefault="00A200F2">
            <w:pPr>
              <w:pStyle w:val="PlantList"/>
              <w:jc w:val="left"/>
              <w:rPr>
                <w:i/>
                <w:iCs/>
                <w:rPrChange w:id="4521" w:author="Daniel Stewart" w:date="2022-02-10T13:41:00Z">
                  <w:rPr>
                    <w:lang w:val="en-US"/>
                  </w:rPr>
                </w:rPrChange>
              </w:rPr>
              <w:pPrChange w:id="4522" w:author="Daniel Stewart" w:date="2022-02-10T13:43:00Z">
                <w:pPr>
                  <w:jc w:val="left"/>
                </w:pPr>
              </w:pPrChange>
            </w:pPr>
            <w:r w:rsidRPr="00FF20F1">
              <w:rPr>
                <w:i/>
                <w:iCs/>
                <w:rPrChange w:id="4523" w:author="Daniel Stewart" w:date="2022-02-10T13:41:00Z">
                  <w:rPr/>
                </w:rPrChange>
              </w:rPr>
              <w:t>Callitriche heterophylla</w:t>
            </w:r>
          </w:p>
        </w:tc>
        <w:tc>
          <w:tcPr>
            <w:tcW w:w="2941" w:type="dxa"/>
            <w:shd w:val="clear" w:color="auto" w:fill="auto"/>
          </w:tcPr>
          <w:p w14:paraId="084D6C3A" w14:textId="77777777" w:rsidR="00A200F2" w:rsidRPr="00FF20F1" w:rsidRDefault="00A200F2">
            <w:pPr>
              <w:pStyle w:val="PlantList"/>
              <w:pPrChange w:id="4524" w:author="Daniel Stewart" w:date="2022-02-10T13:41:00Z">
                <w:pPr>
                  <w:jc w:val="left"/>
                </w:pPr>
              </w:pPrChange>
            </w:pPr>
            <w:r w:rsidRPr="00FF20F1">
              <w:t>diverse-leaved water-starwort</w:t>
            </w:r>
          </w:p>
        </w:tc>
        <w:tc>
          <w:tcPr>
            <w:tcW w:w="886" w:type="dxa"/>
            <w:shd w:val="clear" w:color="auto" w:fill="auto"/>
          </w:tcPr>
          <w:p w14:paraId="1D3DAB0A" w14:textId="77777777" w:rsidR="00A200F2" w:rsidRPr="00FF20F1" w:rsidRDefault="00A200F2">
            <w:pPr>
              <w:pStyle w:val="PlantList"/>
              <w:jc w:val="center"/>
              <w:pPrChange w:id="4525" w:author="Daniel Stewart" w:date="2022-02-10T13:42:00Z">
                <w:pPr/>
              </w:pPrChange>
            </w:pPr>
            <w:r w:rsidRPr="00FF20F1">
              <w:t>N</w:t>
            </w:r>
          </w:p>
        </w:tc>
        <w:tc>
          <w:tcPr>
            <w:tcW w:w="886" w:type="dxa"/>
          </w:tcPr>
          <w:p w14:paraId="61D75A6D" w14:textId="77777777" w:rsidR="00A200F2" w:rsidRPr="00FF20F1" w:rsidRDefault="00A200F2">
            <w:pPr>
              <w:pStyle w:val="PlantList"/>
              <w:jc w:val="center"/>
              <w:pPrChange w:id="4526" w:author="Daniel Stewart" w:date="2022-02-10T13:42:00Z">
                <w:pPr/>
              </w:pPrChange>
            </w:pPr>
            <w:r w:rsidRPr="00FF20F1">
              <w:t>X</w:t>
            </w:r>
          </w:p>
        </w:tc>
        <w:tc>
          <w:tcPr>
            <w:tcW w:w="886" w:type="dxa"/>
          </w:tcPr>
          <w:p w14:paraId="1DB4DF7E" w14:textId="77777777" w:rsidR="00A200F2" w:rsidRPr="00FF20F1" w:rsidRDefault="00A200F2">
            <w:pPr>
              <w:pStyle w:val="PlantList"/>
              <w:jc w:val="center"/>
              <w:pPrChange w:id="4527" w:author="Daniel Stewart" w:date="2022-02-10T13:42:00Z">
                <w:pPr/>
              </w:pPrChange>
            </w:pPr>
          </w:p>
        </w:tc>
      </w:tr>
      <w:tr w:rsidR="00A200F2" w:rsidRPr="00FF20F1" w14:paraId="1207157D" w14:textId="77777777" w:rsidTr="004D3373">
        <w:trPr>
          <w:trHeight w:hRule="exact" w:val="227"/>
        </w:trPr>
        <w:tc>
          <w:tcPr>
            <w:tcW w:w="3119" w:type="dxa"/>
            <w:shd w:val="clear" w:color="auto" w:fill="auto"/>
          </w:tcPr>
          <w:p w14:paraId="62B27CA7" w14:textId="77777777" w:rsidR="00A200F2" w:rsidRPr="00FF20F1" w:rsidRDefault="00A200F2">
            <w:pPr>
              <w:pStyle w:val="PlantList"/>
              <w:jc w:val="left"/>
              <w:rPr>
                <w:i/>
                <w:iCs/>
                <w:rPrChange w:id="4528" w:author="Daniel Stewart" w:date="2022-02-10T13:41:00Z">
                  <w:rPr>
                    <w:lang w:val="en-US"/>
                  </w:rPr>
                </w:rPrChange>
              </w:rPr>
              <w:pPrChange w:id="4529" w:author="Daniel Stewart" w:date="2022-02-10T13:43:00Z">
                <w:pPr>
                  <w:jc w:val="left"/>
                </w:pPr>
              </w:pPrChange>
            </w:pPr>
            <w:r w:rsidRPr="00FF20F1">
              <w:rPr>
                <w:i/>
                <w:iCs/>
                <w:rPrChange w:id="4530" w:author="Daniel Stewart" w:date="2022-02-10T13:41:00Z">
                  <w:rPr/>
                </w:rPrChange>
              </w:rPr>
              <w:t xml:space="preserve">Callitriche </w:t>
            </w:r>
            <w:proofErr w:type="spellStart"/>
            <w:r w:rsidRPr="00FF20F1">
              <w:rPr>
                <w:i/>
                <w:iCs/>
                <w:rPrChange w:id="4531" w:author="Daniel Stewart" w:date="2022-02-10T13:41:00Z">
                  <w:rPr/>
                </w:rPrChange>
              </w:rPr>
              <w:t>hermaphroditica</w:t>
            </w:r>
            <w:proofErr w:type="spellEnd"/>
          </w:p>
        </w:tc>
        <w:tc>
          <w:tcPr>
            <w:tcW w:w="2941" w:type="dxa"/>
            <w:shd w:val="clear" w:color="auto" w:fill="auto"/>
          </w:tcPr>
          <w:p w14:paraId="7464FD83" w14:textId="77777777" w:rsidR="00A200F2" w:rsidRPr="00FF20F1" w:rsidRDefault="00A200F2">
            <w:pPr>
              <w:pStyle w:val="PlantList"/>
              <w:pPrChange w:id="4532" w:author="Daniel Stewart" w:date="2022-02-10T13:41:00Z">
                <w:pPr>
                  <w:jc w:val="left"/>
                </w:pPr>
              </w:pPrChange>
            </w:pPr>
            <w:r w:rsidRPr="00FF20F1">
              <w:t>northern starwort</w:t>
            </w:r>
          </w:p>
        </w:tc>
        <w:tc>
          <w:tcPr>
            <w:tcW w:w="886" w:type="dxa"/>
            <w:shd w:val="clear" w:color="auto" w:fill="auto"/>
          </w:tcPr>
          <w:p w14:paraId="615E8B8A" w14:textId="77777777" w:rsidR="00A200F2" w:rsidRPr="00FF20F1" w:rsidRDefault="00A200F2">
            <w:pPr>
              <w:pStyle w:val="PlantList"/>
              <w:jc w:val="center"/>
              <w:pPrChange w:id="4533" w:author="Daniel Stewart" w:date="2022-02-10T13:42:00Z">
                <w:pPr/>
              </w:pPrChange>
            </w:pPr>
            <w:r w:rsidRPr="00FF20F1">
              <w:t>N</w:t>
            </w:r>
          </w:p>
        </w:tc>
        <w:tc>
          <w:tcPr>
            <w:tcW w:w="886" w:type="dxa"/>
          </w:tcPr>
          <w:p w14:paraId="031C1E34" w14:textId="77777777" w:rsidR="00A200F2" w:rsidRPr="00FF20F1" w:rsidRDefault="00A200F2">
            <w:pPr>
              <w:pStyle w:val="PlantList"/>
              <w:jc w:val="center"/>
              <w:pPrChange w:id="4534" w:author="Daniel Stewart" w:date="2022-02-10T13:42:00Z">
                <w:pPr/>
              </w:pPrChange>
            </w:pPr>
            <w:r w:rsidRPr="00FF20F1">
              <w:t>X</w:t>
            </w:r>
          </w:p>
        </w:tc>
        <w:tc>
          <w:tcPr>
            <w:tcW w:w="886" w:type="dxa"/>
          </w:tcPr>
          <w:p w14:paraId="68BF6809" w14:textId="77777777" w:rsidR="00A200F2" w:rsidRPr="00FF20F1" w:rsidRDefault="00A200F2">
            <w:pPr>
              <w:pStyle w:val="PlantList"/>
              <w:jc w:val="center"/>
              <w:pPrChange w:id="4535" w:author="Daniel Stewart" w:date="2022-02-10T13:42:00Z">
                <w:pPr/>
              </w:pPrChange>
            </w:pPr>
          </w:p>
        </w:tc>
      </w:tr>
      <w:tr w:rsidR="00A200F2" w:rsidRPr="00FF20F1" w14:paraId="6F3EC0A0" w14:textId="77777777" w:rsidTr="004D3373">
        <w:trPr>
          <w:trHeight w:hRule="exact" w:val="227"/>
        </w:trPr>
        <w:tc>
          <w:tcPr>
            <w:tcW w:w="3119" w:type="dxa"/>
            <w:shd w:val="clear" w:color="auto" w:fill="auto"/>
            <w:hideMark/>
          </w:tcPr>
          <w:p w14:paraId="34D01C53" w14:textId="77777777" w:rsidR="00A200F2" w:rsidRPr="00FF20F1" w:rsidRDefault="00A200F2">
            <w:pPr>
              <w:pStyle w:val="PlantList"/>
              <w:jc w:val="left"/>
              <w:rPr>
                <w:i/>
                <w:iCs/>
                <w:rPrChange w:id="4536" w:author="Daniel Stewart" w:date="2022-02-10T13:41:00Z">
                  <w:rPr>
                    <w:lang w:val="en-US"/>
                  </w:rPr>
                </w:rPrChange>
              </w:rPr>
              <w:pPrChange w:id="4537" w:author="Daniel Stewart" w:date="2022-02-10T13:43:00Z">
                <w:pPr>
                  <w:jc w:val="left"/>
                </w:pPr>
              </w:pPrChange>
            </w:pPr>
            <w:r w:rsidRPr="00FF20F1">
              <w:rPr>
                <w:i/>
                <w:iCs/>
                <w:rPrChange w:id="4538" w:author="Daniel Stewart" w:date="2022-02-10T13:41:00Z">
                  <w:rPr/>
                </w:rPrChange>
              </w:rPr>
              <w:t>Callitriche </w:t>
            </w:r>
            <w:proofErr w:type="spellStart"/>
            <w:r w:rsidRPr="00FF20F1">
              <w:rPr>
                <w:i/>
                <w:iCs/>
                <w:rPrChange w:id="4539" w:author="Daniel Stewart" w:date="2022-02-10T13:41:00Z">
                  <w:rPr/>
                </w:rPrChange>
              </w:rPr>
              <w:t>stagnalis</w:t>
            </w:r>
            <w:proofErr w:type="spellEnd"/>
            <w:r w:rsidRPr="00FF20F1">
              <w:rPr>
                <w:i/>
                <w:iCs/>
                <w:rPrChange w:id="4540" w:author="Daniel Stewart" w:date="2022-02-10T13:41:00Z">
                  <w:rPr/>
                </w:rPrChange>
              </w:rPr>
              <w:t> </w:t>
            </w:r>
          </w:p>
        </w:tc>
        <w:tc>
          <w:tcPr>
            <w:tcW w:w="2941" w:type="dxa"/>
            <w:shd w:val="clear" w:color="auto" w:fill="auto"/>
            <w:hideMark/>
          </w:tcPr>
          <w:p w14:paraId="2EDB73AC" w14:textId="77777777" w:rsidR="00A200F2" w:rsidRPr="00FF20F1" w:rsidRDefault="00A200F2">
            <w:pPr>
              <w:pStyle w:val="PlantList"/>
              <w:pPrChange w:id="4541" w:author="Daniel Stewart" w:date="2022-02-10T13:41:00Z">
                <w:pPr>
                  <w:jc w:val="left"/>
                </w:pPr>
              </w:pPrChange>
            </w:pPr>
            <w:r w:rsidRPr="00FF20F1">
              <w:t>water starwort </w:t>
            </w:r>
          </w:p>
        </w:tc>
        <w:tc>
          <w:tcPr>
            <w:tcW w:w="886" w:type="dxa"/>
            <w:shd w:val="clear" w:color="auto" w:fill="auto"/>
            <w:hideMark/>
          </w:tcPr>
          <w:p w14:paraId="33F146F5" w14:textId="77777777" w:rsidR="00A200F2" w:rsidRPr="00FF20F1" w:rsidRDefault="00A200F2">
            <w:pPr>
              <w:pStyle w:val="PlantList"/>
              <w:jc w:val="center"/>
              <w:pPrChange w:id="4542" w:author="Daniel Stewart" w:date="2022-02-10T13:42:00Z">
                <w:pPr/>
              </w:pPrChange>
            </w:pPr>
            <w:r w:rsidRPr="00FF20F1">
              <w:t>E</w:t>
            </w:r>
          </w:p>
        </w:tc>
        <w:tc>
          <w:tcPr>
            <w:tcW w:w="886" w:type="dxa"/>
          </w:tcPr>
          <w:p w14:paraId="4A3BE4B1" w14:textId="77777777" w:rsidR="00A200F2" w:rsidRPr="00FF20F1" w:rsidRDefault="00A200F2">
            <w:pPr>
              <w:pStyle w:val="PlantList"/>
              <w:jc w:val="center"/>
              <w:pPrChange w:id="4543" w:author="Daniel Stewart" w:date="2022-02-10T13:42:00Z">
                <w:pPr/>
              </w:pPrChange>
            </w:pPr>
            <w:r w:rsidRPr="00FF20F1">
              <w:t>X</w:t>
            </w:r>
          </w:p>
        </w:tc>
        <w:tc>
          <w:tcPr>
            <w:tcW w:w="886" w:type="dxa"/>
          </w:tcPr>
          <w:p w14:paraId="76C14346" w14:textId="77777777" w:rsidR="00A200F2" w:rsidRPr="00FF20F1" w:rsidRDefault="00A200F2">
            <w:pPr>
              <w:pStyle w:val="PlantList"/>
              <w:jc w:val="center"/>
              <w:rPr>
                <w:rPrChange w:id="4544" w:author="Daniel Stewart" w:date="2022-02-10T13:41:00Z">
                  <w:rPr>
                    <w:color w:val="000000"/>
                    <w:lang w:val="en-US"/>
                  </w:rPr>
                </w:rPrChange>
              </w:rPr>
              <w:pPrChange w:id="4545" w:author="Daniel Stewart" w:date="2022-02-10T13:42:00Z">
                <w:pPr/>
              </w:pPrChange>
            </w:pPr>
            <w:r w:rsidRPr="00FF20F1">
              <w:t>X</w:t>
            </w:r>
          </w:p>
        </w:tc>
      </w:tr>
      <w:tr w:rsidR="00A200F2" w:rsidRPr="00FF20F1" w14:paraId="4DDFE5A9" w14:textId="77777777" w:rsidTr="004D3373">
        <w:trPr>
          <w:trHeight w:hRule="exact" w:val="227"/>
        </w:trPr>
        <w:tc>
          <w:tcPr>
            <w:tcW w:w="3119" w:type="dxa"/>
            <w:shd w:val="clear" w:color="auto" w:fill="auto"/>
            <w:hideMark/>
          </w:tcPr>
          <w:p w14:paraId="55709F0D" w14:textId="77777777" w:rsidR="00A200F2" w:rsidRPr="00FF20F1" w:rsidRDefault="00A200F2">
            <w:pPr>
              <w:pStyle w:val="PlantList"/>
              <w:jc w:val="left"/>
              <w:rPr>
                <w:i/>
                <w:iCs/>
                <w:rPrChange w:id="4546" w:author="Daniel Stewart" w:date="2022-02-10T13:41:00Z">
                  <w:rPr>
                    <w:lang w:val="en-US"/>
                  </w:rPr>
                </w:rPrChange>
              </w:rPr>
              <w:pPrChange w:id="4547" w:author="Daniel Stewart" w:date="2022-02-10T13:43:00Z">
                <w:pPr>
                  <w:jc w:val="left"/>
                </w:pPr>
              </w:pPrChange>
            </w:pPr>
            <w:r w:rsidRPr="00FF20F1">
              <w:rPr>
                <w:i/>
                <w:iCs/>
                <w:rPrChange w:id="4548" w:author="Daniel Stewart" w:date="2022-02-10T13:41:00Z">
                  <w:rPr/>
                </w:rPrChange>
              </w:rPr>
              <w:t>Caltha palustris </w:t>
            </w:r>
          </w:p>
        </w:tc>
        <w:tc>
          <w:tcPr>
            <w:tcW w:w="2941" w:type="dxa"/>
            <w:shd w:val="clear" w:color="auto" w:fill="auto"/>
            <w:hideMark/>
          </w:tcPr>
          <w:p w14:paraId="5C92A956" w14:textId="77777777" w:rsidR="00A200F2" w:rsidRPr="00FF20F1" w:rsidRDefault="00A200F2">
            <w:pPr>
              <w:pStyle w:val="PlantList"/>
              <w:pPrChange w:id="4549" w:author="Daniel Stewart" w:date="2022-02-10T13:41:00Z">
                <w:pPr>
                  <w:jc w:val="left"/>
                </w:pPr>
              </w:pPrChange>
            </w:pPr>
            <w:r w:rsidRPr="00FF20F1">
              <w:t>marsh marigold </w:t>
            </w:r>
          </w:p>
        </w:tc>
        <w:tc>
          <w:tcPr>
            <w:tcW w:w="886" w:type="dxa"/>
            <w:shd w:val="clear" w:color="auto" w:fill="auto"/>
            <w:hideMark/>
          </w:tcPr>
          <w:p w14:paraId="01772C80" w14:textId="77777777" w:rsidR="00A200F2" w:rsidRPr="00FF20F1" w:rsidRDefault="00A200F2">
            <w:pPr>
              <w:pStyle w:val="PlantList"/>
              <w:jc w:val="center"/>
              <w:pPrChange w:id="4550" w:author="Daniel Stewart" w:date="2022-02-10T13:42:00Z">
                <w:pPr/>
              </w:pPrChange>
            </w:pPr>
            <w:r w:rsidRPr="00FF20F1">
              <w:t>N</w:t>
            </w:r>
          </w:p>
        </w:tc>
        <w:tc>
          <w:tcPr>
            <w:tcW w:w="886" w:type="dxa"/>
          </w:tcPr>
          <w:p w14:paraId="53F2DF53" w14:textId="77777777" w:rsidR="00A200F2" w:rsidRPr="00FF20F1" w:rsidRDefault="00A200F2">
            <w:pPr>
              <w:pStyle w:val="PlantList"/>
              <w:jc w:val="center"/>
              <w:pPrChange w:id="4551" w:author="Daniel Stewart" w:date="2022-02-10T13:42:00Z">
                <w:pPr/>
              </w:pPrChange>
            </w:pPr>
            <w:r w:rsidRPr="00FF20F1">
              <w:t>X</w:t>
            </w:r>
          </w:p>
        </w:tc>
        <w:tc>
          <w:tcPr>
            <w:tcW w:w="886" w:type="dxa"/>
          </w:tcPr>
          <w:p w14:paraId="276E4F2B" w14:textId="77777777" w:rsidR="00A200F2" w:rsidRPr="00FF20F1" w:rsidRDefault="00A200F2">
            <w:pPr>
              <w:pStyle w:val="PlantList"/>
              <w:jc w:val="center"/>
              <w:rPr>
                <w:rPrChange w:id="4552" w:author="Daniel Stewart" w:date="2022-02-10T13:41:00Z">
                  <w:rPr>
                    <w:color w:val="000000"/>
                    <w:lang w:val="en-US"/>
                  </w:rPr>
                </w:rPrChange>
              </w:rPr>
              <w:pPrChange w:id="4553" w:author="Daniel Stewart" w:date="2022-02-10T13:42:00Z">
                <w:pPr/>
              </w:pPrChange>
            </w:pPr>
            <w:r w:rsidRPr="00FF20F1">
              <w:t>X</w:t>
            </w:r>
          </w:p>
        </w:tc>
      </w:tr>
      <w:tr w:rsidR="00A200F2" w:rsidRPr="00FF20F1" w14:paraId="4B32B889" w14:textId="77777777" w:rsidTr="004D3373">
        <w:trPr>
          <w:trHeight w:hRule="exact" w:val="227"/>
        </w:trPr>
        <w:tc>
          <w:tcPr>
            <w:tcW w:w="3119" w:type="dxa"/>
            <w:shd w:val="clear" w:color="auto" w:fill="auto"/>
            <w:hideMark/>
          </w:tcPr>
          <w:p w14:paraId="217A5159" w14:textId="77777777" w:rsidR="00A200F2" w:rsidRPr="00FF20F1" w:rsidRDefault="00A200F2">
            <w:pPr>
              <w:pStyle w:val="PlantList"/>
              <w:jc w:val="left"/>
              <w:rPr>
                <w:i/>
                <w:iCs/>
                <w:rPrChange w:id="4554" w:author="Daniel Stewart" w:date="2022-02-10T13:41:00Z">
                  <w:rPr>
                    <w:lang w:val="en-US"/>
                  </w:rPr>
                </w:rPrChange>
              </w:rPr>
              <w:pPrChange w:id="4555" w:author="Daniel Stewart" w:date="2022-02-10T13:43:00Z">
                <w:pPr>
                  <w:jc w:val="left"/>
                </w:pPr>
              </w:pPrChange>
            </w:pPr>
            <w:proofErr w:type="spellStart"/>
            <w:r w:rsidRPr="00FF20F1">
              <w:rPr>
                <w:i/>
                <w:iCs/>
                <w:rPrChange w:id="4556" w:author="Daniel Stewart" w:date="2022-02-10T13:41:00Z">
                  <w:rPr/>
                </w:rPrChange>
              </w:rPr>
              <w:t>Calystegia</w:t>
            </w:r>
            <w:proofErr w:type="spellEnd"/>
            <w:r w:rsidRPr="00FF20F1">
              <w:rPr>
                <w:i/>
                <w:iCs/>
                <w:rPrChange w:id="4557" w:author="Daniel Stewart" w:date="2022-02-10T13:41:00Z">
                  <w:rPr/>
                </w:rPrChange>
              </w:rPr>
              <w:t> </w:t>
            </w:r>
            <w:proofErr w:type="spellStart"/>
            <w:r w:rsidRPr="00FF20F1">
              <w:rPr>
                <w:i/>
                <w:iCs/>
                <w:rPrChange w:id="4558" w:author="Daniel Stewart" w:date="2022-02-10T13:41:00Z">
                  <w:rPr/>
                </w:rPrChange>
              </w:rPr>
              <w:t>sepium</w:t>
            </w:r>
            <w:proofErr w:type="spellEnd"/>
            <w:r w:rsidRPr="00FF20F1">
              <w:rPr>
                <w:i/>
                <w:iCs/>
                <w:rPrChange w:id="4559" w:author="Daniel Stewart" w:date="2022-02-10T13:41:00Z">
                  <w:rPr/>
                </w:rPrChange>
              </w:rPr>
              <w:t> </w:t>
            </w:r>
          </w:p>
        </w:tc>
        <w:tc>
          <w:tcPr>
            <w:tcW w:w="2941" w:type="dxa"/>
            <w:shd w:val="clear" w:color="auto" w:fill="auto"/>
            <w:hideMark/>
          </w:tcPr>
          <w:p w14:paraId="6C8F8BB6" w14:textId="77777777" w:rsidR="00A200F2" w:rsidRPr="00FF20F1" w:rsidRDefault="00A200F2">
            <w:pPr>
              <w:pStyle w:val="PlantList"/>
              <w:pPrChange w:id="4560" w:author="Daniel Stewart" w:date="2022-02-10T13:41:00Z">
                <w:pPr>
                  <w:jc w:val="left"/>
                </w:pPr>
              </w:pPrChange>
            </w:pPr>
            <w:r w:rsidRPr="00FF20F1">
              <w:t>morning-glory </w:t>
            </w:r>
          </w:p>
        </w:tc>
        <w:tc>
          <w:tcPr>
            <w:tcW w:w="886" w:type="dxa"/>
            <w:shd w:val="clear" w:color="auto" w:fill="auto"/>
            <w:hideMark/>
          </w:tcPr>
          <w:p w14:paraId="59EFB0CA" w14:textId="2AE89D75" w:rsidR="00A200F2" w:rsidRPr="00FF20F1" w:rsidRDefault="002066E9">
            <w:pPr>
              <w:pStyle w:val="PlantList"/>
              <w:jc w:val="center"/>
              <w:pPrChange w:id="4561" w:author="Daniel Stewart" w:date="2022-02-10T13:42:00Z">
                <w:pPr/>
              </w:pPrChange>
            </w:pPr>
            <w:r>
              <w:t>E</w:t>
            </w:r>
          </w:p>
        </w:tc>
        <w:tc>
          <w:tcPr>
            <w:tcW w:w="886" w:type="dxa"/>
          </w:tcPr>
          <w:p w14:paraId="5B5E0FF8" w14:textId="77777777" w:rsidR="00A200F2" w:rsidRPr="00FF20F1" w:rsidRDefault="00A200F2">
            <w:pPr>
              <w:pStyle w:val="PlantList"/>
              <w:jc w:val="center"/>
              <w:pPrChange w:id="4562" w:author="Daniel Stewart" w:date="2022-02-10T13:42:00Z">
                <w:pPr/>
              </w:pPrChange>
            </w:pPr>
          </w:p>
        </w:tc>
        <w:tc>
          <w:tcPr>
            <w:tcW w:w="886" w:type="dxa"/>
          </w:tcPr>
          <w:p w14:paraId="42978E16" w14:textId="77777777" w:rsidR="00A200F2" w:rsidRPr="00FF20F1" w:rsidRDefault="00A200F2">
            <w:pPr>
              <w:pStyle w:val="PlantList"/>
              <w:jc w:val="center"/>
              <w:rPr>
                <w:rPrChange w:id="4563" w:author="Daniel Stewart" w:date="2022-02-10T13:41:00Z">
                  <w:rPr>
                    <w:color w:val="000000"/>
                    <w:lang w:val="en-US"/>
                  </w:rPr>
                </w:rPrChange>
              </w:rPr>
              <w:pPrChange w:id="4564" w:author="Daniel Stewart" w:date="2022-02-10T13:42:00Z">
                <w:pPr/>
              </w:pPrChange>
            </w:pPr>
            <w:r w:rsidRPr="00FF20F1">
              <w:t>X</w:t>
            </w:r>
          </w:p>
        </w:tc>
      </w:tr>
      <w:tr w:rsidR="00A200F2" w:rsidRPr="00FF20F1" w14:paraId="69C8B973" w14:textId="77777777" w:rsidTr="004D3373">
        <w:trPr>
          <w:trHeight w:hRule="exact" w:val="227"/>
        </w:trPr>
        <w:tc>
          <w:tcPr>
            <w:tcW w:w="3119" w:type="dxa"/>
            <w:shd w:val="clear" w:color="auto" w:fill="auto"/>
          </w:tcPr>
          <w:p w14:paraId="73DE31BD" w14:textId="77777777" w:rsidR="00A200F2" w:rsidRPr="00FF20F1" w:rsidRDefault="00A200F2">
            <w:pPr>
              <w:pStyle w:val="PlantList"/>
              <w:jc w:val="left"/>
              <w:rPr>
                <w:i/>
                <w:iCs/>
                <w:rPrChange w:id="4565" w:author="Daniel Stewart" w:date="2022-02-10T13:41:00Z">
                  <w:rPr>
                    <w:lang w:val="en-US"/>
                  </w:rPr>
                </w:rPrChange>
              </w:rPr>
              <w:pPrChange w:id="4566" w:author="Daniel Stewart" w:date="2022-02-10T13:43:00Z">
                <w:pPr>
                  <w:jc w:val="left"/>
                </w:pPr>
              </w:pPrChange>
            </w:pPr>
            <w:r w:rsidRPr="00FF20F1">
              <w:rPr>
                <w:i/>
                <w:iCs/>
                <w:rPrChange w:id="4567" w:author="Daniel Stewart" w:date="2022-02-10T13:41:00Z">
                  <w:rPr/>
                </w:rPrChange>
              </w:rPr>
              <w:t xml:space="preserve">Cardamine </w:t>
            </w:r>
            <w:proofErr w:type="spellStart"/>
            <w:r w:rsidRPr="00FF20F1">
              <w:rPr>
                <w:i/>
                <w:iCs/>
                <w:rPrChange w:id="4568" w:author="Daniel Stewart" w:date="2022-02-10T13:41:00Z">
                  <w:rPr/>
                </w:rPrChange>
              </w:rPr>
              <w:t>oligosperma</w:t>
            </w:r>
            <w:proofErr w:type="spellEnd"/>
          </w:p>
        </w:tc>
        <w:tc>
          <w:tcPr>
            <w:tcW w:w="2941" w:type="dxa"/>
            <w:shd w:val="clear" w:color="auto" w:fill="auto"/>
          </w:tcPr>
          <w:p w14:paraId="2E2714ED" w14:textId="77777777" w:rsidR="00A200F2" w:rsidRPr="00FF20F1" w:rsidRDefault="00A200F2">
            <w:pPr>
              <w:pStyle w:val="PlantList"/>
              <w:pPrChange w:id="4569" w:author="Daniel Stewart" w:date="2022-02-10T13:41:00Z">
                <w:pPr>
                  <w:jc w:val="left"/>
                </w:pPr>
              </w:pPrChange>
            </w:pPr>
            <w:r w:rsidRPr="00FF20F1">
              <w:t xml:space="preserve">little western </w:t>
            </w:r>
            <w:proofErr w:type="gramStart"/>
            <w:r w:rsidRPr="00FF20F1">
              <w:t>bitter-cress</w:t>
            </w:r>
            <w:proofErr w:type="gramEnd"/>
          </w:p>
        </w:tc>
        <w:tc>
          <w:tcPr>
            <w:tcW w:w="886" w:type="dxa"/>
            <w:shd w:val="clear" w:color="auto" w:fill="auto"/>
          </w:tcPr>
          <w:p w14:paraId="2C5A85EA" w14:textId="77777777" w:rsidR="00A200F2" w:rsidRPr="00FF20F1" w:rsidRDefault="00A200F2">
            <w:pPr>
              <w:pStyle w:val="PlantList"/>
              <w:jc w:val="center"/>
              <w:pPrChange w:id="4570" w:author="Daniel Stewart" w:date="2022-02-10T13:42:00Z">
                <w:pPr/>
              </w:pPrChange>
            </w:pPr>
            <w:r w:rsidRPr="00FF20F1">
              <w:t>N</w:t>
            </w:r>
          </w:p>
        </w:tc>
        <w:tc>
          <w:tcPr>
            <w:tcW w:w="886" w:type="dxa"/>
          </w:tcPr>
          <w:p w14:paraId="27D0363B" w14:textId="77777777" w:rsidR="00A200F2" w:rsidRPr="00FF20F1" w:rsidRDefault="00A200F2">
            <w:pPr>
              <w:pStyle w:val="PlantList"/>
              <w:jc w:val="center"/>
              <w:pPrChange w:id="4571" w:author="Daniel Stewart" w:date="2022-02-10T13:42:00Z">
                <w:pPr/>
              </w:pPrChange>
            </w:pPr>
            <w:r w:rsidRPr="00FF20F1">
              <w:t>X</w:t>
            </w:r>
          </w:p>
        </w:tc>
        <w:tc>
          <w:tcPr>
            <w:tcW w:w="886" w:type="dxa"/>
          </w:tcPr>
          <w:p w14:paraId="79BD2F33" w14:textId="77777777" w:rsidR="00A200F2" w:rsidRPr="00FF20F1" w:rsidRDefault="00A200F2">
            <w:pPr>
              <w:pStyle w:val="PlantList"/>
              <w:jc w:val="center"/>
              <w:pPrChange w:id="4572" w:author="Daniel Stewart" w:date="2022-02-10T13:42:00Z">
                <w:pPr/>
              </w:pPrChange>
            </w:pPr>
          </w:p>
        </w:tc>
      </w:tr>
      <w:tr w:rsidR="00A200F2" w:rsidRPr="00FF20F1" w14:paraId="2D85B2E0" w14:textId="77777777" w:rsidTr="004D3373">
        <w:trPr>
          <w:trHeight w:hRule="exact" w:val="227"/>
        </w:trPr>
        <w:tc>
          <w:tcPr>
            <w:tcW w:w="3119" w:type="dxa"/>
            <w:shd w:val="clear" w:color="auto" w:fill="auto"/>
            <w:hideMark/>
          </w:tcPr>
          <w:p w14:paraId="547F6FC8" w14:textId="77777777" w:rsidR="00A200F2" w:rsidRPr="00FF20F1" w:rsidRDefault="00A200F2">
            <w:pPr>
              <w:pStyle w:val="PlantList"/>
              <w:jc w:val="left"/>
              <w:rPr>
                <w:i/>
                <w:iCs/>
                <w:rPrChange w:id="4573" w:author="Daniel Stewart" w:date="2022-02-10T13:41:00Z">
                  <w:rPr>
                    <w:lang w:val="en-US"/>
                  </w:rPr>
                </w:rPrChange>
              </w:rPr>
              <w:pPrChange w:id="4574" w:author="Daniel Stewart" w:date="2022-02-10T13:43:00Z">
                <w:pPr>
                  <w:jc w:val="left"/>
                </w:pPr>
              </w:pPrChange>
            </w:pPr>
            <w:r w:rsidRPr="00FF20F1">
              <w:rPr>
                <w:i/>
                <w:iCs/>
                <w:rPrChange w:id="4575" w:author="Daniel Stewart" w:date="2022-02-10T13:41:00Z">
                  <w:rPr/>
                </w:rPrChange>
              </w:rPr>
              <w:t>Cardamine sp. </w:t>
            </w:r>
          </w:p>
        </w:tc>
        <w:tc>
          <w:tcPr>
            <w:tcW w:w="2941" w:type="dxa"/>
            <w:shd w:val="clear" w:color="auto" w:fill="auto"/>
            <w:hideMark/>
          </w:tcPr>
          <w:p w14:paraId="37F020ED" w14:textId="77777777" w:rsidR="00A200F2" w:rsidRPr="00FF20F1" w:rsidRDefault="00A200F2">
            <w:pPr>
              <w:pStyle w:val="PlantList"/>
              <w:pPrChange w:id="4576" w:author="Daniel Stewart" w:date="2022-02-10T13:41:00Z">
                <w:pPr>
                  <w:jc w:val="left"/>
                </w:pPr>
              </w:pPrChange>
            </w:pPr>
            <w:proofErr w:type="gramStart"/>
            <w:r w:rsidRPr="00FF20F1">
              <w:t>bitter-cress</w:t>
            </w:r>
            <w:proofErr w:type="gramEnd"/>
            <w:r w:rsidRPr="00FF20F1">
              <w:t> </w:t>
            </w:r>
          </w:p>
        </w:tc>
        <w:tc>
          <w:tcPr>
            <w:tcW w:w="886" w:type="dxa"/>
            <w:shd w:val="clear" w:color="auto" w:fill="auto"/>
            <w:hideMark/>
          </w:tcPr>
          <w:p w14:paraId="122BF2B3" w14:textId="77777777" w:rsidR="00A200F2" w:rsidRPr="00FF20F1" w:rsidRDefault="00A200F2">
            <w:pPr>
              <w:pStyle w:val="PlantList"/>
              <w:jc w:val="center"/>
              <w:pPrChange w:id="4577" w:author="Daniel Stewart" w:date="2022-02-10T13:42:00Z">
                <w:pPr/>
              </w:pPrChange>
            </w:pPr>
            <w:r w:rsidRPr="00FF20F1">
              <w:t>U</w:t>
            </w:r>
          </w:p>
        </w:tc>
        <w:tc>
          <w:tcPr>
            <w:tcW w:w="886" w:type="dxa"/>
          </w:tcPr>
          <w:p w14:paraId="3B0A8542" w14:textId="77777777" w:rsidR="00A200F2" w:rsidRPr="00FF20F1" w:rsidRDefault="00A200F2">
            <w:pPr>
              <w:pStyle w:val="PlantList"/>
              <w:jc w:val="center"/>
              <w:pPrChange w:id="4578" w:author="Daniel Stewart" w:date="2022-02-10T13:42:00Z">
                <w:pPr/>
              </w:pPrChange>
            </w:pPr>
            <w:r w:rsidRPr="00FF20F1">
              <w:t>X</w:t>
            </w:r>
          </w:p>
        </w:tc>
        <w:tc>
          <w:tcPr>
            <w:tcW w:w="886" w:type="dxa"/>
          </w:tcPr>
          <w:p w14:paraId="1DA712B7" w14:textId="77777777" w:rsidR="00A200F2" w:rsidRPr="00FF20F1" w:rsidRDefault="00A200F2">
            <w:pPr>
              <w:pStyle w:val="PlantList"/>
              <w:jc w:val="center"/>
              <w:rPr>
                <w:rPrChange w:id="4579" w:author="Daniel Stewart" w:date="2022-02-10T13:41:00Z">
                  <w:rPr>
                    <w:color w:val="000000"/>
                    <w:lang w:val="en-US"/>
                  </w:rPr>
                </w:rPrChange>
              </w:rPr>
              <w:pPrChange w:id="4580" w:author="Daniel Stewart" w:date="2022-02-10T13:42:00Z">
                <w:pPr/>
              </w:pPrChange>
            </w:pPr>
            <w:r w:rsidRPr="00FF20F1">
              <w:t>X</w:t>
            </w:r>
          </w:p>
        </w:tc>
      </w:tr>
      <w:tr w:rsidR="00A200F2" w:rsidRPr="00FF20F1" w14:paraId="76E6038C" w14:textId="77777777" w:rsidTr="004D3373">
        <w:trPr>
          <w:trHeight w:hRule="exact" w:val="227"/>
        </w:trPr>
        <w:tc>
          <w:tcPr>
            <w:tcW w:w="3119" w:type="dxa"/>
            <w:shd w:val="clear" w:color="auto" w:fill="auto"/>
            <w:hideMark/>
          </w:tcPr>
          <w:p w14:paraId="7D2BFE48" w14:textId="77777777" w:rsidR="00A200F2" w:rsidRPr="00FF20F1" w:rsidRDefault="00A200F2">
            <w:pPr>
              <w:pStyle w:val="PlantList"/>
              <w:jc w:val="left"/>
              <w:rPr>
                <w:i/>
                <w:iCs/>
                <w:rPrChange w:id="4581" w:author="Daniel Stewart" w:date="2022-02-10T13:41:00Z">
                  <w:rPr>
                    <w:lang w:val="en-US"/>
                  </w:rPr>
                </w:rPrChange>
              </w:rPr>
              <w:pPrChange w:id="4582" w:author="Daniel Stewart" w:date="2022-02-10T13:43:00Z">
                <w:pPr>
                  <w:jc w:val="left"/>
                </w:pPr>
              </w:pPrChange>
            </w:pPr>
            <w:r w:rsidRPr="00FF20F1">
              <w:rPr>
                <w:i/>
                <w:iCs/>
                <w:rPrChange w:id="4583" w:author="Daniel Stewart" w:date="2022-02-10T13:41:00Z">
                  <w:rPr/>
                </w:rPrChange>
              </w:rPr>
              <w:t>Carex </w:t>
            </w:r>
            <w:proofErr w:type="spellStart"/>
            <w:r w:rsidRPr="00FF20F1">
              <w:rPr>
                <w:i/>
                <w:iCs/>
                <w:rPrChange w:id="4584" w:author="Daniel Stewart" w:date="2022-02-10T13:41:00Z">
                  <w:rPr/>
                </w:rPrChange>
              </w:rPr>
              <w:t>aquatilis</w:t>
            </w:r>
            <w:proofErr w:type="spellEnd"/>
            <w:r w:rsidRPr="00FF20F1">
              <w:rPr>
                <w:i/>
                <w:iCs/>
                <w:rPrChange w:id="4585" w:author="Daniel Stewart" w:date="2022-02-10T13:41:00Z">
                  <w:rPr/>
                </w:rPrChange>
              </w:rPr>
              <w:t> var. dives </w:t>
            </w:r>
          </w:p>
        </w:tc>
        <w:tc>
          <w:tcPr>
            <w:tcW w:w="2941" w:type="dxa"/>
            <w:shd w:val="clear" w:color="auto" w:fill="auto"/>
            <w:hideMark/>
          </w:tcPr>
          <w:p w14:paraId="1BC7183B" w14:textId="77777777" w:rsidR="00A200F2" w:rsidRPr="00FF20F1" w:rsidRDefault="00A200F2">
            <w:pPr>
              <w:pStyle w:val="PlantList"/>
              <w:pPrChange w:id="4586" w:author="Daniel Stewart" w:date="2022-02-10T13:41:00Z">
                <w:pPr>
                  <w:jc w:val="left"/>
                </w:pPr>
              </w:pPrChange>
            </w:pPr>
            <w:r w:rsidRPr="00FF20F1">
              <w:t>Sitka sedge </w:t>
            </w:r>
          </w:p>
        </w:tc>
        <w:tc>
          <w:tcPr>
            <w:tcW w:w="886" w:type="dxa"/>
            <w:shd w:val="clear" w:color="auto" w:fill="auto"/>
            <w:hideMark/>
          </w:tcPr>
          <w:p w14:paraId="3FF93D84" w14:textId="77777777" w:rsidR="00A200F2" w:rsidRPr="00FF20F1" w:rsidRDefault="00A200F2">
            <w:pPr>
              <w:pStyle w:val="PlantList"/>
              <w:jc w:val="center"/>
              <w:pPrChange w:id="4587" w:author="Daniel Stewart" w:date="2022-02-10T13:42:00Z">
                <w:pPr/>
              </w:pPrChange>
            </w:pPr>
            <w:r w:rsidRPr="00FF20F1">
              <w:t>N</w:t>
            </w:r>
          </w:p>
        </w:tc>
        <w:tc>
          <w:tcPr>
            <w:tcW w:w="886" w:type="dxa"/>
          </w:tcPr>
          <w:p w14:paraId="57B9BFA0" w14:textId="77777777" w:rsidR="00A200F2" w:rsidRPr="00FF20F1" w:rsidRDefault="00A200F2">
            <w:pPr>
              <w:pStyle w:val="PlantList"/>
              <w:jc w:val="center"/>
              <w:pPrChange w:id="4588" w:author="Daniel Stewart" w:date="2022-02-10T13:42:00Z">
                <w:pPr/>
              </w:pPrChange>
            </w:pPr>
            <w:r w:rsidRPr="00FF20F1">
              <w:t>X</w:t>
            </w:r>
          </w:p>
        </w:tc>
        <w:tc>
          <w:tcPr>
            <w:tcW w:w="886" w:type="dxa"/>
          </w:tcPr>
          <w:p w14:paraId="0BF952B1" w14:textId="77777777" w:rsidR="00A200F2" w:rsidRPr="00FF20F1" w:rsidRDefault="00A200F2">
            <w:pPr>
              <w:pStyle w:val="PlantList"/>
              <w:jc w:val="center"/>
              <w:rPr>
                <w:rPrChange w:id="4589" w:author="Daniel Stewart" w:date="2022-02-10T13:41:00Z">
                  <w:rPr>
                    <w:color w:val="000000"/>
                    <w:lang w:val="en-US"/>
                  </w:rPr>
                </w:rPrChange>
              </w:rPr>
              <w:pPrChange w:id="4590" w:author="Daniel Stewart" w:date="2022-02-10T13:42:00Z">
                <w:pPr/>
              </w:pPrChange>
            </w:pPr>
            <w:r w:rsidRPr="00FF20F1">
              <w:t>X</w:t>
            </w:r>
          </w:p>
        </w:tc>
      </w:tr>
      <w:tr w:rsidR="00A200F2" w:rsidRPr="00FF20F1" w14:paraId="3CB367AE" w14:textId="77777777" w:rsidTr="004D3373">
        <w:trPr>
          <w:trHeight w:hRule="exact" w:val="227"/>
        </w:trPr>
        <w:tc>
          <w:tcPr>
            <w:tcW w:w="3119" w:type="dxa"/>
            <w:shd w:val="clear" w:color="auto" w:fill="auto"/>
            <w:hideMark/>
          </w:tcPr>
          <w:p w14:paraId="71231B5A" w14:textId="77777777" w:rsidR="00A200F2" w:rsidRPr="00FF20F1" w:rsidRDefault="00A200F2">
            <w:pPr>
              <w:pStyle w:val="PlantList"/>
              <w:jc w:val="left"/>
              <w:rPr>
                <w:i/>
                <w:iCs/>
                <w:rPrChange w:id="4591" w:author="Daniel Stewart" w:date="2022-02-10T13:41:00Z">
                  <w:rPr>
                    <w:lang w:val="en-US"/>
                  </w:rPr>
                </w:rPrChange>
              </w:rPr>
              <w:pPrChange w:id="4592" w:author="Daniel Stewart" w:date="2022-02-10T13:43:00Z">
                <w:pPr>
                  <w:jc w:val="left"/>
                </w:pPr>
              </w:pPrChange>
            </w:pPr>
            <w:r w:rsidRPr="00FF20F1">
              <w:rPr>
                <w:i/>
                <w:iCs/>
                <w:rPrChange w:id="4593" w:author="Daniel Stewart" w:date="2022-02-10T13:41:00Z">
                  <w:rPr/>
                </w:rPrChange>
              </w:rPr>
              <w:t>Carex </w:t>
            </w:r>
            <w:proofErr w:type="spellStart"/>
            <w:r w:rsidRPr="00FF20F1">
              <w:rPr>
                <w:i/>
                <w:iCs/>
                <w:rPrChange w:id="4594" w:author="Daniel Stewart" w:date="2022-02-10T13:41:00Z">
                  <w:rPr/>
                </w:rPrChange>
              </w:rPr>
              <w:t>cusickii</w:t>
            </w:r>
            <w:proofErr w:type="spellEnd"/>
            <w:r w:rsidRPr="00FF20F1">
              <w:rPr>
                <w:i/>
                <w:iCs/>
                <w:rPrChange w:id="4595" w:author="Daniel Stewart" w:date="2022-02-10T13:41:00Z">
                  <w:rPr/>
                </w:rPrChange>
              </w:rPr>
              <w:t> </w:t>
            </w:r>
          </w:p>
        </w:tc>
        <w:tc>
          <w:tcPr>
            <w:tcW w:w="2941" w:type="dxa"/>
            <w:shd w:val="clear" w:color="auto" w:fill="auto"/>
            <w:hideMark/>
          </w:tcPr>
          <w:p w14:paraId="6ADD3185" w14:textId="77777777" w:rsidR="00A200F2" w:rsidRPr="00FF20F1" w:rsidRDefault="00A200F2">
            <w:pPr>
              <w:pStyle w:val="PlantList"/>
              <w:pPrChange w:id="4596" w:author="Daniel Stewart" w:date="2022-02-10T13:41:00Z">
                <w:pPr>
                  <w:jc w:val="left"/>
                </w:pPr>
              </w:pPrChange>
            </w:pPr>
            <w:r w:rsidRPr="00FF20F1">
              <w:t>Cusick's sedge </w:t>
            </w:r>
          </w:p>
        </w:tc>
        <w:tc>
          <w:tcPr>
            <w:tcW w:w="886" w:type="dxa"/>
            <w:shd w:val="clear" w:color="auto" w:fill="auto"/>
            <w:hideMark/>
          </w:tcPr>
          <w:p w14:paraId="42C1B5D3" w14:textId="77777777" w:rsidR="00A200F2" w:rsidRPr="00FF20F1" w:rsidRDefault="00A200F2">
            <w:pPr>
              <w:pStyle w:val="PlantList"/>
              <w:jc w:val="center"/>
              <w:pPrChange w:id="4597" w:author="Daniel Stewart" w:date="2022-02-10T13:42:00Z">
                <w:pPr/>
              </w:pPrChange>
            </w:pPr>
            <w:r w:rsidRPr="00FF20F1">
              <w:t>N</w:t>
            </w:r>
          </w:p>
        </w:tc>
        <w:tc>
          <w:tcPr>
            <w:tcW w:w="886" w:type="dxa"/>
          </w:tcPr>
          <w:p w14:paraId="1C6938E5" w14:textId="77777777" w:rsidR="00A200F2" w:rsidRPr="00FF20F1" w:rsidRDefault="00A200F2">
            <w:pPr>
              <w:pStyle w:val="PlantList"/>
              <w:jc w:val="center"/>
              <w:pPrChange w:id="4598" w:author="Daniel Stewart" w:date="2022-02-10T13:42:00Z">
                <w:pPr/>
              </w:pPrChange>
            </w:pPr>
            <w:r w:rsidRPr="00FF20F1">
              <w:t>X</w:t>
            </w:r>
          </w:p>
        </w:tc>
        <w:tc>
          <w:tcPr>
            <w:tcW w:w="886" w:type="dxa"/>
          </w:tcPr>
          <w:p w14:paraId="0BB8697C" w14:textId="77777777" w:rsidR="00A200F2" w:rsidRPr="00FF20F1" w:rsidRDefault="00A200F2">
            <w:pPr>
              <w:pStyle w:val="PlantList"/>
              <w:jc w:val="center"/>
              <w:rPr>
                <w:rPrChange w:id="4599" w:author="Daniel Stewart" w:date="2022-02-10T13:41:00Z">
                  <w:rPr>
                    <w:color w:val="000000"/>
                    <w:lang w:val="en-US"/>
                  </w:rPr>
                </w:rPrChange>
              </w:rPr>
              <w:pPrChange w:id="4600" w:author="Daniel Stewart" w:date="2022-02-10T13:42:00Z">
                <w:pPr/>
              </w:pPrChange>
            </w:pPr>
            <w:r w:rsidRPr="00FF20F1">
              <w:t>X</w:t>
            </w:r>
          </w:p>
        </w:tc>
      </w:tr>
      <w:tr w:rsidR="00FF20F1" w:rsidRPr="00FF20F1" w:rsidDel="00AC3C8C" w14:paraId="247C8DC1" w14:textId="77777777" w:rsidTr="004D3373">
        <w:trPr>
          <w:trHeight w:hRule="exact" w:val="227"/>
          <w:del w:id="4601" w:author="Daniel Stewart" w:date="2022-02-09T16:08:00Z"/>
        </w:trPr>
        <w:tc>
          <w:tcPr>
            <w:tcW w:w="3119" w:type="dxa"/>
            <w:shd w:val="clear" w:color="auto" w:fill="auto"/>
          </w:tcPr>
          <w:p w14:paraId="499D4970" w14:textId="27B20BE3" w:rsidR="00A200F2" w:rsidRPr="00FF20F1" w:rsidDel="00AC3C8C" w:rsidRDefault="00A200F2">
            <w:pPr>
              <w:pStyle w:val="PlantList"/>
              <w:jc w:val="left"/>
              <w:rPr>
                <w:del w:id="4602" w:author="Daniel Stewart" w:date="2022-02-09T16:08:00Z"/>
                <w:i/>
                <w:iCs/>
                <w:rPrChange w:id="4603" w:author="Daniel Stewart" w:date="2022-02-10T13:41:00Z">
                  <w:rPr>
                    <w:del w:id="4604" w:author="Daniel Stewart" w:date="2022-02-09T16:08:00Z"/>
                    <w:lang w:val="en-US"/>
                  </w:rPr>
                </w:rPrChange>
              </w:rPr>
              <w:pPrChange w:id="4605" w:author="Daniel Stewart" w:date="2022-02-10T13:43:00Z">
                <w:pPr/>
              </w:pPrChange>
            </w:pPr>
            <w:del w:id="4606" w:author="Daniel Stewart" w:date="2022-02-09T16:08:00Z">
              <w:r w:rsidRPr="00FF20F1" w:rsidDel="00AC3C8C">
                <w:rPr>
                  <w:i/>
                  <w:iCs/>
                  <w:rPrChange w:id="4607" w:author="Daniel Stewart" w:date="2022-02-10T13:41:00Z">
                    <w:rPr>
                      <w:lang w:val="en-US"/>
                    </w:rPr>
                  </w:rPrChange>
                </w:rPr>
                <w:delText>Carex exsiccata</w:delText>
              </w:r>
            </w:del>
          </w:p>
        </w:tc>
        <w:tc>
          <w:tcPr>
            <w:tcW w:w="2941" w:type="dxa"/>
            <w:shd w:val="clear" w:color="auto" w:fill="auto"/>
          </w:tcPr>
          <w:p w14:paraId="3217359D" w14:textId="42084A7E" w:rsidR="00A200F2" w:rsidRPr="00FF20F1" w:rsidDel="00AC3C8C" w:rsidRDefault="00A200F2">
            <w:pPr>
              <w:pStyle w:val="PlantList"/>
              <w:jc w:val="left"/>
              <w:rPr>
                <w:del w:id="4608" w:author="Daniel Stewart" w:date="2022-02-09T16:08:00Z"/>
              </w:rPr>
              <w:pPrChange w:id="4609" w:author="Daniel Stewart" w:date="2022-02-10T13:43:00Z">
                <w:pPr/>
              </w:pPrChange>
            </w:pPr>
            <w:del w:id="4610" w:author="Daniel Stewart" w:date="2022-02-09T16:08:00Z">
              <w:r w:rsidRPr="00FF20F1" w:rsidDel="00AC3C8C">
                <w:delText>inflated sedge</w:delText>
              </w:r>
            </w:del>
          </w:p>
        </w:tc>
        <w:tc>
          <w:tcPr>
            <w:tcW w:w="886" w:type="dxa"/>
            <w:shd w:val="clear" w:color="auto" w:fill="auto"/>
          </w:tcPr>
          <w:p w14:paraId="3F709F67" w14:textId="560D7EAD" w:rsidR="00A200F2" w:rsidRPr="00FF20F1" w:rsidDel="00AC3C8C" w:rsidRDefault="00A200F2">
            <w:pPr>
              <w:pStyle w:val="PlantList"/>
              <w:jc w:val="left"/>
              <w:rPr>
                <w:del w:id="4611" w:author="Daniel Stewart" w:date="2022-02-09T16:08:00Z"/>
              </w:rPr>
              <w:pPrChange w:id="4612" w:author="Daniel Stewart" w:date="2022-02-10T13:43:00Z">
                <w:pPr/>
              </w:pPrChange>
            </w:pPr>
            <w:del w:id="4613" w:author="Daniel Stewart" w:date="2022-02-09T16:08:00Z">
              <w:r w:rsidRPr="00FF20F1" w:rsidDel="00AC3C8C">
                <w:delText>N</w:delText>
              </w:r>
            </w:del>
          </w:p>
        </w:tc>
        <w:tc>
          <w:tcPr>
            <w:tcW w:w="886" w:type="dxa"/>
          </w:tcPr>
          <w:p w14:paraId="5EA00450" w14:textId="4289CA3F" w:rsidR="00A200F2" w:rsidRPr="00FF20F1" w:rsidDel="00AC3C8C" w:rsidRDefault="00A200F2">
            <w:pPr>
              <w:pStyle w:val="PlantList"/>
              <w:jc w:val="left"/>
              <w:rPr>
                <w:del w:id="4614" w:author="Daniel Stewart" w:date="2022-02-09T16:08:00Z"/>
              </w:rPr>
              <w:pPrChange w:id="4615" w:author="Daniel Stewart" w:date="2022-02-10T13:43:00Z">
                <w:pPr/>
              </w:pPrChange>
            </w:pPr>
            <w:del w:id="4616" w:author="Daniel Stewart" w:date="2022-02-09T16:08:00Z">
              <w:r w:rsidRPr="00FF20F1" w:rsidDel="00AC3C8C">
                <w:delText>X</w:delText>
              </w:r>
            </w:del>
          </w:p>
        </w:tc>
        <w:tc>
          <w:tcPr>
            <w:tcW w:w="886" w:type="dxa"/>
          </w:tcPr>
          <w:p w14:paraId="3BD25F5C" w14:textId="3B20B438" w:rsidR="00A200F2" w:rsidRPr="00FF20F1" w:rsidDel="00AC3C8C" w:rsidRDefault="00A200F2">
            <w:pPr>
              <w:pStyle w:val="PlantList"/>
              <w:jc w:val="left"/>
              <w:rPr>
                <w:del w:id="4617" w:author="Daniel Stewart" w:date="2022-02-09T16:08:00Z"/>
              </w:rPr>
              <w:pPrChange w:id="4618" w:author="Daniel Stewart" w:date="2022-02-10T13:43:00Z">
                <w:pPr/>
              </w:pPrChange>
            </w:pPr>
          </w:p>
        </w:tc>
      </w:tr>
      <w:tr w:rsidR="00A200F2" w:rsidRPr="00FF20F1" w14:paraId="25850384" w14:textId="77777777" w:rsidTr="004D3373">
        <w:trPr>
          <w:trHeight w:hRule="exact" w:val="227"/>
        </w:trPr>
        <w:tc>
          <w:tcPr>
            <w:tcW w:w="3119" w:type="dxa"/>
            <w:shd w:val="clear" w:color="auto" w:fill="auto"/>
            <w:hideMark/>
          </w:tcPr>
          <w:p w14:paraId="0DADD366" w14:textId="77777777" w:rsidR="00A200F2" w:rsidRPr="00FF20F1" w:rsidRDefault="00A200F2">
            <w:pPr>
              <w:pStyle w:val="PlantList"/>
              <w:jc w:val="left"/>
              <w:rPr>
                <w:i/>
                <w:iCs/>
                <w:rPrChange w:id="4619" w:author="Daniel Stewart" w:date="2022-02-10T13:41:00Z">
                  <w:rPr>
                    <w:lang w:val="en-US"/>
                  </w:rPr>
                </w:rPrChange>
              </w:rPr>
              <w:pPrChange w:id="4620" w:author="Daniel Stewart" w:date="2022-02-10T13:43:00Z">
                <w:pPr>
                  <w:jc w:val="left"/>
                </w:pPr>
              </w:pPrChange>
            </w:pPr>
            <w:r w:rsidRPr="00FF20F1">
              <w:rPr>
                <w:i/>
                <w:iCs/>
                <w:rPrChange w:id="4621" w:author="Daniel Stewart" w:date="2022-02-10T13:41:00Z">
                  <w:rPr/>
                </w:rPrChange>
              </w:rPr>
              <w:t>Carex lyngbyei </w:t>
            </w:r>
          </w:p>
        </w:tc>
        <w:tc>
          <w:tcPr>
            <w:tcW w:w="2941" w:type="dxa"/>
            <w:shd w:val="clear" w:color="auto" w:fill="auto"/>
            <w:hideMark/>
          </w:tcPr>
          <w:p w14:paraId="6093B177" w14:textId="77777777" w:rsidR="00A200F2" w:rsidRPr="00FF20F1" w:rsidRDefault="00A200F2">
            <w:pPr>
              <w:pStyle w:val="PlantList"/>
              <w:pPrChange w:id="4622" w:author="Daniel Stewart" w:date="2022-02-10T13:41:00Z">
                <w:pPr>
                  <w:jc w:val="left"/>
                </w:pPr>
              </w:pPrChange>
            </w:pPr>
            <w:r w:rsidRPr="00FF20F1">
              <w:t>Lyngbye's sedge </w:t>
            </w:r>
          </w:p>
        </w:tc>
        <w:tc>
          <w:tcPr>
            <w:tcW w:w="886" w:type="dxa"/>
            <w:shd w:val="clear" w:color="auto" w:fill="auto"/>
            <w:hideMark/>
          </w:tcPr>
          <w:p w14:paraId="1D0C1207" w14:textId="77777777" w:rsidR="00A200F2" w:rsidRPr="00FF20F1" w:rsidRDefault="00A200F2">
            <w:pPr>
              <w:pStyle w:val="PlantList"/>
              <w:jc w:val="center"/>
              <w:pPrChange w:id="4623" w:author="Daniel Stewart" w:date="2022-02-10T13:42:00Z">
                <w:pPr/>
              </w:pPrChange>
            </w:pPr>
            <w:r w:rsidRPr="00FF20F1">
              <w:t>N</w:t>
            </w:r>
          </w:p>
        </w:tc>
        <w:tc>
          <w:tcPr>
            <w:tcW w:w="886" w:type="dxa"/>
          </w:tcPr>
          <w:p w14:paraId="731C4A51" w14:textId="77777777" w:rsidR="00A200F2" w:rsidRPr="00FF20F1" w:rsidRDefault="00A200F2">
            <w:pPr>
              <w:pStyle w:val="PlantList"/>
              <w:jc w:val="center"/>
              <w:pPrChange w:id="4624" w:author="Daniel Stewart" w:date="2022-02-10T13:42:00Z">
                <w:pPr/>
              </w:pPrChange>
            </w:pPr>
            <w:r w:rsidRPr="00FF20F1">
              <w:t>X</w:t>
            </w:r>
          </w:p>
        </w:tc>
        <w:tc>
          <w:tcPr>
            <w:tcW w:w="886" w:type="dxa"/>
          </w:tcPr>
          <w:p w14:paraId="1F5BF2F9" w14:textId="77777777" w:rsidR="00A200F2" w:rsidRPr="00FF20F1" w:rsidRDefault="00A200F2">
            <w:pPr>
              <w:pStyle w:val="PlantList"/>
              <w:jc w:val="center"/>
              <w:rPr>
                <w:rPrChange w:id="4625" w:author="Daniel Stewart" w:date="2022-02-10T13:41:00Z">
                  <w:rPr>
                    <w:color w:val="000000"/>
                    <w:lang w:val="en-US"/>
                  </w:rPr>
                </w:rPrChange>
              </w:rPr>
              <w:pPrChange w:id="4626" w:author="Daniel Stewart" w:date="2022-02-10T13:42:00Z">
                <w:pPr/>
              </w:pPrChange>
            </w:pPr>
            <w:r w:rsidRPr="00FF20F1">
              <w:t>X</w:t>
            </w:r>
          </w:p>
        </w:tc>
      </w:tr>
      <w:tr w:rsidR="00A200F2" w:rsidRPr="00FF20F1" w14:paraId="62EFF145" w14:textId="77777777" w:rsidTr="004D3373">
        <w:trPr>
          <w:trHeight w:hRule="exact" w:val="227"/>
        </w:trPr>
        <w:tc>
          <w:tcPr>
            <w:tcW w:w="3119" w:type="dxa"/>
            <w:shd w:val="clear" w:color="auto" w:fill="auto"/>
            <w:hideMark/>
          </w:tcPr>
          <w:p w14:paraId="7AE4963F" w14:textId="77777777" w:rsidR="00A200F2" w:rsidRPr="00FF20F1" w:rsidRDefault="00A200F2">
            <w:pPr>
              <w:pStyle w:val="PlantList"/>
              <w:jc w:val="left"/>
              <w:rPr>
                <w:i/>
                <w:iCs/>
                <w:rPrChange w:id="4627" w:author="Daniel Stewart" w:date="2022-02-10T13:41:00Z">
                  <w:rPr>
                    <w:lang w:val="en-US"/>
                  </w:rPr>
                </w:rPrChange>
              </w:rPr>
              <w:pPrChange w:id="4628" w:author="Daniel Stewart" w:date="2022-02-10T13:43:00Z">
                <w:pPr>
                  <w:jc w:val="left"/>
                </w:pPr>
              </w:pPrChange>
            </w:pPr>
            <w:r w:rsidRPr="00FF20F1">
              <w:rPr>
                <w:i/>
                <w:iCs/>
                <w:rPrChange w:id="4629" w:author="Daniel Stewart" w:date="2022-02-10T13:41:00Z">
                  <w:rPr/>
                </w:rPrChange>
              </w:rPr>
              <w:t>Carex obnupta </w:t>
            </w:r>
          </w:p>
        </w:tc>
        <w:tc>
          <w:tcPr>
            <w:tcW w:w="2941" w:type="dxa"/>
            <w:shd w:val="clear" w:color="auto" w:fill="auto"/>
            <w:hideMark/>
          </w:tcPr>
          <w:p w14:paraId="2E64F10A" w14:textId="77777777" w:rsidR="00A200F2" w:rsidRPr="00FF20F1" w:rsidRDefault="00A200F2">
            <w:pPr>
              <w:pStyle w:val="PlantList"/>
              <w:pPrChange w:id="4630" w:author="Daniel Stewart" w:date="2022-02-10T13:41:00Z">
                <w:pPr>
                  <w:jc w:val="left"/>
                </w:pPr>
              </w:pPrChange>
            </w:pPr>
            <w:r w:rsidRPr="00FF20F1">
              <w:t>slough sedge </w:t>
            </w:r>
          </w:p>
        </w:tc>
        <w:tc>
          <w:tcPr>
            <w:tcW w:w="886" w:type="dxa"/>
            <w:shd w:val="clear" w:color="auto" w:fill="auto"/>
            <w:hideMark/>
          </w:tcPr>
          <w:p w14:paraId="717FD3BD" w14:textId="77777777" w:rsidR="00A200F2" w:rsidRPr="00FF20F1" w:rsidRDefault="00A200F2">
            <w:pPr>
              <w:pStyle w:val="PlantList"/>
              <w:jc w:val="center"/>
              <w:pPrChange w:id="4631" w:author="Daniel Stewart" w:date="2022-02-10T13:42:00Z">
                <w:pPr/>
              </w:pPrChange>
            </w:pPr>
            <w:r w:rsidRPr="00FF20F1">
              <w:t>N</w:t>
            </w:r>
          </w:p>
        </w:tc>
        <w:tc>
          <w:tcPr>
            <w:tcW w:w="886" w:type="dxa"/>
          </w:tcPr>
          <w:p w14:paraId="4FEAE1F6" w14:textId="77777777" w:rsidR="00A200F2" w:rsidRPr="00FF20F1" w:rsidRDefault="00A200F2">
            <w:pPr>
              <w:pStyle w:val="PlantList"/>
              <w:jc w:val="center"/>
              <w:pPrChange w:id="4632" w:author="Daniel Stewart" w:date="2022-02-10T13:42:00Z">
                <w:pPr/>
              </w:pPrChange>
            </w:pPr>
            <w:r w:rsidRPr="00FF20F1">
              <w:t>X</w:t>
            </w:r>
          </w:p>
        </w:tc>
        <w:tc>
          <w:tcPr>
            <w:tcW w:w="886" w:type="dxa"/>
          </w:tcPr>
          <w:p w14:paraId="00EB6E37" w14:textId="77777777" w:rsidR="00A200F2" w:rsidRPr="00FF20F1" w:rsidRDefault="00A200F2">
            <w:pPr>
              <w:pStyle w:val="PlantList"/>
              <w:jc w:val="center"/>
              <w:rPr>
                <w:rPrChange w:id="4633" w:author="Daniel Stewart" w:date="2022-02-10T13:41:00Z">
                  <w:rPr>
                    <w:color w:val="000000"/>
                    <w:lang w:val="en-US"/>
                  </w:rPr>
                </w:rPrChange>
              </w:rPr>
              <w:pPrChange w:id="4634" w:author="Daniel Stewart" w:date="2022-02-10T13:42:00Z">
                <w:pPr/>
              </w:pPrChange>
            </w:pPr>
            <w:r w:rsidRPr="00FF20F1">
              <w:t>X</w:t>
            </w:r>
          </w:p>
        </w:tc>
      </w:tr>
      <w:tr w:rsidR="00A200F2" w:rsidRPr="00FF20F1" w14:paraId="2ED7BE5D" w14:textId="77777777" w:rsidTr="004D3373">
        <w:trPr>
          <w:trHeight w:hRule="exact" w:val="227"/>
        </w:trPr>
        <w:tc>
          <w:tcPr>
            <w:tcW w:w="3119" w:type="dxa"/>
            <w:shd w:val="clear" w:color="auto" w:fill="auto"/>
          </w:tcPr>
          <w:p w14:paraId="2A07D43D" w14:textId="77777777" w:rsidR="00A200F2" w:rsidRPr="00FF20F1" w:rsidRDefault="00A200F2">
            <w:pPr>
              <w:pStyle w:val="PlantList"/>
              <w:jc w:val="left"/>
              <w:rPr>
                <w:i/>
                <w:iCs/>
                <w:rPrChange w:id="4635" w:author="Daniel Stewart" w:date="2022-02-10T13:41:00Z">
                  <w:rPr>
                    <w:lang w:val="en-US"/>
                  </w:rPr>
                </w:rPrChange>
              </w:rPr>
              <w:pPrChange w:id="4636" w:author="Daniel Stewart" w:date="2022-02-10T13:43:00Z">
                <w:pPr>
                  <w:jc w:val="left"/>
                </w:pPr>
              </w:pPrChange>
            </w:pPr>
            <w:r w:rsidRPr="00FF20F1">
              <w:rPr>
                <w:i/>
                <w:iCs/>
                <w:rPrChange w:id="4637" w:author="Daniel Stewart" w:date="2022-02-10T13:41:00Z">
                  <w:rPr/>
                </w:rPrChange>
              </w:rPr>
              <w:t>Carex scoparia</w:t>
            </w:r>
          </w:p>
        </w:tc>
        <w:tc>
          <w:tcPr>
            <w:tcW w:w="2941" w:type="dxa"/>
            <w:shd w:val="clear" w:color="auto" w:fill="auto"/>
          </w:tcPr>
          <w:p w14:paraId="0965E3E2" w14:textId="77777777" w:rsidR="00A200F2" w:rsidRPr="00FF20F1" w:rsidRDefault="00A200F2">
            <w:pPr>
              <w:pStyle w:val="PlantList"/>
              <w:pPrChange w:id="4638" w:author="Daniel Stewart" w:date="2022-02-10T13:41:00Z">
                <w:pPr>
                  <w:jc w:val="left"/>
                </w:pPr>
              </w:pPrChange>
            </w:pPr>
            <w:r w:rsidRPr="00FF20F1">
              <w:t>pointed broom sedge</w:t>
            </w:r>
          </w:p>
        </w:tc>
        <w:tc>
          <w:tcPr>
            <w:tcW w:w="886" w:type="dxa"/>
            <w:shd w:val="clear" w:color="auto" w:fill="auto"/>
          </w:tcPr>
          <w:p w14:paraId="24E3FFAA" w14:textId="77777777" w:rsidR="00A200F2" w:rsidRPr="00FF20F1" w:rsidRDefault="00A200F2">
            <w:pPr>
              <w:pStyle w:val="PlantList"/>
              <w:jc w:val="center"/>
              <w:pPrChange w:id="4639" w:author="Daniel Stewart" w:date="2022-02-10T13:42:00Z">
                <w:pPr/>
              </w:pPrChange>
            </w:pPr>
            <w:r w:rsidRPr="00FF20F1">
              <w:t>N</w:t>
            </w:r>
          </w:p>
        </w:tc>
        <w:tc>
          <w:tcPr>
            <w:tcW w:w="886" w:type="dxa"/>
          </w:tcPr>
          <w:p w14:paraId="59D3D6D3" w14:textId="77777777" w:rsidR="00A200F2" w:rsidRPr="00FF20F1" w:rsidRDefault="00A200F2">
            <w:pPr>
              <w:pStyle w:val="PlantList"/>
              <w:jc w:val="center"/>
              <w:pPrChange w:id="4640" w:author="Daniel Stewart" w:date="2022-02-10T13:42:00Z">
                <w:pPr/>
              </w:pPrChange>
            </w:pPr>
            <w:r w:rsidRPr="00FF20F1">
              <w:t>X</w:t>
            </w:r>
          </w:p>
        </w:tc>
        <w:tc>
          <w:tcPr>
            <w:tcW w:w="886" w:type="dxa"/>
          </w:tcPr>
          <w:p w14:paraId="2EE55417" w14:textId="77777777" w:rsidR="00A200F2" w:rsidRPr="00FF20F1" w:rsidRDefault="00A200F2">
            <w:pPr>
              <w:pStyle w:val="PlantList"/>
              <w:jc w:val="center"/>
              <w:pPrChange w:id="4641" w:author="Daniel Stewart" w:date="2022-02-10T13:42:00Z">
                <w:pPr/>
              </w:pPrChange>
            </w:pPr>
          </w:p>
        </w:tc>
      </w:tr>
      <w:tr w:rsidR="00A200F2" w:rsidRPr="00FF20F1" w14:paraId="2CBE585E" w14:textId="77777777" w:rsidTr="004D3373">
        <w:trPr>
          <w:trHeight w:hRule="exact" w:val="227"/>
        </w:trPr>
        <w:tc>
          <w:tcPr>
            <w:tcW w:w="3119" w:type="dxa"/>
            <w:shd w:val="clear" w:color="auto" w:fill="auto"/>
            <w:hideMark/>
          </w:tcPr>
          <w:p w14:paraId="25AEBE9E" w14:textId="77777777" w:rsidR="00A200F2" w:rsidRPr="00FF20F1" w:rsidRDefault="00A200F2">
            <w:pPr>
              <w:pStyle w:val="PlantList"/>
              <w:jc w:val="left"/>
              <w:rPr>
                <w:i/>
                <w:iCs/>
                <w:rPrChange w:id="4642" w:author="Daniel Stewart" w:date="2022-02-10T13:41:00Z">
                  <w:rPr>
                    <w:lang w:val="en-US"/>
                  </w:rPr>
                </w:rPrChange>
              </w:rPr>
              <w:pPrChange w:id="4643" w:author="Daniel Stewart" w:date="2022-02-10T13:43:00Z">
                <w:pPr>
                  <w:jc w:val="left"/>
                </w:pPr>
              </w:pPrChange>
            </w:pPr>
            <w:r w:rsidRPr="00FF20F1">
              <w:rPr>
                <w:i/>
                <w:iCs/>
                <w:rPrChange w:id="4644" w:author="Daniel Stewart" w:date="2022-02-10T13:41:00Z">
                  <w:rPr/>
                </w:rPrChange>
              </w:rPr>
              <w:t>Carex </w:t>
            </w:r>
            <w:proofErr w:type="spellStart"/>
            <w:r w:rsidRPr="00FF20F1">
              <w:rPr>
                <w:i/>
                <w:iCs/>
                <w:rPrChange w:id="4645" w:author="Daniel Stewart" w:date="2022-02-10T13:41:00Z">
                  <w:rPr/>
                </w:rPrChange>
              </w:rPr>
              <w:t>stipata</w:t>
            </w:r>
            <w:proofErr w:type="spellEnd"/>
            <w:r w:rsidRPr="00FF20F1">
              <w:rPr>
                <w:i/>
                <w:iCs/>
                <w:rPrChange w:id="4646" w:author="Daniel Stewart" w:date="2022-02-10T13:41:00Z">
                  <w:rPr/>
                </w:rPrChange>
              </w:rPr>
              <w:t> </w:t>
            </w:r>
          </w:p>
        </w:tc>
        <w:tc>
          <w:tcPr>
            <w:tcW w:w="2941" w:type="dxa"/>
            <w:shd w:val="clear" w:color="auto" w:fill="auto"/>
            <w:hideMark/>
          </w:tcPr>
          <w:p w14:paraId="3BD37C28" w14:textId="77777777" w:rsidR="00A200F2" w:rsidRPr="00FF20F1" w:rsidRDefault="00A200F2">
            <w:pPr>
              <w:pStyle w:val="PlantList"/>
              <w:pPrChange w:id="4647" w:author="Daniel Stewart" w:date="2022-02-10T13:41:00Z">
                <w:pPr>
                  <w:jc w:val="left"/>
                </w:pPr>
              </w:pPrChange>
            </w:pPr>
            <w:r w:rsidRPr="00FF20F1">
              <w:t>prickly sedge </w:t>
            </w:r>
          </w:p>
        </w:tc>
        <w:tc>
          <w:tcPr>
            <w:tcW w:w="886" w:type="dxa"/>
            <w:shd w:val="clear" w:color="auto" w:fill="auto"/>
            <w:hideMark/>
          </w:tcPr>
          <w:p w14:paraId="3B4ECC52" w14:textId="77777777" w:rsidR="00A200F2" w:rsidRPr="00FF20F1" w:rsidRDefault="00A200F2">
            <w:pPr>
              <w:pStyle w:val="PlantList"/>
              <w:jc w:val="center"/>
              <w:pPrChange w:id="4648" w:author="Daniel Stewart" w:date="2022-02-10T13:42:00Z">
                <w:pPr/>
              </w:pPrChange>
            </w:pPr>
            <w:r w:rsidRPr="00FF20F1">
              <w:t>N</w:t>
            </w:r>
          </w:p>
        </w:tc>
        <w:tc>
          <w:tcPr>
            <w:tcW w:w="886" w:type="dxa"/>
          </w:tcPr>
          <w:p w14:paraId="59012BB2" w14:textId="77777777" w:rsidR="00A200F2" w:rsidRPr="00FF20F1" w:rsidRDefault="00A200F2">
            <w:pPr>
              <w:pStyle w:val="PlantList"/>
              <w:jc w:val="center"/>
              <w:pPrChange w:id="4649" w:author="Daniel Stewart" w:date="2022-02-10T13:42:00Z">
                <w:pPr/>
              </w:pPrChange>
            </w:pPr>
            <w:r w:rsidRPr="00FF20F1">
              <w:t>X</w:t>
            </w:r>
          </w:p>
        </w:tc>
        <w:tc>
          <w:tcPr>
            <w:tcW w:w="886" w:type="dxa"/>
          </w:tcPr>
          <w:p w14:paraId="1CF63790" w14:textId="77777777" w:rsidR="00A200F2" w:rsidRPr="00FF20F1" w:rsidRDefault="00A200F2">
            <w:pPr>
              <w:pStyle w:val="PlantList"/>
              <w:jc w:val="center"/>
              <w:rPr>
                <w:rPrChange w:id="4650" w:author="Daniel Stewart" w:date="2022-02-10T13:41:00Z">
                  <w:rPr>
                    <w:color w:val="000000"/>
                    <w:lang w:val="en-US"/>
                  </w:rPr>
                </w:rPrChange>
              </w:rPr>
              <w:pPrChange w:id="4651" w:author="Daniel Stewart" w:date="2022-02-10T13:42:00Z">
                <w:pPr/>
              </w:pPrChange>
            </w:pPr>
            <w:r w:rsidRPr="00FF20F1">
              <w:t>X</w:t>
            </w:r>
          </w:p>
        </w:tc>
      </w:tr>
      <w:tr w:rsidR="00A200F2" w:rsidRPr="00FF20F1" w14:paraId="42F5DA75" w14:textId="77777777" w:rsidTr="004D3373">
        <w:trPr>
          <w:trHeight w:hRule="exact" w:val="227"/>
        </w:trPr>
        <w:tc>
          <w:tcPr>
            <w:tcW w:w="3119" w:type="dxa"/>
            <w:shd w:val="clear" w:color="auto" w:fill="auto"/>
            <w:hideMark/>
          </w:tcPr>
          <w:p w14:paraId="1D50EBD0" w14:textId="77777777" w:rsidR="00A200F2" w:rsidRPr="00FF20F1" w:rsidRDefault="00A200F2">
            <w:pPr>
              <w:pStyle w:val="PlantList"/>
              <w:jc w:val="left"/>
              <w:rPr>
                <w:i/>
                <w:iCs/>
                <w:rPrChange w:id="4652" w:author="Daniel Stewart" w:date="2022-02-10T13:41:00Z">
                  <w:rPr>
                    <w:lang w:val="en-US"/>
                  </w:rPr>
                </w:rPrChange>
              </w:rPr>
              <w:pPrChange w:id="4653" w:author="Daniel Stewart" w:date="2022-02-10T13:43:00Z">
                <w:pPr>
                  <w:jc w:val="left"/>
                </w:pPr>
              </w:pPrChange>
            </w:pPr>
            <w:r w:rsidRPr="00FF20F1">
              <w:rPr>
                <w:i/>
                <w:iCs/>
                <w:rPrChange w:id="4654" w:author="Daniel Stewart" w:date="2022-02-10T13:41:00Z">
                  <w:rPr/>
                </w:rPrChange>
              </w:rPr>
              <w:t>Carex </w:t>
            </w:r>
            <w:proofErr w:type="spellStart"/>
            <w:r w:rsidRPr="00FF20F1">
              <w:rPr>
                <w:i/>
                <w:iCs/>
                <w:rPrChange w:id="4655" w:author="Daniel Stewart" w:date="2022-02-10T13:41:00Z">
                  <w:rPr/>
                </w:rPrChange>
              </w:rPr>
              <w:t>utriculata</w:t>
            </w:r>
            <w:proofErr w:type="spellEnd"/>
            <w:r w:rsidRPr="00FF20F1">
              <w:rPr>
                <w:i/>
                <w:iCs/>
                <w:rPrChange w:id="4656" w:author="Daniel Stewart" w:date="2022-02-10T13:41:00Z">
                  <w:rPr/>
                </w:rPrChange>
              </w:rPr>
              <w:t> </w:t>
            </w:r>
          </w:p>
        </w:tc>
        <w:tc>
          <w:tcPr>
            <w:tcW w:w="2941" w:type="dxa"/>
            <w:shd w:val="clear" w:color="auto" w:fill="auto"/>
            <w:hideMark/>
          </w:tcPr>
          <w:p w14:paraId="44733FFD" w14:textId="77777777" w:rsidR="00A200F2" w:rsidRPr="00FF20F1" w:rsidRDefault="00A200F2">
            <w:pPr>
              <w:pStyle w:val="PlantList"/>
              <w:pPrChange w:id="4657" w:author="Daniel Stewart" w:date="2022-02-10T13:41:00Z">
                <w:pPr>
                  <w:jc w:val="left"/>
                </w:pPr>
              </w:pPrChange>
            </w:pPr>
            <w:r w:rsidRPr="00FF20F1">
              <w:t>beaked sedge </w:t>
            </w:r>
          </w:p>
        </w:tc>
        <w:tc>
          <w:tcPr>
            <w:tcW w:w="886" w:type="dxa"/>
            <w:shd w:val="clear" w:color="auto" w:fill="auto"/>
            <w:hideMark/>
          </w:tcPr>
          <w:p w14:paraId="146A93F2" w14:textId="77777777" w:rsidR="00A200F2" w:rsidRPr="00FF20F1" w:rsidRDefault="00A200F2">
            <w:pPr>
              <w:pStyle w:val="PlantList"/>
              <w:jc w:val="center"/>
              <w:pPrChange w:id="4658" w:author="Daniel Stewart" w:date="2022-02-10T13:42:00Z">
                <w:pPr/>
              </w:pPrChange>
            </w:pPr>
            <w:r w:rsidRPr="00FF20F1">
              <w:t>N</w:t>
            </w:r>
          </w:p>
        </w:tc>
        <w:tc>
          <w:tcPr>
            <w:tcW w:w="886" w:type="dxa"/>
          </w:tcPr>
          <w:p w14:paraId="57BA65E2" w14:textId="77777777" w:rsidR="00A200F2" w:rsidRPr="00FF20F1" w:rsidRDefault="00A200F2">
            <w:pPr>
              <w:pStyle w:val="PlantList"/>
              <w:jc w:val="center"/>
              <w:pPrChange w:id="4659" w:author="Daniel Stewart" w:date="2022-02-10T13:42:00Z">
                <w:pPr/>
              </w:pPrChange>
            </w:pPr>
            <w:r w:rsidRPr="00FF20F1">
              <w:t>X</w:t>
            </w:r>
          </w:p>
        </w:tc>
        <w:tc>
          <w:tcPr>
            <w:tcW w:w="886" w:type="dxa"/>
          </w:tcPr>
          <w:p w14:paraId="24E36712" w14:textId="77777777" w:rsidR="00A200F2" w:rsidRPr="00FF20F1" w:rsidRDefault="00A200F2">
            <w:pPr>
              <w:pStyle w:val="PlantList"/>
              <w:jc w:val="center"/>
              <w:rPr>
                <w:rPrChange w:id="4660" w:author="Daniel Stewart" w:date="2022-02-10T13:41:00Z">
                  <w:rPr>
                    <w:color w:val="000000"/>
                    <w:lang w:val="en-US"/>
                  </w:rPr>
                </w:rPrChange>
              </w:rPr>
              <w:pPrChange w:id="4661" w:author="Daniel Stewart" w:date="2022-02-10T13:42:00Z">
                <w:pPr/>
              </w:pPrChange>
            </w:pPr>
            <w:r w:rsidRPr="00FF20F1">
              <w:t>X</w:t>
            </w:r>
          </w:p>
        </w:tc>
      </w:tr>
      <w:tr w:rsidR="00A200F2" w:rsidRPr="00FF20F1" w14:paraId="4E3E9560" w14:textId="77777777" w:rsidTr="004D3373">
        <w:trPr>
          <w:trHeight w:hRule="exact" w:val="227"/>
        </w:trPr>
        <w:tc>
          <w:tcPr>
            <w:tcW w:w="3119" w:type="dxa"/>
            <w:shd w:val="clear" w:color="auto" w:fill="auto"/>
          </w:tcPr>
          <w:p w14:paraId="6CCA87D4" w14:textId="77777777" w:rsidR="00A200F2" w:rsidRPr="00FF20F1" w:rsidRDefault="00A200F2">
            <w:pPr>
              <w:pStyle w:val="PlantList"/>
              <w:jc w:val="left"/>
              <w:rPr>
                <w:i/>
                <w:iCs/>
                <w:rPrChange w:id="4662" w:author="Daniel Stewart" w:date="2022-02-10T13:41:00Z">
                  <w:rPr>
                    <w:lang w:val="en-US"/>
                  </w:rPr>
                </w:rPrChange>
              </w:rPr>
              <w:pPrChange w:id="4663" w:author="Daniel Stewart" w:date="2022-02-10T13:43:00Z">
                <w:pPr>
                  <w:jc w:val="left"/>
                </w:pPr>
              </w:pPrChange>
            </w:pPr>
            <w:proofErr w:type="spellStart"/>
            <w:r w:rsidRPr="00FF20F1">
              <w:rPr>
                <w:i/>
                <w:iCs/>
                <w:rPrChange w:id="4664" w:author="Daniel Stewart" w:date="2022-02-10T13:41:00Z">
                  <w:rPr/>
                </w:rPrChange>
              </w:rPr>
              <w:t>Ceratophyllum</w:t>
            </w:r>
            <w:proofErr w:type="spellEnd"/>
            <w:r w:rsidRPr="00FF20F1">
              <w:rPr>
                <w:i/>
                <w:iCs/>
                <w:rPrChange w:id="4665" w:author="Daniel Stewart" w:date="2022-02-10T13:41:00Z">
                  <w:rPr/>
                </w:rPrChange>
              </w:rPr>
              <w:t xml:space="preserve"> </w:t>
            </w:r>
            <w:proofErr w:type="spellStart"/>
            <w:r w:rsidRPr="00FF20F1">
              <w:rPr>
                <w:i/>
                <w:iCs/>
                <w:rPrChange w:id="4666" w:author="Daniel Stewart" w:date="2022-02-10T13:41:00Z">
                  <w:rPr/>
                </w:rPrChange>
              </w:rPr>
              <w:t>echinatum</w:t>
            </w:r>
            <w:proofErr w:type="spellEnd"/>
          </w:p>
        </w:tc>
        <w:tc>
          <w:tcPr>
            <w:tcW w:w="2941" w:type="dxa"/>
            <w:shd w:val="clear" w:color="auto" w:fill="auto"/>
          </w:tcPr>
          <w:p w14:paraId="30C9BB3D" w14:textId="77777777" w:rsidR="00A200F2" w:rsidRPr="00FF20F1" w:rsidRDefault="00A200F2">
            <w:pPr>
              <w:pStyle w:val="PlantList"/>
              <w:pPrChange w:id="4667" w:author="Daniel Stewart" w:date="2022-02-10T13:41:00Z">
                <w:pPr>
                  <w:jc w:val="left"/>
                </w:pPr>
              </w:pPrChange>
            </w:pPr>
            <w:r w:rsidRPr="00FF20F1">
              <w:t>hornwort</w:t>
            </w:r>
          </w:p>
        </w:tc>
        <w:tc>
          <w:tcPr>
            <w:tcW w:w="886" w:type="dxa"/>
            <w:shd w:val="clear" w:color="auto" w:fill="auto"/>
          </w:tcPr>
          <w:p w14:paraId="4620EA4D" w14:textId="77777777" w:rsidR="00A200F2" w:rsidRPr="00FF20F1" w:rsidRDefault="00A200F2">
            <w:pPr>
              <w:pStyle w:val="PlantList"/>
              <w:jc w:val="center"/>
              <w:pPrChange w:id="4668" w:author="Daniel Stewart" w:date="2022-02-10T13:42:00Z">
                <w:pPr/>
              </w:pPrChange>
            </w:pPr>
            <w:r w:rsidRPr="00FF20F1">
              <w:t>N</w:t>
            </w:r>
          </w:p>
        </w:tc>
        <w:tc>
          <w:tcPr>
            <w:tcW w:w="886" w:type="dxa"/>
          </w:tcPr>
          <w:p w14:paraId="77C96F53" w14:textId="77777777" w:rsidR="00A200F2" w:rsidRPr="00FF20F1" w:rsidRDefault="00A200F2">
            <w:pPr>
              <w:pStyle w:val="PlantList"/>
              <w:jc w:val="center"/>
              <w:pPrChange w:id="4669" w:author="Daniel Stewart" w:date="2022-02-10T13:42:00Z">
                <w:pPr/>
              </w:pPrChange>
            </w:pPr>
            <w:r w:rsidRPr="00FF20F1">
              <w:t>X</w:t>
            </w:r>
          </w:p>
        </w:tc>
        <w:tc>
          <w:tcPr>
            <w:tcW w:w="886" w:type="dxa"/>
          </w:tcPr>
          <w:p w14:paraId="05C0BDD0" w14:textId="77777777" w:rsidR="00A200F2" w:rsidRPr="00FF20F1" w:rsidRDefault="00A200F2">
            <w:pPr>
              <w:pStyle w:val="PlantList"/>
              <w:jc w:val="center"/>
              <w:pPrChange w:id="4670" w:author="Daniel Stewart" w:date="2022-02-10T13:42:00Z">
                <w:pPr/>
              </w:pPrChange>
            </w:pPr>
          </w:p>
        </w:tc>
      </w:tr>
      <w:tr w:rsidR="00A200F2" w:rsidRPr="00FF20F1" w14:paraId="58160CB7" w14:textId="77777777" w:rsidTr="004D3373">
        <w:trPr>
          <w:trHeight w:hRule="exact" w:val="227"/>
        </w:trPr>
        <w:tc>
          <w:tcPr>
            <w:tcW w:w="3119" w:type="dxa"/>
            <w:shd w:val="clear" w:color="auto" w:fill="auto"/>
          </w:tcPr>
          <w:p w14:paraId="51F56249" w14:textId="77777777" w:rsidR="00A200F2" w:rsidRPr="00FF20F1" w:rsidRDefault="00A200F2">
            <w:pPr>
              <w:pStyle w:val="PlantList"/>
              <w:jc w:val="left"/>
              <w:rPr>
                <w:i/>
                <w:iCs/>
                <w:rPrChange w:id="4671" w:author="Daniel Stewart" w:date="2022-02-10T13:41:00Z">
                  <w:rPr>
                    <w:lang w:val="en-US"/>
                  </w:rPr>
                </w:rPrChange>
              </w:rPr>
              <w:pPrChange w:id="4672" w:author="Daniel Stewart" w:date="2022-02-10T13:43:00Z">
                <w:pPr>
                  <w:jc w:val="left"/>
                </w:pPr>
              </w:pPrChange>
            </w:pPr>
            <w:r w:rsidRPr="00FF20F1">
              <w:rPr>
                <w:i/>
                <w:iCs/>
                <w:rPrChange w:id="4673" w:author="Daniel Stewart" w:date="2022-02-10T13:41:00Z">
                  <w:rPr/>
                </w:rPrChange>
              </w:rPr>
              <w:t>Chenopodium album</w:t>
            </w:r>
          </w:p>
        </w:tc>
        <w:tc>
          <w:tcPr>
            <w:tcW w:w="2941" w:type="dxa"/>
            <w:shd w:val="clear" w:color="auto" w:fill="auto"/>
          </w:tcPr>
          <w:p w14:paraId="4DC85F43" w14:textId="77777777" w:rsidR="00A200F2" w:rsidRPr="00FF20F1" w:rsidRDefault="00A200F2">
            <w:pPr>
              <w:pStyle w:val="PlantList"/>
              <w:pPrChange w:id="4674" w:author="Daniel Stewart" w:date="2022-02-10T13:41:00Z">
                <w:pPr>
                  <w:jc w:val="left"/>
                </w:pPr>
              </w:pPrChange>
            </w:pPr>
            <w:r w:rsidRPr="00FF20F1">
              <w:t>lamb's quarters</w:t>
            </w:r>
          </w:p>
        </w:tc>
        <w:tc>
          <w:tcPr>
            <w:tcW w:w="886" w:type="dxa"/>
            <w:shd w:val="clear" w:color="auto" w:fill="auto"/>
          </w:tcPr>
          <w:p w14:paraId="1AFB77E4" w14:textId="77777777" w:rsidR="00A200F2" w:rsidRPr="00FF20F1" w:rsidRDefault="00A200F2">
            <w:pPr>
              <w:pStyle w:val="PlantList"/>
              <w:jc w:val="center"/>
              <w:pPrChange w:id="4675" w:author="Daniel Stewart" w:date="2022-02-10T13:42:00Z">
                <w:pPr/>
              </w:pPrChange>
            </w:pPr>
            <w:r w:rsidRPr="00FF20F1">
              <w:t>E</w:t>
            </w:r>
          </w:p>
        </w:tc>
        <w:tc>
          <w:tcPr>
            <w:tcW w:w="886" w:type="dxa"/>
          </w:tcPr>
          <w:p w14:paraId="3C33248B" w14:textId="77777777" w:rsidR="00A200F2" w:rsidRPr="00FF20F1" w:rsidRDefault="00A200F2">
            <w:pPr>
              <w:pStyle w:val="PlantList"/>
              <w:jc w:val="center"/>
              <w:pPrChange w:id="4676" w:author="Daniel Stewart" w:date="2022-02-10T13:42:00Z">
                <w:pPr/>
              </w:pPrChange>
            </w:pPr>
            <w:r w:rsidRPr="00FF20F1">
              <w:t>X</w:t>
            </w:r>
          </w:p>
        </w:tc>
        <w:tc>
          <w:tcPr>
            <w:tcW w:w="886" w:type="dxa"/>
          </w:tcPr>
          <w:p w14:paraId="110DC39D" w14:textId="77777777" w:rsidR="00A200F2" w:rsidRPr="00FF20F1" w:rsidRDefault="00A200F2">
            <w:pPr>
              <w:pStyle w:val="PlantList"/>
              <w:jc w:val="center"/>
              <w:pPrChange w:id="4677" w:author="Daniel Stewart" w:date="2022-02-10T13:42:00Z">
                <w:pPr/>
              </w:pPrChange>
            </w:pPr>
          </w:p>
        </w:tc>
      </w:tr>
      <w:tr w:rsidR="00A200F2" w:rsidRPr="00FF20F1" w14:paraId="6C14244D" w14:textId="77777777" w:rsidTr="004D3373">
        <w:trPr>
          <w:trHeight w:hRule="exact" w:val="227"/>
        </w:trPr>
        <w:tc>
          <w:tcPr>
            <w:tcW w:w="3119" w:type="dxa"/>
            <w:shd w:val="clear" w:color="auto" w:fill="auto"/>
          </w:tcPr>
          <w:p w14:paraId="60F2A889" w14:textId="77777777" w:rsidR="00A200F2" w:rsidRPr="00FF20F1" w:rsidRDefault="00A200F2">
            <w:pPr>
              <w:pStyle w:val="PlantList"/>
              <w:jc w:val="left"/>
              <w:rPr>
                <w:i/>
                <w:iCs/>
                <w:rPrChange w:id="4678" w:author="Daniel Stewart" w:date="2022-02-10T13:41:00Z">
                  <w:rPr>
                    <w:lang w:val="en-US"/>
                  </w:rPr>
                </w:rPrChange>
              </w:rPr>
              <w:pPrChange w:id="4679" w:author="Daniel Stewart" w:date="2022-02-10T13:43:00Z">
                <w:pPr>
                  <w:jc w:val="left"/>
                </w:pPr>
              </w:pPrChange>
            </w:pPr>
            <w:r w:rsidRPr="00FF20F1">
              <w:rPr>
                <w:i/>
                <w:iCs/>
                <w:rPrChange w:id="4680" w:author="Daniel Stewart" w:date="2022-02-10T13:41:00Z">
                  <w:rPr/>
                </w:rPrChange>
              </w:rPr>
              <w:t xml:space="preserve">Clematis </w:t>
            </w:r>
            <w:proofErr w:type="spellStart"/>
            <w:r w:rsidRPr="00FF20F1">
              <w:rPr>
                <w:i/>
                <w:iCs/>
                <w:rPrChange w:id="4681" w:author="Daniel Stewart" w:date="2022-02-10T13:41:00Z">
                  <w:rPr/>
                </w:rPrChange>
              </w:rPr>
              <w:t>vitalba</w:t>
            </w:r>
            <w:proofErr w:type="spellEnd"/>
          </w:p>
        </w:tc>
        <w:tc>
          <w:tcPr>
            <w:tcW w:w="2941" w:type="dxa"/>
            <w:shd w:val="clear" w:color="auto" w:fill="auto"/>
          </w:tcPr>
          <w:p w14:paraId="58388ABA" w14:textId="77777777" w:rsidR="00A200F2" w:rsidRPr="00FF20F1" w:rsidRDefault="00A200F2">
            <w:pPr>
              <w:pStyle w:val="PlantList"/>
              <w:pPrChange w:id="4682" w:author="Daniel Stewart" w:date="2022-02-10T13:41:00Z">
                <w:pPr>
                  <w:jc w:val="left"/>
                </w:pPr>
              </w:pPrChange>
            </w:pPr>
            <w:r w:rsidRPr="00FF20F1">
              <w:t>traveler's joy</w:t>
            </w:r>
          </w:p>
        </w:tc>
        <w:tc>
          <w:tcPr>
            <w:tcW w:w="886" w:type="dxa"/>
            <w:shd w:val="clear" w:color="auto" w:fill="auto"/>
          </w:tcPr>
          <w:p w14:paraId="0C2EDE2F" w14:textId="3BFF7828" w:rsidR="00A200F2" w:rsidRPr="00FF20F1" w:rsidRDefault="002066E9">
            <w:pPr>
              <w:pStyle w:val="PlantList"/>
              <w:jc w:val="center"/>
              <w:pPrChange w:id="4683" w:author="Daniel Stewart" w:date="2022-02-10T13:42:00Z">
                <w:pPr/>
              </w:pPrChange>
            </w:pPr>
            <w:r>
              <w:t>E</w:t>
            </w:r>
          </w:p>
        </w:tc>
        <w:tc>
          <w:tcPr>
            <w:tcW w:w="886" w:type="dxa"/>
          </w:tcPr>
          <w:p w14:paraId="7D0E7807" w14:textId="77777777" w:rsidR="00A200F2" w:rsidRPr="00FF20F1" w:rsidRDefault="00A200F2">
            <w:pPr>
              <w:pStyle w:val="PlantList"/>
              <w:jc w:val="center"/>
              <w:pPrChange w:id="4684" w:author="Daniel Stewart" w:date="2022-02-10T13:42:00Z">
                <w:pPr/>
              </w:pPrChange>
            </w:pPr>
            <w:r w:rsidRPr="00FF20F1">
              <w:t>X</w:t>
            </w:r>
          </w:p>
        </w:tc>
        <w:tc>
          <w:tcPr>
            <w:tcW w:w="886" w:type="dxa"/>
          </w:tcPr>
          <w:p w14:paraId="2F1FA545" w14:textId="77777777" w:rsidR="00A200F2" w:rsidRPr="00FF20F1" w:rsidRDefault="00A200F2">
            <w:pPr>
              <w:pStyle w:val="PlantList"/>
              <w:jc w:val="center"/>
              <w:pPrChange w:id="4685" w:author="Daniel Stewart" w:date="2022-02-10T13:42:00Z">
                <w:pPr/>
              </w:pPrChange>
            </w:pPr>
          </w:p>
        </w:tc>
      </w:tr>
      <w:tr w:rsidR="00A200F2" w:rsidRPr="00FF20F1" w14:paraId="02B88B96" w14:textId="77777777" w:rsidTr="004D3373">
        <w:trPr>
          <w:trHeight w:hRule="exact" w:val="227"/>
        </w:trPr>
        <w:tc>
          <w:tcPr>
            <w:tcW w:w="3119" w:type="dxa"/>
            <w:shd w:val="clear" w:color="auto" w:fill="auto"/>
            <w:hideMark/>
          </w:tcPr>
          <w:p w14:paraId="5BC18ED0" w14:textId="77777777" w:rsidR="00A200F2" w:rsidRPr="00FF20F1" w:rsidRDefault="00A200F2">
            <w:pPr>
              <w:pStyle w:val="PlantList"/>
              <w:jc w:val="left"/>
              <w:rPr>
                <w:i/>
                <w:iCs/>
                <w:rPrChange w:id="4686" w:author="Daniel Stewart" w:date="2022-02-10T13:41:00Z">
                  <w:rPr>
                    <w:lang w:val="en-US"/>
                  </w:rPr>
                </w:rPrChange>
              </w:rPr>
              <w:pPrChange w:id="4687" w:author="Daniel Stewart" w:date="2022-02-10T13:43:00Z">
                <w:pPr>
                  <w:jc w:val="left"/>
                </w:pPr>
              </w:pPrChange>
            </w:pPr>
            <w:proofErr w:type="spellStart"/>
            <w:r w:rsidRPr="00FF20F1">
              <w:rPr>
                <w:i/>
                <w:iCs/>
                <w:rPrChange w:id="4688" w:author="Daniel Stewart" w:date="2022-02-10T13:41:00Z">
                  <w:rPr/>
                </w:rPrChange>
              </w:rPr>
              <w:t>Cicuta</w:t>
            </w:r>
            <w:proofErr w:type="spellEnd"/>
            <w:r w:rsidRPr="00FF20F1">
              <w:rPr>
                <w:i/>
                <w:iCs/>
                <w:rPrChange w:id="4689" w:author="Daniel Stewart" w:date="2022-02-10T13:41:00Z">
                  <w:rPr/>
                </w:rPrChange>
              </w:rPr>
              <w:t> </w:t>
            </w:r>
            <w:proofErr w:type="spellStart"/>
            <w:r w:rsidRPr="00FF20F1">
              <w:rPr>
                <w:i/>
                <w:iCs/>
                <w:rPrChange w:id="4690" w:author="Daniel Stewart" w:date="2022-02-10T13:41:00Z">
                  <w:rPr/>
                </w:rPrChange>
              </w:rPr>
              <w:t>douglasii</w:t>
            </w:r>
            <w:proofErr w:type="spellEnd"/>
            <w:r w:rsidRPr="00FF20F1">
              <w:rPr>
                <w:i/>
                <w:iCs/>
                <w:rPrChange w:id="4691" w:author="Daniel Stewart" w:date="2022-02-10T13:41:00Z">
                  <w:rPr/>
                </w:rPrChange>
              </w:rPr>
              <w:t> </w:t>
            </w:r>
          </w:p>
        </w:tc>
        <w:tc>
          <w:tcPr>
            <w:tcW w:w="2941" w:type="dxa"/>
            <w:shd w:val="clear" w:color="auto" w:fill="auto"/>
            <w:hideMark/>
          </w:tcPr>
          <w:p w14:paraId="2B90B0AF" w14:textId="77777777" w:rsidR="00A200F2" w:rsidRPr="00FF20F1" w:rsidRDefault="00A200F2">
            <w:pPr>
              <w:pStyle w:val="PlantList"/>
              <w:pPrChange w:id="4692" w:author="Daniel Stewart" w:date="2022-02-10T13:41:00Z">
                <w:pPr>
                  <w:jc w:val="left"/>
                </w:pPr>
              </w:pPrChange>
            </w:pPr>
            <w:r w:rsidRPr="00FF20F1">
              <w:t>western water hemlock </w:t>
            </w:r>
          </w:p>
        </w:tc>
        <w:tc>
          <w:tcPr>
            <w:tcW w:w="886" w:type="dxa"/>
            <w:shd w:val="clear" w:color="auto" w:fill="auto"/>
            <w:hideMark/>
          </w:tcPr>
          <w:p w14:paraId="68D6EB5C" w14:textId="77777777" w:rsidR="00A200F2" w:rsidRPr="00FF20F1" w:rsidRDefault="00A200F2">
            <w:pPr>
              <w:pStyle w:val="PlantList"/>
              <w:jc w:val="center"/>
              <w:pPrChange w:id="4693" w:author="Daniel Stewart" w:date="2022-02-10T13:42:00Z">
                <w:pPr/>
              </w:pPrChange>
            </w:pPr>
            <w:r w:rsidRPr="00FF20F1">
              <w:t>N</w:t>
            </w:r>
          </w:p>
        </w:tc>
        <w:tc>
          <w:tcPr>
            <w:tcW w:w="886" w:type="dxa"/>
          </w:tcPr>
          <w:p w14:paraId="181014B2" w14:textId="77777777" w:rsidR="00A200F2" w:rsidRPr="00FF20F1" w:rsidRDefault="00A200F2">
            <w:pPr>
              <w:pStyle w:val="PlantList"/>
              <w:jc w:val="center"/>
              <w:pPrChange w:id="4694" w:author="Daniel Stewart" w:date="2022-02-10T13:42:00Z">
                <w:pPr/>
              </w:pPrChange>
            </w:pPr>
            <w:r w:rsidRPr="00FF20F1">
              <w:t>X</w:t>
            </w:r>
          </w:p>
        </w:tc>
        <w:tc>
          <w:tcPr>
            <w:tcW w:w="886" w:type="dxa"/>
          </w:tcPr>
          <w:p w14:paraId="3BF6B633" w14:textId="77777777" w:rsidR="00A200F2" w:rsidRPr="00FF20F1" w:rsidRDefault="00A200F2">
            <w:pPr>
              <w:pStyle w:val="PlantList"/>
              <w:jc w:val="center"/>
              <w:rPr>
                <w:rPrChange w:id="4695" w:author="Daniel Stewart" w:date="2022-02-10T13:41:00Z">
                  <w:rPr>
                    <w:color w:val="000000"/>
                    <w:lang w:val="en-US"/>
                  </w:rPr>
                </w:rPrChange>
              </w:rPr>
              <w:pPrChange w:id="4696" w:author="Daniel Stewart" w:date="2022-02-10T13:42:00Z">
                <w:pPr/>
              </w:pPrChange>
            </w:pPr>
            <w:r w:rsidRPr="00FF20F1">
              <w:t>X</w:t>
            </w:r>
          </w:p>
        </w:tc>
      </w:tr>
      <w:tr w:rsidR="00A200F2" w:rsidRPr="00FF20F1" w14:paraId="5618B913" w14:textId="77777777" w:rsidTr="004D3373">
        <w:trPr>
          <w:trHeight w:hRule="exact" w:val="227"/>
        </w:trPr>
        <w:tc>
          <w:tcPr>
            <w:tcW w:w="3119" w:type="dxa"/>
            <w:shd w:val="clear" w:color="auto" w:fill="auto"/>
            <w:hideMark/>
          </w:tcPr>
          <w:p w14:paraId="7CCFB0C9" w14:textId="77777777" w:rsidR="00A200F2" w:rsidRPr="00FF20F1" w:rsidRDefault="00A200F2">
            <w:pPr>
              <w:pStyle w:val="PlantList"/>
              <w:jc w:val="left"/>
              <w:rPr>
                <w:i/>
                <w:iCs/>
                <w:rPrChange w:id="4697" w:author="Daniel Stewart" w:date="2022-02-10T13:41:00Z">
                  <w:rPr>
                    <w:lang w:val="en-US"/>
                  </w:rPr>
                </w:rPrChange>
              </w:rPr>
              <w:pPrChange w:id="4698" w:author="Daniel Stewart" w:date="2022-02-10T13:43:00Z">
                <w:pPr>
                  <w:jc w:val="left"/>
                </w:pPr>
              </w:pPrChange>
            </w:pPr>
            <w:r w:rsidRPr="00FF20F1">
              <w:rPr>
                <w:i/>
                <w:iCs/>
                <w:rPrChange w:id="4699" w:author="Daniel Stewart" w:date="2022-02-10T13:41:00Z">
                  <w:rPr/>
                </w:rPrChange>
              </w:rPr>
              <w:t>Cirsium </w:t>
            </w:r>
            <w:proofErr w:type="spellStart"/>
            <w:r w:rsidRPr="00FF20F1">
              <w:rPr>
                <w:i/>
                <w:iCs/>
                <w:rPrChange w:id="4700" w:author="Daniel Stewart" w:date="2022-02-10T13:41:00Z">
                  <w:rPr/>
                </w:rPrChange>
              </w:rPr>
              <w:t>arvense</w:t>
            </w:r>
            <w:proofErr w:type="spellEnd"/>
            <w:r w:rsidRPr="00FF20F1">
              <w:rPr>
                <w:i/>
                <w:iCs/>
                <w:rPrChange w:id="4701" w:author="Daniel Stewart" w:date="2022-02-10T13:41:00Z">
                  <w:rPr/>
                </w:rPrChange>
              </w:rPr>
              <w:t> </w:t>
            </w:r>
          </w:p>
        </w:tc>
        <w:tc>
          <w:tcPr>
            <w:tcW w:w="2941" w:type="dxa"/>
            <w:shd w:val="clear" w:color="auto" w:fill="auto"/>
            <w:hideMark/>
          </w:tcPr>
          <w:p w14:paraId="46BE112C" w14:textId="77777777" w:rsidR="00A200F2" w:rsidRPr="00FF20F1" w:rsidRDefault="00A200F2">
            <w:pPr>
              <w:pStyle w:val="PlantList"/>
              <w:pPrChange w:id="4702" w:author="Daniel Stewart" w:date="2022-02-10T13:41:00Z">
                <w:pPr>
                  <w:jc w:val="left"/>
                </w:pPr>
              </w:pPrChange>
            </w:pPr>
            <w:r w:rsidRPr="00FF20F1">
              <w:t>Canada thistle </w:t>
            </w:r>
          </w:p>
        </w:tc>
        <w:tc>
          <w:tcPr>
            <w:tcW w:w="886" w:type="dxa"/>
            <w:shd w:val="clear" w:color="auto" w:fill="auto"/>
            <w:hideMark/>
          </w:tcPr>
          <w:p w14:paraId="04A5A306" w14:textId="7D83EEEB" w:rsidR="00A200F2" w:rsidRPr="00FF20F1" w:rsidRDefault="002066E9">
            <w:pPr>
              <w:pStyle w:val="PlantList"/>
              <w:jc w:val="center"/>
              <w:pPrChange w:id="4703" w:author="Daniel Stewart" w:date="2022-02-10T13:42:00Z">
                <w:pPr/>
              </w:pPrChange>
            </w:pPr>
            <w:r>
              <w:t>E</w:t>
            </w:r>
            <w:del w:id="4704" w:author="Daniel Stewart" w:date="2022-02-10T13:44:00Z">
              <w:r w:rsidR="00A200F2" w:rsidRPr="00FF20F1" w:rsidDel="007013A6">
                <w:delText>E</w:delText>
              </w:r>
            </w:del>
          </w:p>
        </w:tc>
        <w:tc>
          <w:tcPr>
            <w:tcW w:w="886" w:type="dxa"/>
          </w:tcPr>
          <w:p w14:paraId="616BCF15" w14:textId="77777777" w:rsidR="00A200F2" w:rsidRPr="00FF20F1" w:rsidRDefault="00A200F2">
            <w:pPr>
              <w:pStyle w:val="PlantList"/>
              <w:jc w:val="center"/>
              <w:pPrChange w:id="4705" w:author="Daniel Stewart" w:date="2022-02-10T13:42:00Z">
                <w:pPr/>
              </w:pPrChange>
            </w:pPr>
            <w:r w:rsidRPr="00FF20F1">
              <w:t>X</w:t>
            </w:r>
          </w:p>
        </w:tc>
        <w:tc>
          <w:tcPr>
            <w:tcW w:w="886" w:type="dxa"/>
          </w:tcPr>
          <w:p w14:paraId="7FF4316A" w14:textId="77777777" w:rsidR="00A200F2" w:rsidRPr="00FF20F1" w:rsidRDefault="00A200F2">
            <w:pPr>
              <w:pStyle w:val="PlantList"/>
              <w:jc w:val="center"/>
              <w:rPr>
                <w:rPrChange w:id="4706" w:author="Daniel Stewart" w:date="2022-02-10T13:41:00Z">
                  <w:rPr>
                    <w:color w:val="000000"/>
                    <w:lang w:val="en-US"/>
                  </w:rPr>
                </w:rPrChange>
              </w:rPr>
              <w:pPrChange w:id="4707" w:author="Daniel Stewart" w:date="2022-02-10T13:42:00Z">
                <w:pPr/>
              </w:pPrChange>
            </w:pPr>
            <w:r w:rsidRPr="00FF20F1">
              <w:t>X</w:t>
            </w:r>
          </w:p>
        </w:tc>
      </w:tr>
      <w:tr w:rsidR="00A200F2" w:rsidRPr="00FF20F1" w14:paraId="0DAFE468" w14:textId="77777777" w:rsidTr="004D3373">
        <w:trPr>
          <w:trHeight w:hRule="exact" w:val="227"/>
        </w:trPr>
        <w:tc>
          <w:tcPr>
            <w:tcW w:w="3119" w:type="dxa"/>
            <w:shd w:val="clear" w:color="auto" w:fill="auto"/>
            <w:hideMark/>
          </w:tcPr>
          <w:p w14:paraId="0D80FAA0" w14:textId="77777777" w:rsidR="00A200F2" w:rsidRPr="00FF20F1" w:rsidRDefault="00A200F2">
            <w:pPr>
              <w:pStyle w:val="PlantList"/>
              <w:jc w:val="left"/>
              <w:rPr>
                <w:i/>
                <w:iCs/>
                <w:rPrChange w:id="4708" w:author="Daniel Stewart" w:date="2022-02-10T13:41:00Z">
                  <w:rPr>
                    <w:lang w:val="en-US"/>
                  </w:rPr>
                </w:rPrChange>
              </w:rPr>
              <w:pPrChange w:id="4709" w:author="Daniel Stewart" w:date="2022-02-10T13:43:00Z">
                <w:pPr>
                  <w:jc w:val="left"/>
                </w:pPr>
              </w:pPrChange>
            </w:pPr>
            <w:proofErr w:type="spellStart"/>
            <w:r w:rsidRPr="00FF20F1">
              <w:rPr>
                <w:i/>
                <w:iCs/>
                <w:rPrChange w:id="4710" w:author="Daniel Stewart" w:date="2022-02-10T13:41:00Z">
                  <w:rPr/>
                </w:rPrChange>
              </w:rPr>
              <w:t>Comarum</w:t>
            </w:r>
            <w:proofErr w:type="spellEnd"/>
            <w:r w:rsidRPr="00FF20F1">
              <w:rPr>
                <w:i/>
                <w:iCs/>
                <w:rPrChange w:id="4711" w:author="Daniel Stewart" w:date="2022-02-10T13:41:00Z">
                  <w:rPr/>
                </w:rPrChange>
              </w:rPr>
              <w:t> </w:t>
            </w:r>
            <w:proofErr w:type="spellStart"/>
            <w:r w:rsidRPr="00FF20F1">
              <w:rPr>
                <w:i/>
                <w:iCs/>
                <w:rPrChange w:id="4712" w:author="Daniel Stewart" w:date="2022-02-10T13:41:00Z">
                  <w:rPr/>
                </w:rPrChange>
              </w:rPr>
              <w:t>palustre</w:t>
            </w:r>
            <w:proofErr w:type="spellEnd"/>
            <w:r w:rsidRPr="00FF20F1">
              <w:rPr>
                <w:i/>
                <w:iCs/>
                <w:rPrChange w:id="4713" w:author="Daniel Stewart" w:date="2022-02-10T13:41:00Z">
                  <w:rPr/>
                </w:rPrChange>
              </w:rPr>
              <w:t> </w:t>
            </w:r>
          </w:p>
        </w:tc>
        <w:tc>
          <w:tcPr>
            <w:tcW w:w="2941" w:type="dxa"/>
            <w:shd w:val="clear" w:color="auto" w:fill="auto"/>
            <w:hideMark/>
          </w:tcPr>
          <w:p w14:paraId="281B951B" w14:textId="77777777" w:rsidR="00A200F2" w:rsidRPr="00FF20F1" w:rsidRDefault="00A200F2">
            <w:pPr>
              <w:pStyle w:val="PlantList"/>
              <w:pPrChange w:id="4714" w:author="Daniel Stewart" w:date="2022-02-10T13:41:00Z">
                <w:pPr>
                  <w:jc w:val="left"/>
                </w:pPr>
              </w:pPrChange>
            </w:pPr>
            <w:r w:rsidRPr="00FF20F1">
              <w:t>marsh cinquefoil </w:t>
            </w:r>
          </w:p>
        </w:tc>
        <w:tc>
          <w:tcPr>
            <w:tcW w:w="886" w:type="dxa"/>
            <w:shd w:val="clear" w:color="auto" w:fill="auto"/>
            <w:hideMark/>
          </w:tcPr>
          <w:p w14:paraId="45340380" w14:textId="77777777" w:rsidR="00A200F2" w:rsidRPr="00FF20F1" w:rsidRDefault="00A200F2">
            <w:pPr>
              <w:pStyle w:val="PlantList"/>
              <w:jc w:val="center"/>
              <w:pPrChange w:id="4715" w:author="Daniel Stewart" w:date="2022-02-10T13:42:00Z">
                <w:pPr/>
              </w:pPrChange>
            </w:pPr>
            <w:r w:rsidRPr="00FF20F1">
              <w:t>N</w:t>
            </w:r>
          </w:p>
        </w:tc>
        <w:tc>
          <w:tcPr>
            <w:tcW w:w="886" w:type="dxa"/>
          </w:tcPr>
          <w:p w14:paraId="77772568" w14:textId="77777777" w:rsidR="00A200F2" w:rsidRPr="00FF20F1" w:rsidRDefault="00A200F2">
            <w:pPr>
              <w:pStyle w:val="PlantList"/>
              <w:jc w:val="center"/>
              <w:pPrChange w:id="4716" w:author="Daniel Stewart" w:date="2022-02-10T13:42:00Z">
                <w:pPr/>
              </w:pPrChange>
            </w:pPr>
            <w:r w:rsidRPr="00FF20F1">
              <w:t>X</w:t>
            </w:r>
          </w:p>
        </w:tc>
        <w:tc>
          <w:tcPr>
            <w:tcW w:w="886" w:type="dxa"/>
          </w:tcPr>
          <w:p w14:paraId="30E2F3CE" w14:textId="77777777" w:rsidR="00A200F2" w:rsidRPr="00FF20F1" w:rsidRDefault="00A200F2">
            <w:pPr>
              <w:pStyle w:val="PlantList"/>
              <w:jc w:val="center"/>
              <w:rPr>
                <w:rPrChange w:id="4717" w:author="Daniel Stewart" w:date="2022-02-10T13:41:00Z">
                  <w:rPr>
                    <w:color w:val="000000"/>
                    <w:lang w:val="en-US"/>
                  </w:rPr>
                </w:rPrChange>
              </w:rPr>
              <w:pPrChange w:id="4718" w:author="Daniel Stewart" w:date="2022-02-10T13:42:00Z">
                <w:pPr/>
              </w:pPrChange>
            </w:pPr>
            <w:r w:rsidRPr="00FF20F1">
              <w:t>X</w:t>
            </w:r>
          </w:p>
        </w:tc>
      </w:tr>
      <w:tr w:rsidR="00A200F2" w:rsidRPr="00FF20F1" w14:paraId="311F57EB" w14:textId="77777777" w:rsidTr="004D3373">
        <w:trPr>
          <w:trHeight w:hRule="exact" w:val="227"/>
        </w:trPr>
        <w:tc>
          <w:tcPr>
            <w:tcW w:w="3119" w:type="dxa"/>
            <w:shd w:val="clear" w:color="auto" w:fill="auto"/>
          </w:tcPr>
          <w:p w14:paraId="2FDA1098" w14:textId="77777777" w:rsidR="00A200F2" w:rsidRPr="00FF20F1" w:rsidRDefault="00A200F2">
            <w:pPr>
              <w:pStyle w:val="PlantList"/>
              <w:jc w:val="left"/>
              <w:rPr>
                <w:i/>
                <w:iCs/>
                <w:rPrChange w:id="4719" w:author="Daniel Stewart" w:date="2022-02-10T13:41:00Z">
                  <w:rPr>
                    <w:lang w:val="en-US"/>
                  </w:rPr>
                </w:rPrChange>
              </w:rPr>
              <w:pPrChange w:id="4720" w:author="Daniel Stewart" w:date="2022-02-10T13:43:00Z">
                <w:pPr>
                  <w:jc w:val="left"/>
                </w:pPr>
              </w:pPrChange>
            </w:pPr>
            <w:proofErr w:type="spellStart"/>
            <w:r w:rsidRPr="00FF20F1">
              <w:rPr>
                <w:i/>
                <w:iCs/>
                <w:rPrChange w:id="4721" w:author="Daniel Stewart" w:date="2022-02-10T13:41:00Z">
                  <w:rPr/>
                </w:rPrChange>
              </w:rPr>
              <w:t>Conzya</w:t>
            </w:r>
            <w:proofErr w:type="spellEnd"/>
            <w:r w:rsidRPr="00FF20F1">
              <w:rPr>
                <w:i/>
                <w:iCs/>
                <w:rPrChange w:id="4722" w:author="Daniel Stewart" w:date="2022-02-10T13:41:00Z">
                  <w:rPr/>
                </w:rPrChange>
              </w:rPr>
              <w:t xml:space="preserve"> canadensis</w:t>
            </w:r>
          </w:p>
        </w:tc>
        <w:tc>
          <w:tcPr>
            <w:tcW w:w="2941" w:type="dxa"/>
            <w:shd w:val="clear" w:color="auto" w:fill="auto"/>
          </w:tcPr>
          <w:p w14:paraId="5BBB7481" w14:textId="77777777" w:rsidR="00A200F2" w:rsidRPr="00FF20F1" w:rsidRDefault="00A200F2">
            <w:pPr>
              <w:pStyle w:val="PlantList"/>
              <w:pPrChange w:id="4723" w:author="Daniel Stewart" w:date="2022-02-10T13:41:00Z">
                <w:pPr>
                  <w:jc w:val="left"/>
                </w:pPr>
              </w:pPrChange>
            </w:pPr>
            <w:r w:rsidRPr="00FF20F1">
              <w:t>horseweed</w:t>
            </w:r>
          </w:p>
        </w:tc>
        <w:tc>
          <w:tcPr>
            <w:tcW w:w="886" w:type="dxa"/>
            <w:shd w:val="clear" w:color="auto" w:fill="auto"/>
          </w:tcPr>
          <w:p w14:paraId="4171582C" w14:textId="77777777" w:rsidR="00A200F2" w:rsidRPr="00FF20F1" w:rsidRDefault="00A200F2">
            <w:pPr>
              <w:pStyle w:val="PlantList"/>
              <w:jc w:val="center"/>
              <w:pPrChange w:id="4724" w:author="Daniel Stewart" w:date="2022-02-10T13:42:00Z">
                <w:pPr/>
              </w:pPrChange>
            </w:pPr>
            <w:r w:rsidRPr="00FF20F1">
              <w:t>N</w:t>
            </w:r>
          </w:p>
        </w:tc>
        <w:tc>
          <w:tcPr>
            <w:tcW w:w="886" w:type="dxa"/>
          </w:tcPr>
          <w:p w14:paraId="34506B9F" w14:textId="77777777" w:rsidR="00A200F2" w:rsidRPr="00FF20F1" w:rsidRDefault="00A200F2">
            <w:pPr>
              <w:pStyle w:val="PlantList"/>
              <w:jc w:val="center"/>
              <w:pPrChange w:id="4725" w:author="Daniel Stewart" w:date="2022-02-10T13:42:00Z">
                <w:pPr/>
              </w:pPrChange>
            </w:pPr>
            <w:r w:rsidRPr="00FF20F1">
              <w:t>X</w:t>
            </w:r>
          </w:p>
        </w:tc>
        <w:tc>
          <w:tcPr>
            <w:tcW w:w="886" w:type="dxa"/>
          </w:tcPr>
          <w:p w14:paraId="0C3D9239" w14:textId="77777777" w:rsidR="00A200F2" w:rsidRPr="00FF20F1" w:rsidRDefault="00A200F2">
            <w:pPr>
              <w:pStyle w:val="PlantList"/>
              <w:jc w:val="center"/>
              <w:pPrChange w:id="4726" w:author="Daniel Stewart" w:date="2022-02-10T13:42:00Z">
                <w:pPr/>
              </w:pPrChange>
            </w:pPr>
          </w:p>
        </w:tc>
      </w:tr>
      <w:tr w:rsidR="00A200F2" w:rsidRPr="00FF20F1" w14:paraId="4DF7E545" w14:textId="77777777" w:rsidTr="004D3373">
        <w:trPr>
          <w:trHeight w:hRule="exact" w:val="227"/>
        </w:trPr>
        <w:tc>
          <w:tcPr>
            <w:tcW w:w="3119" w:type="dxa"/>
            <w:shd w:val="clear" w:color="auto" w:fill="auto"/>
            <w:hideMark/>
          </w:tcPr>
          <w:p w14:paraId="1A7CA997" w14:textId="77777777" w:rsidR="00A200F2" w:rsidRPr="00FF20F1" w:rsidRDefault="00A200F2">
            <w:pPr>
              <w:pStyle w:val="PlantList"/>
              <w:jc w:val="left"/>
              <w:rPr>
                <w:i/>
                <w:iCs/>
                <w:rPrChange w:id="4727" w:author="Daniel Stewart" w:date="2022-02-10T13:41:00Z">
                  <w:rPr>
                    <w:lang w:val="en-US"/>
                  </w:rPr>
                </w:rPrChange>
              </w:rPr>
              <w:pPrChange w:id="4728" w:author="Daniel Stewart" w:date="2022-02-10T13:43:00Z">
                <w:pPr>
                  <w:jc w:val="left"/>
                </w:pPr>
              </w:pPrChange>
            </w:pPr>
            <w:proofErr w:type="spellStart"/>
            <w:r w:rsidRPr="00FF20F1">
              <w:rPr>
                <w:i/>
                <w:iCs/>
                <w:rPrChange w:id="4729" w:author="Daniel Stewart" w:date="2022-02-10T13:41:00Z">
                  <w:rPr/>
                </w:rPrChange>
              </w:rPr>
              <w:t>Cotula</w:t>
            </w:r>
            <w:proofErr w:type="spellEnd"/>
            <w:r w:rsidRPr="00FF20F1">
              <w:rPr>
                <w:i/>
                <w:iCs/>
                <w:rPrChange w:id="4730" w:author="Daniel Stewart" w:date="2022-02-10T13:41:00Z">
                  <w:rPr/>
                </w:rPrChange>
              </w:rPr>
              <w:t> </w:t>
            </w:r>
            <w:proofErr w:type="spellStart"/>
            <w:r w:rsidRPr="00FF20F1">
              <w:rPr>
                <w:i/>
                <w:iCs/>
                <w:rPrChange w:id="4731" w:author="Daniel Stewart" w:date="2022-02-10T13:41:00Z">
                  <w:rPr/>
                </w:rPrChange>
              </w:rPr>
              <w:t>coronopifolia</w:t>
            </w:r>
            <w:proofErr w:type="spellEnd"/>
            <w:r w:rsidRPr="00FF20F1">
              <w:rPr>
                <w:i/>
                <w:iCs/>
                <w:rPrChange w:id="4732" w:author="Daniel Stewart" w:date="2022-02-10T13:41:00Z">
                  <w:rPr/>
                </w:rPrChange>
              </w:rPr>
              <w:t> </w:t>
            </w:r>
          </w:p>
        </w:tc>
        <w:tc>
          <w:tcPr>
            <w:tcW w:w="2941" w:type="dxa"/>
            <w:shd w:val="clear" w:color="auto" w:fill="auto"/>
            <w:hideMark/>
          </w:tcPr>
          <w:p w14:paraId="3B82C9D1" w14:textId="77777777" w:rsidR="00A200F2" w:rsidRPr="00FF20F1" w:rsidRDefault="00A200F2">
            <w:pPr>
              <w:pStyle w:val="PlantList"/>
              <w:pPrChange w:id="4733" w:author="Daniel Stewart" w:date="2022-02-10T13:41:00Z">
                <w:pPr>
                  <w:jc w:val="left"/>
                </w:pPr>
              </w:pPrChange>
            </w:pPr>
            <w:r w:rsidRPr="00FF20F1">
              <w:t>brass buttons </w:t>
            </w:r>
          </w:p>
        </w:tc>
        <w:tc>
          <w:tcPr>
            <w:tcW w:w="886" w:type="dxa"/>
            <w:shd w:val="clear" w:color="auto" w:fill="auto"/>
            <w:hideMark/>
          </w:tcPr>
          <w:p w14:paraId="2385271A" w14:textId="77777777" w:rsidR="00A200F2" w:rsidRPr="00FF20F1" w:rsidRDefault="00A200F2">
            <w:pPr>
              <w:pStyle w:val="PlantList"/>
              <w:jc w:val="center"/>
              <w:pPrChange w:id="4734" w:author="Daniel Stewart" w:date="2022-02-10T13:42:00Z">
                <w:pPr/>
              </w:pPrChange>
            </w:pPr>
            <w:r w:rsidRPr="00FF20F1">
              <w:t>E</w:t>
            </w:r>
          </w:p>
        </w:tc>
        <w:tc>
          <w:tcPr>
            <w:tcW w:w="886" w:type="dxa"/>
          </w:tcPr>
          <w:p w14:paraId="4639D18F" w14:textId="77777777" w:rsidR="00A200F2" w:rsidRPr="00FF20F1" w:rsidRDefault="00A200F2">
            <w:pPr>
              <w:pStyle w:val="PlantList"/>
              <w:jc w:val="center"/>
              <w:pPrChange w:id="4735" w:author="Daniel Stewart" w:date="2022-02-10T13:42:00Z">
                <w:pPr/>
              </w:pPrChange>
            </w:pPr>
          </w:p>
        </w:tc>
        <w:tc>
          <w:tcPr>
            <w:tcW w:w="886" w:type="dxa"/>
          </w:tcPr>
          <w:p w14:paraId="33292EDF" w14:textId="77777777" w:rsidR="00A200F2" w:rsidRPr="00FF20F1" w:rsidRDefault="00A200F2">
            <w:pPr>
              <w:pStyle w:val="PlantList"/>
              <w:jc w:val="center"/>
              <w:rPr>
                <w:rPrChange w:id="4736" w:author="Daniel Stewart" w:date="2022-02-10T13:41:00Z">
                  <w:rPr>
                    <w:color w:val="000000"/>
                    <w:lang w:val="en-US"/>
                  </w:rPr>
                </w:rPrChange>
              </w:rPr>
              <w:pPrChange w:id="4737" w:author="Daniel Stewart" w:date="2022-02-10T13:42:00Z">
                <w:pPr/>
              </w:pPrChange>
            </w:pPr>
            <w:r w:rsidRPr="00FF20F1">
              <w:t>X</w:t>
            </w:r>
          </w:p>
        </w:tc>
      </w:tr>
      <w:tr w:rsidR="00A200F2" w:rsidRPr="00FF20F1" w14:paraId="58C57B0D" w14:textId="77777777" w:rsidTr="004D3373">
        <w:trPr>
          <w:trHeight w:hRule="exact" w:val="227"/>
        </w:trPr>
        <w:tc>
          <w:tcPr>
            <w:tcW w:w="3119" w:type="dxa"/>
            <w:shd w:val="clear" w:color="auto" w:fill="auto"/>
            <w:hideMark/>
          </w:tcPr>
          <w:p w14:paraId="3A23741D" w14:textId="77777777" w:rsidR="00A200F2" w:rsidRPr="00FF20F1" w:rsidRDefault="00A200F2">
            <w:pPr>
              <w:pStyle w:val="PlantList"/>
              <w:jc w:val="left"/>
              <w:rPr>
                <w:i/>
                <w:iCs/>
                <w:rPrChange w:id="4738" w:author="Daniel Stewart" w:date="2022-02-10T13:41:00Z">
                  <w:rPr>
                    <w:lang w:val="en-US"/>
                  </w:rPr>
                </w:rPrChange>
              </w:rPr>
              <w:pPrChange w:id="4739" w:author="Daniel Stewart" w:date="2022-02-10T13:43:00Z">
                <w:pPr>
                  <w:jc w:val="left"/>
                </w:pPr>
              </w:pPrChange>
            </w:pPr>
            <w:r w:rsidRPr="00FF20F1">
              <w:rPr>
                <w:i/>
                <w:iCs/>
                <w:rPrChange w:id="4740" w:author="Daniel Stewart" w:date="2022-02-10T13:41:00Z">
                  <w:rPr/>
                </w:rPrChange>
              </w:rPr>
              <w:t>Crassula aquatica </w:t>
            </w:r>
          </w:p>
        </w:tc>
        <w:tc>
          <w:tcPr>
            <w:tcW w:w="2941" w:type="dxa"/>
            <w:shd w:val="clear" w:color="auto" w:fill="auto"/>
            <w:hideMark/>
          </w:tcPr>
          <w:p w14:paraId="7D2A5386" w14:textId="77777777" w:rsidR="00A200F2" w:rsidRPr="00FF20F1" w:rsidRDefault="00A200F2">
            <w:pPr>
              <w:pStyle w:val="PlantList"/>
              <w:pPrChange w:id="4741" w:author="Daniel Stewart" w:date="2022-02-10T13:41:00Z">
                <w:pPr>
                  <w:jc w:val="left"/>
                </w:pPr>
              </w:pPrChange>
            </w:pPr>
            <w:r w:rsidRPr="00FF20F1">
              <w:t>pigmy-weed </w:t>
            </w:r>
          </w:p>
        </w:tc>
        <w:tc>
          <w:tcPr>
            <w:tcW w:w="886" w:type="dxa"/>
            <w:shd w:val="clear" w:color="auto" w:fill="auto"/>
            <w:hideMark/>
          </w:tcPr>
          <w:p w14:paraId="5BD33776" w14:textId="77777777" w:rsidR="00A200F2" w:rsidRPr="00FF20F1" w:rsidRDefault="00A200F2">
            <w:pPr>
              <w:pStyle w:val="PlantList"/>
              <w:jc w:val="center"/>
              <w:pPrChange w:id="4742" w:author="Daniel Stewart" w:date="2022-02-10T13:42:00Z">
                <w:pPr/>
              </w:pPrChange>
            </w:pPr>
            <w:r w:rsidRPr="00FF20F1">
              <w:t>N</w:t>
            </w:r>
          </w:p>
        </w:tc>
        <w:tc>
          <w:tcPr>
            <w:tcW w:w="886" w:type="dxa"/>
          </w:tcPr>
          <w:p w14:paraId="51038667" w14:textId="77777777" w:rsidR="00A200F2" w:rsidRPr="00FF20F1" w:rsidRDefault="00A200F2">
            <w:pPr>
              <w:pStyle w:val="PlantList"/>
              <w:jc w:val="center"/>
              <w:pPrChange w:id="4743" w:author="Daniel Stewart" w:date="2022-02-10T13:42:00Z">
                <w:pPr/>
              </w:pPrChange>
            </w:pPr>
            <w:r w:rsidRPr="00FF20F1">
              <w:t>X</w:t>
            </w:r>
          </w:p>
        </w:tc>
        <w:tc>
          <w:tcPr>
            <w:tcW w:w="886" w:type="dxa"/>
          </w:tcPr>
          <w:p w14:paraId="0F4803C6" w14:textId="77777777" w:rsidR="00A200F2" w:rsidRPr="00FF20F1" w:rsidRDefault="00A200F2">
            <w:pPr>
              <w:pStyle w:val="PlantList"/>
              <w:jc w:val="center"/>
              <w:rPr>
                <w:rPrChange w:id="4744" w:author="Daniel Stewart" w:date="2022-02-10T13:41:00Z">
                  <w:rPr>
                    <w:color w:val="000000"/>
                    <w:lang w:val="en-US"/>
                  </w:rPr>
                </w:rPrChange>
              </w:rPr>
              <w:pPrChange w:id="4745" w:author="Daniel Stewart" w:date="2022-02-10T13:42:00Z">
                <w:pPr/>
              </w:pPrChange>
            </w:pPr>
            <w:r w:rsidRPr="00FF20F1">
              <w:t>X</w:t>
            </w:r>
          </w:p>
        </w:tc>
      </w:tr>
      <w:tr w:rsidR="00A200F2" w:rsidRPr="00FF20F1" w14:paraId="7A5EA1FA" w14:textId="77777777" w:rsidTr="004D3373">
        <w:trPr>
          <w:trHeight w:hRule="exact" w:val="227"/>
        </w:trPr>
        <w:tc>
          <w:tcPr>
            <w:tcW w:w="3119" w:type="dxa"/>
            <w:shd w:val="clear" w:color="auto" w:fill="auto"/>
          </w:tcPr>
          <w:p w14:paraId="2B0E7D70" w14:textId="77777777" w:rsidR="00A200F2" w:rsidRPr="00FF20F1" w:rsidRDefault="00A200F2">
            <w:pPr>
              <w:pStyle w:val="PlantList"/>
              <w:jc w:val="left"/>
              <w:rPr>
                <w:i/>
                <w:iCs/>
                <w:rPrChange w:id="4746" w:author="Daniel Stewart" w:date="2022-02-10T13:41:00Z">
                  <w:rPr>
                    <w:lang w:val="en-US"/>
                  </w:rPr>
                </w:rPrChange>
              </w:rPr>
              <w:pPrChange w:id="4747" w:author="Daniel Stewart" w:date="2022-02-10T13:43:00Z">
                <w:pPr>
                  <w:jc w:val="left"/>
                </w:pPr>
              </w:pPrChange>
            </w:pPr>
            <w:proofErr w:type="spellStart"/>
            <w:r w:rsidRPr="00FF20F1">
              <w:rPr>
                <w:i/>
                <w:iCs/>
                <w:rPrChange w:id="4748" w:author="Daniel Stewart" w:date="2022-02-10T13:41:00Z">
                  <w:rPr/>
                </w:rPrChange>
              </w:rPr>
              <w:t>Crepis</w:t>
            </w:r>
            <w:proofErr w:type="spellEnd"/>
            <w:r w:rsidRPr="00FF20F1">
              <w:rPr>
                <w:i/>
                <w:iCs/>
                <w:rPrChange w:id="4749" w:author="Daniel Stewart" w:date="2022-02-10T13:41:00Z">
                  <w:rPr/>
                </w:rPrChange>
              </w:rPr>
              <w:t xml:space="preserve"> tectorum</w:t>
            </w:r>
          </w:p>
        </w:tc>
        <w:tc>
          <w:tcPr>
            <w:tcW w:w="2941" w:type="dxa"/>
            <w:shd w:val="clear" w:color="auto" w:fill="auto"/>
          </w:tcPr>
          <w:p w14:paraId="65EEF1C0" w14:textId="77777777" w:rsidR="00A200F2" w:rsidRPr="00FF20F1" w:rsidRDefault="00A200F2">
            <w:pPr>
              <w:pStyle w:val="PlantList"/>
              <w:pPrChange w:id="4750" w:author="Daniel Stewart" w:date="2022-02-10T13:41:00Z">
                <w:pPr>
                  <w:jc w:val="left"/>
                </w:pPr>
              </w:pPrChange>
            </w:pPr>
            <w:r w:rsidRPr="00FF20F1">
              <w:t>annual hawksbeard</w:t>
            </w:r>
          </w:p>
        </w:tc>
        <w:tc>
          <w:tcPr>
            <w:tcW w:w="886" w:type="dxa"/>
            <w:shd w:val="clear" w:color="auto" w:fill="auto"/>
          </w:tcPr>
          <w:p w14:paraId="1ABD3835" w14:textId="77777777" w:rsidR="00A200F2" w:rsidRPr="00FF20F1" w:rsidRDefault="00A200F2">
            <w:pPr>
              <w:pStyle w:val="PlantList"/>
              <w:jc w:val="center"/>
              <w:pPrChange w:id="4751" w:author="Daniel Stewart" w:date="2022-02-10T13:42:00Z">
                <w:pPr/>
              </w:pPrChange>
            </w:pPr>
            <w:r w:rsidRPr="00FF20F1">
              <w:t>E</w:t>
            </w:r>
          </w:p>
        </w:tc>
        <w:tc>
          <w:tcPr>
            <w:tcW w:w="886" w:type="dxa"/>
          </w:tcPr>
          <w:p w14:paraId="6821FA7B" w14:textId="77777777" w:rsidR="00A200F2" w:rsidRPr="00FF20F1" w:rsidRDefault="00A200F2">
            <w:pPr>
              <w:pStyle w:val="PlantList"/>
              <w:jc w:val="center"/>
              <w:pPrChange w:id="4752" w:author="Daniel Stewart" w:date="2022-02-10T13:42:00Z">
                <w:pPr/>
              </w:pPrChange>
            </w:pPr>
            <w:r w:rsidRPr="00FF20F1">
              <w:t>X</w:t>
            </w:r>
          </w:p>
        </w:tc>
        <w:tc>
          <w:tcPr>
            <w:tcW w:w="886" w:type="dxa"/>
          </w:tcPr>
          <w:p w14:paraId="7A93277B" w14:textId="77777777" w:rsidR="00A200F2" w:rsidRPr="00FF20F1" w:rsidRDefault="00A200F2">
            <w:pPr>
              <w:pStyle w:val="PlantList"/>
              <w:jc w:val="center"/>
              <w:pPrChange w:id="4753" w:author="Daniel Stewart" w:date="2022-02-10T13:42:00Z">
                <w:pPr/>
              </w:pPrChange>
            </w:pPr>
          </w:p>
        </w:tc>
      </w:tr>
      <w:tr w:rsidR="00A200F2" w:rsidRPr="00FF20F1" w14:paraId="0ED28A3F" w14:textId="77777777" w:rsidTr="004D3373">
        <w:trPr>
          <w:trHeight w:hRule="exact" w:val="227"/>
        </w:trPr>
        <w:tc>
          <w:tcPr>
            <w:tcW w:w="3119" w:type="dxa"/>
            <w:shd w:val="clear" w:color="auto" w:fill="auto"/>
          </w:tcPr>
          <w:p w14:paraId="1B78DD3F" w14:textId="77777777" w:rsidR="00A200F2" w:rsidRPr="00FF20F1" w:rsidRDefault="00A200F2">
            <w:pPr>
              <w:pStyle w:val="PlantList"/>
              <w:jc w:val="left"/>
              <w:rPr>
                <w:i/>
                <w:iCs/>
                <w:rPrChange w:id="4754" w:author="Daniel Stewart" w:date="2022-02-10T13:41:00Z">
                  <w:rPr>
                    <w:lang w:val="en-US"/>
                  </w:rPr>
                </w:rPrChange>
              </w:rPr>
              <w:pPrChange w:id="4755" w:author="Daniel Stewart" w:date="2022-02-10T13:43:00Z">
                <w:pPr>
                  <w:jc w:val="left"/>
                </w:pPr>
              </w:pPrChange>
            </w:pPr>
            <w:r w:rsidRPr="00FF20F1">
              <w:rPr>
                <w:i/>
                <w:iCs/>
                <w:rPrChange w:id="4756" w:author="Daniel Stewart" w:date="2022-02-10T13:41:00Z">
                  <w:rPr/>
                </w:rPrChange>
              </w:rPr>
              <w:t>Dactylis glomerata</w:t>
            </w:r>
          </w:p>
        </w:tc>
        <w:tc>
          <w:tcPr>
            <w:tcW w:w="2941" w:type="dxa"/>
            <w:shd w:val="clear" w:color="auto" w:fill="auto"/>
          </w:tcPr>
          <w:p w14:paraId="06CC833F" w14:textId="77777777" w:rsidR="00A200F2" w:rsidRPr="00FF20F1" w:rsidRDefault="00A200F2">
            <w:pPr>
              <w:pStyle w:val="PlantList"/>
              <w:pPrChange w:id="4757" w:author="Daniel Stewart" w:date="2022-02-10T13:41:00Z">
                <w:pPr>
                  <w:jc w:val="left"/>
                </w:pPr>
              </w:pPrChange>
            </w:pPr>
            <w:r w:rsidRPr="00FF20F1">
              <w:t>orchard-grass</w:t>
            </w:r>
          </w:p>
        </w:tc>
        <w:tc>
          <w:tcPr>
            <w:tcW w:w="886" w:type="dxa"/>
            <w:shd w:val="clear" w:color="auto" w:fill="auto"/>
          </w:tcPr>
          <w:p w14:paraId="6ED3B4B1" w14:textId="77777777" w:rsidR="00A200F2" w:rsidRPr="00FF20F1" w:rsidRDefault="00A200F2">
            <w:pPr>
              <w:pStyle w:val="PlantList"/>
              <w:jc w:val="center"/>
              <w:pPrChange w:id="4758" w:author="Daniel Stewart" w:date="2022-02-10T13:42:00Z">
                <w:pPr/>
              </w:pPrChange>
            </w:pPr>
            <w:r w:rsidRPr="00FF20F1">
              <w:t>E</w:t>
            </w:r>
          </w:p>
        </w:tc>
        <w:tc>
          <w:tcPr>
            <w:tcW w:w="886" w:type="dxa"/>
          </w:tcPr>
          <w:p w14:paraId="4AC7DBF7" w14:textId="77777777" w:rsidR="00A200F2" w:rsidRPr="00FF20F1" w:rsidRDefault="00A200F2">
            <w:pPr>
              <w:pStyle w:val="PlantList"/>
              <w:jc w:val="center"/>
              <w:pPrChange w:id="4759" w:author="Daniel Stewart" w:date="2022-02-10T13:42:00Z">
                <w:pPr/>
              </w:pPrChange>
            </w:pPr>
            <w:r w:rsidRPr="00FF20F1">
              <w:t>X</w:t>
            </w:r>
          </w:p>
        </w:tc>
        <w:tc>
          <w:tcPr>
            <w:tcW w:w="886" w:type="dxa"/>
          </w:tcPr>
          <w:p w14:paraId="704E81B2" w14:textId="77777777" w:rsidR="00A200F2" w:rsidRPr="00FF20F1" w:rsidRDefault="00A200F2">
            <w:pPr>
              <w:pStyle w:val="PlantList"/>
              <w:jc w:val="center"/>
              <w:pPrChange w:id="4760" w:author="Daniel Stewart" w:date="2022-02-10T13:42:00Z">
                <w:pPr/>
              </w:pPrChange>
            </w:pPr>
          </w:p>
        </w:tc>
      </w:tr>
      <w:tr w:rsidR="00A200F2" w:rsidRPr="00FF20F1" w14:paraId="1E249FB3" w14:textId="77777777" w:rsidTr="004D3373">
        <w:trPr>
          <w:trHeight w:hRule="exact" w:val="227"/>
        </w:trPr>
        <w:tc>
          <w:tcPr>
            <w:tcW w:w="3119" w:type="dxa"/>
            <w:shd w:val="clear" w:color="auto" w:fill="auto"/>
          </w:tcPr>
          <w:p w14:paraId="3E0E3AAD" w14:textId="77777777" w:rsidR="00A200F2" w:rsidRPr="00FF20F1" w:rsidRDefault="00A200F2">
            <w:pPr>
              <w:pStyle w:val="PlantList"/>
              <w:jc w:val="left"/>
              <w:rPr>
                <w:i/>
                <w:iCs/>
                <w:rPrChange w:id="4761" w:author="Daniel Stewart" w:date="2022-02-10T13:41:00Z">
                  <w:rPr>
                    <w:lang w:val="en-US"/>
                  </w:rPr>
                </w:rPrChange>
              </w:rPr>
              <w:pPrChange w:id="4762" w:author="Daniel Stewart" w:date="2022-02-10T13:43:00Z">
                <w:pPr>
                  <w:jc w:val="left"/>
                </w:pPr>
              </w:pPrChange>
            </w:pPr>
            <w:r w:rsidRPr="00FF20F1">
              <w:rPr>
                <w:i/>
                <w:iCs/>
                <w:rPrChange w:id="4763" w:author="Daniel Stewart" w:date="2022-02-10T13:41:00Z">
                  <w:rPr/>
                </w:rPrChange>
              </w:rPr>
              <w:t>Daucus carota</w:t>
            </w:r>
          </w:p>
        </w:tc>
        <w:tc>
          <w:tcPr>
            <w:tcW w:w="2941" w:type="dxa"/>
            <w:shd w:val="clear" w:color="auto" w:fill="auto"/>
          </w:tcPr>
          <w:p w14:paraId="42EDC3A2" w14:textId="77777777" w:rsidR="00A200F2" w:rsidRPr="00FF20F1" w:rsidRDefault="00A200F2">
            <w:pPr>
              <w:pStyle w:val="PlantList"/>
              <w:pPrChange w:id="4764" w:author="Daniel Stewart" w:date="2022-02-10T13:41:00Z">
                <w:pPr>
                  <w:jc w:val="left"/>
                </w:pPr>
              </w:pPrChange>
            </w:pPr>
            <w:r w:rsidRPr="00FF20F1">
              <w:t>wild carrot</w:t>
            </w:r>
          </w:p>
        </w:tc>
        <w:tc>
          <w:tcPr>
            <w:tcW w:w="886" w:type="dxa"/>
            <w:shd w:val="clear" w:color="auto" w:fill="auto"/>
          </w:tcPr>
          <w:p w14:paraId="3676EDF3" w14:textId="77777777" w:rsidR="00A200F2" w:rsidRPr="00FF20F1" w:rsidRDefault="00A200F2">
            <w:pPr>
              <w:pStyle w:val="PlantList"/>
              <w:jc w:val="center"/>
              <w:pPrChange w:id="4765" w:author="Daniel Stewart" w:date="2022-02-10T13:42:00Z">
                <w:pPr/>
              </w:pPrChange>
            </w:pPr>
            <w:r w:rsidRPr="00FF20F1">
              <w:t>E</w:t>
            </w:r>
          </w:p>
        </w:tc>
        <w:tc>
          <w:tcPr>
            <w:tcW w:w="886" w:type="dxa"/>
          </w:tcPr>
          <w:p w14:paraId="0B9363CA" w14:textId="77777777" w:rsidR="00A200F2" w:rsidRPr="00FF20F1" w:rsidRDefault="00A200F2">
            <w:pPr>
              <w:pStyle w:val="PlantList"/>
              <w:jc w:val="center"/>
              <w:pPrChange w:id="4766" w:author="Daniel Stewart" w:date="2022-02-10T13:42:00Z">
                <w:pPr/>
              </w:pPrChange>
            </w:pPr>
            <w:r w:rsidRPr="00FF20F1">
              <w:t>X</w:t>
            </w:r>
          </w:p>
        </w:tc>
        <w:tc>
          <w:tcPr>
            <w:tcW w:w="886" w:type="dxa"/>
          </w:tcPr>
          <w:p w14:paraId="3067EE10" w14:textId="77777777" w:rsidR="00A200F2" w:rsidRPr="00FF20F1" w:rsidRDefault="00A200F2">
            <w:pPr>
              <w:pStyle w:val="PlantList"/>
              <w:jc w:val="center"/>
              <w:pPrChange w:id="4767" w:author="Daniel Stewart" w:date="2022-02-10T13:42:00Z">
                <w:pPr/>
              </w:pPrChange>
            </w:pPr>
          </w:p>
        </w:tc>
      </w:tr>
      <w:tr w:rsidR="00A200F2" w:rsidRPr="00FF20F1" w14:paraId="0603884D" w14:textId="77777777" w:rsidTr="004D3373">
        <w:trPr>
          <w:trHeight w:hRule="exact" w:val="227"/>
        </w:trPr>
        <w:tc>
          <w:tcPr>
            <w:tcW w:w="3119" w:type="dxa"/>
            <w:shd w:val="clear" w:color="auto" w:fill="auto"/>
            <w:hideMark/>
          </w:tcPr>
          <w:p w14:paraId="7E0F5F3B" w14:textId="77777777" w:rsidR="00A200F2" w:rsidRPr="00FF20F1" w:rsidRDefault="00A200F2">
            <w:pPr>
              <w:pStyle w:val="PlantList"/>
              <w:jc w:val="left"/>
              <w:rPr>
                <w:i/>
                <w:iCs/>
                <w:rPrChange w:id="4768" w:author="Daniel Stewart" w:date="2022-02-10T13:41:00Z">
                  <w:rPr>
                    <w:lang w:val="en-US"/>
                  </w:rPr>
                </w:rPrChange>
              </w:rPr>
              <w:pPrChange w:id="4769" w:author="Daniel Stewart" w:date="2022-02-10T13:43:00Z">
                <w:pPr>
                  <w:jc w:val="left"/>
                </w:pPr>
              </w:pPrChange>
            </w:pPr>
            <w:proofErr w:type="spellStart"/>
            <w:r w:rsidRPr="00FF20F1">
              <w:rPr>
                <w:i/>
                <w:iCs/>
                <w:rPrChange w:id="4770" w:author="Daniel Stewart" w:date="2022-02-10T13:41:00Z">
                  <w:rPr/>
                </w:rPrChange>
              </w:rPr>
              <w:t>Deschampsia</w:t>
            </w:r>
            <w:proofErr w:type="spellEnd"/>
            <w:r w:rsidRPr="00FF20F1">
              <w:rPr>
                <w:i/>
                <w:iCs/>
                <w:rPrChange w:id="4771" w:author="Daniel Stewart" w:date="2022-02-10T13:41:00Z">
                  <w:rPr/>
                </w:rPrChange>
              </w:rPr>
              <w:t> </w:t>
            </w:r>
            <w:proofErr w:type="spellStart"/>
            <w:r w:rsidRPr="00FF20F1">
              <w:rPr>
                <w:i/>
                <w:iCs/>
                <w:rPrChange w:id="4772" w:author="Daniel Stewart" w:date="2022-02-10T13:41:00Z">
                  <w:rPr/>
                </w:rPrChange>
              </w:rPr>
              <w:t>cespitosa</w:t>
            </w:r>
            <w:proofErr w:type="spellEnd"/>
            <w:r w:rsidRPr="00FF20F1">
              <w:rPr>
                <w:i/>
                <w:iCs/>
                <w:rPrChange w:id="4773" w:author="Daniel Stewart" w:date="2022-02-10T13:41:00Z">
                  <w:rPr/>
                </w:rPrChange>
              </w:rPr>
              <w:t> ssp. </w:t>
            </w:r>
            <w:proofErr w:type="spellStart"/>
            <w:r w:rsidRPr="00FF20F1">
              <w:rPr>
                <w:i/>
                <w:iCs/>
                <w:rPrChange w:id="4774" w:author="Daniel Stewart" w:date="2022-02-10T13:41:00Z">
                  <w:rPr/>
                </w:rPrChange>
              </w:rPr>
              <w:t>bringensis</w:t>
            </w:r>
            <w:proofErr w:type="spellEnd"/>
            <w:r w:rsidRPr="00FF20F1">
              <w:rPr>
                <w:i/>
                <w:iCs/>
                <w:rPrChange w:id="4775" w:author="Daniel Stewart" w:date="2022-02-10T13:41:00Z">
                  <w:rPr/>
                </w:rPrChange>
              </w:rPr>
              <w:t> </w:t>
            </w:r>
          </w:p>
        </w:tc>
        <w:tc>
          <w:tcPr>
            <w:tcW w:w="2941" w:type="dxa"/>
            <w:shd w:val="clear" w:color="auto" w:fill="auto"/>
            <w:hideMark/>
          </w:tcPr>
          <w:p w14:paraId="2EC54608" w14:textId="77777777" w:rsidR="00A200F2" w:rsidRPr="00FF20F1" w:rsidRDefault="00A200F2">
            <w:pPr>
              <w:pStyle w:val="PlantList"/>
              <w:pPrChange w:id="4776" w:author="Daniel Stewart" w:date="2022-02-10T13:41:00Z">
                <w:pPr>
                  <w:jc w:val="left"/>
                </w:pPr>
              </w:pPrChange>
            </w:pPr>
            <w:r w:rsidRPr="00FF20F1">
              <w:t>tufted hairgrass </w:t>
            </w:r>
          </w:p>
        </w:tc>
        <w:tc>
          <w:tcPr>
            <w:tcW w:w="886" w:type="dxa"/>
            <w:shd w:val="clear" w:color="auto" w:fill="auto"/>
            <w:hideMark/>
          </w:tcPr>
          <w:p w14:paraId="611C7473" w14:textId="77777777" w:rsidR="00A200F2" w:rsidRPr="00FF20F1" w:rsidRDefault="00A200F2">
            <w:pPr>
              <w:pStyle w:val="PlantList"/>
              <w:jc w:val="center"/>
              <w:pPrChange w:id="4777" w:author="Daniel Stewart" w:date="2022-02-10T13:42:00Z">
                <w:pPr/>
              </w:pPrChange>
            </w:pPr>
            <w:r w:rsidRPr="00FF20F1">
              <w:t>N</w:t>
            </w:r>
          </w:p>
        </w:tc>
        <w:tc>
          <w:tcPr>
            <w:tcW w:w="886" w:type="dxa"/>
          </w:tcPr>
          <w:p w14:paraId="1BAC4DED" w14:textId="77777777" w:rsidR="00A200F2" w:rsidRPr="00FF20F1" w:rsidRDefault="00A200F2">
            <w:pPr>
              <w:pStyle w:val="PlantList"/>
              <w:jc w:val="center"/>
              <w:pPrChange w:id="4778" w:author="Daniel Stewart" w:date="2022-02-10T13:42:00Z">
                <w:pPr/>
              </w:pPrChange>
            </w:pPr>
          </w:p>
        </w:tc>
        <w:tc>
          <w:tcPr>
            <w:tcW w:w="886" w:type="dxa"/>
          </w:tcPr>
          <w:p w14:paraId="3C363106" w14:textId="77777777" w:rsidR="00A200F2" w:rsidRPr="00FF20F1" w:rsidRDefault="00A200F2">
            <w:pPr>
              <w:pStyle w:val="PlantList"/>
              <w:jc w:val="center"/>
              <w:rPr>
                <w:rPrChange w:id="4779" w:author="Daniel Stewart" w:date="2022-02-10T13:41:00Z">
                  <w:rPr>
                    <w:color w:val="000000"/>
                    <w:lang w:val="en-US"/>
                  </w:rPr>
                </w:rPrChange>
              </w:rPr>
              <w:pPrChange w:id="4780" w:author="Daniel Stewart" w:date="2022-02-10T13:42:00Z">
                <w:pPr/>
              </w:pPrChange>
            </w:pPr>
            <w:r w:rsidRPr="00FF20F1">
              <w:t>X</w:t>
            </w:r>
          </w:p>
        </w:tc>
      </w:tr>
      <w:tr w:rsidR="00FF20F1" w:rsidRPr="00FF20F1" w:rsidDel="00AC3C8C" w14:paraId="64913E81" w14:textId="77777777" w:rsidTr="004D3373">
        <w:trPr>
          <w:trHeight w:hRule="exact" w:val="227"/>
          <w:del w:id="4781" w:author="Daniel Stewart" w:date="2022-02-09T16:09:00Z"/>
        </w:trPr>
        <w:tc>
          <w:tcPr>
            <w:tcW w:w="3119" w:type="dxa"/>
            <w:shd w:val="clear" w:color="auto" w:fill="auto"/>
            <w:hideMark/>
          </w:tcPr>
          <w:p w14:paraId="5090B2A3" w14:textId="20CB7BE9" w:rsidR="00A200F2" w:rsidRPr="00FF20F1" w:rsidDel="00AC3C8C" w:rsidRDefault="00A200F2">
            <w:pPr>
              <w:pStyle w:val="PlantList"/>
              <w:jc w:val="left"/>
              <w:rPr>
                <w:del w:id="4782" w:author="Daniel Stewart" w:date="2022-02-09T16:09:00Z"/>
                <w:i/>
                <w:iCs/>
                <w:rPrChange w:id="4783" w:author="Daniel Stewart" w:date="2022-02-10T13:41:00Z">
                  <w:rPr>
                    <w:del w:id="4784" w:author="Daniel Stewart" w:date="2022-02-09T16:09:00Z"/>
                    <w:lang w:val="en-US"/>
                  </w:rPr>
                </w:rPrChange>
              </w:rPr>
              <w:pPrChange w:id="4785" w:author="Daniel Stewart" w:date="2022-02-10T13:43:00Z">
                <w:pPr/>
              </w:pPrChange>
            </w:pPr>
            <w:del w:id="4786" w:author="Daniel Stewart" w:date="2022-02-09T16:09:00Z">
              <w:r w:rsidRPr="00FF20F1" w:rsidDel="00AC3C8C">
                <w:rPr>
                  <w:i/>
                  <w:iCs/>
                  <w:rPrChange w:id="4787" w:author="Daniel Stewart" w:date="2022-02-10T13:41:00Z">
                    <w:rPr>
                      <w:lang w:val="en-US"/>
                    </w:rPr>
                  </w:rPrChange>
                </w:rPr>
                <w:delText>Distichlis spicata </w:delText>
              </w:r>
            </w:del>
          </w:p>
        </w:tc>
        <w:tc>
          <w:tcPr>
            <w:tcW w:w="2941" w:type="dxa"/>
            <w:shd w:val="clear" w:color="auto" w:fill="auto"/>
            <w:hideMark/>
          </w:tcPr>
          <w:p w14:paraId="5A21E7B0" w14:textId="4DAED58D" w:rsidR="00A200F2" w:rsidRPr="00FF20F1" w:rsidDel="00AC3C8C" w:rsidRDefault="00A200F2">
            <w:pPr>
              <w:pStyle w:val="PlantList"/>
              <w:jc w:val="left"/>
              <w:rPr>
                <w:del w:id="4788" w:author="Daniel Stewart" w:date="2022-02-09T16:09:00Z"/>
              </w:rPr>
              <w:pPrChange w:id="4789" w:author="Daniel Stewart" w:date="2022-02-10T13:43:00Z">
                <w:pPr/>
              </w:pPrChange>
            </w:pPr>
            <w:del w:id="4790" w:author="Daniel Stewart" w:date="2022-02-09T16:09:00Z">
              <w:r w:rsidRPr="00FF20F1" w:rsidDel="00AC3C8C">
                <w:delText>salt grass </w:delText>
              </w:r>
            </w:del>
          </w:p>
        </w:tc>
        <w:tc>
          <w:tcPr>
            <w:tcW w:w="886" w:type="dxa"/>
            <w:shd w:val="clear" w:color="auto" w:fill="auto"/>
            <w:hideMark/>
          </w:tcPr>
          <w:p w14:paraId="61C227EC" w14:textId="7E9CDE91" w:rsidR="00A200F2" w:rsidRPr="00FF20F1" w:rsidDel="00AC3C8C" w:rsidRDefault="00A200F2">
            <w:pPr>
              <w:pStyle w:val="PlantList"/>
              <w:jc w:val="left"/>
              <w:rPr>
                <w:del w:id="4791" w:author="Daniel Stewart" w:date="2022-02-09T16:09:00Z"/>
              </w:rPr>
              <w:pPrChange w:id="4792" w:author="Daniel Stewart" w:date="2022-02-10T13:43:00Z">
                <w:pPr/>
              </w:pPrChange>
            </w:pPr>
            <w:del w:id="4793" w:author="Daniel Stewart" w:date="2022-02-09T16:09:00Z">
              <w:r w:rsidRPr="00FF20F1" w:rsidDel="00AC3C8C">
                <w:delText>N</w:delText>
              </w:r>
            </w:del>
          </w:p>
        </w:tc>
        <w:tc>
          <w:tcPr>
            <w:tcW w:w="886" w:type="dxa"/>
          </w:tcPr>
          <w:p w14:paraId="70827288" w14:textId="63135D48" w:rsidR="00A200F2" w:rsidRPr="00FF20F1" w:rsidDel="00AC3C8C" w:rsidRDefault="00A200F2">
            <w:pPr>
              <w:pStyle w:val="PlantList"/>
              <w:jc w:val="left"/>
              <w:rPr>
                <w:del w:id="4794" w:author="Daniel Stewart" w:date="2022-02-09T16:09:00Z"/>
              </w:rPr>
              <w:pPrChange w:id="4795" w:author="Daniel Stewart" w:date="2022-02-10T13:43:00Z">
                <w:pPr/>
              </w:pPrChange>
            </w:pPr>
          </w:p>
        </w:tc>
        <w:tc>
          <w:tcPr>
            <w:tcW w:w="886" w:type="dxa"/>
          </w:tcPr>
          <w:p w14:paraId="5770B787" w14:textId="6E3FBFA6" w:rsidR="00A200F2" w:rsidRPr="00FF20F1" w:rsidDel="00AC3C8C" w:rsidRDefault="00A200F2">
            <w:pPr>
              <w:pStyle w:val="PlantList"/>
              <w:jc w:val="left"/>
              <w:rPr>
                <w:del w:id="4796" w:author="Daniel Stewart" w:date="2022-02-09T16:09:00Z"/>
                <w:rPrChange w:id="4797" w:author="Daniel Stewart" w:date="2022-02-10T13:41:00Z">
                  <w:rPr>
                    <w:del w:id="4798" w:author="Daniel Stewart" w:date="2022-02-09T16:09:00Z"/>
                    <w:color w:val="000000"/>
                    <w:lang w:val="en-US"/>
                  </w:rPr>
                </w:rPrChange>
              </w:rPr>
              <w:pPrChange w:id="4799" w:author="Daniel Stewart" w:date="2022-02-10T13:43:00Z">
                <w:pPr/>
              </w:pPrChange>
            </w:pPr>
            <w:del w:id="4800" w:author="Daniel Stewart" w:date="2022-02-09T16:09:00Z">
              <w:r w:rsidRPr="00FF20F1" w:rsidDel="00AC3C8C">
                <w:delText>X</w:delText>
              </w:r>
            </w:del>
          </w:p>
        </w:tc>
      </w:tr>
      <w:tr w:rsidR="00A200F2" w:rsidRPr="00FF20F1" w14:paraId="05B1BDF8" w14:textId="77777777" w:rsidTr="004D3373">
        <w:trPr>
          <w:trHeight w:hRule="exact" w:val="227"/>
        </w:trPr>
        <w:tc>
          <w:tcPr>
            <w:tcW w:w="3119" w:type="dxa"/>
            <w:shd w:val="clear" w:color="auto" w:fill="auto"/>
          </w:tcPr>
          <w:p w14:paraId="47669B88" w14:textId="77777777" w:rsidR="00A200F2" w:rsidRPr="00FF20F1" w:rsidRDefault="00A200F2">
            <w:pPr>
              <w:pStyle w:val="PlantList"/>
              <w:jc w:val="left"/>
              <w:rPr>
                <w:i/>
                <w:iCs/>
                <w:rPrChange w:id="4801" w:author="Daniel Stewart" w:date="2022-02-10T13:41:00Z">
                  <w:rPr>
                    <w:lang w:val="en-US"/>
                  </w:rPr>
                </w:rPrChange>
              </w:rPr>
              <w:pPrChange w:id="4802" w:author="Daniel Stewart" w:date="2022-02-10T13:43:00Z">
                <w:pPr>
                  <w:jc w:val="left"/>
                </w:pPr>
              </w:pPrChange>
            </w:pPr>
            <w:proofErr w:type="spellStart"/>
            <w:r w:rsidRPr="00FF20F1">
              <w:rPr>
                <w:i/>
                <w:iCs/>
                <w:rPrChange w:id="4803" w:author="Daniel Stewart" w:date="2022-02-10T13:41:00Z">
                  <w:rPr/>
                </w:rPrChange>
              </w:rPr>
              <w:t>Echinochloa</w:t>
            </w:r>
            <w:proofErr w:type="spellEnd"/>
            <w:r w:rsidRPr="00FF20F1">
              <w:rPr>
                <w:i/>
                <w:iCs/>
                <w:rPrChange w:id="4804" w:author="Daniel Stewart" w:date="2022-02-10T13:41:00Z">
                  <w:rPr/>
                </w:rPrChange>
              </w:rPr>
              <w:t xml:space="preserve"> crus-</w:t>
            </w:r>
            <w:proofErr w:type="spellStart"/>
            <w:r w:rsidRPr="00FF20F1">
              <w:rPr>
                <w:i/>
                <w:iCs/>
                <w:rPrChange w:id="4805" w:author="Daniel Stewart" w:date="2022-02-10T13:41:00Z">
                  <w:rPr/>
                </w:rPrChange>
              </w:rPr>
              <w:t>galli</w:t>
            </w:r>
            <w:proofErr w:type="spellEnd"/>
          </w:p>
        </w:tc>
        <w:tc>
          <w:tcPr>
            <w:tcW w:w="2941" w:type="dxa"/>
            <w:shd w:val="clear" w:color="auto" w:fill="auto"/>
          </w:tcPr>
          <w:p w14:paraId="46698932" w14:textId="77777777" w:rsidR="00A200F2" w:rsidRPr="00FF20F1" w:rsidRDefault="00A200F2">
            <w:pPr>
              <w:pStyle w:val="PlantList"/>
              <w:pPrChange w:id="4806" w:author="Daniel Stewart" w:date="2022-02-10T13:41:00Z">
                <w:pPr>
                  <w:jc w:val="left"/>
                </w:pPr>
              </w:pPrChange>
            </w:pPr>
            <w:r w:rsidRPr="00FF20F1">
              <w:t>large barnyard grass</w:t>
            </w:r>
          </w:p>
        </w:tc>
        <w:tc>
          <w:tcPr>
            <w:tcW w:w="886" w:type="dxa"/>
            <w:shd w:val="clear" w:color="auto" w:fill="auto"/>
          </w:tcPr>
          <w:p w14:paraId="59C1265E" w14:textId="77777777" w:rsidR="00A200F2" w:rsidRPr="00FF20F1" w:rsidRDefault="00A200F2">
            <w:pPr>
              <w:pStyle w:val="PlantList"/>
              <w:jc w:val="center"/>
              <w:pPrChange w:id="4807" w:author="Daniel Stewart" w:date="2022-02-10T13:42:00Z">
                <w:pPr/>
              </w:pPrChange>
            </w:pPr>
            <w:r w:rsidRPr="00FF20F1">
              <w:t>E</w:t>
            </w:r>
          </w:p>
        </w:tc>
        <w:tc>
          <w:tcPr>
            <w:tcW w:w="886" w:type="dxa"/>
          </w:tcPr>
          <w:p w14:paraId="61E9D0DE" w14:textId="77777777" w:rsidR="00A200F2" w:rsidRPr="00FF20F1" w:rsidRDefault="00A200F2">
            <w:pPr>
              <w:pStyle w:val="PlantList"/>
              <w:jc w:val="center"/>
              <w:pPrChange w:id="4808" w:author="Daniel Stewart" w:date="2022-02-10T13:42:00Z">
                <w:pPr/>
              </w:pPrChange>
            </w:pPr>
            <w:r w:rsidRPr="00FF20F1">
              <w:t>X</w:t>
            </w:r>
          </w:p>
        </w:tc>
        <w:tc>
          <w:tcPr>
            <w:tcW w:w="886" w:type="dxa"/>
          </w:tcPr>
          <w:p w14:paraId="61FEC3FD" w14:textId="77777777" w:rsidR="00A200F2" w:rsidRPr="00FF20F1" w:rsidRDefault="00A200F2">
            <w:pPr>
              <w:pStyle w:val="PlantList"/>
              <w:jc w:val="center"/>
              <w:pPrChange w:id="4809" w:author="Daniel Stewart" w:date="2022-02-10T13:42:00Z">
                <w:pPr/>
              </w:pPrChange>
            </w:pPr>
          </w:p>
        </w:tc>
      </w:tr>
      <w:tr w:rsidR="00A200F2" w:rsidRPr="00FF20F1" w14:paraId="65BFED97" w14:textId="77777777" w:rsidTr="004D3373">
        <w:trPr>
          <w:trHeight w:hRule="exact" w:val="227"/>
        </w:trPr>
        <w:tc>
          <w:tcPr>
            <w:tcW w:w="3119" w:type="dxa"/>
            <w:shd w:val="clear" w:color="auto" w:fill="auto"/>
            <w:hideMark/>
          </w:tcPr>
          <w:p w14:paraId="0ED18CA4" w14:textId="77777777" w:rsidR="00A200F2" w:rsidRPr="00FF20F1" w:rsidRDefault="00A200F2">
            <w:pPr>
              <w:pStyle w:val="PlantList"/>
              <w:jc w:val="left"/>
              <w:rPr>
                <w:i/>
                <w:iCs/>
                <w:rPrChange w:id="4810" w:author="Daniel Stewart" w:date="2022-02-10T13:41:00Z">
                  <w:rPr>
                    <w:lang w:val="en-US"/>
                  </w:rPr>
                </w:rPrChange>
              </w:rPr>
              <w:pPrChange w:id="4811" w:author="Daniel Stewart" w:date="2022-02-10T13:43:00Z">
                <w:pPr>
                  <w:jc w:val="left"/>
                </w:pPr>
              </w:pPrChange>
            </w:pPr>
            <w:r w:rsidRPr="00FF20F1">
              <w:rPr>
                <w:i/>
                <w:iCs/>
                <w:rPrChange w:id="4812" w:author="Daniel Stewart" w:date="2022-02-10T13:41:00Z">
                  <w:rPr/>
                </w:rPrChange>
              </w:rPr>
              <w:t>Eleocharis </w:t>
            </w:r>
            <w:proofErr w:type="spellStart"/>
            <w:r w:rsidRPr="00FF20F1">
              <w:rPr>
                <w:i/>
                <w:iCs/>
                <w:rPrChange w:id="4813" w:author="Daniel Stewart" w:date="2022-02-10T13:41:00Z">
                  <w:rPr/>
                </w:rPrChange>
              </w:rPr>
              <w:t>obtusa</w:t>
            </w:r>
            <w:proofErr w:type="spellEnd"/>
            <w:r w:rsidRPr="00FF20F1">
              <w:rPr>
                <w:i/>
                <w:iCs/>
                <w:rPrChange w:id="4814" w:author="Daniel Stewart" w:date="2022-02-10T13:41:00Z">
                  <w:rPr/>
                </w:rPrChange>
              </w:rPr>
              <w:t> </w:t>
            </w:r>
          </w:p>
        </w:tc>
        <w:tc>
          <w:tcPr>
            <w:tcW w:w="2941" w:type="dxa"/>
            <w:shd w:val="clear" w:color="auto" w:fill="auto"/>
            <w:hideMark/>
          </w:tcPr>
          <w:p w14:paraId="180D363D" w14:textId="77777777" w:rsidR="00A200F2" w:rsidRPr="00FF20F1" w:rsidRDefault="00A200F2">
            <w:pPr>
              <w:pStyle w:val="PlantList"/>
              <w:pPrChange w:id="4815" w:author="Daniel Stewart" w:date="2022-02-10T13:41:00Z">
                <w:pPr>
                  <w:jc w:val="left"/>
                </w:pPr>
              </w:pPrChange>
            </w:pPr>
            <w:r w:rsidRPr="00FF20F1">
              <w:t>blunt spike-rush </w:t>
            </w:r>
          </w:p>
        </w:tc>
        <w:tc>
          <w:tcPr>
            <w:tcW w:w="886" w:type="dxa"/>
            <w:shd w:val="clear" w:color="auto" w:fill="auto"/>
            <w:hideMark/>
          </w:tcPr>
          <w:p w14:paraId="4DE680A6" w14:textId="77777777" w:rsidR="00A200F2" w:rsidRPr="00FF20F1" w:rsidRDefault="00A200F2">
            <w:pPr>
              <w:pStyle w:val="PlantList"/>
              <w:jc w:val="center"/>
              <w:pPrChange w:id="4816" w:author="Daniel Stewart" w:date="2022-02-10T13:42:00Z">
                <w:pPr/>
              </w:pPrChange>
            </w:pPr>
            <w:r w:rsidRPr="00FF20F1">
              <w:t>N</w:t>
            </w:r>
          </w:p>
        </w:tc>
        <w:tc>
          <w:tcPr>
            <w:tcW w:w="886" w:type="dxa"/>
          </w:tcPr>
          <w:p w14:paraId="1EE24CE1" w14:textId="77777777" w:rsidR="00A200F2" w:rsidRPr="00FF20F1" w:rsidRDefault="00A200F2">
            <w:pPr>
              <w:pStyle w:val="PlantList"/>
              <w:jc w:val="center"/>
              <w:pPrChange w:id="4817" w:author="Daniel Stewart" w:date="2022-02-10T13:42:00Z">
                <w:pPr/>
              </w:pPrChange>
            </w:pPr>
            <w:r w:rsidRPr="00FF20F1">
              <w:t>X</w:t>
            </w:r>
          </w:p>
        </w:tc>
        <w:tc>
          <w:tcPr>
            <w:tcW w:w="886" w:type="dxa"/>
          </w:tcPr>
          <w:p w14:paraId="6AAC0EC8" w14:textId="77777777" w:rsidR="00A200F2" w:rsidRPr="00FF20F1" w:rsidRDefault="00A200F2">
            <w:pPr>
              <w:pStyle w:val="PlantList"/>
              <w:jc w:val="center"/>
              <w:rPr>
                <w:rPrChange w:id="4818" w:author="Daniel Stewart" w:date="2022-02-10T13:41:00Z">
                  <w:rPr>
                    <w:color w:val="000000"/>
                    <w:lang w:val="en-US"/>
                  </w:rPr>
                </w:rPrChange>
              </w:rPr>
              <w:pPrChange w:id="4819" w:author="Daniel Stewart" w:date="2022-02-10T13:42:00Z">
                <w:pPr/>
              </w:pPrChange>
            </w:pPr>
            <w:r w:rsidRPr="00FF20F1">
              <w:t>X</w:t>
            </w:r>
          </w:p>
        </w:tc>
      </w:tr>
      <w:tr w:rsidR="00A200F2" w:rsidRPr="00FF20F1" w14:paraId="37F5F727" w14:textId="77777777" w:rsidTr="004D3373">
        <w:trPr>
          <w:trHeight w:hRule="exact" w:val="227"/>
        </w:trPr>
        <w:tc>
          <w:tcPr>
            <w:tcW w:w="3119" w:type="dxa"/>
            <w:shd w:val="clear" w:color="auto" w:fill="auto"/>
            <w:hideMark/>
          </w:tcPr>
          <w:p w14:paraId="0F0A9905" w14:textId="77777777" w:rsidR="00A200F2" w:rsidRPr="00FF20F1" w:rsidRDefault="00A200F2">
            <w:pPr>
              <w:pStyle w:val="PlantList"/>
              <w:jc w:val="left"/>
              <w:rPr>
                <w:i/>
                <w:iCs/>
                <w:rPrChange w:id="4820" w:author="Daniel Stewart" w:date="2022-02-10T13:41:00Z">
                  <w:rPr>
                    <w:lang w:val="en-US"/>
                  </w:rPr>
                </w:rPrChange>
              </w:rPr>
              <w:pPrChange w:id="4821" w:author="Daniel Stewart" w:date="2022-02-10T13:43:00Z">
                <w:pPr>
                  <w:jc w:val="left"/>
                </w:pPr>
              </w:pPrChange>
            </w:pPr>
            <w:r w:rsidRPr="00FF20F1">
              <w:rPr>
                <w:i/>
                <w:iCs/>
                <w:rPrChange w:id="4822" w:author="Daniel Stewart" w:date="2022-02-10T13:41:00Z">
                  <w:rPr/>
                </w:rPrChange>
              </w:rPr>
              <w:t>Eleocharis palustris </w:t>
            </w:r>
          </w:p>
        </w:tc>
        <w:tc>
          <w:tcPr>
            <w:tcW w:w="2941" w:type="dxa"/>
            <w:shd w:val="clear" w:color="auto" w:fill="auto"/>
            <w:hideMark/>
          </w:tcPr>
          <w:p w14:paraId="249CFC28" w14:textId="77777777" w:rsidR="00A200F2" w:rsidRPr="00FF20F1" w:rsidRDefault="00A200F2">
            <w:pPr>
              <w:pStyle w:val="PlantList"/>
              <w:pPrChange w:id="4823" w:author="Daniel Stewart" w:date="2022-02-10T13:41:00Z">
                <w:pPr>
                  <w:jc w:val="left"/>
                </w:pPr>
              </w:pPrChange>
            </w:pPr>
            <w:r w:rsidRPr="00FF20F1">
              <w:t>creeping spike-rush </w:t>
            </w:r>
          </w:p>
        </w:tc>
        <w:tc>
          <w:tcPr>
            <w:tcW w:w="886" w:type="dxa"/>
            <w:shd w:val="clear" w:color="auto" w:fill="auto"/>
            <w:hideMark/>
          </w:tcPr>
          <w:p w14:paraId="35824BDF" w14:textId="77777777" w:rsidR="00A200F2" w:rsidRPr="00FF20F1" w:rsidRDefault="00A200F2">
            <w:pPr>
              <w:pStyle w:val="PlantList"/>
              <w:jc w:val="center"/>
              <w:pPrChange w:id="4824" w:author="Daniel Stewart" w:date="2022-02-10T13:42:00Z">
                <w:pPr/>
              </w:pPrChange>
            </w:pPr>
            <w:r w:rsidRPr="00FF20F1">
              <w:t>N</w:t>
            </w:r>
          </w:p>
        </w:tc>
        <w:tc>
          <w:tcPr>
            <w:tcW w:w="886" w:type="dxa"/>
          </w:tcPr>
          <w:p w14:paraId="62A56C79" w14:textId="77777777" w:rsidR="00A200F2" w:rsidRPr="00FF20F1" w:rsidRDefault="00A200F2">
            <w:pPr>
              <w:pStyle w:val="PlantList"/>
              <w:jc w:val="center"/>
              <w:pPrChange w:id="4825" w:author="Daniel Stewart" w:date="2022-02-10T13:42:00Z">
                <w:pPr/>
              </w:pPrChange>
            </w:pPr>
            <w:r w:rsidRPr="00FF20F1">
              <w:t>X</w:t>
            </w:r>
          </w:p>
        </w:tc>
        <w:tc>
          <w:tcPr>
            <w:tcW w:w="886" w:type="dxa"/>
          </w:tcPr>
          <w:p w14:paraId="7F3F3C37" w14:textId="77777777" w:rsidR="00A200F2" w:rsidRPr="00FF20F1" w:rsidRDefault="00A200F2">
            <w:pPr>
              <w:pStyle w:val="PlantList"/>
              <w:jc w:val="center"/>
              <w:rPr>
                <w:rPrChange w:id="4826" w:author="Daniel Stewart" w:date="2022-02-10T13:41:00Z">
                  <w:rPr>
                    <w:color w:val="000000"/>
                    <w:lang w:val="en-US"/>
                  </w:rPr>
                </w:rPrChange>
              </w:rPr>
              <w:pPrChange w:id="4827" w:author="Daniel Stewart" w:date="2022-02-10T13:42:00Z">
                <w:pPr/>
              </w:pPrChange>
            </w:pPr>
            <w:r w:rsidRPr="00FF20F1">
              <w:t>X</w:t>
            </w:r>
          </w:p>
        </w:tc>
      </w:tr>
      <w:tr w:rsidR="00A200F2" w:rsidRPr="00FF20F1" w14:paraId="735AD282" w14:textId="77777777" w:rsidTr="004D3373">
        <w:trPr>
          <w:trHeight w:hRule="exact" w:val="227"/>
        </w:trPr>
        <w:tc>
          <w:tcPr>
            <w:tcW w:w="3119" w:type="dxa"/>
            <w:shd w:val="clear" w:color="auto" w:fill="auto"/>
            <w:hideMark/>
          </w:tcPr>
          <w:p w14:paraId="72175FAB" w14:textId="77777777" w:rsidR="00A200F2" w:rsidRPr="00FF20F1" w:rsidRDefault="00A200F2">
            <w:pPr>
              <w:pStyle w:val="PlantList"/>
              <w:jc w:val="left"/>
              <w:rPr>
                <w:i/>
                <w:iCs/>
                <w:rPrChange w:id="4828" w:author="Daniel Stewart" w:date="2022-02-10T13:41:00Z">
                  <w:rPr>
                    <w:lang w:val="en-US"/>
                  </w:rPr>
                </w:rPrChange>
              </w:rPr>
              <w:pPrChange w:id="4829" w:author="Daniel Stewart" w:date="2022-02-10T13:43:00Z">
                <w:pPr>
                  <w:jc w:val="left"/>
                </w:pPr>
              </w:pPrChange>
            </w:pPr>
            <w:r w:rsidRPr="00FF20F1">
              <w:rPr>
                <w:i/>
                <w:iCs/>
                <w:rPrChange w:id="4830" w:author="Daniel Stewart" w:date="2022-02-10T13:41:00Z">
                  <w:rPr/>
                </w:rPrChange>
              </w:rPr>
              <w:t>Eleocharis </w:t>
            </w:r>
            <w:proofErr w:type="spellStart"/>
            <w:r w:rsidRPr="00FF20F1">
              <w:rPr>
                <w:i/>
                <w:iCs/>
                <w:rPrChange w:id="4831" w:author="Daniel Stewart" w:date="2022-02-10T13:41:00Z">
                  <w:rPr/>
                </w:rPrChange>
              </w:rPr>
              <w:t>parvula</w:t>
            </w:r>
            <w:proofErr w:type="spellEnd"/>
            <w:r w:rsidRPr="00FF20F1">
              <w:rPr>
                <w:i/>
                <w:iCs/>
                <w:rPrChange w:id="4832" w:author="Daniel Stewart" w:date="2022-02-10T13:41:00Z">
                  <w:rPr/>
                </w:rPrChange>
              </w:rPr>
              <w:t> </w:t>
            </w:r>
          </w:p>
        </w:tc>
        <w:tc>
          <w:tcPr>
            <w:tcW w:w="2941" w:type="dxa"/>
            <w:shd w:val="clear" w:color="auto" w:fill="auto"/>
            <w:hideMark/>
          </w:tcPr>
          <w:p w14:paraId="05BE0E6C" w14:textId="77777777" w:rsidR="00A200F2" w:rsidRPr="00FF20F1" w:rsidRDefault="00A200F2">
            <w:pPr>
              <w:pStyle w:val="PlantList"/>
              <w:pPrChange w:id="4833" w:author="Daniel Stewart" w:date="2022-02-10T13:41:00Z">
                <w:pPr>
                  <w:jc w:val="left"/>
                </w:pPr>
              </w:pPrChange>
            </w:pPr>
            <w:r w:rsidRPr="00FF20F1">
              <w:t>small spike-rush </w:t>
            </w:r>
          </w:p>
        </w:tc>
        <w:tc>
          <w:tcPr>
            <w:tcW w:w="886" w:type="dxa"/>
            <w:shd w:val="clear" w:color="auto" w:fill="auto"/>
            <w:hideMark/>
          </w:tcPr>
          <w:p w14:paraId="673BFCE7" w14:textId="77777777" w:rsidR="00A200F2" w:rsidRPr="00FF20F1" w:rsidRDefault="00A200F2">
            <w:pPr>
              <w:pStyle w:val="PlantList"/>
              <w:jc w:val="center"/>
              <w:pPrChange w:id="4834" w:author="Daniel Stewart" w:date="2022-02-10T13:42:00Z">
                <w:pPr/>
              </w:pPrChange>
            </w:pPr>
            <w:r w:rsidRPr="00FF20F1">
              <w:t>N</w:t>
            </w:r>
          </w:p>
        </w:tc>
        <w:tc>
          <w:tcPr>
            <w:tcW w:w="886" w:type="dxa"/>
          </w:tcPr>
          <w:p w14:paraId="0362288D" w14:textId="77777777" w:rsidR="00A200F2" w:rsidRPr="00FF20F1" w:rsidRDefault="00A200F2">
            <w:pPr>
              <w:pStyle w:val="PlantList"/>
              <w:jc w:val="center"/>
              <w:pPrChange w:id="4835" w:author="Daniel Stewart" w:date="2022-02-10T13:42:00Z">
                <w:pPr/>
              </w:pPrChange>
            </w:pPr>
            <w:r w:rsidRPr="00FF20F1">
              <w:t>X</w:t>
            </w:r>
          </w:p>
        </w:tc>
        <w:tc>
          <w:tcPr>
            <w:tcW w:w="886" w:type="dxa"/>
          </w:tcPr>
          <w:p w14:paraId="67BA5BA6" w14:textId="77777777" w:rsidR="00A200F2" w:rsidRPr="00FF20F1" w:rsidRDefault="00A200F2">
            <w:pPr>
              <w:pStyle w:val="PlantList"/>
              <w:jc w:val="center"/>
              <w:rPr>
                <w:rPrChange w:id="4836" w:author="Daniel Stewart" w:date="2022-02-10T13:41:00Z">
                  <w:rPr>
                    <w:color w:val="000000"/>
                    <w:lang w:val="en-US"/>
                  </w:rPr>
                </w:rPrChange>
              </w:rPr>
              <w:pPrChange w:id="4837" w:author="Daniel Stewart" w:date="2022-02-10T13:42:00Z">
                <w:pPr/>
              </w:pPrChange>
            </w:pPr>
            <w:r w:rsidRPr="00FF20F1">
              <w:t>X</w:t>
            </w:r>
          </w:p>
        </w:tc>
      </w:tr>
      <w:tr w:rsidR="00A200F2" w:rsidRPr="00FF20F1" w14:paraId="5266B7BD" w14:textId="77777777" w:rsidTr="004D3373">
        <w:trPr>
          <w:trHeight w:hRule="exact" w:val="227"/>
        </w:trPr>
        <w:tc>
          <w:tcPr>
            <w:tcW w:w="3119" w:type="dxa"/>
            <w:shd w:val="clear" w:color="auto" w:fill="auto"/>
            <w:hideMark/>
          </w:tcPr>
          <w:p w14:paraId="7E4AB1F2" w14:textId="77777777" w:rsidR="00A200F2" w:rsidRPr="00FF20F1" w:rsidRDefault="00A200F2">
            <w:pPr>
              <w:pStyle w:val="PlantList"/>
              <w:jc w:val="left"/>
              <w:rPr>
                <w:i/>
                <w:iCs/>
                <w:rPrChange w:id="4838" w:author="Daniel Stewart" w:date="2022-02-10T13:41:00Z">
                  <w:rPr>
                    <w:lang w:val="en-US"/>
                  </w:rPr>
                </w:rPrChange>
              </w:rPr>
              <w:pPrChange w:id="4839" w:author="Daniel Stewart" w:date="2022-02-10T13:43:00Z">
                <w:pPr>
                  <w:jc w:val="left"/>
                </w:pPr>
              </w:pPrChange>
            </w:pPr>
            <w:r w:rsidRPr="00FF20F1">
              <w:rPr>
                <w:i/>
                <w:iCs/>
                <w:rPrChange w:id="4840" w:author="Daniel Stewart" w:date="2022-02-10T13:41:00Z">
                  <w:rPr/>
                </w:rPrChange>
              </w:rPr>
              <w:t>Elodea canadensis </w:t>
            </w:r>
          </w:p>
        </w:tc>
        <w:tc>
          <w:tcPr>
            <w:tcW w:w="2941" w:type="dxa"/>
            <w:shd w:val="clear" w:color="auto" w:fill="auto"/>
            <w:hideMark/>
          </w:tcPr>
          <w:p w14:paraId="12998056" w14:textId="77777777" w:rsidR="00A200F2" w:rsidRPr="00FF20F1" w:rsidRDefault="00A200F2">
            <w:pPr>
              <w:pStyle w:val="PlantList"/>
              <w:pPrChange w:id="4841" w:author="Daniel Stewart" w:date="2022-02-10T13:41:00Z">
                <w:pPr>
                  <w:jc w:val="left"/>
                </w:pPr>
              </w:pPrChange>
            </w:pPr>
            <w:r w:rsidRPr="00FF20F1">
              <w:t>Canadian waterweed </w:t>
            </w:r>
          </w:p>
        </w:tc>
        <w:tc>
          <w:tcPr>
            <w:tcW w:w="886" w:type="dxa"/>
            <w:shd w:val="clear" w:color="auto" w:fill="auto"/>
            <w:hideMark/>
          </w:tcPr>
          <w:p w14:paraId="25DD1A9E" w14:textId="77777777" w:rsidR="00A200F2" w:rsidRPr="00FF20F1" w:rsidRDefault="00A200F2">
            <w:pPr>
              <w:pStyle w:val="PlantList"/>
              <w:jc w:val="center"/>
              <w:pPrChange w:id="4842" w:author="Daniel Stewart" w:date="2022-02-10T13:42:00Z">
                <w:pPr/>
              </w:pPrChange>
            </w:pPr>
            <w:r w:rsidRPr="00FF20F1">
              <w:t>N</w:t>
            </w:r>
          </w:p>
        </w:tc>
        <w:tc>
          <w:tcPr>
            <w:tcW w:w="886" w:type="dxa"/>
          </w:tcPr>
          <w:p w14:paraId="2E52DBCB" w14:textId="77777777" w:rsidR="00A200F2" w:rsidRPr="00FF20F1" w:rsidRDefault="00A200F2">
            <w:pPr>
              <w:pStyle w:val="PlantList"/>
              <w:jc w:val="center"/>
              <w:pPrChange w:id="4843" w:author="Daniel Stewart" w:date="2022-02-10T13:42:00Z">
                <w:pPr/>
              </w:pPrChange>
            </w:pPr>
            <w:r w:rsidRPr="00FF20F1">
              <w:t>X</w:t>
            </w:r>
          </w:p>
        </w:tc>
        <w:tc>
          <w:tcPr>
            <w:tcW w:w="886" w:type="dxa"/>
          </w:tcPr>
          <w:p w14:paraId="3BC6BDA8" w14:textId="77777777" w:rsidR="00A200F2" w:rsidRPr="00FF20F1" w:rsidRDefault="00A200F2">
            <w:pPr>
              <w:pStyle w:val="PlantList"/>
              <w:jc w:val="center"/>
              <w:rPr>
                <w:rPrChange w:id="4844" w:author="Daniel Stewart" w:date="2022-02-10T13:41:00Z">
                  <w:rPr>
                    <w:color w:val="000000"/>
                    <w:lang w:val="en-US"/>
                  </w:rPr>
                </w:rPrChange>
              </w:rPr>
              <w:pPrChange w:id="4845" w:author="Daniel Stewart" w:date="2022-02-10T13:42:00Z">
                <w:pPr/>
              </w:pPrChange>
            </w:pPr>
            <w:r w:rsidRPr="00FF20F1">
              <w:t>X</w:t>
            </w:r>
          </w:p>
        </w:tc>
      </w:tr>
      <w:tr w:rsidR="00FF20F1" w:rsidRPr="00FF20F1" w:rsidDel="00AC3C8C" w14:paraId="36C43762" w14:textId="77777777" w:rsidTr="004D3373">
        <w:trPr>
          <w:trHeight w:hRule="exact" w:val="227"/>
          <w:del w:id="4846" w:author="Daniel Stewart" w:date="2022-02-09T16:11:00Z"/>
        </w:trPr>
        <w:tc>
          <w:tcPr>
            <w:tcW w:w="3119" w:type="dxa"/>
            <w:shd w:val="clear" w:color="auto" w:fill="auto"/>
            <w:hideMark/>
          </w:tcPr>
          <w:p w14:paraId="49A3A21B" w14:textId="64A8EF38" w:rsidR="00A200F2" w:rsidRPr="00FF20F1" w:rsidDel="00AC3C8C" w:rsidRDefault="00A200F2">
            <w:pPr>
              <w:pStyle w:val="PlantList"/>
              <w:jc w:val="left"/>
              <w:rPr>
                <w:del w:id="4847" w:author="Daniel Stewart" w:date="2022-02-09T16:11:00Z"/>
                <w:i/>
                <w:iCs/>
                <w:rPrChange w:id="4848" w:author="Daniel Stewart" w:date="2022-02-10T13:41:00Z">
                  <w:rPr>
                    <w:del w:id="4849" w:author="Daniel Stewart" w:date="2022-02-09T16:11:00Z"/>
                    <w:lang w:val="en-US"/>
                  </w:rPr>
                </w:rPrChange>
              </w:rPr>
              <w:pPrChange w:id="4850" w:author="Daniel Stewart" w:date="2022-02-10T13:43:00Z">
                <w:pPr/>
              </w:pPrChange>
            </w:pPr>
            <w:del w:id="4851" w:author="Daniel Stewart" w:date="2022-02-09T16:11:00Z">
              <w:r w:rsidRPr="00FF20F1" w:rsidDel="00AC3C8C">
                <w:rPr>
                  <w:i/>
                  <w:iCs/>
                  <w:rPrChange w:id="4852" w:author="Daniel Stewart" w:date="2022-02-10T13:41:00Z">
                    <w:rPr>
                      <w:lang w:val="en-US"/>
                    </w:rPr>
                  </w:rPrChange>
                </w:rPr>
                <w:delText>Elymus repens </w:delText>
              </w:r>
            </w:del>
          </w:p>
        </w:tc>
        <w:tc>
          <w:tcPr>
            <w:tcW w:w="2941" w:type="dxa"/>
            <w:shd w:val="clear" w:color="auto" w:fill="auto"/>
            <w:hideMark/>
          </w:tcPr>
          <w:p w14:paraId="258EB47C" w14:textId="2F297ACD" w:rsidR="00A200F2" w:rsidRPr="00FF20F1" w:rsidDel="00AC3C8C" w:rsidRDefault="00A200F2">
            <w:pPr>
              <w:pStyle w:val="PlantList"/>
              <w:jc w:val="left"/>
              <w:rPr>
                <w:del w:id="4853" w:author="Daniel Stewart" w:date="2022-02-09T16:11:00Z"/>
              </w:rPr>
              <w:pPrChange w:id="4854" w:author="Daniel Stewart" w:date="2022-02-10T13:43:00Z">
                <w:pPr/>
              </w:pPrChange>
            </w:pPr>
            <w:del w:id="4855" w:author="Daniel Stewart" w:date="2022-02-09T16:11:00Z">
              <w:r w:rsidRPr="00FF20F1" w:rsidDel="00AC3C8C">
                <w:delText>quackgrass </w:delText>
              </w:r>
            </w:del>
          </w:p>
        </w:tc>
        <w:tc>
          <w:tcPr>
            <w:tcW w:w="886" w:type="dxa"/>
            <w:shd w:val="clear" w:color="auto" w:fill="auto"/>
            <w:hideMark/>
          </w:tcPr>
          <w:p w14:paraId="6EAEC83E" w14:textId="1E330320" w:rsidR="00A200F2" w:rsidRPr="00FF20F1" w:rsidDel="00AC3C8C" w:rsidRDefault="00A200F2">
            <w:pPr>
              <w:pStyle w:val="PlantList"/>
              <w:jc w:val="left"/>
              <w:rPr>
                <w:del w:id="4856" w:author="Daniel Stewart" w:date="2022-02-09T16:11:00Z"/>
              </w:rPr>
              <w:pPrChange w:id="4857" w:author="Daniel Stewart" w:date="2022-02-10T13:43:00Z">
                <w:pPr/>
              </w:pPrChange>
            </w:pPr>
            <w:del w:id="4858" w:author="Daniel Stewart" w:date="2022-02-09T16:11:00Z">
              <w:r w:rsidRPr="00FF20F1" w:rsidDel="00AC3C8C">
                <w:delText>E</w:delText>
              </w:r>
            </w:del>
          </w:p>
        </w:tc>
        <w:tc>
          <w:tcPr>
            <w:tcW w:w="886" w:type="dxa"/>
          </w:tcPr>
          <w:p w14:paraId="4244F280" w14:textId="260BA204" w:rsidR="00A200F2" w:rsidRPr="00FF20F1" w:rsidDel="00AC3C8C" w:rsidRDefault="00A200F2">
            <w:pPr>
              <w:pStyle w:val="PlantList"/>
              <w:jc w:val="left"/>
              <w:rPr>
                <w:del w:id="4859" w:author="Daniel Stewart" w:date="2022-02-09T16:11:00Z"/>
              </w:rPr>
              <w:pPrChange w:id="4860" w:author="Daniel Stewart" w:date="2022-02-10T13:43:00Z">
                <w:pPr/>
              </w:pPrChange>
            </w:pPr>
          </w:p>
        </w:tc>
        <w:tc>
          <w:tcPr>
            <w:tcW w:w="886" w:type="dxa"/>
          </w:tcPr>
          <w:p w14:paraId="6A17FBA1" w14:textId="3FE05DE7" w:rsidR="00A200F2" w:rsidRPr="00FF20F1" w:rsidDel="00AC3C8C" w:rsidRDefault="00A200F2">
            <w:pPr>
              <w:pStyle w:val="PlantList"/>
              <w:jc w:val="left"/>
              <w:rPr>
                <w:del w:id="4861" w:author="Daniel Stewart" w:date="2022-02-09T16:11:00Z"/>
                <w:rPrChange w:id="4862" w:author="Daniel Stewart" w:date="2022-02-10T13:41:00Z">
                  <w:rPr>
                    <w:del w:id="4863" w:author="Daniel Stewart" w:date="2022-02-09T16:11:00Z"/>
                    <w:color w:val="000000"/>
                    <w:lang w:val="en-US"/>
                  </w:rPr>
                </w:rPrChange>
              </w:rPr>
              <w:pPrChange w:id="4864" w:author="Daniel Stewart" w:date="2022-02-10T13:43:00Z">
                <w:pPr/>
              </w:pPrChange>
            </w:pPr>
            <w:del w:id="4865" w:author="Daniel Stewart" w:date="2022-02-09T16:11:00Z">
              <w:r w:rsidRPr="00FF20F1" w:rsidDel="00AC3C8C">
                <w:delText>X</w:delText>
              </w:r>
            </w:del>
          </w:p>
        </w:tc>
      </w:tr>
      <w:tr w:rsidR="00A200F2" w:rsidRPr="00FF20F1" w14:paraId="67C7AA01" w14:textId="77777777" w:rsidTr="004D3373">
        <w:trPr>
          <w:trHeight w:hRule="exact" w:val="227"/>
        </w:trPr>
        <w:tc>
          <w:tcPr>
            <w:tcW w:w="3119" w:type="dxa"/>
            <w:shd w:val="clear" w:color="auto" w:fill="auto"/>
            <w:hideMark/>
          </w:tcPr>
          <w:p w14:paraId="3C9058A0" w14:textId="77777777" w:rsidR="00A200F2" w:rsidRPr="00FF20F1" w:rsidRDefault="00A200F2">
            <w:pPr>
              <w:pStyle w:val="PlantList"/>
              <w:jc w:val="left"/>
              <w:rPr>
                <w:i/>
                <w:iCs/>
                <w:rPrChange w:id="4866" w:author="Daniel Stewart" w:date="2022-02-10T13:41:00Z">
                  <w:rPr>
                    <w:lang w:val="en-US"/>
                  </w:rPr>
                </w:rPrChange>
              </w:rPr>
              <w:pPrChange w:id="4867" w:author="Daniel Stewart" w:date="2022-02-10T13:43:00Z">
                <w:pPr>
                  <w:jc w:val="left"/>
                </w:pPr>
              </w:pPrChange>
            </w:pPr>
            <w:r w:rsidRPr="00FF20F1">
              <w:rPr>
                <w:i/>
                <w:iCs/>
                <w:rPrChange w:id="4868" w:author="Daniel Stewart" w:date="2022-02-10T13:41:00Z">
                  <w:rPr/>
                </w:rPrChange>
              </w:rPr>
              <w:t>Epilobium </w:t>
            </w:r>
            <w:proofErr w:type="spellStart"/>
            <w:r w:rsidRPr="00FF20F1">
              <w:rPr>
                <w:i/>
                <w:iCs/>
                <w:rPrChange w:id="4869" w:author="Daniel Stewart" w:date="2022-02-10T13:41:00Z">
                  <w:rPr/>
                </w:rPrChange>
              </w:rPr>
              <w:t>cilatum</w:t>
            </w:r>
            <w:proofErr w:type="spellEnd"/>
            <w:r w:rsidRPr="00FF20F1">
              <w:rPr>
                <w:i/>
                <w:iCs/>
                <w:rPrChange w:id="4870" w:author="Daniel Stewart" w:date="2022-02-10T13:41:00Z">
                  <w:rPr/>
                </w:rPrChange>
              </w:rPr>
              <w:t> </w:t>
            </w:r>
          </w:p>
        </w:tc>
        <w:tc>
          <w:tcPr>
            <w:tcW w:w="2941" w:type="dxa"/>
            <w:shd w:val="clear" w:color="auto" w:fill="auto"/>
            <w:hideMark/>
          </w:tcPr>
          <w:p w14:paraId="08A4C872" w14:textId="77777777" w:rsidR="00A200F2" w:rsidRPr="00FF20F1" w:rsidRDefault="00A200F2">
            <w:pPr>
              <w:pStyle w:val="PlantList"/>
              <w:pPrChange w:id="4871" w:author="Daniel Stewart" w:date="2022-02-10T13:41:00Z">
                <w:pPr>
                  <w:jc w:val="left"/>
                </w:pPr>
              </w:pPrChange>
            </w:pPr>
            <w:r w:rsidRPr="00FF20F1">
              <w:t>purple willowherb </w:t>
            </w:r>
          </w:p>
        </w:tc>
        <w:tc>
          <w:tcPr>
            <w:tcW w:w="886" w:type="dxa"/>
            <w:shd w:val="clear" w:color="auto" w:fill="auto"/>
            <w:hideMark/>
          </w:tcPr>
          <w:p w14:paraId="34AA7A7B" w14:textId="77777777" w:rsidR="00A200F2" w:rsidRPr="00FF20F1" w:rsidRDefault="00A200F2">
            <w:pPr>
              <w:pStyle w:val="PlantList"/>
              <w:jc w:val="center"/>
              <w:pPrChange w:id="4872" w:author="Daniel Stewart" w:date="2022-02-10T13:42:00Z">
                <w:pPr/>
              </w:pPrChange>
            </w:pPr>
            <w:r w:rsidRPr="00FF20F1">
              <w:t>N</w:t>
            </w:r>
          </w:p>
        </w:tc>
        <w:tc>
          <w:tcPr>
            <w:tcW w:w="886" w:type="dxa"/>
          </w:tcPr>
          <w:p w14:paraId="0B299BF3" w14:textId="77777777" w:rsidR="00A200F2" w:rsidRPr="00FF20F1" w:rsidRDefault="00A200F2">
            <w:pPr>
              <w:pStyle w:val="PlantList"/>
              <w:jc w:val="center"/>
              <w:pPrChange w:id="4873" w:author="Daniel Stewart" w:date="2022-02-10T13:42:00Z">
                <w:pPr/>
              </w:pPrChange>
            </w:pPr>
            <w:r w:rsidRPr="00FF20F1">
              <w:t>X</w:t>
            </w:r>
          </w:p>
        </w:tc>
        <w:tc>
          <w:tcPr>
            <w:tcW w:w="886" w:type="dxa"/>
          </w:tcPr>
          <w:p w14:paraId="565075E5" w14:textId="77777777" w:rsidR="00A200F2" w:rsidRPr="00FF20F1" w:rsidRDefault="00A200F2">
            <w:pPr>
              <w:pStyle w:val="PlantList"/>
              <w:jc w:val="center"/>
              <w:rPr>
                <w:rPrChange w:id="4874" w:author="Daniel Stewart" w:date="2022-02-10T13:41:00Z">
                  <w:rPr>
                    <w:color w:val="000000"/>
                    <w:lang w:val="en-US"/>
                  </w:rPr>
                </w:rPrChange>
              </w:rPr>
              <w:pPrChange w:id="4875" w:author="Daniel Stewart" w:date="2022-02-10T13:42:00Z">
                <w:pPr/>
              </w:pPrChange>
            </w:pPr>
            <w:r w:rsidRPr="00FF20F1">
              <w:t>X</w:t>
            </w:r>
          </w:p>
        </w:tc>
      </w:tr>
      <w:tr w:rsidR="00A200F2" w:rsidRPr="00FF20F1" w14:paraId="55A9B143" w14:textId="77777777" w:rsidTr="004D3373">
        <w:trPr>
          <w:trHeight w:hRule="exact" w:val="227"/>
        </w:trPr>
        <w:tc>
          <w:tcPr>
            <w:tcW w:w="3119" w:type="dxa"/>
            <w:shd w:val="clear" w:color="auto" w:fill="auto"/>
            <w:hideMark/>
          </w:tcPr>
          <w:p w14:paraId="71D1E411" w14:textId="77777777" w:rsidR="00A200F2" w:rsidRPr="00FF20F1" w:rsidRDefault="00A200F2">
            <w:pPr>
              <w:pStyle w:val="PlantList"/>
              <w:jc w:val="left"/>
              <w:rPr>
                <w:i/>
                <w:iCs/>
                <w:rPrChange w:id="4876" w:author="Daniel Stewart" w:date="2022-02-10T13:41:00Z">
                  <w:rPr>
                    <w:lang w:val="en-US"/>
                  </w:rPr>
                </w:rPrChange>
              </w:rPr>
              <w:pPrChange w:id="4877" w:author="Daniel Stewart" w:date="2022-02-10T13:43:00Z">
                <w:pPr>
                  <w:jc w:val="left"/>
                </w:pPr>
              </w:pPrChange>
            </w:pPr>
            <w:r w:rsidRPr="00FF20F1">
              <w:rPr>
                <w:i/>
                <w:iCs/>
                <w:rPrChange w:id="4878" w:author="Daniel Stewart" w:date="2022-02-10T13:41:00Z">
                  <w:rPr/>
                </w:rPrChange>
              </w:rPr>
              <w:t>Equisetum </w:t>
            </w:r>
            <w:proofErr w:type="spellStart"/>
            <w:r w:rsidRPr="00FF20F1">
              <w:rPr>
                <w:i/>
                <w:iCs/>
                <w:rPrChange w:id="4879" w:author="Daniel Stewart" w:date="2022-02-10T13:41:00Z">
                  <w:rPr/>
                </w:rPrChange>
              </w:rPr>
              <w:t>arvense</w:t>
            </w:r>
            <w:proofErr w:type="spellEnd"/>
            <w:r w:rsidRPr="00FF20F1">
              <w:rPr>
                <w:i/>
                <w:iCs/>
                <w:rPrChange w:id="4880" w:author="Daniel Stewart" w:date="2022-02-10T13:41:00Z">
                  <w:rPr/>
                </w:rPrChange>
              </w:rPr>
              <w:t> </w:t>
            </w:r>
          </w:p>
        </w:tc>
        <w:tc>
          <w:tcPr>
            <w:tcW w:w="2941" w:type="dxa"/>
            <w:shd w:val="clear" w:color="auto" w:fill="auto"/>
            <w:hideMark/>
          </w:tcPr>
          <w:p w14:paraId="1C275C1C" w14:textId="77777777" w:rsidR="00A200F2" w:rsidRPr="00FF20F1" w:rsidRDefault="00A200F2">
            <w:pPr>
              <w:pStyle w:val="PlantList"/>
              <w:pPrChange w:id="4881" w:author="Daniel Stewart" w:date="2022-02-10T13:41:00Z">
                <w:pPr>
                  <w:jc w:val="left"/>
                </w:pPr>
              </w:pPrChange>
            </w:pPr>
            <w:r w:rsidRPr="00FF20F1">
              <w:t>common horsetail </w:t>
            </w:r>
          </w:p>
        </w:tc>
        <w:tc>
          <w:tcPr>
            <w:tcW w:w="886" w:type="dxa"/>
            <w:shd w:val="clear" w:color="auto" w:fill="auto"/>
            <w:hideMark/>
          </w:tcPr>
          <w:p w14:paraId="2D05626F" w14:textId="77777777" w:rsidR="00A200F2" w:rsidRPr="00FF20F1" w:rsidRDefault="00A200F2">
            <w:pPr>
              <w:pStyle w:val="PlantList"/>
              <w:jc w:val="center"/>
              <w:pPrChange w:id="4882" w:author="Daniel Stewart" w:date="2022-02-10T13:42:00Z">
                <w:pPr/>
              </w:pPrChange>
            </w:pPr>
            <w:r w:rsidRPr="00FF20F1">
              <w:t>N</w:t>
            </w:r>
          </w:p>
        </w:tc>
        <w:tc>
          <w:tcPr>
            <w:tcW w:w="886" w:type="dxa"/>
          </w:tcPr>
          <w:p w14:paraId="429E0202" w14:textId="77777777" w:rsidR="00A200F2" w:rsidRPr="00FF20F1" w:rsidRDefault="00A200F2">
            <w:pPr>
              <w:pStyle w:val="PlantList"/>
              <w:jc w:val="center"/>
              <w:pPrChange w:id="4883" w:author="Daniel Stewart" w:date="2022-02-10T13:42:00Z">
                <w:pPr/>
              </w:pPrChange>
            </w:pPr>
            <w:r w:rsidRPr="00FF20F1">
              <w:t>X</w:t>
            </w:r>
          </w:p>
        </w:tc>
        <w:tc>
          <w:tcPr>
            <w:tcW w:w="886" w:type="dxa"/>
          </w:tcPr>
          <w:p w14:paraId="57909FB5" w14:textId="77777777" w:rsidR="00A200F2" w:rsidRPr="00FF20F1" w:rsidRDefault="00A200F2">
            <w:pPr>
              <w:pStyle w:val="PlantList"/>
              <w:jc w:val="center"/>
              <w:rPr>
                <w:ins w:id="4884" w:author="Daniel Stewart" w:date="2022-02-09T13:54:00Z"/>
              </w:rPr>
              <w:pPrChange w:id="4885" w:author="Daniel Stewart" w:date="2022-02-10T13:42:00Z">
                <w:pPr/>
              </w:pPrChange>
            </w:pPr>
            <w:r w:rsidRPr="00FF20F1">
              <w:t>X</w:t>
            </w:r>
          </w:p>
          <w:p w14:paraId="42BFDDB8" w14:textId="338D8769" w:rsidR="004F71F1" w:rsidRPr="00FF20F1" w:rsidRDefault="004F71F1">
            <w:pPr>
              <w:pStyle w:val="PlantList"/>
              <w:jc w:val="center"/>
              <w:rPr>
                <w:rPrChange w:id="4886" w:author="Daniel Stewart" w:date="2022-02-10T13:41:00Z">
                  <w:rPr>
                    <w:color w:val="000000"/>
                    <w:lang w:val="en-US"/>
                  </w:rPr>
                </w:rPrChange>
              </w:rPr>
              <w:pPrChange w:id="4887" w:author="Daniel Stewart" w:date="2022-02-10T13:42:00Z">
                <w:pPr/>
              </w:pPrChange>
            </w:pPr>
          </w:p>
        </w:tc>
      </w:tr>
      <w:tr w:rsidR="00FF20F1" w:rsidRPr="00FF20F1" w:rsidDel="00AC3C8C" w14:paraId="3ABEB024" w14:textId="77777777" w:rsidTr="00AC3C8C">
        <w:trPr>
          <w:trHeight w:hRule="exact" w:val="227"/>
          <w:del w:id="4888" w:author="Daniel Stewart" w:date="2022-02-09T16:11:00Z"/>
        </w:trPr>
        <w:tc>
          <w:tcPr>
            <w:tcW w:w="3119" w:type="dxa"/>
            <w:shd w:val="clear" w:color="auto" w:fill="auto"/>
          </w:tcPr>
          <w:p w14:paraId="6A0233E0" w14:textId="016350C3" w:rsidR="00A200F2" w:rsidRPr="00FF20F1" w:rsidDel="00AC3C8C" w:rsidRDefault="00A200F2">
            <w:pPr>
              <w:pStyle w:val="PlantList"/>
              <w:jc w:val="left"/>
              <w:rPr>
                <w:del w:id="4889" w:author="Daniel Stewart" w:date="2022-02-09T16:11:00Z"/>
                <w:i/>
                <w:iCs/>
                <w:rPrChange w:id="4890" w:author="Daniel Stewart" w:date="2022-02-10T13:41:00Z">
                  <w:rPr>
                    <w:del w:id="4891" w:author="Daniel Stewart" w:date="2022-02-09T16:11:00Z"/>
                    <w:i/>
                    <w:iCs/>
                    <w:color w:val="000000"/>
                    <w:lang w:val="en-US"/>
                  </w:rPr>
                </w:rPrChange>
              </w:rPr>
              <w:pPrChange w:id="4892" w:author="Daniel Stewart" w:date="2022-02-10T13:43:00Z">
                <w:pPr/>
              </w:pPrChange>
            </w:pPr>
            <w:del w:id="4893" w:author="Daniel Stewart" w:date="2022-02-09T16:11:00Z">
              <w:r w:rsidRPr="00FF20F1" w:rsidDel="00AC3C8C">
                <w:rPr>
                  <w:i/>
                  <w:iCs/>
                  <w:rPrChange w:id="4894" w:author="Daniel Stewart" w:date="2022-02-10T13:41:00Z">
                    <w:rPr>
                      <w:lang w:val="en-US"/>
                    </w:rPr>
                  </w:rPrChange>
                </w:rPr>
                <w:delText>Species </w:delText>
              </w:r>
            </w:del>
          </w:p>
        </w:tc>
        <w:tc>
          <w:tcPr>
            <w:tcW w:w="2941" w:type="dxa"/>
            <w:shd w:val="clear" w:color="auto" w:fill="auto"/>
          </w:tcPr>
          <w:p w14:paraId="718CFEB9" w14:textId="6F25CA50" w:rsidR="00A200F2" w:rsidRPr="00FF20F1" w:rsidDel="00AC3C8C" w:rsidRDefault="00A200F2">
            <w:pPr>
              <w:pStyle w:val="PlantList"/>
              <w:jc w:val="left"/>
              <w:rPr>
                <w:del w:id="4895" w:author="Daniel Stewart" w:date="2022-02-09T16:11:00Z"/>
                <w:rPrChange w:id="4896" w:author="Daniel Stewart" w:date="2022-02-10T13:41:00Z">
                  <w:rPr>
                    <w:del w:id="4897" w:author="Daniel Stewart" w:date="2022-02-09T16:11:00Z"/>
                    <w:color w:val="000000"/>
                    <w:lang w:val="en-US"/>
                  </w:rPr>
                </w:rPrChange>
              </w:rPr>
              <w:pPrChange w:id="4898" w:author="Daniel Stewart" w:date="2022-02-10T13:43:00Z">
                <w:pPr/>
              </w:pPrChange>
            </w:pPr>
            <w:del w:id="4899" w:author="Daniel Stewart" w:date="2022-02-09T16:11:00Z">
              <w:r w:rsidRPr="00FF20F1" w:rsidDel="00AC3C8C">
                <w:delText>Common Name </w:delText>
              </w:r>
            </w:del>
          </w:p>
        </w:tc>
        <w:tc>
          <w:tcPr>
            <w:tcW w:w="886" w:type="dxa"/>
            <w:shd w:val="clear" w:color="auto" w:fill="auto"/>
          </w:tcPr>
          <w:p w14:paraId="4915040E" w14:textId="07B7BA5A" w:rsidR="00A200F2" w:rsidRPr="00FF20F1" w:rsidDel="00AC3C8C" w:rsidRDefault="00A200F2">
            <w:pPr>
              <w:pStyle w:val="PlantList"/>
              <w:jc w:val="left"/>
              <w:rPr>
                <w:del w:id="4900" w:author="Daniel Stewart" w:date="2022-02-09T16:11:00Z"/>
                <w:rPrChange w:id="4901" w:author="Daniel Stewart" w:date="2022-02-10T13:41:00Z">
                  <w:rPr>
                    <w:del w:id="4902" w:author="Daniel Stewart" w:date="2022-02-09T16:11:00Z"/>
                    <w:color w:val="000000"/>
                    <w:lang w:val="en-US"/>
                  </w:rPr>
                </w:rPrChange>
              </w:rPr>
              <w:pPrChange w:id="4903" w:author="Daniel Stewart" w:date="2022-02-10T13:43:00Z">
                <w:pPr/>
              </w:pPrChange>
            </w:pPr>
            <w:del w:id="4904" w:author="Daniel Stewart" w:date="2022-02-09T16:11:00Z">
              <w:r w:rsidRPr="00FF20F1" w:rsidDel="00AC3C8C">
                <w:delText>Origin</w:delText>
              </w:r>
            </w:del>
          </w:p>
        </w:tc>
        <w:tc>
          <w:tcPr>
            <w:tcW w:w="886" w:type="dxa"/>
          </w:tcPr>
          <w:p w14:paraId="464968DF" w14:textId="4E419B10" w:rsidR="00A200F2" w:rsidRPr="00FF20F1" w:rsidDel="00AC3C8C" w:rsidRDefault="00A200F2">
            <w:pPr>
              <w:pStyle w:val="PlantList"/>
              <w:jc w:val="left"/>
              <w:rPr>
                <w:del w:id="4905" w:author="Daniel Stewart" w:date="2022-02-09T16:11:00Z"/>
                <w:rPrChange w:id="4906" w:author="Daniel Stewart" w:date="2022-02-10T13:41:00Z">
                  <w:rPr>
                    <w:del w:id="4907" w:author="Daniel Stewart" w:date="2022-02-09T16:11:00Z"/>
                    <w:color w:val="000000"/>
                    <w:lang w:val="en-US"/>
                  </w:rPr>
                </w:rPrChange>
              </w:rPr>
              <w:pPrChange w:id="4908" w:author="Daniel Stewart" w:date="2022-02-10T13:43:00Z">
                <w:pPr/>
              </w:pPrChange>
            </w:pPr>
            <w:del w:id="4909" w:author="Daniel Stewart" w:date="2022-02-09T16:11:00Z">
              <w:r w:rsidRPr="00FF20F1" w:rsidDel="00AC3C8C">
                <w:delText>2015</w:delText>
              </w:r>
            </w:del>
          </w:p>
        </w:tc>
        <w:tc>
          <w:tcPr>
            <w:tcW w:w="886" w:type="dxa"/>
          </w:tcPr>
          <w:p w14:paraId="09492069" w14:textId="3B76B1C2" w:rsidR="00A200F2" w:rsidRPr="00FF20F1" w:rsidDel="00AC3C8C" w:rsidRDefault="00A200F2">
            <w:pPr>
              <w:pStyle w:val="PlantList"/>
              <w:jc w:val="left"/>
              <w:rPr>
                <w:del w:id="4910" w:author="Daniel Stewart" w:date="2022-02-09T16:11:00Z"/>
              </w:rPr>
              <w:pPrChange w:id="4911" w:author="Daniel Stewart" w:date="2022-02-10T13:43:00Z">
                <w:pPr/>
              </w:pPrChange>
            </w:pPr>
            <w:del w:id="4912" w:author="Daniel Stewart" w:date="2022-02-09T16:11:00Z">
              <w:r w:rsidRPr="00FF20F1" w:rsidDel="00AC3C8C">
                <w:delText>2021</w:delText>
              </w:r>
            </w:del>
          </w:p>
        </w:tc>
      </w:tr>
      <w:tr w:rsidR="00A200F2" w:rsidRPr="00FF20F1" w14:paraId="05E0CE3A" w14:textId="77777777" w:rsidTr="00AC3C8C">
        <w:tblPrEx>
          <w:tblW w:w="8718" w:type="dxa"/>
          <w:tblCellMar>
            <w:left w:w="0" w:type="dxa"/>
            <w:right w:w="0" w:type="dxa"/>
          </w:tblCellMar>
          <w:tblPrExChange w:id="4913" w:author="Daniel Stewart" w:date="2022-02-09T16:12:00Z">
            <w:tblPrEx>
              <w:tblW w:w="8718" w:type="dxa"/>
              <w:tblCellMar>
                <w:left w:w="0" w:type="dxa"/>
                <w:right w:w="0" w:type="dxa"/>
              </w:tblCellMar>
            </w:tblPrEx>
          </w:tblPrExChange>
        </w:tblPrEx>
        <w:trPr>
          <w:trHeight w:hRule="exact" w:val="227"/>
          <w:trPrChange w:id="4914" w:author="Daniel Stewart" w:date="2022-02-09T16:12:00Z">
            <w:trPr>
              <w:trHeight w:hRule="exact" w:val="227"/>
            </w:trPr>
          </w:trPrChange>
        </w:trPr>
        <w:tc>
          <w:tcPr>
            <w:tcW w:w="3119" w:type="dxa"/>
            <w:shd w:val="clear" w:color="auto" w:fill="auto"/>
            <w:hideMark/>
            <w:tcPrChange w:id="4915" w:author="Daniel Stewart" w:date="2022-02-09T16:12:00Z">
              <w:tcPr>
                <w:tcW w:w="3119" w:type="dxa"/>
                <w:tcBorders>
                  <w:top w:val="single" w:sz="4" w:space="0" w:color="auto"/>
                </w:tcBorders>
                <w:shd w:val="clear" w:color="auto" w:fill="auto"/>
                <w:hideMark/>
              </w:tcPr>
            </w:tcPrChange>
          </w:tcPr>
          <w:p w14:paraId="551C8B80" w14:textId="77777777" w:rsidR="00A200F2" w:rsidRPr="00FF20F1" w:rsidRDefault="00A200F2">
            <w:pPr>
              <w:pStyle w:val="PlantList"/>
              <w:jc w:val="left"/>
              <w:rPr>
                <w:i/>
                <w:iCs/>
                <w:rPrChange w:id="4916" w:author="Daniel Stewart" w:date="2022-02-10T13:41:00Z">
                  <w:rPr>
                    <w:lang w:val="en-US"/>
                  </w:rPr>
                </w:rPrChange>
              </w:rPr>
              <w:pPrChange w:id="4917" w:author="Daniel Stewart" w:date="2022-02-10T13:43:00Z">
                <w:pPr>
                  <w:jc w:val="left"/>
                </w:pPr>
              </w:pPrChange>
            </w:pPr>
            <w:r w:rsidRPr="00FF20F1">
              <w:rPr>
                <w:i/>
                <w:iCs/>
                <w:rPrChange w:id="4918" w:author="Daniel Stewart" w:date="2022-02-10T13:41:00Z">
                  <w:rPr/>
                </w:rPrChange>
              </w:rPr>
              <w:t>Equisetum fluviatile </w:t>
            </w:r>
          </w:p>
        </w:tc>
        <w:tc>
          <w:tcPr>
            <w:tcW w:w="2941" w:type="dxa"/>
            <w:shd w:val="clear" w:color="auto" w:fill="auto"/>
            <w:hideMark/>
            <w:tcPrChange w:id="4919" w:author="Daniel Stewart" w:date="2022-02-09T16:12:00Z">
              <w:tcPr>
                <w:tcW w:w="2941" w:type="dxa"/>
                <w:tcBorders>
                  <w:top w:val="single" w:sz="4" w:space="0" w:color="auto"/>
                </w:tcBorders>
                <w:shd w:val="clear" w:color="auto" w:fill="auto"/>
                <w:hideMark/>
              </w:tcPr>
            </w:tcPrChange>
          </w:tcPr>
          <w:p w14:paraId="432090C8" w14:textId="77777777" w:rsidR="00A200F2" w:rsidRPr="00FF20F1" w:rsidRDefault="00A200F2">
            <w:pPr>
              <w:pStyle w:val="PlantList"/>
              <w:pPrChange w:id="4920" w:author="Daniel Stewart" w:date="2022-02-10T13:41:00Z">
                <w:pPr>
                  <w:jc w:val="left"/>
                </w:pPr>
              </w:pPrChange>
            </w:pPr>
            <w:r w:rsidRPr="00FF20F1">
              <w:t>swamp horsetail </w:t>
            </w:r>
          </w:p>
        </w:tc>
        <w:tc>
          <w:tcPr>
            <w:tcW w:w="886" w:type="dxa"/>
            <w:shd w:val="clear" w:color="auto" w:fill="auto"/>
            <w:hideMark/>
            <w:tcPrChange w:id="4921" w:author="Daniel Stewart" w:date="2022-02-09T16:12:00Z">
              <w:tcPr>
                <w:tcW w:w="886" w:type="dxa"/>
                <w:tcBorders>
                  <w:top w:val="single" w:sz="4" w:space="0" w:color="auto"/>
                </w:tcBorders>
                <w:shd w:val="clear" w:color="auto" w:fill="auto"/>
                <w:hideMark/>
              </w:tcPr>
            </w:tcPrChange>
          </w:tcPr>
          <w:p w14:paraId="535F15FB" w14:textId="77777777" w:rsidR="00A200F2" w:rsidRPr="00FF20F1" w:rsidRDefault="00A200F2">
            <w:pPr>
              <w:pStyle w:val="PlantList"/>
              <w:jc w:val="center"/>
              <w:pPrChange w:id="4922" w:author="Daniel Stewart" w:date="2022-02-10T13:42:00Z">
                <w:pPr/>
              </w:pPrChange>
            </w:pPr>
            <w:r w:rsidRPr="00FF20F1">
              <w:t>N</w:t>
            </w:r>
          </w:p>
        </w:tc>
        <w:tc>
          <w:tcPr>
            <w:tcW w:w="886" w:type="dxa"/>
            <w:tcPrChange w:id="4923" w:author="Daniel Stewart" w:date="2022-02-09T16:12:00Z">
              <w:tcPr>
                <w:tcW w:w="886" w:type="dxa"/>
                <w:tcBorders>
                  <w:top w:val="single" w:sz="4" w:space="0" w:color="auto"/>
                </w:tcBorders>
              </w:tcPr>
            </w:tcPrChange>
          </w:tcPr>
          <w:p w14:paraId="01DB2969" w14:textId="77777777" w:rsidR="00A200F2" w:rsidRPr="00FF20F1" w:rsidRDefault="00A200F2">
            <w:pPr>
              <w:pStyle w:val="PlantList"/>
              <w:jc w:val="center"/>
              <w:pPrChange w:id="4924" w:author="Daniel Stewart" w:date="2022-02-10T13:42:00Z">
                <w:pPr/>
              </w:pPrChange>
            </w:pPr>
            <w:r w:rsidRPr="00FF20F1">
              <w:t>X</w:t>
            </w:r>
          </w:p>
        </w:tc>
        <w:tc>
          <w:tcPr>
            <w:tcW w:w="886" w:type="dxa"/>
            <w:tcPrChange w:id="4925" w:author="Daniel Stewart" w:date="2022-02-09T16:12:00Z">
              <w:tcPr>
                <w:tcW w:w="886" w:type="dxa"/>
                <w:tcBorders>
                  <w:top w:val="single" w:sz="4" w:space="0" w:color="auto"/>
                </w:tcBorders>
              </w:tcPr>
            </w:tcPrChange>
          </w:tcPr>
          <w:p w14:paraId="4FD051D9" w14:textId="77777777" w:rsidR="00A200F2" w:rsidRPr="00FF20F1" w:rsidRDefault="00A200F2">
            <w:pPr>
              <w:pStyle w:val="PlantList"/>
              <w:jc w:val="center"/>
              <w:rPr>
                <w:rPrChange w:id="4926" w:author="Daniel Stewart" w:date="2022-02-10T13:41:00Z">
                  <w:rPr>
                    <w:color w:val="000000"/>
                    <w:lang w:val="en-US"/>
                  </w:rPr>
                </w:rPrChange>
              </w:rPr>
              <w:pPrChange w:id="4927" w:author="Daniel Stewart" w:date="2022-02-10T13:42:00Z">
                <w:pPr/>
              </w:pPrChange>
            </w:pPr>
            <w:r w:rsidRPr="00FF20F1">
              <w:t>X</w:t>
            </w:r>
          </w:p>
        </w:tc>
      </w:tr>
      <w:tr w:rsidR="00A200F2" w:rsidRPr="00FF20F1" w14:paraId="70026D92" w14:textId="77777777" w:rsidTr="004D3373">
        <w:trPr>
          <w:trHeight w:hRule="exact" w:val="227"/>
        </w:trPr>
        <w:tc>
          <w:tcPr>
            <w:tcW w:w="3119" w:type="dxa"/>
            <w:shd w:val="clear" w:color="auto" w:fill="auto"/>
          </w:tcPr>
          <w:p w14:paraId="1C5429C4" w14:textId="77777777" w:rsidR="00A200F2" w:rsidRPr="00FF20F1" w:rsidRDefault="00A200F2">
            <w:pPr>
              <w:pStyle w:val="PlantList"/>
              <w:jc w:val="left"/>
              <w:rPr>
                <w:i/>
                <w:iCs/>
                <w:rPrChange w:id="4928" w:author="Daniel Stewart" w:date="2022-02-10T13:41:00Z">
                  <w:rPr>
                    <w:lang w:val="en-US"/>
                  </w:rPr>
                </w:rPrChange>
              </w:rPr>
              <w:pPrChange w:id="4929" w:author="Daniel Stewart" w:date="2022-02-10T13:43:00Z">
                <w:pPr>
                  <w:jc w:val="left"/>
                </w:pPr>
              </w:pPrChange>
            </w:pPr>
            <w:proofErr w:type="spellStart"/>
            <w:r w:rsidRPr="00FF20F1">
              <w:rPr>
                <w:i/>
                <w:iCs/>
                <w:rPrChange w:id="4930" w:author="Daniel Stewart" w:date="2022-02-10T13:41:00Z">
                  <w:rPr/>
                </w:rPrChange>
              </w:rPr>
              <w:t>Erythranthe</w:t>
            </w:r>
            <w:proofErr w:type="spellEnd"/>
            <w:r w:rsidRPr="00FF20F1">
              <w:rPr>
                <w:i/>
                <w:iCs/>
                <w:rPrChange w:id="4931" w:author="Daniel Stewart" w:date="2022-02-10T13:41:00Z">
                  <w:rPr/>
                </w:rPrChange>
              </w:rPr>
              <w:t xml:space="preserve"> </w:t>
            </w:r>
            <w:proofErr w:type="spellStart"/>
            <w:r w:rsidRPr="00FF20F1">
              <w:rPr>
                <w:i/>
                <w:iCs/>
                <w:rPrChange w:id="4932" w:author="Daniel Stewart" w:date="2022-02-10T13:41:00Z">
                  <w:rPr/>
                </w:rPrChange>
              </w:rPr>
              <w:t>scouleri</w:t>
            </w:r>
            <w:proofErr w:type="spellEnd"/>
          </w:p>
        </w:tc>
        <w:tc>
          <w:tcPr>
            <w:tcW w:w="2941" w:type="dxa"/>
            <w:shd w:val="clear" w:color="auto" w:fill="auto"/>
          </w:tcPr>
          <w:p w14:paraId="63D2FB80" w14:textId="77777777" w:rsidR="00A200F2" w:rsidRPr="00FF20F1" w:rsidRDefault="00A200F2">
            <w:pPr>
              <w:pStyle w:val="PlantList"/>
              <w:pPrChange w:id="4933" w:author="Daniel Stewart" w:date="2022-02-10T13:41:00Z">
                <w:pPr>
                  <w:jc w:val="left"/>
                </w:pPr>
              </w:pPrChange>
            </w:pPr>
            <w:r w:rsidRPr="00FF20F1">
              <w:t xml:space="preserve">Columbia River </w:t>
            </w:r>
            <w:proofErr w:type="gramStart"/>
            <w:r w:rsidRPr="00FF20F1">
              <w:t>monkey-flower</w:t>
            </w:r>
            <w:proofErr w:type="gramEnd"/>
          </w:p>
        </w:tc>
        <w:tc>
          <w:tcPr>
            <w:tcW w:w="886" w:type="dxa"/>
            <w:shd w:val="clear" w:color="auto" w:fill="auto"/>
          </w:tcPr>
          <w:p w14:paraId="3007394A" w14:textId="77777777" w:rsidR="00A200F2" w:rsidRPr="00FF20F1" w:rsidRDefault="00A200F2">
            <w:pPr>
              <w:pStyle w:val="PlantList"/>
              <w:jc w:val="center"/>
              <w:pPrChange w:id="4934" w:author="Daniel Stewart" w:date="2022-02-10T13:42:00Z">
                <w:pPr/>
              </w:pPrChange>
            </w:pPr>
            <w:r w:rsidRPr="00FF20F1">
              <w:t>N</w:t>
            </w:r>
          </w:p>
        </w:tc>
        <w:tc>
          <w:tcPr>
            <w:tcW w:w="886" w:type="dxa"/>
          </w:tcPr>
          <w:p w14:paraId="202D92EB" w14:textId="77777777" w:rsidR="00A200F2" w:rsidRPr="00FF20F1" w:rsidRDefault="00A200F2">
            <w:pPr>
              <w:pStyle w:val="PlantList"/>
              <w:jc w:val="center"/>
              <w:pPrChange w:id="4935" w:author="Daniel Stewart" w:date="2022-02-10T13:42:00Z">
                <w:pPr/>
              </w:pPrChange>
            </w:pPr>
            <w:del w:id="4936" w:author="Daniel Stewart" w:date="2022-02-10T13:48:00Z">
              <w:r w:rsidRPr="00FF20F1" w:rsidDel="007013A6">
                <w:delText>X</w:delText>
              </w:r>
            </w:del>
          </w:p>
        </w:tc>
        <w:tc>
          <w:tcPr>
            <w:tcW w:w="886" w:type="dxa"/>
          </w:tcPr>
          <w:p w14:paraId="0F69FC58" w14:textId="26BDC5AC" w:rsidR="00A200F2" w:rsidRPr="00FF20F1" w:rsidRDefault="00AC3C8C">
            <w:pPr>
              <w:pStyle w:val="PlantList"/>
              <w:jc w:val="center"/>
              <w:pPrChange w:id="4937" w:author="Daniel Stewart" w:date="2022-02-10T13:42:00Z">
                <w:pPr/>
              </w:pPrChange>
            </w:pPr>
            <w:ins w:id="4938" w:author="Daniel Stewart" w:date="2022-02-09T16:12:00Z">
              <w:r w:rsidRPr="00FF20F1">
                <w:t>X</w:t>
              </w:r>
            </w:ins>
          </w:p>
        </w:tc>
      </w:tr>
      <w:tr w:rsidR="00A200F2" w:rsidRPr="00FF20F1" w14:paraId="56709DE3" w14:textId="77777777" w:rsidTr="007013A6">
        <w:tblPrEx>
          <w:tblW w:w="8718" w:type="dxa"/>
          <w:tblCellMar>
            <w:left w:w="0" w:type="dxa"/>
            <w:right w:w="0" w:type="dxa"/>
          </w:tblCellMar>
          <w:tblPrExChange w:id="4939" w:author="Daniel Stewart" w:date="2022-02-10T13:44:00Z">
            <w:tblPrEx>
              <w:tblW w:w="8718" w:type="dxa"/>
              <w:tblCellMar>
                <w:left w:w="0" w:type="dxa"/>
                <w:right w:w="0" w:type="dxa"/>
              </w:tblCellMar>
            </w:tblPrEx>
          </w:tblPrExChange>
        </w:tblPrEx>
        <w:trPr>
          <w:trHeight w:hRule="exact" w:val="227"/>
          <w:trPrChange w:id="4940" w:author="Daniel Stewart" w:date="2022-02-10T13:44:00Z">
            <w:trPr>
              <w:trHeight w:hRule="exact" w:val="227"/>
            </w:trPr>
          </w:trPrChange>
        </w:trPr>
        <w:tc>
          <w:tcPr>
            <w:tcW w:w="3119" w:type="dxa"/>
            <w:shd w:val="clear" w:color="auto" w:fill="auto"/>
            <w:tcPrChange w:id="4941" w:author="Daniel Stewart" w:date="2022-02-10T13:44:00Z">
              <w:tcPr>
                <w:tcW w:w="3119" w:type="dxa"/>
                <w:shd w:val="clear" w:color="auto" w:fill="auto"/>
              </w:tcPr>
            </w:tcPrChange>
          </w:tcPr>
          <w:p w14:paraId="28325D52" w14:textId="77777777" w:rsidR="00A200F2" w:rsidRPr="00FF20F1" w:rsidRDefault="00A200F2">
            <w:pPr>
              <w:pStyle w:val="PlantList"/>
              <w:jc w:val="left"/>
              <w:rPr>
                <w:i/>
                <w:iCs/>
                <w:rPrChange w:id="4942" w:author="Daniel Stewart" w:date="2022-02-10T13:41:00Z">
                  <w:rPr>
                    <w:lang w:val="en-US"/>
                  </w:rPr>
                </w:rPrChange>
              </w:rPr>
              <w:pPrChange w:id="4943" w:author="Daniel Stewart" w:date="2022-02-10T13:43:00Z">
                <w:pPr>
                  <w:jc w:val="left"/>
                </w:pPr>
              </w:pPrChange>
            </w:pPr>
            <w:r w:rsidRPr="00FF20F1">
              <w:rPr>
                <w:i/>
                <w:iCs/>
                <w:rPrChange w:id="4944" w:author="Daniel Stewart" w:date="2022-02-10T13:41:00Z">
                  <w:rPr/>
                </w:rPrChange>
              </w:rPr>
              <w:t>Festuca occidentalis</w:t>
            </w:r>
          </w:p>
        </w:tc>
        <w:tc>
          <w:tcPr>
            <w:tcW w:w="2941" w:type="dxa"/>
            <w:shd w:val="clear" w:color="auto" w:fill="auto"/>
            <w:tcPrChange w:id="4945" w:author="Daniel Stewart" w:date="2022-02-10T13:44:00Z">
              <w:tcPr>
                <w:tcW w:w="2941" w:type="dxa"/>
                <w:shd w:val="clear" w:color="auto" w:fill="auto"/>
              </w:tcPr>
            </w:tcPrChange>
          </w:tcPr>
          <w:p w14:paraId="2F32E031" w14:textId="77777777" w:rsidR="00A200F2" w:rsidRPr="00FF20F1" w:rsidRDefault="00A200F2">
            <w:pPr>
              <w:pStyle w:val="PlantList"/>
              <w:pPrChange w:id="4946" w:author="Daniel Stewart" w:date="2022-02-10T13:41:00Z">
                <w:pPr>
                  <w:jc w:val="left"/>
                </w:pPr>
              </w:pPrChange>
            </w:pPr>
            <w:r w:rsidRPr="00FF20F1">
              <w:t>western fescue</w:t>
            </w:r>
          </w:p>
        </w:tc>
        <w:tc>
          <w:tcPr>
            <w:tcW w:w="886" w:type="dxa"/>
            <w:shd w:val="clear" w:color="auto" w:fill="auto"/>
            <w:tcPrChange w:id="4947" w:author="Daniel Stewart" w:date="2022-02-10T13:44:00Z">
              <w:tcPr>
                <w:tcW w:w="886" w:type="dxa"/>
                <w:shd w:val="clear" w:color="auto" w:fill="auto"/>
              </w:tcPr>
            </w:tcPrChange>
          </w:tcPr>
          <w:p w14:paraId="4DCF83A1" w14:textId="77777777" w:rsidR="00A200F2" w:rsidRPr="00FF20F1" w:rsidRDefault="00A200F2">
            <w:pPr>
              <w:pStyle w:val="PlantList"/>
              <w:jc w:val="center"/>
              <w:pPrChange w:id="4948" w:author="Daniel Stewart" w:date="2022-02-10T13:42:00Z">
                <w:pPr/>
              </w:pPrChange>
            </w:pPr>
            <w:r w:rsidRPr="00FF20F1">
              <w:t>N</w:t>
            </w:r>
          </w:p>
        </w:tc>
        <w:tc>
          <w:tcPr>
            <w:tcW w:w="886" w:type="dxa"/>
            <w:tcPrChange w:id="4949" w:author="Daniel Stewart" w:date="2022-02-10T13:44:00Z">
              <w:tcPr>
                <w:tcW w:w="886" w:type="dxa"/>
              </w:tcPr>
            </w:tcPrChange>
          </w:tcPr>
          <w:p w14:paraId="2CF98A6F" w14:textId="77777777" w:rsidR="00A200F2" w:rsidRPr="00FF20F1" w:rsidRDefault="00A200F2">
            <w:pPr>
              <w:pStyle w:val="PlantList"/>
              <w:jc w:val="center"/>
              <w:pPrChange w:id="4950" w:author="Daniel Stewart" w:date="2022-02-10T13:42:00Z">
                <w:pPr/>
              </w:pPrChange>
            </w:pPr>
            <w:r w:rsidRPr="00FF20F1">
              <w:t>X</w:t>
            </w:r>
          </w:p>
        </w:tc>
        <w:tc>
          <w:tcPr>
            <w:tcW w:w="886" w:type="dxa"/>
            <w:tcPrChange w:id="4951" w:author="Daniel Stewart" w:date="2022-02-10T13:44:00Z">
              <w:tcPr>
                <w:tcW w:w="886" w:type="dxa"/>
              </w:tcPr>
            </w:tcPrChange>
          </w:tcPr>
          <w:p w14:paraId="7C40A115" w14:textId="77777777" w:rsidR="00A200F2" w:rsidRPr="00FF20F1" w:rsidRDefault="00A200F2">
            <w:pPr>
              <w:pStyle w:val="PlantList"/>
              <w:jc w:val="center"/>
              <w:pPrChange w:id="4952" w:author="Daniel Stewart" w:date="2022-02-10T13:42:00Z">
                <w:pPr/>
              </w:pPrChange>
            </w:pPr>
          </w:p>
        </w:tc>
      </w:tr>
      <w:tr w:rsidR="007013A6" w:rsidRPr="00FF20F1" w14:paraId="4B96B773" w14:textId="77777777" w:rsidTr="007013A6">
        <w:tblPrEx>
          <w:tblW w:w="8718" w:type="dxa"/>
          <w:tblCellMar>
            <w:left w:w="0" w:type="dxa"/>
            <w:right w:w="0" w:type="dxa"/>
          </w:tblCellMar>
          <w:tblPrExChange w:id="4953" w:author="Daniel Stewart" w:date="2022-02-10T13:44:00Z">
            <w:tblPrEx>
              <w:tblW w:w="8718" w:type="dxa"/>
              <w:tblCellMar>
                <w:left w:w="0" w:type="dxa"/>
                <w:right w:w="0" w:type="dxa"/>
              </w:tblCellMar>
            </w:tblPrEx>
          </w:tblPrExChange>
        </w:tblPrEx>
        <w:trPr>
          <w:trHeight w:hRule="exact" w:val="227"/>
          <w:ins w:id="4954" w:author="Daniel Stewart" w:date="2022-02-10T13:43:00Z"/>
          <w:trPrChange w:id="4955" w:author="Daniel Stewart" w:date="2022-02-10T13:44:00Z">
            <w:trPr>
              <w:trHeight w:hRule="exact" w:val="227"/>
            </w:trPr>
          </w:trPrChange>
        </w:trPr>
        <w:tc>
          <w:tcPr>
            <w:tcW w:w="3119" w:type="dxa"/>
            <w:tcBorders>
              <w:bottom w:val="single" w:sz="4" w:space="0" w:color="auto"/>
            </w:tcBorders>
            <w:shd w:val="clear" w:color="auto" w:fill="auto"/>
            <w:tcPrChange w:id="4956" w:author="Daniel Stewart" w:date="2022-02-10T13:44:00Z">
              <w:tcPr>
                <w:tcW w:w="3119" w:type="dxa"/>
                <w:shd w:val="clear" w:color="auto" w:fill="auto"/>
              </w:tcPr>
            </w:tcPrChange>
          </w:tcPr>
          <w:p w14:paraId="756A4A23" w14:textId="6F934B98" w:rsidR="007013A6" w:rsidRPr="007013A6" w:rsidRDefault="007013A6" w:rsidP="007013A6">
            <w:pPr>
              <w:pStyle w:val="PlantList"/>
              <w:jc w:val="left"/>
              <w:rPr>
                <w:ins w:id="4957" w:author="Daniel Stewart" w:date="2022-02-10T13:43:00Z"/>
                <w:b/>
                <w:bCs/>
                <w:i/>
                <w:iCs/>
                <w:rPrChange w:id="4958" w:author="Daniel Stewart" w:date="2022-02-10T13:43:00Z">
                  <w:rPr>
                    <w:ins w:id="4959" w:author="Daniel Stewart" w:date="2022-02-10T13:43:00Z"/>
                    <w:i/>
                    <w:iCs/>
                  </w:rPr>
                </w:rPrChange>
              </w:rPr>
            </w:pPr>
            <w:ins w:id="4960"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4961" w:author="Daniel Stewart" w:date="2022-02-10T13:44:00Z">
              <w:tcPr>
                <w:tcW w:w="2941" w:type="dxa"/>
                <w:shd w:val="clear" w:color="auto" w:fill="auto"/>
              </w:tcPr>
            </w:tcPrChange>
          </w:tcPr>
          <w:p w14:paraId="09AB092B" w14:textId="00C7EBD3" w:rsidR="007013A6" w:rsidRPr="00FF20F1" w:rsidRDefault="007013A6" w:rsidP="007013A6">
            <w:pPr>
              <w:pStyle w:val="PlantList"/>
              <w:rPr>
                <w:ins w:id="4962" w:author="Daniel Stewart" w:date="2022-02-10T13:43:00Z"/>
              </w:rPr>
            </w:pPr>
            <w:ins w:id="4963" w:author="Daniel Stewart" w:date="2022-02-10T13:44:00Z">
              <w:r w:rsidRPr="008D4DC8">
                <w:rPr>
                  <w:b/>
                  <w:bCs/>
                </w:rPr>
                <w:t>Common Name </w:t>
              </w:r>
            </w:ins>
          </w:p>
        </w:tc>
        <w:tc>
          <w:tcPr>
            <w:tcW w:w="886" w:type="dxa"/>
            <w:tcBorders>
              <w:bottom w:val="single" w:sz="4" w:space="0" w:color="auto"/>
            </w:tcBorders>
            <w:shd w:val="clear" w:color="auto" w:fill="auto"/>
            <w:tcPrChange w:id="4964" w:author="Daniel Stewart" w:date="2022-02-10T13:44:00Z">
              <w:tcPr>
                <w:tcW w:w="886" w:type="dxa"/>
                <w:shd w:val="clear" w:color="auto" w:fill="auto"/>
              </w:tcPr>
            </w:tcPrChange>
          </w:tcPr>
          <w:p w14:paraId="018B7231" w14:textId="10AEBCD2" w:rsidR="007013A6" w:rsidRPr="00FF20F1" w:rsidRDefault="007013A6" w:rsidP="007013A6">
            <w:pPr>
              <w:pStyle w:val="PlantList"/>
              <w:jc w:val="center"/>
              <w:rPr>
                <w:ins w:id="4965" w:author="Daniel Stewart" w:date="2022-02-10T13:43:00Z"/>
              </w:rPr>
            </w:pPr>
            <w:ins w:id="4966" w:author="Daniel Stewart" w:date="2022-02-10T13:44:00Z">
              <w:r w:rsidRPr="008D4DC8">
                <w:rPr>
                  <w:b/>
                  <w:bCs/>
                </w:rPr>
                <w:t>Origin</w:t>
              </w:r>
            </w:ins>
          </w:p>
        </w:tc>
        <w:tc>
          <w:tcPr>
            <w:tcW w:w="886" w:type="dxa"/>
            <w:tcBorders>
              <w:bottom w:val="single" w:sz="4" w:space="0" w:color="auto"/>
            </w:tcBorders>
            <w:tcPrChange w:id="4967" w:author="Daniel Stewart" w:date="2022-02-10T13:44:00Z">
              <w:tcPr>
                <w:tcW w:w="886" w:type="dxa"/>
              </w:tcPr>
            </w:tcPrChange>
          </w:tcPr>
          <w:p w14:paraId="5DA884C9" w14:textId="1A8E7C7D" w:rsidR="007013A6" w:rsidRPr="00FF20F1" w:rsidRDefault="007013A6" w:rsidP="007013A6">
            <w:pPr>
              <w:pStyle w:val="PlantList"/>
              <w:jc w:val="center"/>
              <w:rPr>
                <w:ins w:id="4968" w:author="Daniel Stewart" w:date="2022-02-10T13:43:00Z"/>
              </w:rPr>
            </w:pPr>
            <w:ins w:id="4969" w:author="Daniel Stewart" w:date="2022-02-10T13:44:00Z">
              <w:r w:rsidRPr="008D4DC8">
                <w:rPr>
                  <w:b/>
                  <w:bCs/>
                </w:rPr>
                <w:t>2015</w:t>
              </w:r>
            </w:ins>
          </w:p>
        </w:tc>
        <w:tc>
          <w:tcPr>
            <w:tcW w:w="886" w:type="dxa"/>
            <w:tcBorders>
              <w:bottom w:val="single" w:sz="4" w:space="0" w:color="auto"/>
            </w:tcBorders>
            <w:tcPrChange w:id="4970" w:author="Daniel Stewart" w:date="2022-02-10T13:44:00Z">
              <w:tcPr>
                <w:tcW w:w="886" w:type="dxa"/>
              </w:tcPr>
            </w:tcPrChange>
          </w:tcPr>
          <w:p w14:paraId="24FAFBB3" w14:textId="674A8F3A" w:rsidR="007013A6" w:rsidRPr="00FF20F1" w:rsidRDefault="007013A6" w:rsidP="007013A6">
            <w:pPr>
              <w:pStyle w:val="PlantList"/>
              <w:jc w:val="center"/>
              <w:rPr>
                <w:ins w:id="4971" w:author="Daniel Stewart" w:date="2022-02-10T13:43:00Z"/>
              </w:rPr>
            </w:pPr>
            <w:ins w:id="4972" w:author="Daniel Stewart" w:date="2022-02-10T13:44:00Z">
              <w:r w:rsidRPr="008D4DC8">
                <w:rPr>
                  <w:b/>
                  <w:bCs/>
                </w:rPr>
                <w:t>2021</w:t>
              </w:r>
            </w:ins>
          </w:p>
        </w:tc>
      </w:tr>
      <w:tr w:rsidR="007013A6" w:rsidRPr="00FF20F1" w14:paraId="02D5B7C3" w14:textId="77777777" w:rsidTr="007013A6">
        <w:tblPrEx>
          <w:tblW w:w="8718" w:type="dxa"/>
          <w:tblCellMar>
            <w:left w:w="0" w:type="dxa"/>
            <w:right w:w="0" w:type="dxa"/>
          </w:tblCellMar>
          <w:tblPrExChange w:id="4973" w:author="Daniel Stewart" w:date="2022-02-10T13:44:00Z">
            <w:tblPrEx>
              <w:tblW w:w="8718" w:type="dxa"/>
              <w:tblCellMar>
                <w:left w:w="0" w:type="dxa"/>
                <w:right w:w="0" w:type="dxa"/>
              </w:tblCellMar>
            </w:tblPrEx>
          </w:tblPrExChange>
        </w:tblPrEx>
        <w:trPr>
          <w:trHeight w:hRule="exact" w:val="227"/>
          <w:trPrChange w:id="4974" w:author="Daniel Stewart" w:date="2022-02-10T13:44:00Z">
            <w:trPr>
              <w:trHeight w:hRule="exact" w:val="227"/>
            </w:trPr>
          </w:trPrChange>
        </w:trPr>
        <w:tc>
          <w:tcPr>
            <w:tcW w:w="3119" w:type="dxa"/>
            <w:tcBorders>
              <w:top w:val="single" w:sz="4" w:space="0" w:color="auto"/>
            </w:tcBorders>
            <w:shd w:val="clear" w:color="auto" w:fill="auto"/>
            <w:tcPrChange w:id="4975" w:author="Daniel Stewart" w:date="2022-02-10T13:44:00Z">
              <w:tcPr>
                <w:tcW w:w="3119" w:type="dxa"/>
                <w:shd w:val="clear" w:color="auto" w:fill="auto"/>
              </w:tcPr>
            </w:tcPrChange>
          </w:tcPr>
          <w:p w14:paraId="3965DFA9" w14:textId="77777777" w:rsidR="007013A6" w:rsidRPr="00FF20F1" w:rsidRDefault="007013A6">
            <w:pPr>
              <w:pStyle w:val="PlantList"/>
              <w:jc w:val="left"/>
              <w:rPr>
                <w:i/>
                <w:iCs/>
                <w:rPrChange w:id="4976" w:author="Daniel Stewart" w:date="2022-02-10T13:41:00Z">
                  <w:rPr>
                    <w:lang w:val="en-US"/>
                  </w:rPr>
                </w:rPrChange>
              </w:rPr>
              <w:pPrChange w:id="4977" w:author="Daniel Stewart" w:date="2022-02-10T13:43:00Z">
                <w:pPr>
                  <w:jc w:val="left"/>
                </w:pPr>
              </w:pPrChange>
            </w:pPr>
            <w:r w:rsidRPr="00FF20F1">
              <w:rPr>
                <w:i/>
                <w:iCs/>
                <w:rPrChange w:id="4978" w:author="Daniel Stewart" w:date="2022-02-10T13:41:00Z">
                  <w:rPr/>
                </w:rPrChange>
              </w:rPr>
              <w:t>Festuca rubra</w:t>
            </w:r>
          </w:p>
        </w:tc>
        <w:tc>
          <w:tcPr>
            <w:tcW w:w="2941" w:type="dxa"/>
            <w:tcBorders>
              <w:top w:val="single" w:sz="4" w:space="0" w:color="auto"/>
            </w:tcBorders>
            <w:shd w:val="clear" w:color="auto" w:fill="auto"/>
            <w:tcPrChange w:id="4979" w:author="Daniel Stewart" w:date="2022-02-10T13:44:00Z">
              <w:tcPr>
                <w:tcW w:w="2941" w:type="dxa"/>
                <w:shd w:val="clear" w:color="auto" w:fill="auto"/>
              </w:tcPr>
            </w:tcPrChange>
          </w:tcPr>
          <w:p w14:paraId="14423A34" w14:textId="77777777" w:rsidR="007013A6" w:rsidRPr="00FF20F1" w:rsidRDefault="007013A6">
            <w:pPr>
              <w:pStyle w:val="PlantList"/>
              <w:pPrChange w:id="4980" w:author="Daniel Stewart" w:date="2022-02-10T13:41:00Z">
                <w:pPr>
                  <w:jc w:val="left"/>
                </w:pPr>
              </w:pPrChange>
            </w:pPr>
            <w:r w:rsidRPr="00FF20F1">
              <w:t>red fescue</w:t>
            </w:r>
          </w:p>
        </w:tc>
        <w:tc>
          <w:tcPr>
            <w:tcW w:w="886" w:type="dxa"/>
            <w:tcBorders>
              <w:top w:val="single" w:sz="4" w:space="0" w:color="auto"/>
            </w:tcBorders>
            <w:shd w:val="clear" w:color="auto" w:fill="auto"/>
            <w:tcPrChange w:id="4981" w:author="Daniel Stewart" w:date="2022-02-10T13:44:00Z">
              <w:tcPr>
                <w:tcW w:w="886" w:type="dxa"/>
                <w:shd w:val="clear" w:color="auto" w:fill="auto"/>
              </w:tcPr>
            </w:tcPrChange>
          </w:tcPr>
          <w:p w14:paraId="4BBF8E45" w14:textId="77777777" w:rsidR="007013A6" w:rsidRPr="00FF20F1" w:rsidRDefault="007013A6">
            <w:pPr>
              <w:pStyle w:val="PlantList"/>
              <w:jc w:val="center"/>
              <w:pPrChange w:id="4982" w:author="Daniel Stewart" w:date="2022-02-10T13:42:00Z">
                <w:pPr/>
              </w:pPrChange>
            </w:pPr>
            <w:r w:rsidRPr="00FF20F1">
              <w:t>U</w:t>
            </w:r>
          </w:p>
        </w:tc>
        <w:tc>
          <w:tcPr>
            <w:tcW w:w="886" w:type="dxa"/>
            <w:tcBorders>
              <w:top w:val="single" w:sz="4" w:space="0" w:color="auto"/>
            </w:tcBorders>
            <w:tcPrChange w:id="4983" w:author="Daniel Stewart" w:date="2022-02-10T13:44:00Z">
              <w:tcPr>
                <w:tcW w:w="886" w:type="dxa"/>
              </w:tcPr>
            </w:tcPrChange>
          </w:tcPr>
          <w:p w14:paraId="0EC1BB72" w14:textId="77777777" w:rsidR="007013A6" w:rsidRPr="00FF20F1" w:rsidRDefault="007013A6">
            <w:pPr>
              <w:pStyle w:val="PlantList"/>
              <w:jc w:val="center"/>
              <w:pPrChange w:id="4984" w:author="Daniel Stewart" w:date="2022-02-10T13:42:00Z">
                <w:pPr/>
              </w:pPrChange>
            </w:pPr>
            <w:r w:rsidRPr="00FF20F1">
              <w:t>X</w:t>
            </w:r>
          </w:p>
        </w:tc>
        <w:tc>
          <w:tcPr>
            <w:tcW w:w="886" w:type="dxa"/>
            <w:tcBorders>
              <w:top w:val="single" w:sz="4" w:space="0" w:color="auto"/>
            </w:tcBorders>
            <w:tcPrChange w:id="4985" w:author="Daniel Stewart" w:date="2022-02-10T13:44:00Z">
              <w:tcPr>
                <w:tcW w:w="886" w:type="dxa"/>
              </w:tcPr>
            </w:tcPrChange>
          </w:tcPr>
          <w:p w14:paraId="3940B7BE" w14:textId="77777777" w:rsidR="007013A6" w:rsidRPr="00FF20F1" w:rsidRDefault="007013A6">
            <w:pPr>
              <w:pStyle w:val="PlantList"/>
              <w:jc w:val="center"/>
              <w:pPrChange w:id="4986" w:author="Daniel Stewart" w:date="2022-02-10T13:42:00Z">
                <w:pPr/>
              </w:pPrChange>
            </w:pPr>
          </w:p>
        </w:tc>
      </w:tr>
      <w:tr w:rsidR="007013A6" w:rsidRPr="00FF20F1" w14:paraId="59637383" w14:textId="77777777" w:rsidTr="004D3373">
        <w:trPr>
          <w:trHeight w:hRule="exact" w:val="227"/>
        </w:trPr>
        <w:tc>
          <w:tcPr>
            <w:tcW w:w="3119" w:type="dxa"/>
            <w:shd w:val="clear" w:color="auto" w:fill="auto"/>
          </w:tcPr>
          <w:p w14:paraId="5BF76F1B" w14:textId="77777777" w:rsidR="007013A6" w:rsidRPr="00FF20F1" w:rsidRDefault="007013A6">
            <w:pPr>
              <w:pStyle w:val="PlantList"/>
              <w:jc w:val="left"/>
              <w:rPr>
                <w:i/>
                <w:iCs/>
                <w:rPrChange w:id="4987" w:author="Daniel Stewart" w:date="2022-02-10T13:41:00Z">
                  <w:rPr>
                    <w:lang w:val="en-US"/>
                  </w:rPr>
                </w:rPrChange>
              </w:rPr>
              <w:pPrChange w:id="4988" w:author="Daniel Stewart" w:date="2022-02-10T13:43:00Z">
                <w:pPr>
                  <w:jc w:val="left"/>
                </w:pPr>
              </w:pPrChange>
            </w:pPr>
            <w:r w:rsidRPr="00FF20F1">
              <w:rPr>
                <w:i/>
                <w:iCs/>
                <w:rPrChange w:id="4989" w:author="Daniel Stewart" w:date="2022-02-10T13:41:00Z">
                  <w:rPr/>
                </w:rPrChange>
              </w:rPr>
              <w:t xml:space="preserve">Festuca </w:t>
            </w:r>
            <w:r w:rsidRPr="007013A6">
              <w:t>sp.</w:t>
            </w:r>
          </w:p>
        </w:tc>
        <w:tc>
          <w:tcPr>
            <w:tcW w:w="2941" w:type="dxa"/>
            <w:shd w:val="clear" w:color="auto" w:fill="auto"/>
          </w:tcPr>
          <w:p w14:paraId="3E6E52A7" w14:textId="77777777" w:rsidR="007013A6" w:rsidRPr="00FF20F1" w:rsidRDefault="007013A6">
            <w:pPr>
              <w:pStyle w:val="PlantList"/>
              <w:pPrChange w:id="4990" w:author="Daniel Stewart" w:date="2022-02-10T13:41:00Z">
                <w:pPr>
                  <w:jc w:val="left"/>
                </w:pPr>
              </w:pPrChange>
            </w:pPr>
            <w:r w:rsidRPr="00FF20F1">
              <w:t>unidentified fescue</w:t>
            </w:r>
          </w:p>
        </w:tc>
        <w:tc>
          <w:tcPr>
            <w:tcW w:w="886" w:type="dxa"/>
            <w:shd w:val="clear" w:color="auto" w:fill="auto"/>
          </w:tcPr>
          <w:p w14:paraId="2965941B" w14:textId="77777777" w:rsidR="007013A6" w:rsidRPr="00FF20F1" w:rsidRDefault="007013A6">
            <w:pPr>
              <w:pStyle w:val="PlantList"/>
              <w:jc w:val="center"/>
              <w:pPrChange w:id="4991" w:author="Daniel Stewart" w:date="2022-02-10T13:42:00Z">
                <w:pPr/>
              </w:pPrChange>
            </w:pPr>
            <w:r w:rsidRPr="00FF20F1">
              <w:t>U</w:t>
            </w:r>
          </w:p>
        </w:tc>
        <w:tc>
          <w:tcPr>
            <w:tcW w:w="886" w:type="dxa"/>
          </w:tcPr>
          <w:p w14:paraId="38EF9591" w14:textId="77777777" w:rsidR="007013A6" w:rsidRPr="00FF20F1" w:rsidRDefault="007013A6">
            <w:pPr>
              <w:pStyle w:val="PlantList"/>
              <w:jc w:val="center"/>
              <w:pPrChange w:id="4992" w:author="Daniel Stewart" w:date="2022-02-10T13:42:00Z">
                <w:pPr/>
              </w:pPrChange>
            </w:pPr>
            <w:r w:rsidRPr="00FF20F1">
              <w:t>X</w:t>
            </w:r>
          </w:p>
        </w:tc>
        <w:tc>
          <w:tcPr>
            <w:tcW w:w="886" w:type="dxa"/>
          </w:tcPr>
          <w:p w14:paraId="5A49B9A2" w14:textId="77777777" w:rsidR="007013A6" w:rsidRPr="00FF20F1" w:rsidRDefault="007013A6">
            <w:pPr>
              <w:pStyle w:val="PlantList"/>
              <w:jc w:val="center"/>
              <w:pPrChange w:id="4993" w:author="Daniel Stewart" w:date="2022-02-10T13:42:00Z">
                <w:pPr/>
              </w:pPrChange>
            </w:pPr>
          </w:p>
        </w:tc>
      </w:tr>
      <w:tr w:rsidR="007013A6" w:rsidRPr="00FF20F1" w14:paraId="075DF402" w14:textId="77777777" w:rsidTr="004D3373">
        <w:trPr>
          <w:trHeight w:hRule="exact" w:val="227"/>
        </w:trPr>
        <w:tc>
          <w:tcPr>
            <w:tcW w:w="3119" w:type="dxa"/>
            <w:shd w:val="clear" w:color="auto" w:fill="auto"/>
            <w:hideMark/>
          </w:tcPr>
          <w:p w14:paraId="57534580" w14:textId="77777777" w:rsidR="007013A6" w:rsidRPr="00FF20F1" w:rsidRDefault="007013A6">
            <w:pPr>
              <w:pStyle w:val="PlantList"/>
              <w:jc w:val="left"/>
              <w:rPr>
                <w:i/>
                <w:iCs/>
                <w:rPrChange w:id="4994" w:author="Daniel Stewart" w:date="2022-02-10T13:41:00Z">
                  <w:rPr>
                    <w:lang w:val="en-US"/>
                  </w:rPr>
                </w:rPrChange>
              </w:rPr>
              <w:pPrChange w:id="4995" w:author="Daniel Stewart" w:date="2022-02-10T13:43:00Z">
                <w:pPr>
                  <w:jc w:val="left"/>
                </w:pPr>
              </w:pPrChange>
            </w:pPr>
            <w:proofErr w:type="spellStart"/>
            <w:r w:rsidRPr="00FF20F1">
              <w:rPr>
                <w:i/>
                <w:iCs/>
                <w:rPrChange w:id="4996" w:author="Daniel Stewart" w:date="2022-02-10T13:41:00Z">
                  <w:rPr/>
                </w:rPrChange>
              </w:rPr>
              <w:t>Galium</w:t>
            </w:r>
            <w:proofErr w:type="spellEnd"/>
            <w:r w:rsidRPr="00FF20F1">
              <w:rPr>
                <w:i/>
                <w:iCs/>
                <w:rPrChange w:id="4997" w:author="Daniel Stewart" w:date="2022-02-10T13:41:00Z">
                  <w:rPr/>
                </w:rPrChange>
              </w:rPr>
              <w:t> </w:t>
            </w:r>
            <w:proofErr w:type="spellStart"/>
            <w:r w:rsidRPr="00FF20F1">
              <w:rPr>
                <w:i/>
                <w:iCs/>
                <w:rPrChange w:id="4998" w:author="Daniel Stewart" w:date="2022-02-10T13:41:00Z">
                  <w:rPr/>
                </w:rPrChange>
              </w:rPr>
              <w:t>palustre</w:t>
            </w:r>
            <w:proofErr w:type="spellEnd"/>
            <w:r w:rsidRPr="00FF20F1">
              <w:rPr>
                <w:i/>
                <w:iCs/>
                <w:rPrChange w:id="4999" w:author="Daniel Stewart" w:date="2022-02-10T13:41:00Z">
                  <w:rPr/>
                </w:rPrChange>
              </w:rPr>
              <w:t> </w:t>
            </w:r>
          </w:p>
        </w:tc>
        <w:tc>
          <w:tcPr>
            <w:tcW w:w="2941" w:type="dxa"/>
            <w:shd w:val="clear" w:color="auto" w:fill="auto"/>
            <w:hideMark/>
          </w:tcPr>
          <w:p w14:paraId="309E2255" w14:textId="77777777" w:rsidR="007013A6" w:rsidRPr="00FF20F1" w:rsidRDefault="007013A6">
            <w:pPr>
              <w:pStyle w:val="PlantList"/>
              <w:pPrChange w:id="5000" w:author="Daniel Stewart" w:date="2022-02-10T13:41:00Z">
                <w:pPr>
                  <w:jc w:val="left"/>
                </w:pPr>
              </w:pPrChange>
            </w:pPr>
            <w:r w:rsidRPr="00FF20F1">
              <w:t>marsh bedstraw </w:t>
            </w:r>
          </w:p>
        </w:tc>
        <w:tc>
          <w:tcPr>
            <w:tcW w:w="886" w:type="dxa"/>
            <w:shd w:val="clear" w:color="auto" w:fill="auto"/>
            <w:hideMark/>
          </w:tcPr>
          <w:p w14:paraId="3D97E0C2" w14:textId="77777777" w:rsidR="007013A6" w:rsidRPr="00FF20F1" w:rsidRDefault="007013A6">
            <w:pPr>
              <w:pStyle w:val="PlantList"/>
              <w:jc w:val="center"/>
              <w:pPrChange w:id="5001" w:author="Daniel Stewart" w:date="2022-02-10T13:42:00Z">
                <w:pPr/>
              </w:pPrChange>
            </w:pPr>
            <w:r w:rsidRPr="00FF20F1">
              <w:t>N</w:t>
            </w:r>
          </w:p>
        </w:tc>
        <w:tc>
          <w:tcPr>
            <w:tcW w:w="886" w:type="dxa"/>
          </w:tcPr>
          <w:p w14:paraId="06965011" w14:textId="77777777" w:rsidR="007013A6" w:rsidRPr="00FF20F1" w:rsidRDefault="007013A6">
            <w:pPr>
              <w:pStyle w:val="PlantList"/>
              <w:jc w:val="center"/>
              <w:pPrChange w:id="5002" w:author="Daniel Stewart" w:date="2022-02-10T13:42:00Z">
                <w:pPr/>
              </w:pPrChange>
            </w:pPr>
          </w:p>
        </w:tc>
        <w:tc>
          <w:tcPr>
            <w:tcW w:w="886" w:type="dxa"/>
          </w:tcPr>
          <w:p w14:paraId="4F8A4AA1" w14:textId="77777777" w:rsidR="007013A6" w:rsidRPr="00FF20F1" w:rsidRDefault="007013A6">
            <w:pPr>
              <w:pStyle w:val="PlantList"/>
              <w:jc w:val="center"/>
              <w:rPr>
                <w:rPrChange w:id="5003" w:author="Daniel Stewart" w:date="2022-02-10T13:41:00Z">
                  <w:rPr>
                    <w:color w:val="000000"/>
                    <w:lang w:val="en-US"/>
                  </w:rPr>
                </w:rPrChange>
              </w:rPr>
              <w:pPrChange w:id="5004" w:author="Daniel Stewart" w:date="2022-02-10T13:42:00Z">
                <w:pPr/>
              </w:pPrChange>
            </w:pPr>
            <w:r w:rsidRPr="00FF20F1">
              <w:t>X</w:t>
            </w:r>
          </w:p>
        </w:tc>
      </w:tr>
      <w:tr w:rsidR="007013A6" w:rsidRPr="00FF20F1" w14:paraId="7C42FD41" w14:textId="77777777" w:rsidTr="004D3373">
        <w:trPr>
          <w:trHeight w:hRule="exact" w:val="227"/>
        </w:trPr>
        <w:tc>
          <w:tcPr>
            <w:tcW w:w="3119" w:type="dxa"/>
            <w:shd w:val="clear" w:color="auto" w:fill="auto"/>
            <w:hideMark/>
          </w:tcPr>
          <w:p w14:paraId="3A66AB52" w14:textId="77777777" w:rsidR="007013A6" w:rsidRPr="00FF20F1" w:rsidRDefault="007013A6">
            <w:pPr>
              <w:pStyle w:val="PlantList"/>
              <w:jc w:val="left"/>
              <w:rPr>
                <w:i/>
                <w:iCs/>
                <w:rPrChange w:id="5005" w:author="Daniel Stewart" w:date="2022-02-10T13:41:00Z">
                  <w:rPr>
                    <w:lang w:val="en-US"/>
                  </w:rPr>
                </w:rPrChange>
              </w:rPr>
              <w:pPrChange w:id="5006" w:author="Daniel Stewart" w:date="2022-02-10T13:43:00Z">
                <w:pPr>
                  <w:jc w:val="left"/>
                </w:pPr>
              </w:pPrChange>
            </w:pPr>
            <w:proofErr w:type="spellStart"/>
            <w:r w:rsidRPr="00FF20F1">
              <w:rPr>
                <w:i/>
                <w:iCs/>
                <w:rPrChange w:id="5007" w:author="Daniel Stewart" w:date="2022-02-10T13:41:00Z">
                  <w:rPr/>
                </w:rPrChange>
              </w:rPr>
              <w:t>Galium</w:t>
            </w:r>
            <w:proofErr w:type="spellEnd"/>
            <w:r w:rsidRPr="00FF20F1">
              <w:rPr>
                <w:i/>
                <w:iCs/>
                <w:rPrChange w:id="5008" w:author="Daniel Stewart" w:date="2022-02-10T13:41:00Z">
                  <w:rPr/>
                </w:rPrChange>
              </w:rPr>
              <w:t> </w:t>
            </w:r>
            <w:proofErr w:type="spellStart"/>
            <w:r w:rsidRPr="00FF20F1">
              <w:rPr>
                <w:i/>
                <w:iCs/>
                <w:rPrChange w:id="5009" w:author="Daniel Stewart" w:date="2022-02-10T13:41:00Z">
                  <w:rPr/>
                </w:rPrChange>
              </w:rPr>
              <w:t>trifidum</w:t>
            </w:r>
            <w:proofErr w:type="spellEnd"/>
            <w:r w:rsidRPr="00FF20F1">
              <w:rPr>
                <w:i/>
                <w:iCs/>
                <w:rPrChange w:id="5010" w:author="Daniel Stewart" w:date="2022-02-10T13:41:00Z">
                  <w:rPr/>
                </w:rPrChange>
              </w:rPr>
              <w:t> </w:t>
            </w:r>
          </w:p>
        </w:tc>
        <w:tc>
          <w:tcPr>
            <w:tcW w:w="2941" w:type="dxa"/>
            <w:shd w:val="clear" w:color="auto" w:fill="auto"/>
            <w:hideMark/>
          </w:tcPr>
          <w:p w14:paraId="0FC74448" w14:textId="77777777" w:rsidR="007013A6" w:rsidRPr="00FF20F1" w:rsidRDefault="007013A6">
            <w:pPr>
              <w:pStyle w:val="PlantList"/>
              <w:pPrChange w:id="5011" w:author="Daniel Stewart" w:date="2022-02-10T13:41:00Z">
                <w:pPr>
                  <w:jc w:val="left"/>
                </w:pPr>
              </w:pPrChange>
            </w:pPr>
            <w:r w:rsidRPr="00FF20F1">
              <w:t>small bedstraw </w:t>
            </w:r>
          </w:p>
        </w:tc>
        <w:tc>
          <w:tcPr>
            <w:tcW w:w="886" w:type="dxa"/>
            <w:shd w:val="clear" w:color="auto" w:fill="auto"/>
            <w:hideMark/>
          </w:tcPr>
          <w:p w14:paraId="6A932950" w14:textId="77777777" w:rsidR="007013A6" w:rsidRPr="00FF20F1" w:rsidRDefault="007013A6">
            <w:pPr>
              <w:pStyle w:val="PlantList"/>
              <w:jc w:val="center"/>
              <w:pPrChange w:id="5012" w:author="Daniel Stewart" w:date="2022-02-10T13:42:00Z">
                <w:pPr/>
              </w:pPrChange>
            </w:pPr>
            <w:r w:rsidRPr="00FF20F1">
              <w:t>N</w:t>
            </w:r>
          </w:p>
        </w:tc>
        <w:tc>
          <w:tcPr>
            <w:tcW w:w="886" w:type="dxa"/>
          </w:tcPr>
          <w:p w14:paraId="2AA4D3E1" w14:textId="77777777" w:rsidR="007013A6" w:rsidRPr="00FF20F1" w:rsidRDefault="007013A6">
            <w:pPr>
              <w:pStyle w:val="PlantList"/>
              <w:jc w:val="center"/>
              <w:pPrChange w:id="5013" w:author="Daniel Stewart" w:date="2022-02-10T13:42:00Z">
                <w:pPr/>
              </w:pPrChange>
            </w:pPr>
            <w:r w:rsidRPr="00FF20F1">
              <w:t>X</w:t>
            </w:r>
          </w:p>
        </w:tc>
        <w:tc>
          <w:tcPr>
            <w:tcW w:w="886" w:type="dxa"/>
          </w:tcPr>
          <w:p w14:paraId="10613535" w14:textId="77777777" w:rsidR="007013A6" w:rsidRPr="00FF20F1" w:rsidRDefault="007013A6">
            <w:pPr>
              <w:pStyle w:val="PlantList"/>
              <w:jc w:val="center"/>
              <w:rPr>
                <w:rPrChange w:id="5014" w:author="Daniel Stewart" w:date="2022-02-10T13:41:00Z">
                  <w:rPr>
                    <w:color w:val="000000"/>
                    <w:lang w:val="en-US"/>
                  </w:rPr>
                </w:rPrChange>
              </w:rPr>
              <w:pPrChange w:id="5015" w:author="Daniel Stewart" w:date="2022-02-10T13:42:00Z">
                <w:pPr/>
              </w:pPrChange>
            </w:pPr>
            <w:r w:rsidRPr="00FF20F1">
              <w:t>X</w:t>
            </w:r>
          </w:p>
        </w:tc>
      </w:tr>
      <w:tr w:rsidR="007013A6" w:rsidRPr="00FF20F1" w14:paraId="7E9E1801" w14:textId="77777777" w:rsidTr="004D3373">
        <w:trPr>
          <w:trHeight w:hRule="exact" w:val="227"/>
        </w:trPr>
        <w:tc>
          <w:tcPr>
            <w:tcW w:w="3119" w:type="dxa"/>
            <w:shd w:val="clear" w:color="auto" w:fill="auto"/>
          </w:tcPr>
          <w:p w14:paraId="30FAA000" w14:textId="77777777" w:rsidR="007013A6" w:rsidRPr="00FF20F1" w:rsidRDefault="007013A6">
            <w:pPr>
              <w:pStyle w:val="PlantList"/>
              <w:jc w:val="left"/>
              <w:rPr>
                <w:i/>
                <w:iCs/>
                <w:rPrChange w:id="5016" w:author="Daniel Stewart" w:date="2022-02-10T13:41:00Z">
                  <w:rPr>
                    <w:lang w:val="en-US"/>
                  </w:rPr>
                </w:rPrChange>
              </w:rPr>
              <w:pPrChange w:id="5017" w:author="Daniel Stewart" w:date="2022-02-10T13:43:00Z">
                <w:pPr>
                  <w:jc w:val="left"/>
                </w:pPr>
              </w:pPrChange>
            </w:pPr>
            <w:proofErr w:type="spellStart"/>
            <w:r w:rsidRPr="00FF20F1">
              <w:rPr>
                <w:i/>
                <w:iCs/>
                <w:rPrChange w:id="5018" w:author="Daniel Stewart" w:date="2022-02-10T13:41:00Z">
                  <w:rPr/>
                </w:rPrChange>
              </w:rPr>
              <w:t>Geum</w:t>
            </w:r>
            <w:proofErr w:type="spellEnd"/>
            <w:r w:rsidRPr="00FF20F1">
              <w:rPr>
                <w:i/>
                <w:iCs/>
                <w:rPrChange w:id="5019" w:author="Daniel Stewart" w:date="2022-02-10T13:41:00Z">
                  <w:rPr/>
                </w:rPrChange>
              </w:rPr>
              <w:t xml:space="preserve"> </w:t>
            </w:r>
            <w:proofErr w:type="spellStart"/>
            <w:r w:rsidRPr="00FF20F1">
              <w:rPr>
                <w:i/>
                <w:iCs/>
                <w:rPrChange w:id="5020" w:author="Daniel Stewart" w:date="2022-02-10T13:41:00Z">
                  <w:rPr/>
                </w:rPrChange>
              </w:rPr>
              <w:t>macrophyllum</w:t>
            </w:r>
            <w:proofErr w:type="spellEnd"/>
          </w:p>
        </w:tc>
        <w:tc>
          <w:tcPr>
            <w:tcW w:w="2941" w:type="dxa"/>
            <w:shd w:val="clear" w:color="auto" w:fill="auto"/>
          </w:tcPr>
          <w:p w14:paraId="19D8DD5E" w14:textId="77777777" w:rsidR="007013A6" w:rsidRPr="00FF20F1" w:rsidRDefault="007013A6">
            <w:pPr>
              <w:pStyle w:val="PlantList"/>
              <w:pPrChange w:id="5021" w:author="Daniel Stewart" w:date="2022-02-10T13:41:00Z">
                <w:pPr>
                  <w:jc w:val="left"/>
                </w:pPr>
              </w:pPrChange>
            </w:pPr>
            <w:r w:rsidRPr="00FF20F1">
              <w:t>large-leaved avens</w:t>
            </w:r>
          </w:p>
        </w:tc>
        <w:tc>
          <w:tcPr>
            <w:tcW w:w="886" w:type="dxa"/>
            <w:shd w:val="clear" w:color="auto" w:fill="auto"/>
          </w:tcPr>
          <w:p w14:paraId="2FB12FEC" w14:textId="77777777" w:rsidR="007013A6" w:rsidRPr="00FF20F1" w:rsidRDefault="007013A6">
            <w:pPr>
              <w:pStyle w:val="PlantList"/>
              <w:jc w:val="center"/>
              <w:pPrChange w:id="5022" w:author="Daniel Stewart" w:date="2022-02-10T13:42:00Z">
                <w:pPr/>
              </w:pPrChange>
            </w:pPr>
            <w:r w:rsidRPr="00FF20F1">
              <w:t>N</w:t>
            </w:r>
          </w:p>
        </w:tc>
        <w:tc>
          <w:tcPr>
            <w:tcW w:w="886" w:type="dxa"/>
          </w:tcPr>
          <w:p w14:paraId="3B88433B" w14:textId="77777777" w:rsidR="007013A6" w:rsidRPr="00FF20F1" w:rsidRDefault="007013A6">
            <w:pPr>
              <w:pStyle w:val="PlantList"/>
              <w:jc w:val="center"/>
              <w:pPrChange w:id="5023" w:author="Daniel Stewart" w:date="2022-02-10T13:42:00Z">
                <w:pPr/>
              </w:pPrChange>
            </w:pPr>
            <w:r w:rsidRPr="00FF20F1">
              <w:t>X</w:t>
            </w:r>
          </w:p>
        </w:tc>
        <w:tc>
          <w:tcPr>
            <w:tcW w:w="886" w:type="dxa"/>
          </w:tcPr>
          <w:p w14:paraId="758807BF" w14:textId="77777777" w:rsidR="007013A6" w:rsidRPr="00FF20F1" w:rsidRDefault="007013A6">
            <w:pPr>
              <w:pStyle w:val="PlantList"/>
              <w:jc w:val="center"/>
              <w:pPrChange w:id="5024" w:author="Daniel Stewart" w:date="2022-02-10T13:42:00Z">
                <w:pPr/>
              </w:pPrChange>
            </w:pPr>
          </w:p>
        </w:tc>
      </w:tr>
      <w:tr w:rsidR="007013A6" w:rsidRPr="00FF20F1" w14:paraId="6FCCA8E4" w14:textId="77777777" w:rsidTr="004D3373">
        <w:trPr>
          <w:trHeight w:hRule="exact" w:val="227"/>
        </w:trPr>
        <w:tc>
          <w:tcPr>
            <w:tcW w:w="3119" w:type="dxa"/>
            <w:shd w:val="clear" w:color="auto" w:fill="auto"/>
          </w:tcPr>
          <w:p w14:paraId="120BD4AE" w14:textId="77777777" w:rsidR="007013A6" w:rsidRPr="00FF20F1" w:rsidRDefault="007013A6">
            <w:pPr>
              <w:pStyle w:val="PlantList"/>
              <w:jc w:val="left"/>
              <w:rPr>
                <w:i/>
                <w:iCs/>
                <w:rPrChange w:id="5025" w:author="Daniel Stewart" w:date="2022-02-10T13:41:00Z">
                  <w:rPr>
                    <w:lang w:val="en-US"/>
                  </w:rPr>
                </w:rPrChange>
              </w:rPr>
              <w:pPrChange w:id="5026" w:author="Daniel Stewart" w:date="2022-02-10T13:43:00Z">
                <w:pPr>
                  <w:jc w:val="left"/>
                </w:pPr>
              </w:pPrChange>
            </w:pPr>
            <w:proofErr w:type="spellStart"/>
            <w:r w:rsidRPr="00FF20F1">
              <w:rPr>
                <w:i/>
                <w:iCs/>
                <w:rPrChange w:id="5027" w:author="Daniel Stewart" w:date="2022-02-10T13:41:00Z">
                  <w:rPr/>
                </w:rPrChange>
              </w:rPr>
              <w:t>Glyceria</w:t>
            </w:r>
            <w:proofErr w:type="spellEnd"/>
            <w:r w:rsidRPr="00FF20F1">
              <w:rPr>
                <w:i/>
                <w:iCs/>
                <w:rPrChange w:id="5028" w:author="Daniel Stewart" w:date="2022-02-10T13:41:00Z">
                  <w:rPr/>
                </w:rPrChange>
              </w:rPr>
              <w:t xml:space="preserve"> </w:t>
            </w:r>
            <w:proofErr w:type="spellStart"/>
            <w:r w:rsidRPr="00FF20F1">
              <w:rPr>
                <w:i/>
                <w:iCs/>
                <w:rPrChange w:id="5029" w:author="Daniel Stewart" w:date="2022-02-10T13:41:00Z">
                  <w:rPr/>
                </w:rPrChange>
              </w:rPr>
              <w:t>elata</w:t>
            </w:r>
            <w:proofErr w:type="spellEnd"/>
          </w:p>
        </w:tc>
        <w:tc>
          <w:tcPr>
            <w:tcW w:w="2941" w:type="dxa"/>
            <w:shd w:val="clear" w:color="auto" w:fill="auto"/>
          </w:tcPr>
          <w:p w14:paraId="6AEAC37E" w14:textId="77777777" w:rsidR="007013A6" w:rsidRPr="00FF20F1" w:rsidRDefault="007013A6">
            <w:pPr>
              <w:pStyle w:val="PlantList"/>
              <w:pPrChange w:id="5030" w:author="Daniel Stewart" w:date="2022-02-10T13:41:00Z">
                <w:pPr>
                  <w:jc w:val="left"/>
                </w:pPr>
              </w:pPrChange>
            </w:pPr>
            <w:r w:rsidRPr="00FF20F1">
              <w:t xml:space="preserve">tall </w:t>
            </w:r>
            <w:proofErr w:type="spellStart"/>
            <w:r w:rsidRPr="00FF20F1">
              <w:t>mannagrass</w:t>
            </w:r>
            <w:proofErr w:type="spellEnd"/>
          </w:p>
        </w:tc>
        <w:tc>
          <w:tcPr>
            <w:tcW w:w="886" w:type="dxa"/>
            <w:shd w:val="clear" w:color="auto" w:fill="auto"/>
          </w:tcPr>
          <w:p w14:paraId="4B5AA006" w14:textId="77777777" w:rsidR="007013A6" w:rsidRPr="00FF20F1" w:rsidRDefault="007013A6">
            <w:pPr>
              <w:pStyle w:val="PlantList"/>
              <w:jc w:val="center"/>
              <w:pPrChange w:id="5031" w:author="Daniel Stewart" w:date="2022-02-10T13:42:00Z">
                <w:pPr/>
              </w:pPrChange>
            </w:pPr>
            <w:r w:rsidRPr="00FF20F1">
              <w:t>N</w:t>
            </w:r>
          </w:p>
        </w:tc>
        <w:tc>
          <w:tcPr>
            <w:tcW w:w="886" w:type="dxa"/>
          </w:tcPr>
          <w:p w14:paraId="6EB9EBB4" w14:textId="77777777" w:rsidR="007013A6" w:rsidRPr="00FF20F1" w:rsidRDefault="007013A6">
            <w:pPr>
              <w:pStyle w:val="PlantList"/>
              <w:jc w:val="center"/>
              <w:pPrChange w:id="5032" w:author="Daniel Stewart" w:date="2022-02-10T13:42:00Z">
                <w:pPr/>
              </w:pPrChange>
            </w:pPr>
            <w:r w:rsidRPr="00FF20F1">
              <w:t>X</w:t>
            </w:r>
          </w:p>
        </w:tc>
        <w:tc>
          <w:tcPr>
            <w:tcW w:w="886" w:type="dxa"/>
          </w:tcPr>
          <w:p w14:paraId="6D945D50" w14:textId="77777777" w:rsidR="007013A6" w:rsidRPr="00FF20F1" w:rsidRDefault="007013A6">
            <w:pPr>
              <w:pStyle w:val="PlantList"/>
              <w:jc w:val="center"/>
              <w:pPrChange w:id="5033" w:author="Daniel Stewart" w:date="2022-02-10T13:42:00Z">
                <w:pPr/>
              </w:pPrChange>
            </w:pPr>
          </w:p>
        </w:tc>
      </w:tr>
      <w:tr w:rsidR="007013A6" w:rsidRPr="00FF20F1" w14:paraId="0081627D" w14:textId="77777777" w:rsidTr="004D3373">
        <w:trPr>
          <w:trHeight w:hRule="exact" w:val="227"/>
        </w:trPr>
        <w:tc>
          <w:tcPr>
            <w:tcW w:w="3119" w:type="dxa"/>
            <w:shd w:val="clear" w:color="auto" w:fill="auto"/>
          </w:tcPr>
          <w:p w14:paraId="19782326" w14:textId="77777777" w:rsidR="007013A6" w:rsidRPr="00FF20F1" w:rsidRDefault="007013A6">
            <w:pPr>
              <w:pStyle w:val="PlantList"/>
              <w:jc w:val="left"/>
              <w:rPr>
                <w:i/>
                <w:iCs/>
                <w:rPrChange w:id="5034" w:author="Daniel Stewart" w:date="2022-02-10T13:41:00Z">
                  <w:rPr>
                    <w:lang w:val="en-US"/>
                  </w:rPr>
                </w:rPrChange>
              </w:rPr>
              <w:pPrChange w:id="5035" w:author="Daniel Stewart" w:date="2022-02-10T13:43:00Z">
                <w:pPr>
                  <w:jc w:val="left"/>
                </w:pPr>
              </w:pPrChange>
            </w:pPr>
            <w:proofErr w:type="spellStart"/>
            <w:r w:rsidRPr="00FF20F1">
              <w:rPr>
                <w:i/>
                <w:iCs/>
                <w:rPrChange w:id="5036" w:author="Daniel Stewart" w:date="2022-02-10T13:41:00Z">
                  <w:rPr/>
                </w:rPrChange>
              </w:rPr>
              <w:t>Glyceria</w:t>
            </w:r>
            <w:proofErr w:type="spellEnd"/>
            <w:r w:rsidRPr="00FF20F1">
              <w:rPr>
                <w:i/>
                <w:iCs/>
                <w:rPrChange w:id="5037" w:author="Daniel Stewart" w:date="2022-02-10T13:41:00Z">
                  <w:rPr/>
                </w:rPrChange>
              </w:rPr>
              <w:t xml:space="preserve"> </w:t>
            </w:r>
            <w:proofErr w:type="spellStart"/>
            <w:r w:rsidRPr="00FF20F1">
              <w:rPr>
                <w:i/>
                <w:iCs/>
                <w:rPrChange w:id="5038" w:author="Daniel Stewart" w:date="2022-02-10T13:41:00Z">
                  <w:rPr/>
                </w:rPrChange>
              </w:rPr>
              <w:t>leptostachya</w:t>
            </w:r>
            <w:proofErr w:type="spellEnd"/>
          </w:p>
        </w:tc>
        <w:tc>
          <w:tcPr>
            <w:tcW w:w="2941" w:type="dxa"/>
            <w:shd w:val="clear" w:color="auto" w:fill="auto"/>
          </w:tcPr>
          <w:p w14:paraId="30E92712" w14:textId="77777777" w:rsidR="007013A6" w:rsidRPr="00FF20F1" w:rsidRDefault="007013A6">
            <w:pPr>
              <w:pStyle w:val="PlantList"/>
              <w:pPrChange w:id="5039" w:author="Daniel Stewart" w:date="2022-02-10T13:41:00Z">
                <w:pPr>
                  <w:jc w:val="left"/>
                </w:pPr>
              </w:pPrChange>
            </w:pPr>
            <w:r w:rsidRPr="00FF20F1">
              <w:t xml:space="preserve">slender spiked </w:t>
            </w:r>
            <w:proofErr w:type="spellStart"/>
            <w:r w:rsidRPr="00FF20F1">
              <w:t>mannagrass</w:t>
            </w:r>
            <w:proofErr w:type="spellEnd"/>
          </w:p>
        </w:tc>
        <w:tc>
          <w:tcPr>
            <w:tcW w:w="886" w:type="dxa"/>
            <w:shd w:val="clear" w:color="auto" w:fill="auto"/>
          </w:tcPr>
          <w:p w14:paraId="7B8CB534" w14:textId="77777777" w:rsidR="007013A6" w:rsidRPr="00FF20F1" w:rsidRDefault="007013A6">
            <w:pPr>
              <w:pStyle w:val="PlantList"/>
              <w:jc w:val="center"/>
              <w:pPrChange w:id="5040" w:author="Daniel Stewart" w:date="2022-02-10T13:42:00Z">
                <w:pPr/>
              </w:pPrChange>
            </w:pPr>
            <w:r w:rsidRPr="00FF20F1">
              <w:t>N</w:t>
            </w:r>
          </w:p>
        </w:tc>
        <w:tc>
          <w:tcPr>
            <w:tcW w:w="886" w:type="dxa"/>
          </w:tcPr>
          <w:p w14:paraId="601079A9" w14:textId="77777777" w:rsidR="007013A6" w:rsidRPr="00FF20F1" w:rsidRDefault="007013A6">
            <w:pPr>
              <w:pStyle w:val="PlantList"/>
              <w:jc w:val="center"/>
              <w:pPrChange w:id="5041" w:author="Daniel Stewart" w:date="2022-02-10T13:42:00Z">
                <w:pPr/>
              </w:pPrChange>
            </w:pPr>
          </w:p>
        </w:tc>
        <w:tc>
          <w:tcPr>
            <w:tcW w:w="886" w:type="dxa"/>
          </w:tcPr>
          <w:p w14:paraId="73182647" w14:textId="77777777" w:rsidR="007013A6" w:rsidRPr="00FF20F1" w:rsidRDefault="007013A6">
            <w:pPr>
              <w:pStyle w:val="PlantList"/>
              <w:jc w:val="center"/>
              <w:pPrChange w:id="5042" w:author="Daniel Stewart" w:date="2022-02-10T13:42:00Z">
                <w:pPr/>
              </w:pPrChange>
            </w:pPr>
            <w:r w:rsidRPr="00FF20F1">
              <w:t>X</w:t>
            </w:r>
          </w:p>
        </w:tc>
      </w:tr>
      <w:tr w:rsidR="007013A6" w:rsidRPr="00FF20F1" w14:paraId="48B2397A" w14:textId="77777777" w:rsidTr="004D3373">
        <w:trPr>
          <w:trHeight w:hRule="exact" w:val="227"/>
        </w:trPr>
        <w:tc>
          <w:tcPr>
            <w:tcW w:w="3119" w:type="dxa"/>
            <w:shd w:val="clear" w:color="auto" w:fill="auto"/>
            <w:hideMark/>
          </w:tcPr>
          <w:p w14:paraId="7EAC1013" w14:textId="77777777" w:rsidR="007013A6" w:rsidRPr="00FF20F1" w:rsidRDefault="007013A6">
            <w:pPr>
              <w:pStyle w:val="PlantList"/>
              <w:jc w:val="left"/>
              <w:rPr>
                <w:i/>
                <w:iCs/>
                <w:rPrChange w:id="5043" w:author="Daniel Stewart" w:date="2022-02-10T13:41:00Z">
                  <w:rPr>
                    <w:lang w:val="en-US"/>
                  </w:rPr>
                </w:rPrChange>
              </w:rPr>
              <w:pPrChange w:id="5044" w:author="Daniel Stewart" w:date="2022-02-10T13:43:00Z">
                <w:pPr>
                  <w:jc w:val="left"/>
                </w:pPr>
              </w:pPrChange>
            </w:pPr>
            <w:proofErr w:type="spellStart"/>
            <w:r w:rsidRPr="00FF20F1">
              <w:rPr>
                <w:i/>
                <w:iCs/>
                <w:rPrChange w:id="5045" w:author="Daniel Stewart" w:date="2022-02-10T13:41:00Z">
                  <w:rPr/>
                </w:rPrChange>
              </w:rPr>
              <w:t>Glyceria</w:t>
            </w:r>
            <w:proofErr w:type="spellEnd"/>
            <w:r w:rsidRPr="00FF20F1">
              <w:rPr>
                <w:i/>
                <w:iCs/>
                <w:rPrChange w:id="5046" w:author="Daniel Stewart" w:date="2022-02-10T13:41:00Z">
                  <w:rPr/>
                </w:rPrChange>
              </w:rPr>
              <w:t> </w:t>
            </w:r>
            <w:r w:rsidRPr="007013A6">
              <w:t>sp.</w:t>
            </w:r>
            <w:r w:rsidRPr="00FF20F1">
              <w:rPr>
                <w:i/>
                <w:iCs/>
                <w:rPrChange w:id="5047" w:author="Daniel Stewart" w:date="2022-02-10T13:41:00Z">
                  <w:rPr/>
                </w:rPrChange>
              </w:rPr>
              <w:t> </w:t>
            </w:r>
          </w:p>
        </w:tc>
        <w:tc>
          <w:tcPr>
            <w:tcW w:w="2941" w:type="dxa"/>
            <w:shd w:val="clear" w:color="auto" w:fill="auto"/>
            <w:hideMark/>
          </w:tcPr>
          <w:p w14:paraId="29F1B1B9" w14:textId="77777777" w:rsidR="007013A6" w:rsidRPr="00FF20F1" w:rsidRDefault="007013A6">
            <w:pPr>
              <w:pStyle w:val="PlantList"/>
              <w:pPrChange w:id="5048" w:author="Daniel Stewart" w:date="2022-02-10T13:41:00Z">
                <w:pPr>
                  <w:jc w:val="left"/>
                </w:pPr>
              </w:pPrChange>
            </w:pPr>
            <w:proofErr w:type="spellStart"/>
            <w:r w:rsidRPr="00FF20F1">
              <w:t>mannagrass</w:t>
            </w:r>
            <w:proofErr w:type="spellEnd"/>
            <w:r w:rsidRPr="00FF20F1">
              <w:t> </w:t>
            </w:r>
          </w:p>
        </w:tc>
        <w:tc>
          <w:tcPr>
            <w:tcW w:w="886" w:type="dxa"/>
            <w:shd w:val="clear" w:color="auto" w:fill="auto"/>
            <w:hideMark/>
          </w:tcPr>
          <w:p w14:paraId="383BDF26" w14:textId="77777777" w:rsidR="007013A6" w:rsidRPr="00FF20F1" w:rsidRDefault="007013A6">
            <w:pPr>
              <w:pStyle w:val="PlantList"/>
              <w:jc w:val="center"/>
              <w:pPrChange w:id="5049" w:author="Daniel Stewart" w:date="2022-02-10T13:42:00Z">
                <w:pPr/>
              </w:pPrChange>
            </w:pPr>
            <w:r w:rsidRPr="00FF20F1">
              <w:t>N</w:t>
            </w:r>
          </w:p>
        </w:tc>
        <w:tc>
          <w:tcPr>
            <w:tcW w:w="886" w:type="dxa"/>
          </w:tcPr>
          <w:p w14:paraId="6BEC7F95" w14:textId="77777777" w:rsidR="007013A6" w:rsidRPr="00FF20F1" w:rsidRDefault="007013A6">
            <w:pPr>
              <w:pStyle w:val="PlantList"/>
              <w:jc w:val="center"/>
              <w:pPrChange w:id="5050" w:author="Daniel Stewart" w:date="2022-02-10T13:42:00Z">
                <w:pPr/>
              </w:pPrChange>
            </w:pPr>
          </w:p>
        </w:tc>
        <w:tc>
          <w:tcPr>
            <w:tcW w:w="886" w:type="dxa"/>
          </w:tcPr>
          <w:p w14:paraId="6AE75B9B" w14:textId="77777777" w:rsidR="007013A6" w:rsidRPr="00FF20F1" w:rsidRDefault="007013A6">
            <w:pPr>
              <w:pStyle w:val="PlantList"/>
              <w:jc w:val="center"/>
              <w:rPr>
                <w:rPrChange w:id="5051" w:author="Daniel Stewart" w:date="2022-02-10T13:41:00Z">
                  <w:rPr>
                    <w:color w:val="000000"/>
                    <w:lang w:val="en-US"/>
                  </w:rPr>
                </w:rPrChange>
              </w:rPr>
              <w:pPrChange w:id="5052" w:author="Daniel Stewart" w:date="2022-02-10T13:42:00Z">
                <w:pPr/>
              </w:pPrChange>
            </w:pPr>
            <w:r w:rsidRPr="00FF20F1">
              <w:t>X</w:t>
            </w:r>
          </w:p>
        </w:tc>
      </w:tr>
      <w:tr w:rsidR="007013A6" w:rsidRPr="00FF20F1" w14:paraId="1B1907A3" w14:textId="77777777" w:rsidTr="004D3373">
        <w:trPr>
          <w:trHeight w:hRule="exact" w:val="227"/>
        </w:trPr>
        <w:tc>
          <w:tcPr>
            <w:tcW w:w="3119" w:type="dxa"/>
            <w:shd w:val="clear" w:color="auto" w:fill="auto"/>
          </w:tcPr>
          <w:p w14:paraId="7853D402" w14:textId="77777777" w:rsidR="007013A6" w:rsidRPr="00FF20F1" w:rsidRDefault="007013A6">
            <w:pPr>
              <w:pStyle w:val="PlantList"/>
              <w:jc w:val="left"/>
              <w:rPr>
                <w:i/>
                <w:iCs/>
                <w:rPrChange w:id="5053" w:author="Daniel Stewart" w:date="2022-02-10T13:41:00Z">
                  <w:rPr>
                    <w:lang w:val="en-US"/>
                  </w:rPr>
                </w:rPrChange>
              </w:rPr>
              <w:pPrChange w:id="5054" w:author="Daniel Stewart" w:date="2022-02-10T13:43:00Z">
                <w:pPr>
                  <w:jc w:val="left"/>
                </w:pPr>
              </w:pPrChange>
            </w:pPr>
            <w:r w:rsidRPr="00FF20F1">
              <w:rPr>
                <w:i/>
                <w:iCs/>
                <w:rPrChange w:id="5055" w:author="Daniel Stewart" w:date="2022-02-10T13:41:00Z">
                  <w:rPr/>
                </w:rPrChange>
              </w:rPr>
              <w:t xml:space="preserve">Gnaphalium </w:t>
            </w:r>
            <w:proofErr w:type="spellStart"/>
            <w:r w:rsidRPr="00FF20F1">
              <w:rPr>
                <w:i/>
                <w:iCs/>
                <w:rPrChange w:id="5056" w:author="Daniel Stewart" w:date="2022-02-10T13:41:00Z">
                  <w:rPr/>
                </w:rPrChange>
              </w:rPr>
              <w:t>uliginosum</w:t>
            </w:r>
            <w:proofErr w:type="spellEnd"/>
          </w:p>
        </w:tc>
        <w:tc>
          <w:tcPr>
            <w:tcW w:w="2941" w:type="dxa"/>
            <w:shd w:val="clear" w:color="auto" w:fill="auto"/>
          </w:tcPr>
          <w:p w14:paraId="42F95700" w14:textId="77777777" w:rsidR="007013A6" w:rsidRPr="00FF20F1" w:rsidRDefault="007013A6">
            <w:pPr>
              <w:pStyle w:val="PlantList"/>
              <w:pPrChange w:id="5057" w:author="Daniel Stewart" w:date="2022-02-10T13:41:00Z">
                <w:pPr>
                  <w:jc w:val="left"/>
                </w:pPr>
              </w:pPrChange>
            </w:pPr>
            <w:r w:rsidRPr="00FF20F1">
              <w:t>marsh cudweed</w:t>
            </w:r>
          </w:p>
        </w:tc>
        <w:tc>
          <w:tcPr>
            <w:tcW w:w="886" w:type="dxa"/>
            <w:shd w:val="clear" w:color="auto" w:fill="auto"/>
          </w:tcPr>
          <w:p w14:paraId="728B61A8" w14:textId="77777777" w:rsidR="007013A6" w:rsidRPr="00FF20F1" w:rsidRDefault="007013A6">
            <w:pPr>
              <w:pStyle w:val="PlantList"/>
              <w:jc w:val="center"/>
              <w:pPrChange w:id="5058" w:author="Daniel Stewart" w:date="2022-02-10T13:42:00Z">
                <w:pPr/>
              </w:pPrChange>
            </w:pPr>
            <w:r w:rsidRPr="00FF20F1">
              <w:t>E</w:t>
            </w:r>
          </w:p>
        </w:tc>
        <w:tc>
          <w:tcPr>
            <w:tcW w:w="886" w:type="dxa"/>
          </w:tcPr>
          <w:p w14:paraId="682E4EE2" w14:textId="77777777" w:rsidR="007013A6" w:rsidRPr="00FF20F1" w:rsidRDefault="007013A6">
            <w:pPr>
              <w:pStyle w:val="PlantList"/>
              <w:jc w:val="center"/>
              <w:pPrChange w:id="5059" w:author="Daniel Stewart" w:date="2022-02-10T13:42:00Z">
                <w:pPr/>
              </w:pPrChange>
            </w:pPr>
            <w:r w:rsidRPr="00FF20F1">
              <w:t>X</w:t>
            </w:r>
          </w:p>
        </w:tc>
        <w:tc>
          <w:tcPr>
            <w:tcW w:w="886" w:type="dxa"/>
          </w:tcPr>
          <w:p w14:paraId="539520D2" w14:textId="77777777" w:rsidR="007013A6" w:rsidRPr="00FF20F1" w:rsidRDefault="007013A6">
            <w:pPr>
              <w:pStyle w:val="PlantList"/>
              <w:jc w:val="center"/>
              <w:pPrChange w:id="5060" w:author="Daniel Stewart" w:date="2022-02-10T13:42:00Z">
                <w:pPr/>
              </w:pPrChange>
            </w:pPr>
          </w:p>
        </w:tc>
      </w:tr>
      <w:tr w:rsidR="007013A6" w:rsidRPr="00FF20F1" w14:paraId="17AC53B1" w14:textId="77777777" w:rsidTr="004D3373">
        <w:trPr>
          <w:trHeight w:hRule="exact" w:val="227"/>
        </w:trPr>
        <w:tc>
          <w:tcPr>
            <w:tcW w:w="3119" w:type="dxa"/>
            <w:shd w:val="clear" w:color="auto" w:fill="auto"/>
            <w:hideMark/>
          </w:tcPr>
          <w:p w14:paraId="2A46A88C" w14:textId="77777777" w:rsidR="007013A6" w:rsidRPr="00FF20F1" w:rsidRDefault="007013A6">
            <w:pPr>
              <w:pStyle w:val="PlantList"/>
              <w:jc w:val="left"/>
              <w:rPr>
                <w:i/>
                <w:iCs/>
                <w:rPrChange w:id="5061" w:author="Daniel Stewart" w:date="2022-02-10T13:41:00Z">
                  <w:rPr>
                    <w:lang w:val="en-US"/>
                  </w:rPr>
                </w:rPrChange>
              </w:rPr>
              <w:pPrChange w:id="5062" w:author="Daniel Stewart" w:date="2022-02-10T13:43:00Z">
                <w:pPr>
                  <w:jc w:val="left"/>
                </w:pPr>
              </w:pPrChange>
            </w:pPr>
            <w:proofErr w:type="spellStart"/>
            <w:r w:rsidRPr="00FF20F1">
              <w:rPr>
                <w:i/>
                <w:iCs/>
                <w:rPrChange w:id="5063" w:author="Daniel Stewart" w:date="2022-02-10T13:41:00Z">
                  <w:rPr/>
                </w:rPrChange>
              </w:rPr>
              <w:t>Gratiola</w:t>
            </w:r>
            <w:proofErr w:type="spellEnd"/>
            <w:r w:rsidRPr="00FF20F1">
              <w:rPr>
                <w:i/>
                <w:iCs/>
                <w:rPrChange w:id="5064" w:author="Daniel Stewart" w:date="2022-02-10T13:41:00Z">
                  <w:rPr/>
                </w:rPrChange>
              </w:rPr>
              <w:t> </w:t>
            </w:r>
            <w:proofErr w:type="spellStart"/>
            <w:r w:rsidRPr="00FF20F1">
              <w:rPr>
                <w:i/>
                <w:iCs/>
                <w:rPrChange w:id="5065" w:author="Daniel Stewart" w:date="2022-02-10T13:41:00Z">
                  <w:rPr/>
                </w:rPrChange>
              </w:rPr>
              <w:t>ebracteata</w:t>
            </w:r>
            <w:proofErr w:type="spellEnd"/>
            <w:r w:rsidRPr="00FF20F1">
              <w:rPr>
                <w:i/>
                <w:iCs/>
                <w:rPrChange w:id="5066" w:author="Daniel Stewart" w:date="2022-02-10T13:41:00Z">
                  <w:rPr/>
                </w:rPrChange>
              </w:rPr>
              <w:t> </w:t>
            </w:r>
          </w:p>
        </w:tc>
        <w:tc>
          <w:tcPr>
            <w:tcW w:w="2941" w:type="dxa"/>
            <w:shd w:val="clear" w:color="auto" w:fill="auto"/>
            <w:hideMark/>
          </w:tcPr>
          <w:p w14:paraId="73BCBC67" w14:textId="77777777" w:rsidR="007013A6" w:rsidRPr="00FF20F1" w:rsidRDefault="007013A6">
            <w:pPr>
              <w:pStyle w:val="PlantList"/>
              <w:pPrChange w:id="5067" w:author="Daniel Stewart" w:date="2022-02-10T13:41:00Z">
                <w:pPr>
                  <w:jc w:val="left"/>
                </w:pPr>
              </w:pPrChange>
            </w:pPr>
            <w:r w:rsidRPr="00FF20F1">
              <w:t>bractless hedge-hyssop </w:t>
            </w:r>
          </w:p>
        </w:tc>
        <w:tc>
          <w:tcPr>
            <w:tcW w:w="886" w:type="dxa"/>
            <w:shd w:val="clear" w:color="auto" w:fill="auto"/>
            <w:hideMark/>
          </w:tcPr>
          <w:p w14:paraId="2A94A871" w14:textId="77777777" w:rsidR="007013A6" w:rsidRPr="00FF20F1" w:rsidRDefault="007013A6">
            <w:pPr>
              <w:pStyle w:val="PlantList"/>
              <w:jc w:val="center"/>
              <w:pPrChange w:id="5068" w:author="Daniel Stewart" w:date="2022-02-10T13:42:00Z">
                <w:pPr/>
              </w:pPrChange>
            </w:pPr>
            <w:r w:rsidRPr="00FF20F1">
              <w:t>N</w:t>
            </w:r>
          </w:p>
        </w:tc>
        <w:tc>
          <w:tcPr>
            <w:tcW w:w="886" w:type="dxa"/>
          </w:tcPr>
          <w:p w14:paraId="240EB59E" w14:textId="77777777" w:rsidR="007013A6" w:rsidRPr="00FF20F1" w:rsidRDefault="007013A6">
            <w:pPr>
              <w:pStyle w:val="PlantList"/>
              <w:jc w:val="center"/>
              <w:pPrChange w:id="5069" w:author="Daniel Stewart" w:date="2022-02-10T13:42:00Z">
                <w:pPr/>
              </w:pPrChange>
            </w:pPr>
            <w:r w:rsidRPr="00FF20F1">
              <w:t>X</w:t>
            </w:r>
          </w:p>
        </w:tc>
        <w:tc>
          <w:tcPr>
            <w:tcW w:w="886" w:type="dxa"/>
          </w:tcPr>
          <w:p w14:paraId="635A3B93" w14:textId="77777777" w:rsidR="007013A6" w:rsidRPr="00FF20F1" w:rsidRDefault="007013A6">
            <w:pPr>
              <w:pStyle w:val="PlantList"/>
              <w:jc w:val="center"/>
              <w:rPr>
                <w:rPrChange w:id="5070" w:author="Daniel Stewart" w:date="2022-02-10T13:41:00Z">
                  <w:rPr>
                    <w:color w:val="000000"/>
                    <w:lang w:val="en-US"/>
                  </w:rPr>
                </w:rPrChange>
              </w:rPr>
              <w:pPrChange w:id="5071" w:author="Daniel Stewart" w:date="2022-02-10T13:42:00Z">
                <w:pPr/>
              </w:pPrChange>
            </w:pPr>
            <w:r w:rsidRPr="00FF20F1">
              <w:t>X</w:t>
            </w:r>
          </w:p>
        </w:tc>
      </w:tr>
      <w:tr w:rsidR="007013A6" w:rsidRPr="00FF20F1" w14:paraId="32C9C568" w14:textId="77777777" w:rsidTr="004D3373">
        <w:trPr>
          <w:trHeight w:hRule="exact" w:val="227"/>
        </w:trPr>
        <w:tc>
          <w:tcPr>
            <w:tcW w:w="3119" w:type="dxa"/>
            <w:shd w:val="clear" w:color="auto" w:fill="auto"/>
          </w:tcPr>
          <w:p w14:paraId="4913663F" w14:textId="77777777" w:rsidR="007013A6" w:rsidRPr="00FF20F1" w:rsidRDefault="007013A6">
            <w:pPr>
              <w:pStyle w:val="PlantList"/>
              <w:jc w:val="left"/>
              <w:rPr>
                <w:i/>
                <w:iCs/>
                <w:rPrChange w:id="5072" w:author="Daniel Stewart" w:date="2022-02-10T13:41:00Z">
                  <w:rPr>
                    <w:lang w:val="en-US"/>
                  </w:rPr>
                </w:rPrChange>
              </w:rPr>
              <w:pPrChange w:id="5073" w:author="Daniel Stewart" w:date="2022-02-10T13:43:00Z">
                <w:pPr>
                  <w:jc w:val="left"/>
                </w:pPr>
              </w:pPrChange>
            </w:pPr>
            <w:r w:rsidRPr="00FF20F1">
              <w:rPr>
                <w:i/>
                <w:iCs/>
                <w:rPrChange w:id="5074" w:author="Daniel Stewart" w:date="2022-02-10T13:41:00Z">
                  <w:rPr/>
                </w:rPrChange>
              </w:rPr>
              <w:t xml:space="preserve">Hieracium </w:t>
            </w:r>
            <w:proofErr w:type="spellStart"/>
            <w:r w:rsidRPr="00FF20F1">
              <w:rPr>
                <w:i/>
                <w:iCs/>
                <w:rPrChange w:id="5075" w:author="Daniel Stewart" w:date="2022-02-10T13:41:00Z">
                  <w:rPr/>
                </w:rPrChange>
              </w:rPr>
              <w:t>lachenalii</w:t>
            </w:r>
            <w:proofErr w:type="spellEnd"/>
          </w:p>
        </w:tc>
        <w:tc>
          <w:tcPr>
            <w:tcW w:w="2941" w:type="dxa"/>
            <w:shd w:val="clear" w:color="auto" w:fill="auto"/>
          </w:tcPr>
          <w:p w14:paraId="08465A87" w14:textId="77777777" w:rsidR="007013A6" w:rsidRPr="00FF20F1" w:rsidRDefault="007013A6">
            <w:pPr>
              <w:pStyle w:val="PlantList"/>
              <w:pPrChange w:id="5076" w:author="Daniel Stewart" w:date="2022-02-10T13:41:00Z">
                <w:pPr>
                  <w:jc w:val="left"/>
                </w:pPr>
              </w:pPrChange>
            </w:pPr>
            <w:r w:rsidRPr="00FF20F1">
              <w:t>European hawkweed</w:t>
            </w:r>
          </w:p>
        </w:tc>
        <w:tc>
          <w:tcPr>
            <w:tcW w:w="886" w:type="dxa"/>
            <w:shd w:val="clear" w:color="auto" w:fill="auto"/>
          </w:tcPr>
          <w:p w14:paraId="0E0BA624" w14:textId="77777777" w:rsidR="007013A6" w:rsidRPr="00FF20F1" w:rsidRDefault="007013A6">
            <w:pPr>
              <w:pStyle w:val="PlantList"/>
              <w:jc w:val="center"/>
              <w:pPrChange w:id="5077" w:author="Daniel Stewart" w:date="2022-02-10T13:42:00Z">
                <w:pPr/>
              </w:pPrChange>
            </w:pPr>
            <w:r w:rsidRPr="00FF20F1">
              <w:t>E</w:t>
            </w:r>
          </w:p>
        </w:tc>
        <w:tc>
          <w:tcPr>
            <w:tcW w:w="886" w:type="dxa"/>
          </w:tcPr>
          <w:p w14:paraId="6FF17649" w14:textId="77777777" w:rsidR="007013A6" w:rsidRPr="00FF20F1" w:rsidRDefault="007013A6">
            <w:pPr>
              <w:pStyle w:val="PlantList"/>
              <w:jc w:val="center"/>
              <w:pPrChange w:id="5078" w:author="Daniel Stewart" w:date="2022-02-10T13:42:00Z">
                <w:pPr/>
              </w:pPrChange>
            </w:pPr>
            <w:r w:rsidRPr="00FF20F1">
              <w:t>X</w:t>
            </w:r>
          </w:p>
        </w:tc>
        <w:tc>
          <w:tcPr>
            <w:tcW w:w="886" w:type="dxa"/>
          </w:tcPr>
          <w:p w14:paraId="1D53CC1A" w14:textId="77777777" w:rsidR="007013A6" w:rsidRPr="00FF20F1" w:rsidRDefault="007013A6">
            <w:pPr>
              <w:pStyle w:val="PlantList"/>
              <w:jc w:val="center"/>
              <w:pPrChange w:id="5079" w:author="Daniel Stewart" w:date="2022-02-10T13:42:00Z">
                <w:pPr/>
              </w:pPrChange>
            </w:pPr>
          </w:p>
        </w:tc>
      </w:tr>
      <w:tr w:rsidR="007013A6" w:rsidRPr="00FF20F1" w:rsidDel="00AC3C8C" w14:paraId="0BDA3099" w14:textId="77777777" w:rsidTr="004D3373">
        <w:trPr>
          <w:trHeight w:hRule="exact" w:val="227"/>
          <w:del w:id="5080" w:author="Daniel Stewart" w:date="2022-02-09T16:13:00Z"/>
        </w:trPr>
        <w:tc>
          <w:tcPr>
            <w:tcW w:w="3119" w:type="dxa"/>
            <w:shd w:val="clear" w:color="auto" w:fill="auto"/>
            <w:hideMark/>
          </w:tcPr>
          <w:p w14:paraId="01A6F6F5" w14:textId="0001D29A" w:rsidR="007013A6" w:rsidRPr="00FF20F1" w:rsidDel="00AC3C8C" w:rsidRDefault="007013A6">
            <w:pPr>
              <w:pStyle w:val="PlantList"/>
              <w:jc w:val="left"/>
              <w:rPr>
                <w:del w:id="5081" w:author="Daniel Stewart" w:date="2022-02-09T16:13:00Z"/>
                <w:i/>
                <w:iCs/>
                <w:rPrChange w:id="5082" w:author="Daniel Stewart" w:date="2022-02-10T13:41:00Z">
                  <w:rPr>
                    <w:del w:id="5083" w:author="Daniel Stewart" w:date="2022-02-09T16:13:00Z"/>
                    <w:lang w:val="en-US"/>
                  </w:rPr>
                </w:rPrChange>
              </w:rPr>
              <w:pPrChange w:id="5084" w:author="Daniel Stewart" w:date="2022-02-10T13:43:00Z">
                <w:pPr/>
              </w:pPrChange>
            </w:pPr>
            <w:del w:id="5085" w:author="Daniel Stewart" w:date="2022-02-09T16:13:00Z">
              <w:r w:rsidRPr="00FF20F1" w:rsidDel="00AC3C8C">
                <w:rPr>
                  <w:i/>
                  <w:iCs/>
                  <w:rPrChange w:id="5086" w:author="Daniel Stewart" w:date="2022-02-10T13:41:00Z">
                    <w:rPr>
                      <w:lang w:val="en-US"/>
                    </w:rPr>
                  </w:rPrChange>
                </w:rPr>
                <w:delText>Hordeum brachyantherum </w:delText>
              </w:r>
            </w:del>
          </w:p>
        </w:tc>
        <w:tc>
          <w:tcPr>
            <w:tcW w:w="2941" w:type="dxa"/>
            <w:shd w:val="clear" w:color="auto" w:fill="auto"/>
            <w:hideMark/>
          </w:tcPr>
          <w:p w14:paraId="7D5CD61D" w14:textId="4FBC1B49" w:rsidR="007013A6" w:rsidRPr="00FF20F1" w:rsidDel="00AC3C8C" w:rsidRDefault="007013A6">
            <w:pPr>
              <w:pStyle w:val="PlantList"/>
              <w:jc w:val="left"/>
              <w:rPr>
                <w:del w:id="5087" w:author="Daniel Stewart" w:date="2022-02-09T16:13:00Z"/>
              </w:rPr>
              <w:pPrChange w:id="5088" w:author="Daniel Stewart" w:date="2022-02-10T13:43:00Z">
                <w:pPr/>
              </w:pPrChange>
            </w:pPr>
            <w:del w:id="5089" w:author="Daniel Stewart" w:date="2022-02-09T16:13:00Z">
              <w:r w:rsidRPr="00FF20F1" w:rsidDel="00AC3C8C">
                <w:delText>meadow barley </w:delText>
              </w:r>
            </w:del>
          </w:p>
        </w:tc>
        <w:tc>
          <w:tcPr>
            <w:tcW w:w="886" w:type="dxa"/>
            <w:shd w:val="clear" w:color="auto" w:fill="auto"/>
            <w:hideMark/>
          </w:tcPr>
          <w:p w14:paraId="6D8F10D1" w14:textId="19ABD7FC" w:rsidR="007013A6" w:rsidRPr="00FF20F1" w:rsidDel="00AC3C8C" w:rsidRDefault="007013A6">
            <w:pPr>
              <w:pStyle w:val="PlantList"/>
              <w:jc w:val="left"/>
              <w:rPr>
                <w:del w:id="5090" w:author="Daniel Stewart" w:date="2022-02-09T16:13:00Z"/>
              </w:rPr>
              <w:pPrChange w:id="5091" w:author="Daniel Stewart" w:date="2022-02-10T13:43:00Z">
                <w:pPr/>
              </w:pPrChange>
            </w:pPr>
            <w:del w:id="5092" w:author="Daniel Stewart" w:date="2022-02-09T16:13:00Z">
              <w:r w:rsidRPr="00FF20F1" w:rsidDel="00AC3C8C">
                <w:delText>N</w:delText>
              </w:r>
            </w:del>
          </w:p>
        </w:tc>
        <w:tc>
          <w:tcPr>
            <w:tcW w:w="886" w:type="dxa"/>
          </w:tcPr>
          <w:p w14:paraId="24851817" w14:textId="7089A6DA" w:rsidR="007013A6" w:rsidRPr="00FF20F1" w:rsidDel="00AC3C8C" w:rsidRDefault="007013A6">
            <w:pPr>
              <w:pStyle w:val="PlantList"/>
              <w:jc w:val="left"/>
              <w:rPr>
                <w:del w:id="5093" w:author="Daniel Stewart" w:date="2022-02-09T16:13:00Z"/>
              </w:rPr>
              <w:pPrChange w:id="5094" w:author="Daniel Stewart" w:date="2022-02-10T13:43:00Z">
                <w:pPr/>
              </w:pPrChange>
            </w:pPr>
          </w:p>
        </w:tc>
        <w:tc>
          <w:tcPr>
            <w:tcW w:w="886" w:type="dxa"/>
          </w:tcPr>
          <w:p w14:paraId="20F9EF11" w14:textId="13979F31" w:rsidR="007013A6" w:rsidRPr="00FF20F1" w:rsidDel="00AC3C8C" w:rsidRDefault="007013A6">
            <w:pPr>
              <w:pStyle w:val="PlantList"/>
              <w:jc w:val="left"/>
              <w:rPr>
                <w:del w:id="5095" w:author="Daniel Stewart" w:date="2022-02-09T16:13:00Z"/>
                <w:rPrChange w:id="5096" w:author="Daniel Stewart" w:date="2022-02-10T13:41:00Z">
                  <w:rPr>
                    <w:del w:id="5097" w:author="Daniel Stewart" w:date="2022-02-09T16:13:00Z"/>
                    <w:color w:val="000000"/>
                    <w:lang w:val="en-US"/>
                  </w:rPr>
                </w:rPrChange>
              </w:rPr>
              <w:pPrChange w:id="5098" w:author="Daniel Stewart" w:date="2022-02-10T13:43:00Z">
                <w:pPr/>
              </w:pPrChange>
            </w:pPr>
            <w:del w:id="5099" w:author="Daniel Stewart" w:date="2022-02-09T16:13:00Z">
              <w:r w:rsidRPr="00FF20F1" w:rsidDel="00AC3C8C">
                <w:delText>X</w:delText>
              </w:r>
            </w:del>
          </w:p>
        </w:tc>
      </w:tr>
      <w:tr w:rsidR="007013A6" w:rsidRPr="00FF20F1" w14:paraId="1658817E" w14:textId="77777777" w:rsidTr="004D3373">
        <w:trPr>
          <w:trHeight w:hRule="exact" w:val="227"/>
        </w:trPr>
        <w:tc>
          <w:tcPr>
            <w:tcW w:w="3119" w:type="dxa"/>
            <w:shd w:val="clear" w:color="auto" w:fill="auto"/>
          </w:tcPr>
          <w:p w14:paraId="70F81CF6" w14:textId="77777777" w:rsidR="007013A6" w:rsidRPr="00FF20F1" w:rsidRDefault="007013A6">
            <w:pPr>
              <w:pStyle w:val="PlantList"/>
              <w:jc w:val="left"/>
              <w:rPr>
                <w:i/>
                <w:iCs/>
                <w:rPrChange w:id="5100" w:author="Daniel Stewart" w:date="2022-02-10T13:41:00Z">
                  <w:rPr>
                    <w:lang w:val="en-US"/>
                  </w:rPr>
                </w:rPrChange>
              </w:rPr>
              <w:pPrChange w:id="5101" w:author="Daniel Stewart" w:date="2022-02-10T13:43:00Z">
                <w:pPr>
                  <w:jc w:val="left"/>
                </w:pPr>
              </w:pPrChange>
            </w:pPr>
            <w:r w:rsidRPr="00FF20F1">
              <w:rPr>
                <w:i/>
                <w:iCs/>
                <w:rPrChange w:id="5102" w:author="Daniel Stewart" w:date="2022-02-10T13:41:00Z">
                  <w:rPr/>
                </w:rPrChange>
              </w:rPr>
              <w:t xml:space="preserve">Hypericum </w:t>
            </w:r>
            <w:proofErr w:type="spellStart"/>
            <w:r w:rsidRPr="00FF20F1">
              <w:rPr>
                <w:i/>
                <w:iCs/>
                <w:rPrChange w:id="5103" w:author="Daniel Stewart" w:date="2022-02-10T13:41:00Z">
                  <w:rPr/>
                </w:rPrChange>
              </w:rPr>
              <w:t>anagalloides</w:t>
            </w:r>
            <w:proofErr w:type="spellEnd"/>
          </w:p>
        </w:tc>
        <w:tc>
          <w:tcPr>
            <w:tcW w:w="2941" w:type="dxa"/>
            <w:shd w:val="clear" w:color="auto" w:fill="auto"/>
          </w:tcPr>
          <w:p w14:paraId="797C0765" w14:textId="77777777" w:rsidR="007013A6" w:rsidRPr="00FF20F1" w:rsidRDefault="007013A6">
            <w:pPr>
              <w:pStyle w:val="PlantList"/>
              <w:pPrChange w:id="5104" w:author="Daniel Stewart" w:date="2022-02-10T13:41:00Z">
                <w:pPr>
                  <w:jc w:val="left"/>
                </w:pPr>
              </w:pPrChange>
            </w:pPr>
            <w:r w:rsidRPr="00FF20F1">
              <w:t>bog St. John’s wort</w:t>
            </w:r>
          </w:p>
        </w:tc>
        <w:tc>
          <w:tcPr>
            <w:tcW w:w="886" w:type="dxa"/>
            <w:shd w:val="clear" w:color="auto" w:fill="auto"/>
          </w:tcPr>
          <w:p w14:paraId="26349B9D" w14:textId="77777777" w:rsidR="007013A6" w:rsidRPr="00FF20F1" w:rsidRDefault="007013A6">
            <w:pPr>
              <w:pStyle w:val="PlantList"/>
              <w:jc w:val="center"/>
              <w:pPrChange w:id="5105" w:author="Daniel Stewart" w:date="2022-02-10T13:42:00Z">
                <w:pPr/>
              </w:pPrChange>
            </w:pPr>
            <w:r w:rsidRPr="00FF20F1">
              <w:t>N</w:t>
            </w:r>
          </w:p>
        </w:tc>
        <w:tc>
          <w:tcPr>
            <w:tcW w:w="886" w:type="dxa"/>
          </w:tcPr>
          <w:p w14:paraId="4B429B7E" w14:textId="77777777" w:rsidR="007013A6" w:rsidRPr="00FF20F1" w:rsidRDefault="007013A6">
            <w:pPr>
              <w:pStyle w:val="PlantList"/>
              <w:jc w:val="center"/>
              <w:pPrChange w:id="5106" w:author="Daniel Stewart" w:date="2022-02-10T13:42:00Z">
                <w:pPr/>
              </w:pPrChange>
            </w:pPr>
            <w:r w:rsidRPr="00FF20F1">
              <w:t>X</w:t>
            </w:r>
          </w:p>
        </w:tc>
        <w:tc>
          <w:tcPr>
            <w:tcW w:w="886" w:type="dxa"/>
          </w:tcPr>
          <w:p w14:paraId="55541939" w14:textId="77777777" w:rsidR="007013A6" w:rsidRPr="00FF20F1" w:rsidRDefault="007013A6">
            <w:pPr>
              <w:pStyle w:val="PlantList"/>
              <w:jc w:val="center"/>
              <w:pPrChange w:id="5107" w:author="Daniel Stewart" w:date="2022-02-10T13:42:00Z">
                <w:pPr/>
              </w:pPrChange>
            </w:pPr>
          </w:p>
        </w:tc>
      </w:tr>
      <w:tr w:rsidR="007013A6" w:rsidRPr="00FF20F1" w14:paraId="698C42C0" w14:textId="77777777" w:rsidTr="004D3373">
        <w:trPr>
          <w:trHeight w:hRule="exact" w:val="227"/>
        </w:trPr>
        <w:tc>
          <w:tcPr>
            <w:tcW w:w="3119" w:type="dxa"/>
            <w:shd w:val="clear" w:color="auto" w:fill="auto"/>
          </w:tcPr>
          <w:p w14:paraId="5C6C73D2" w14:textId="77777777" w:rsidR="007013A6" w:rsidRPr="00FF20F1" w:rsidRDefault="007013A6">
            <w:pPr>
              <w:pStyle w:val="PlantList"/>
              <w:jc w:val="left"/>
              <w:rPr>
                <w:i/>
                <w:iCs/>
                <w:rPrChange w:id="5108" w:author="Daniel Stewart" w:date="2022-02-10T13:41:00Z">
                  <w:rPr>
                    <w:lang w:val="en-US"/>
                  </w:rPr>
                </w:rPrChange>
              </w:rPr>
              <w:pPrChange w:id="5109" w:author="Daniel Stewart" w:date="2022-02-10T13:43:00Z">
                <w:pPr>
                  <w:jc w:val="left"/>
                </w:pPr>
              </w:pPrChange>
            </w:pPr>
            <w:r w:rsidRPr="00FF20F1">
              <w:rPr>
                <w:i/>
                <w:iCs/>
                <w:rPrChange w:id="5110" w:author="Daniel Stewart" w:date="2022-02-10T13:41:00Z">
                  <w:rPr/>
                </w:rPrChange>
              </w:rPr>
              <w:t xml:space="preserve">Hypericum </w:t>
            </w:r>
            <w:proofErr w:type="spellStart"/>
            <w:r w:rsidRPr="00FF20F1">
              <w:rPr>
                <w:i/>
                <w:iCs/>
                <w:rPrChange w:id="5111" w:author="Daniel Stewart" w:date="2022-02-10T13:41:00Z">
                  <w:rPr/>
                </w:rPrChange>
              </w:rPr>
              <w:t>scouleri</w:t>
            </w:r>
            <w:proofErr w:type="spellEnd"/>
            <w:r w:rsidRPr="00FF20F1">
              <w:rPr>
                <w:i/>
                <w:iCs/>
                <w:rPrChange w:id="5112" w:author="Daniel Stewart" w:date="2022-02-10T13:41:00Z">
                  <w:rPr/>
                </w:rPrChange>
              </w:rPr>
              <w:t xml:space="preserve"> ssp. </w:t>
            </w:r>
            <w:proofErr w:type="spellStart"/>
            <w:r w:rsidRPr="00FF20F1">
              <w:rPr>
                <w:i/>
                <w:iCs/>
                <w:rPrChange w:id="5113" w:author="Daniel Stewart" w:date="2022-02-10T13:41:00Z">
                  <w:rPr/>
                </w:rPrChange>
              </w:rPr>
              <w:t>scouleri</w:t>
            </w:r>
            <w:proofErr w:type="spellEnd"/>
          </w:p>
        </w:tc>
        <w:tc>
          <w:tcPr>
            <w:tcW w:w="2941" w:type="dxa"/>
            <w:shd w:val="clear" w:color="auto" w:fill="auto"/>
          </w:tcPr>
          <w:p w14:paraId="47A43035" w14:textId="77777777" w:rsidR="007013A6" w:rsidRPr="00FF20F1" w:rsidRDefault="007013A6">
            <w:pPr>
              <w:pStyle w:val="PlantList"/>
              <w:pPrChange w:id="5114" w:author="Daniel Stewart" w:date="2022-02-10T13:41:00Z">
                <w:pPr>
                  <w:jc w:val="left"/>
                </w:pPr>
              </w:pPrChange>
            </w:pPr>
            <w:r w:rsidRPr="00FF20F1">
              <w:t>western St. John’s wort</w:t>
            </w:r>
          </w:p>
        </w:tc>
        <w:tc>
          <w:tcPr>
            <w:tcW w:w="886" w:type="dxa"/>
            <w:shd w:val="clear" w:color="auto" w:fill="auto"/>
          </w:tcPr>
          <w:p w14:paraId="00DA30D5" w14:textId="77777777" w:rsidR="007013A6" w:rsidRPr="00FF20F1" w:rsidRDefault="007013A6">
            <w:pPr>
              <w:pStyle w:val="PlantList"/>
              <w:jc w:val="center"/>
              <w:pPrChange w:id="5115" w:author="Daniel Stewart" w:date="2022-02-10T13:42:00Z">
                <w:pPr/>
              </w:pPrChange>
            </w:pPr>
            <w:r w:rsidRPr="00FF20F1">
              <w:t>N</w:t>
            </w:r>
          </w:p>
        </w:tc>
        <w:tc>
          <w:tcPr>
            <w:tcW w:w="886" w:type="dxa"/>
          </w:tcPr>
          <w:p w14:paraId="4D900B1C" w14:textId="77777777" w:rsidR="007013A6" w:rsidRPr="00FF20F1" w:rsidRDefault="007013A6">
            <w:pPr>
              <w:pStyle w:val="PlantList"/>
              <w:jc w:val="center"/>
              <w:pPrChange w:id="5116" w:author="Daniel Stewart" w:date="2022-02-10T13:42:00Z">
                <w:pPr/>
              </w:pPrChange>
            </w:pPr>
            <w:r w:rsidRPr="00FF20F1">
              <w:t>X</w:t>
            </w:r>
          </w:p>
        </w:tc>
        <w:tc>
          <w:tcPr>
            <w:tcW w:w="886" w:type="dxa"/>
          </w:tcPr>
          <w:p w14:paraId="2A06FFB3" w14:textId="77777777" w:rsidR="007013A6" w:rsidRPr="00FF20F1" w:rsidRDefault="007013A6">
            <w:pPr>
              <w:pStyle w:val="PlantList"/>
              <w:jc w:val="center"/>
              <w:pPrChange w:id="5117" w:author="Daniel Stewart" w:date="2022-02-10T13:42:00Z">
                <w:pPr/>
              </w:pPrChange>
            </w:pPr>
          </w:p>
        </w:tc>
      </w:tr>
      <w:tr w:rsidR="007013A6" w:rsidRPr="00FF20F1" w14:paraId="3E91D9F8" w14:textId="77777777" w:rsidTr="004D3373">
        <w:trPr>
          <w:trHeight w:hRule="exact" w:val="227"/>
        </w:trPr>
        <w:tc>
          <w:tcPr>
            <w:tcW w:w="3119" w:type="dxa"/>
            <w:shd w:val="clear" w:color="auto" w:fill="auto"/>
          </w:tcPr>
          <w:p w14:paraId="44E9BFF4" w14:textId="77777777" w:rsidR="007013A6" w:rsidRPr="00FF20F1" w:rsidRDefault="007013A6">
            <w:pPr>
              <w:pStyle w:val="PlantList"/>
              <w:jc w:val="left"/>
              <w:rPr>
                <w:i/>
                <w:iCs/>
                <w:rPrChange w:id="5118" w:author="Daniel Stewart" w:date="2022-02-10T13:41:00Z">
                  <w:rPr>
                    <w:lang w:val="en-US"/>
                  </w:rPr>
                </w:rPrChange>
              </w:rPr>
              <w:pPrChange w:id="5119" w:author="Daniel Stewart" w:date="2022-02-10T13:43:00Z">
                <w:pPr>
                  <w:jc w:val="left"/>
                </w:pPr>
              </w:pPrChange>
            </w:pPr>
            <w:proofErr w:type="spellStart"/>
            <w:r w:rsidRPr="00FF20F1">
              <w:rPr>
                <w:i/>
                <w:iCs/>
                <w:rPrChange w:id="5120" w:author="Daniel Stewart" w:date="2022-02-10T13:41:00Z">
                  <w:rPr/>
                </w:rPrChange>
              </w:rPr>
              <w:t>Hypochaeris</w:t>
            </w:r>
            <w:proofErr w:type="spellEnd"/>
            <w:r w:rsidRPr="00FF20F1">
              <w:rPr>
                <w:i/>
                <w:iCs/>
                <w:rPrChange w:id="5121" w:author="Daniel Stewart" w:date="2022-02-10T13:41:00Z">
                  <w:rPr/>
                </w:rPrChange>
              </w:rPr>
              <w:t xml:space="preserve"> </w:t>
            </w:r>
            <w:proofErr w:type="spellStart"/>
            <w:r w:rsidRPr="00FF20F1">
              <w:rPr>
                <w:i/>
                <w:iCs/>
                <w:rPrChange w:id="5122" w:author="Daniel Stewart" w:date="2022-02-10T13:41:00Z">
                  <w:rPr/>
                </w:rPrChange>
              </w:rPr>
              <w:t>radicata</w:t>
            </w:r>
            <w:proofErr w:type="spellEnd"/>
          </w:p>
        </w:tc>
        <w:tc>
          <w:tcPr>
            <w:tcW w:w="2941" w:type="dxa"/>
            <w:shd w:val="clear" w:color="auto" w:fill="auto"/>
          </w:tcPr>
          <w:p w14:paraId="5675C550" w14:textId="77777777" w:rsidR="007013A6" w:rsidRPr="00FF20F1" w:rsidRDefault="007013A6">
            <w:pPr>
              <w:pStyle w:val="PlantList"/>
              <w:pPrChange w:id="5123" w:author="Daniel Stewart" w:date="2022-02-10T13:41:00Z">
                <w:pPr>
                  <w:jc w:val="left"/>
                </w:pPr>
              </w:pPrChange>
            </w:pPr>
            <w:r w:rsidRPr="00FF20F1">
              <w:t>hairy cat’s-ear</w:t>
            </w:r>
          </w:p>
        </w:tc>
        <w:tc>
          <w:tcPr>
            <w:tcW w:w="886" w:type="dxa"/>
            <w:shd w:val="clear" w:color="auto" w:fill="auto"/>
          </w:tcPr>
          <w:p w14:paraId="7F1F6773" w14:textId="77777777" w:rsidR="007013A6" w:rsidRPr="00FF20F1" w:rsidRDefault="007013A6">
            <w:pPr>
              <w:pStyle w:val="PlantList"/>
              <w:jc w:val="center"/>
              <w:pPrChange w:id="5124" w:author="Daniel Stewart" w:date="2022-02-10T13:42:00Z">
                <w:pPr/>
              </w:pPrChange>
            </w:pPr>
            <w:r w:rsidRPr="00FF20F1">
              <w:t>E</w:t>
            </w:r>
          </w:p>
        </w:tc>
        <w:tc>
          <w:tcPr>
            <w:tcW w:w="886" w:type="dxa"/>
          </w:tcPr>
          <w:p w14:paraId="72D09B5D" w14:textId="77777777" w:rsidR="007013A6" w:rsidRPr="00FF20F1" w:rsidRDefault="007013A6">
            <w:pPr>
              <w:pStyle w:val="PlantList"/>
              <w:jc w:val="center"/>
              <w:pPrChange w:id="5125" w:author="Daniel Stewart" w:date="2022-02-10T13:42:00Z">
                <w:pPr/>
              </w:pPrChange>
            </w:pPr>
            <w:r w:rsidRPr="00FF20F1">
              <w:t>X</w:t>
            </w:r>
          </w:p>
        </w:tc>
        <w:tc>
          <w:tcPr>
            <w:tcW w:w="886" w:type="dxa"/>
          </w:tcPr>
          <w:p w14:paraId="47E530E7" w14:textId="77777777" w:rsidR="007013A6" w:rsidRPr="00FF20F1" w:rsidRDefault="007013A6">
            <w:pPr>
              <w:pStyle w:val="PlantList"/>
              <w:jc w:val="center"/>
              <w:pPrChange w:id="5126" w:author="Daniel Stewart" w:date="2022-02-10T13:42:00Z">
                <w:pPr/>
              </w:pPrChange>
            </w:pPr>
          </w:p>
        </w:tc>
      </w:tr>
      <w:tr w:rsidR="007013A6" w:rsidRPr="00FF20F1" w14:paraId="608C7DF9" w14:textId="77777777" w:rsidTr="004D3373">
        <w:trPr>
          <w:trHeight w:hRule="exact" w:val="227"/>
        </w:trPr>
        <w:tc>
          <w:tcPr>
            <w:tcW w:w="3119" w:type="dxa"/>
            <w:shd w:val="clear" w:color="auto" w:fill="auto"/>
            <w:hideMark/>
          </w:tcPr>
          <w:p w14:paraId="7C63E6F1" w14:textId="77777777" w:rsidR="007013A6" w:rsidRPr="00FF20F1" w:rsidRDefault="007013A6">
            <w:pPr>
              <w:pStyle w:val="PlantList"/>
              <w:jc w:val="left"/>
              <w:rPr>
                <w:i/>
                <w:iCs/>
                <w:rPrChange w:id="5127" w:author="Daniel Stewart" w:date="2022-02-10T13:41:00Z">
                  <w:rPr>
                    <w:lang w:val="en-US"/>
                  </w:rPr>
                </w:rPrChange>
              </w:rPr>
              <w:pPrChange w:id="5128" w:author="Daniel Stewart" w:date="2022-02-10T13:43:00Z">
                <w:pPr>
                  <w:jc w:val="left"/>
                </w:pPr>
              </w:pPrChange>
            </w:pPr>
            <w:r w:rsidRPr="00FF20F1">
              <w:rPr>
                <w:i/>
                <w:iCs/>
                <w:rPrChange w:id="5129" w:author="Daniel Stewart" w:date="2022-02-10T13:41:00Z">
                  <w:rPr/>
                </w:rPrChange>
              </w:rPr>
              <w:t>Impatiens capensis </w:t>
            </w:r>
          </w:p>
        </w:tc>
        <w:tc>
          <w:tcPr>
            <w:tcW w:w="2941" w:type="dxa"/>
            <w:shd w:val="clear" w:color="auto" w:fill="auto"/>
            <w:hideMark/>
          </w:tcPr>
          <w:p w14:paraId="1F9FA250" w14:textId="77777777" w:rsidR="007013A6" w:rsidRPr="00FF20F1" w:rsidRDefault="007013A6">
            <w:pPr>
              <w:pStyle w:val="PlantList"/>
              <w:pPrChange w:id="5130" w:author="Daniel Stewart" w:date="2022-02-10T13:41:00Z">
                <w:pPr>
                  <w:jc w:val="left"/>
                </w:pPr>
              </w:pPrChange>
            </w:pPr>
            <w:r w:rsidRPr="00FF20F1">
              <w:t>jewelweed </w:t>
            </w:r>
          </w:p>
        </w:tc>
        <w:tc>
          <w:tcPr>
            <w:tcW w:w="886" w:type="dxa"/>
            <w:shd w:val="clear" w:color="auto" w:fill="auto"/>
            <w:hideMark/>
          </w:tcPr>
          <w:p w14:paraId="4A22AD28" w14:textId="77777777" w:rsidR="007013A6" w:rsidRPr="00FF20F1" w:rsidRDefault="007013A6">
            <w:pPr>
              <w:pStyle w:val="PlantList"/>
              <w:jc w:val="center"/>
              <w:pPrChange w:id="5131" w:author="Daniel Stewart" w:date="2022-02-10T13:42:00Z">
                <w:pPr/>
              </w:pPrChange>
            </w:pPr>
            <w:r w:rsidRPr="00FF20F1">
              <w:t>E</w:t>
            </w:r>
          </w:p>
        </w:tc>
        <w:tc>
          <w:tcPr>
            <w:tcW w:w="886" w:type="dxa"/>
          </w:tcPr>
          <w:p w14:paraId="2F59A60F" w14:textId="77777777" w:rsidR="007013A6" w:rsidRPr="00FF20F1" w:rsidRDefault="007013A6">
            <w:pPr>
              <w:pStyle w:val="PlantList"/>
              <w:jc w:val="center"/>
              <w:pPrChange w:id="5132" w:author="Daniel Stewart" w:date="2022-02-10T13:42:00Z">
                <w:pPr/>
              </w:pPrChange>
            </w:pPr>
            <w:r w:rsidRPr="00FF20F1">
              <w:t>X</w:t>
            </w:r>
          </w:p>
        </w:tc>
        <w:tc>
          <w:tcPr>
            <w:tcW w:w="886" w:type="dxa"/>
          </w:tcPr>
          <w:p w14:paraId="1D444EB7" w14:textId="77777777" w:rsidR="007013A6" w:rsidRPr="00FF20F1" w:rsidRDefault="007013A6">
            <w:pPr>
              <w:pStyle w:val="PlantList"/>
              <w:jc w:val="center"/>
              <w:rPr>
                <w:rPrChange w:id="5133" w:author="Daniel Stewart" w:date="2022-02-10T13:41:00Z">
                  <w:rPr>
                    <w:color w:val="000000"/>
                    <w:lang w:val="en-US"/>
                  </w:rPr>
                </w:rPrChange>
              </w:rPr>
              <w:pPrChange w:id="5134" w:author="Daniel Stewart" w:date="2022-02-10T13:42:00Z">
                <w:pPr/>
              </w:pPrChange>
            </w:pPr>
            <w:r w:rsidRPr="00FF20F1">
              <w:t>X</w:t>
            </w:r>
          </w:p>
        </w:tc>
      </w:tr>
      <w:tr w:rsidR="007013A6" w:rsidRPr="00FF20F1" w14:paraId="2F56EDC6" w14:textId="77777777" w:rsidTr="004D3373">
        <w:trPr>
          <w:trHeight w:hRule="exact" w:val="227"/>
        </w:trPr>
        <w:tc>
          <w:tcPr>
            <w:tcW w:w="3119" w:type="dxa"/>
            <w:shd w:val="clear" w:color="auto" w:fill="auto"/>
            <w:hideMark/>
          </w:tcPr>
          <w:p w14:paraId="08C99BD7" w14:textId="77777777" w:rsidR="007013A6" w:rsidRPr="00FF20F1" w:rsidRDefault="007013A6">
            <w:pPr>
              <w:pStyle w:val="PlantList"/>
              <w:jc w:val="left"/>
              <w:rPr>
                <w:i/>
                <w:iCs/>
                <w:rPrChange w:id="5135" w:author="Daniel Stewart" w:date="2022-02-10T13:41:00Z">
                  <w:rPr>
                    <w:lang w:val="en-US"/>
                  </w:rPr>
                </w:rPrChange>
              </w:rPr>
              <w:pPrChange w:id="5136" w:author="Daniel Stewart" w:date="2022-02-10T13:43:00Z">
                <w:pPr>
                  <w:jc w:val="left"/>
                </w:pPr>
              </w:pPrChange>
            </w:pPr>
            <w:r w:rsidRPr="00FF20F1">
              <w:rPr>
                <w:i/>
                <w:iCs/>
                <w:rPrChange w:id="5137" w:author="Daniel Stewart" w:date="2022-02-10T13:41:00Z">
                  <w:rPr/>
                </w:rPrChange>
              </w:rPr>
              <w:t>Impatiens </w:t>
            </w:r>
            <w:proofErr w:type="spellStart"/>
            <w:r w:rsidRPr="00FF20F1">
              <w:rPr>
                <w:i/>
                <w:iCs/>
                <w:rPrChange w:id="5138" w:author="Daniel Stewart" w:date="2022-02-10T13:41:00Z">
                  <w:rPr/>
                </w:rPrChange>
              </w:rPr>
              <w:t>glandulifera</w:t>
            </w:r>
            <w:proofErr w:type="spellEnd"/>
            <w:r w:rsidRPr="00FF20F1">
              <w:rPr>
                <w:i/>
                <w:iCs/>
                <w:rPrChange w:id="5139" w:author="Daniel Stewart" w:date="2022-02-10T13:41:00Z">
                  <w:rPr/>
                </w:rPrChange>
              </w:rPr>
              <w:t> </w:t>
            </w:r>
          </w:p>
        </w:tc>
        <w:tc>
          <w:tcPr>
            <w:tcW w:w="2941" w:type="dxa"/>
            <w:shd w:val="clear" w:color="auto" w:fill="auto"/>
            <w:hideMark/>
          </w:tcPr>
          <w:p w14:paraId="396C4D8A" w14:textId="77777777" w:rsidR="007013A6" w:rsidRPr="00FF20F1" w:rsidRDefault="007013A6">
            <w:pPr>
              <w:pStyle w:val="PlantList"/>
              <w:pPrChange w:id="5140" w:author="Daniel Stewart" w:date="2022-02-10T13:41:00Z">
                <w:pPr>
                  <w:jc w:val="left"/>
                </w:pPr>
              </w:pPrChange>
            </w:pPr>
            <w:r w:rsidRPr="00FF20F1">
              <w:t>policemen's helmet </w:t>
            </w:r>
          </w:p>
        </w:tc>
        <w:tc>
          <w:tcPr>
            <w:tcW w:w="886" w:type="dxa"/>
            <w:shd w:val="clear" w:color="auto" w:fill="auto"/>
            <w:hideMark/>
          </w:tcPr>
          <w:p w14:paraId="0AE77716" w14:textId="2CF08E40" w:rsidR="007013A6" w:rsidRPr="00FF20F1" w:rsidRDefault="007013A6">
            <w:pPr>
              <w:pStyle w:val="PlantList"/>
              <w:jc w:val="center"/>
              <w:pPrChange w:id="5141" w:author="Daniel Stewart" w:date="2022-02-10T13:42:00Z">
                <w:pPr/>
              </w:pPrChange>
            </w:pPr>
            <w:ins w:id="5142" w:author="Daniel Stewart" w:date="2022-02-10T13:46:00Z">
              <w:r>
                <w:t>I</w:t>
              </w:r>
            </w:ins>
            <w:del w:id="5143" w:author="Daniel Stewart" w:date="2022-02-09T16:13:00Z">
              <w:r w:rsidRPr="00FF20F1" w:rsidDel="00BF6793">
                <w:delText>I</w:delText>
              </w:r>
            </w:del>
          </w:p>
        </w:tc>
        <w:tc>
          <w:tcPr>
            <w:tcW w:w="886" w:type="dxa"/>
          </w:tcPr>
          <w:p w14:paraId="6CD03333" w14:textId="77777777" w:rsidR="007013A6" w:rsidRPr="00FF20F1" w:rsidRDefault="007013A6">
            <w:pPr>
              <w:pStyle w:val="PlantList"/>
              <w:jc w:val="center"/>
              <w:pPrChange w:id="5144" w:author="Daniel Stewart" w:date="2022-02-10T13:42:00Z">
                <w:pPr/>
              </w:pPrChange>
            </w:pPr>
          </w:p>
        </w:tc>
        <w:tc>
          <w:tcPr>
            <w:tcW w:w="886" w:type="dxa"/>
          </w:tcPr>
          <w:p w14:paraId="0A490BD0" w14:textId="77777777" w:rsidR="007013A6" w:rsidRPr="00FF20F1" w:rsidRDefault="007013A6">
            <w:pPr>
              <w:pStyle w:val="PlantList"/>
              <w:jc w:val="center"/>
              <w:rPr>
                <w:rPrChange w:id="5145" w:author="Daniel Stewart" w:date="2022-02-10T13:41:00Z">
                  <w:rPr>
                    <w:color w:val="000000"/>
                    <w:lang w:val="en-US"/>
                  </w:rPr>
                </w:rPrChange>
              </w:rPr>
              <w:pPrChange w:id="5146" w:author="Daniel Stewart" w:date="2022-02-10T13:42:00Z">
                <w:pPr/>
              </w:pPrChange>
            </w:pPr>
            <w:r w:rsidRPr="00FF20F1">
              <w:t>X</w:t>
            </w:r>
          </w:p>
        </w:tc>
      </w:tr>
      <w:tr w:rsidR="007013A6" w:rsidRPr="00FF20F1" w14:paraId="067B4B71" w14:textId="77777777" w:rsidTr="004D3373">
        <w:trPr>
          <w:trHeight w:hRule="exact" w:val="227"/>
        </w:trPr>
        <w:tc>
          <w:tcPr>
            <w:tcW w:w="3119" w:type="dxa"/>
            <w:shd w:val="clear" w:color="auto" w:fill="auto"/>
            <w:hideMark/>
          </w:tcPr>
          <w:p w14:paraId="34EC9C26" w14:textId="77777777" w:rsidR="007013A6" w:rsidRPr="00FF20F1" w:rsidRDefault="007013A6">
            <w:pPr>
              <w:pStyle w:val="PlantList"/>
              <w:jc w:val="left"/>
              <w:rPr>
                <w:i/>
                <w:iCs/>
                <w:rPrChange w:id="5147" w:author="Daniel Stewart" w:date="2022-02-10T13:41:00Z">
                  <w:rPr>
                    <w:lang w:val="en-US"/>
                  </w:rPr>
                </w:rPrChange>
              </w:rPr>
              <w:pPrChange w:id="5148" w:author="Daniel Stewart" w:date="2022-02-10T13:43:00Z">
                <w:pPr>
                  <w:jc w:val="left"/>
                </w:pPr>
              </w:pPrChange>
            </w:pPr>
            <w:r w:rsidRPr="00FF20F1">
              <w:rPr>
                <w:i/>
                <w:iCs/>
                <w:rPrChange w:id="5149" w:author="Daniel Stewart" w:date="2022-02-10T13:41:00Z">
                  <w:rPr/>
                </w:rPrChange>
              </w:rPr>
              <w:t>Impatiens parviflora </w:t>
            </w:r>
          </w:p>
        </w:tc>
        <w:tc>
          <w:tcPr>
            <w:tcW w:w="2941" w:type="dxa"/>
            <w:shd w:val="clear" w:color="auto" w:fill="auto"/>
            <w:hideMark/>
          </w:tcPr>
          <w:p w14:paraId="742F21C3" w14:textId="77777777" w:rsidR="007013A6" w:rsidRPr="00FF20F1" w:rsidRDefault="007013A6">
            <w:pPr>
              <w:pStyle w:val="PlantList"/>
              <w:pPrChange w:id="5150" w:author="Daniel Stewart" w:date="2022-02-10T13:41:00Z">
                <w:pPr>
                  <w:jc w:val="left"/>
                </w:pPr>
              </w:pPrChange>
            </w:pPr>
            <w:r w:rsidRPr="00FF20F1">
              <w:t>small touch-me-not </w:t>
            </w:r>
          </w:p>
        </w:tc>
        <w:tc>
          <w:tcPr>
            <w:tcW w:w="886" w:type="dxa"/>
            <w:shd w:val="clear" w:color="auto" w:fill="auto"/>
            <w:hideMark/>
          </w:tcPr>
          <w:p w14:paraId="4F2F2C60" w14:textId="77777777" w:rsidR="007013A6" w:rsidRPr="00FF20F1" w:rsidRDefault="007013A6">
            <w:pPr>
              <w:pStyle w:val="PlantList"/>
              <w:jc w:val="center"/>
              <w:pPrChange w:id="5151" w:author="Daniel Stewart" w:date="2022-02-10T13:42:00Z">
                <w:pPr/>
              </w:pPrChange>
            </w:pPr>
            <w:r w:rsidRPr="00FF20F1">
              <w:t>E</w:t>
            </w:r>
          </w:p>
        </w:tc>
        <w:tc>
          <w:tcPr>
            <w:tcW w:w="886" w:type="dxa"/>
          </w:tcPr>
          <w:p w14:paraId="5FC64680" w14:textId="77777777" w:rsidR="007013A6" w:rsidRPr="00FF20F1" w:rsidRDefault="007013A6">
            <w:pPr>
              <w:pStyle w:val="PlantList"/>
              <w:jc w:val="center"/>
              <w:pPrChange w:id="5152" w:author="Daniel Stewart" w:date="2022-02-10T13:42:00Z">
                <w:pPr/>
              </w:pPrChange>
            </w:pPr>
          </w:p>
        </w:tc>
        <w:tc>
          <w:tcPr>
            <w:tcW w:w="886" w:type="dxa"/>
          </w:tcPr>
          <w:p w14:paraId="548B7E5B" w14:textId="77777777" w:rsidR="007013A6" w:rsidRPr="00FF20F1" w:rsidRDefault="007013A6">
            <w:pPr>
              <w:pStyle w:val="PlantList"/>
              <w:jc w:val="center"/>
              <w:rPr>
                <w:rPrChange w:id="5153" w:author="Daniel Stewart" w:date="2022-02-10T13:41:00Z">
                  <w:rPr>
                    <w:color w:val="000000"/>
                    <w:lang w:val="en-US"/>
                  </w:rPr>
                </w:rPrChange>
              </w:rPr>
              <w:pPrChange w:id="5154" w:author="Daniel Stewart" w:date="2022-02-10T13:42:00Z">
                <w:pPr/>
              </w:pPrChange>
            </w:pPr>
            <w:r w:rsidRPr="00FF20F1">
              <w:t>X</w:t>
            </w:r>
          </w:p>
        </w:tc>
      </w:tr>
      <w:tr w:rsidR="007013A6" w:rsidRPr="00FF20F1" w14:paraId="297FD619" w14:textId="77777777" w:rsidTr="004D3373">
        <w:trPr>
          <w:trHeight w:hRule="exact" w:val="227"/>
        </w:trPr>
        <w:tc>
          <w:tcPr>
            <w:tcW w:w="3119" w:type="dxa"/>
            <w:shd w:val="clear" w:color="auto" w:fill="auto"/>
            <w:hideMark/>
          </w:tcPr>
          <w:p w14:paraId="4309F47C" w14:textId="77777777" w:rsidR="007013A6" w:rsidRPr="00FF20F1" w:rsidRDefault="007013A6">
            <w:pPr>
              <w:pStyle w:val="PlantList"/>
              <w:jc w:val="left"/>
              <w:rPr>
                <w:i/>
                <w:iCs/>
                <w:rPrChange w:id="5155" w:author="Daniel Stewart" w:date="2022-02-10T13:41:00Z">
                  <w:rPr>
                    <w:lang w:val="en-US"/>
                  </w:rPr>
                </w:rPrChange>
              </w:rPr>
              <w:pPrChange w:id="5156" w:author="Daniel Stewart" w:date="2022-02-10T13:43:00Z">
                <w:pPr>
                  <w:jc w:val="left"/>
                </w:pPr>
              </w:pPrChange>
            </w:pPr>
            <w:r w:rsidRPr="00FF20F1">
              <w:rPr>
                <w:i/>
                <w:iCs/>
                <w:rPrChange w:id="5157" w:author="Daniel Stewart" w:date="2022-02-10T13:41:00Z">
                  <w:rPr/>
                </w:rPrChange>
              </w:rPr>
              <w:t>Iris pseudacorus </w:t>
            </w:r>
          </w:p>
        </w:tc>
        <w:tc>
          <w:tcPr>
            <w:tcW w:w="2941" w:type="dxa"/>
            <w:shd w:val="clear" w:color="auto" w:fill="auto"/>
            <w:hideMark/>
          </w:tcPr>
          <w:p w14:paraId="6FF508FE" w14:textId="77777777" w:rsidR="007013A6" w:rsidRPr="00FF20F1" w:rsidRDefault="007013A6">
            <w:pPr>
              <w:pStyle w:val="PlantList"/>
              <w:pPrChange w:id="5158" w:author="Daniel Stewart" w:date="2022-02-10T13:41:00Z">
                <w:pPr>
                  <w:jc w:val="left"/>
                </w:pPr>
              </w:pPrChange>
            </w:pPr>
            <w:r w:rsidRPr="00FF20F1">
              <w:t>yellow-flag iris </w:t>
            </w:r>
          </w:p>
        </w:tc>
        <w:tc>
          <w:tcPr>
            <w:tcW w:w="886" w:type="dxa"/>
            <w:shd w:val="clear" w:color="auto" w:fill="auto"/>
            <w:hideMark/>
          </w:tcPr>
          <w:p w14:paraId="2666F136" w14:textId="77777777" w:rsidR="007013A6" w:rsidRPr="00FF20F1" w:rsidRDefault="007013A6">
            <w:pPr>
              <w:pStyle w:val="PlantList"/>
              <w:jc w:val="center"/>
              <w:pPrChange w:id="5159" w:author="Daniel Stewart" w:date="2022-02-10T13:42:00Z">
                <w:pPr/>
              </w:pPrChange>
            </w:pPr>
            <w:r w:rsidRPr="00FF20F1">
              <w:t>I</w:t>
            </w:r>
          </w:p>
        </w:tc>
        <w:tc>
          <w:tcPr>
            <w:tcW w:w="886" w:type="dxa"/>
          </w:tcPr>
          <w:p w14:paraId="56405EB0" w14:textId="77777777" w:rsidR="007013A6" w:rsidRPr="00FF20F1" w:rsidRDefault="007013A6">
            <w:pPr>
              <w:pStyle w:val="PlantList"/>
              <w:jc w:val="center"/>
              <w:pPrChange w:id="5160" w:author="Daniel Stewart" w:date="2022-02-10T13:42:00Z">
                <w:pPr/>
              </w:pPrChange>
            </w:pPr>
            <w:r w:rsidRPr="00FF20F1">
              <w:t>X</w:t>
            </w:r>
          </w:p>
        </w:tc>
        <w:tc>
          <w:tcPr>
            <w:tcW w:w="886" w:type="dxa"/>
          </w:tcPr>
          <w:p w14:paraId="7E7D5702" w14:textId="77777777" w:rsidR="007013A6" w:rsidRPr="00FF20F1" w:rsidRDefault="007013A6">
            <w:pPr>
              <w:pStyle w:val="PlantList"/>
              <w:jc w:val="center"/>
              <w:rPr>
                <w:rPrChange w:id="5161" w:author="Daniel Stewart" w:date="2022-02-10T13:41:00Z">
                  <w:rPr>
                    <w:color w:val="000000"/>
                    <w:lang w:val="en-US"/>
                  </w:rPr>
                </w:rPrChange>
              </w:rPr>
              <w:pPrChange w:id="5162" w:author="Daniel Stewart" w:date="2022-02-10T13:42:00Z">
                <w:pPr/>
              </w:pPrChange>
            </w:pPr>
            <w:r w:rsidRPr="00FF20F1">
              <w:t>X</w:t>
            </w:r>
          </w:p>
        </w:tc>
      </w:tr>
      <w:tr w:rsidR="007013A6" w:rsidRPr="00FF20F1" w:rsidDel="00BF6793" w14:paraId="1B0B6A9B" w14:textId="77777777" w:rsidTr="004D3373">
        <w:trPr>
          <w:trHeight w:hRule="exact" w:val="227"/>
          <w:del w:id="5163" w:author="Daniel Stewart" w:date="2022-02-09T16:15:00Z"/>
        </w:trPr>
        <w:tc>
          <w:tcPr>
            <w:tcW w:w="3119" w:type="dxa"/>
            <w:shd w:val="clear" w:color="auto" w:fill="auto"/>
            <w:hideMark/>
          </w:tcPr>
          <w:p w14:paraId="284545FD" w14:textId="2197F8CF" w:rsidR="007013A6" w:rsidRPr="00FF20F1" w:rsidDel="00BF6793" w:rsidRDefault="007013A6">
            <w:pPr>
              <w:pStyle w:val="PlantList"/>
              <w:jc w:val="left"/>
              <w:rPr>
                <w:del w:id="5164" w:author="Daniel Stewart" w:date="2022-02-09T16:15:00Z"/>
                <w:i/>
                <w:iCs/>
                <w:rPrChange w:id="5165" w:author="Daniel Stewart" w:date="2022-02-10T13:41:00Z">
                  <w:rPr>
                    <w:del w:id="5166" w:author="Daniel Stewart" w:date="2022-02-09T16:15:00Z"/>
                    <w:lang w:val="en-US"/>
                  </w:rPr>
                </w:rPrChange>
              </w:rPr>
              <w:pPrChange w:id="5167" w:author="Daniel Stewart" w:date="2022-02-10T13:43:00Z">
                <w:pPr/>
              </w:pPrChange>
            </w:pPr>
            <w:del w:id="5168" w:author="Daniel Stewart" w:date="2022-02-09T16:15:00Z">
              <w:r w:rsidRPr="00FF20F1" w:rsidDel="00BF6793">
                <w:rPr>
                  <w:i/>
                  <w:iCs/>
                  <w:rPrChange w:id="5169" w:author="Daniel Stewart" w:date="2022-02-10T13:41:00Z">
                    <w:rPr>
                      <w:lang w:val="en-US"/>
                    </w:rPr>
                  </w:rPrChange>
                </w:rPr>
                <w:delText>Isoetes echinospora </w:delText>
              </w:r>
            </w:del>
          </w:p>
        </w:tc>
        <w:tc>
          <w:tcPr>
            <w:tcW w:w="2941" w:type="dxa"/>
            <w:shd w:val="clear" w:color="auto" w:fill="auto"/>
            <w:hideMark/>
          </w:tcPr>
          <w:p w14:paraId="049ACAA3" w14:textId="13323DF8" w:rsidR="007013A6" w:rsidRPr="00FF20F1" w:rsidDel="00BF6793" w:rsidRDefault="007013A6">
            <w:pPr>
              <w:pStyle w:val="PlantList"/>
              <w:jc w:val="left"/>
              <w:rPr>
                <w:del w:id="5170" w:author="Daniel Stewart" w:date="2022-02-09T16:15:00Z"/>
              </w:rPr>
              <w:pPrChange w:id="5171" w:author="Daniel Stewart" w:date="2022-02-10T13:43:00Z">
                <w:pPr/>
              </w:pPrChange>
            </w:pPr>
            <w:del w:id="5172" w:author="Daniel Stewart" w:date="2022-02-09T16:15:00Z">
              <w:r w:rsidRPr="00FF20F1" w:rsidDel="00BF6793">
                <w:delText>bristle-like quillwort </w:delText>
              </w:r>
            </w:del>
          </w:p>
        </w:tc>
        <w:tc>
          <w:tcPr>
            <w:tcW w:w="886" w:type="dxa"/>
            <w:shd w:val="clear" w:color="auto" w:fill="auto"/>
            <w:hideMark/>
          </w:tcPr>
          <w:p w14:paraId="415C8CE2" w14:textId="10E790F0" w:rsidR="007013A6" w:rsidRPr="00FF20F1" w:rsidDel="00BF6793" w:rsidRDefault="007013A6">
            <w:pPr>
              <w:pStyle w:val="PlantList"/>
              <w:jc w:val="left"/>
              <w:rPr>
                <w:del w:id="5173" w:author="Daniel Stewart" w:date="2022-02-09T16:15:00Z"/>
              </w:rPr>
              <w:pPrChange w:id="5174" w:author="Daniel Stewart" w:date="2022-02-10T13:43:00Z">
                <w:pPr/>
              </w:pPrChange>
            </w:pPr>
            <w:del w:id="5175" w:author="Daniel Stewart" w:date="2022-02-09T16:15:00Z">
              <w:r w:rsidRPr="00FF20F1" w:rsidDel="00BF6793">
                <w:delText>N</w:delText>
              </w:r>
            </w:del>
          </w:p>
        </w:tc>
        <w:tc>
          <w:tcPr>
            <w:tcW w:w="886" w:type="dxa"/>
          </w:tcPr>
          <w:p w14:paraId="16958063" w14:textId="1EAFF62B" w:rsidR="007013A6" w:rsidRPr="00FF20F1" w:rsidDel="00BF6793" w:rsidRDefault="007013A6">
            <w:pPr>
              <w:pStyle w:val="PlantList"/>
              <w:jc w:val="left"/>
              <w:rPr>
                <w:del w:id="5176" w:author="Daniel Stewart" w:date="2022-02-09T16:15:00Z"/>
              </w:rPr>
              <w:pPrChange w:id="5177" w:author="Daniel Stewart" w:date="2022-02-10T13:43:00Z">
                <w:pPr/>
              </w:pPrChange>
            </w:pPr>
          </w:p>
        </w:tc>
        <w:tc>
          <w:tcPr>
            <w:tcW w:w="886" w:type="dxa"/>
          </w:tcPr>
          <w:p w14:paraId="006B17FB" w14:textId="58650CE9" w:rsidR="007013A6" w:rsidRPr="00FF20F1" w:rsidDel="00BF6793" w:rsidRDefault="007013A6">
            <w:pPr>
              <w:pStyle w:val="PlantList"/>
              <w:jc w:val="left"/>
              <w:rPr>
                <w:del w:id="5178" w:author="Daniel Stewart" w:date="2022-02-09T16:15:00Z"/>
                <w:rPrChange w:id="5179" w:author="Daniel Stewart" w:date="2022-02-10T13:41:00Z">
                  <w:rPr>
                    <w:del w:id="5180" w:author="Daniel Stewart" w:date="2022-02-09T16:15:00Z"/>
                    <w:color w:val="000000"/>
                    <w:lang w:val="en-US"/>
                  </w:rPr>
                </w:rPrChange>
              </w:rPr>
              <w:pPrChange w:id="5181" w:author="Daniel Stewart" w:date="2022-02-10T13:43:00Z">
                <w:pPr/>
              </w:pPrChange>
            </w:pPr>
            <w:del w:id="5182" w:author="Daniel Stewart" w:date="2022-02-09T16:15:00Z">
              <w:r w:rsidRPr="00FF20F1" w:rsidDel="00BF6793">
                <w:delText>X</w:delText>
              </w:r>
            </w:del>
          </w:p>
        </w:tc>
      </w:tr>
      <w:tr w:rsidR="007013A6" w:rsidRPr="00FF20F1" w14:paraId="36AC7F44" w14:textId="77777777" w:rsidTr="004D3373">
        <w:trPr>
          <w:trHeight w:hRule="exact" w:val="227"/>
        </w:trPr>
        <w:tc>
          <w:tcPr>
            <w:tcW w:w="3119" w:type="dxa"/>
            <w:shd w:val="clear" w:color="auto" w:fill="auto"/>
          </w:tcPr>
          <w:p w14:paraId="0182A264" w14:textId="77777777" w:rsidR="007013A6" w:rsidRPr="00FF20F1" w:rsidRDefault="007013A6">
            <w:pPr>
              <w:pStyle w:val="PlantList"/>
              <w:jc w:val="left"/>
              <w:rPr>
                <w:i/>
                <w:iCs/>
                <w:rPrChange w:id="5183" w:author="Daniel Stewart" w:date="2022-02-10T13:41:00Z">
                  <w:rPr>
                    <w:lang w:val="en-US"/>
                  </w:rPr>
                </w:rPrChange>
              </w:rPr>
              <w:pPrChange w:id="5184" w:author="Daniel Stewart" w:date="2022-02-10T13:43:00Z">
                <w:pPr>
                  <w:jc w:val="left"/>
                </w:pPr>
              </w:pPrChange>
            </w:pPr>
            <w:proofErr w:type="spellStart"/>
            <w:r w:rsidRPr="00FF20F1">
              <w:rPr>
                <w:i/>
                <w:iCs/>
                <w:rPrChange w:id="5185" w:author="Daniel Stewart" w:date="2022-02-10T13:41:00Z">
                  <w:rPr/>
                </w:rPrChange>
              </w:rPr>
              <w:t>Isolepis</w:t>
            </w:r>
            <w:proofErr w:type="spellEnd"/>
            <w:r w:rsidRPr="00FF20F1">
              <w:rPr>
                <w:i/>
                <w:iCs/>
                <w:rPrChange w:id="5186" w:author="Daniel Stewart" w:date="2022-02-10T13:41:00Z">
                  <w:rPr/>
                </w:rPrChange>
              </w:rPr>
              <w:t xml:space="preserve"> </w:t>
            </w:r>
            <w:proofErr w:type="spellStart"/>
            <w:r w:rsidRPr="00FF20F1">
              <w:rPr>
                <w:i/>
                <w:iCs/>
                <w:rPrChange w:id="5187" w:author="Daniel Stewart" w:date="2022-02-10T13:41:00Z">
                  <w:rPr/>
                </w:rPrChange>
              </w:rPr>
              <w:t>cernua</w:t>
            </w:r>
            <w:proofErr w:type="spellEnd"/>
          </w:p>
        </w:tc>
        <w:tc>
          <w:tcPr>
            <w:tcW w:w="2941" w:type="dxa"/>
            <w:shd w:val="clear" w:color="auto" w:fill="auto"/>
          </w:tcPr>
          <w:p w14:paraId="0B9C85A6" w14:textId="77777777" w:rsidR="007013A6" w:rsidRPr="00FF20F1" w:rsidRDefault="007013A6">
            <w:pPr>
              <w:pStyle w:val="PlantList"/>
              <w:pPrChange w:id="5188" w:author="Daniel Stewart" w:date="2022-02-10T13:41:00Z">
                <w:pPr>
                  <w:jc w:val="left"/>
                </w:pPr>
              </w:pPrChange>
            </w:pPr>
            <w:r w:rsidRPr="00FF20F1">
              <w:t xml:space="preserve">low </w:t>
            </w:r>
            <w:proofErr w:type="spellStart"/>
            <w:r w:rsidRPr="00FF20F1">
              <w:t>clubrush</w:t>
            </w:r>
            <w:proofErr w:type="spellEnd"/>
          </w:p>
        </w:tc>
        <w:tc>
          <w:tcPr>
            <w:tcW w:w="886" w:type="dxa"/>
            <w:shd w:val="clear" w:color="auto" w:fill="auto"/>
          </w:tcPr>
          <w:p w14:paraId="0EBFECB1" w14:textId="77777777" w:rsidR="007013A6" w:rsidRPr="00FF20F1" w:rsidRDefault="007013A6">
            <w:pPr>
              <w:pStyle w:val="PlantList"/>
              <w:jc w:val="center"/>
              <w:pPrChange w:id="5189" w:author="Daniel Stewart" w:date="2022-02-10T13:42:00Z">
                <w:pPr/>
              </w:pPrChange>
            </w:pPr>
            <w:r w:rsidRPr="00FF20F1">
              <w:t>N</w:t>
            </w:r>
          </w:p>
        </w:tc>
        <w:tc>
          <w:tcPr>
            <w:tcW w:w="886" w:type="dxa"/>
          </w:tcPr>
          <w:p w14:paraId="73E7EC2F" w14:textId="77777777" w:rsidR="007013A6" w:rsidRPr="00FF20F1" w:rsidRDefault="007013A6">
            <w:pPr>
              <w:pStyle w:val="PlantList"/>
              <w:jc w:val="center"/>
              <w:pPrChange w:id="5190" w:author="Daniel Stewart" w:date="2022-02-10T13:42:00Z">
                <w:pPr/>
              </w:pPrChange>
            </w:pPr>
            <w:r w:rsidRPr="00FF20F1">
              <w:t>X</w:t>
            </w:r>
          </w:p>
        </w:tc>
        <w:tc>
          <w:tcPr>
            <w:tcW w:w="886" w:type="dxa"/>
          </w:tcPr>
          <w:p w14:paraId="235CB585" w14:textId="7A3B632A" w:rsidR="007013A6" w:rsidRPr="00FF20F1" w:rsidRDefault="007013A6">
            <w:pPr>
              <w:pStyle w:val="PlantList"/>
              <w:jc w:val="center"/>
              <w:pPrChange w:id="5191" w:author="Daniel Stewart" w:date="2022-02-10T13:42:00Z">
                <w:pPr/>
              </w:pPrChange>
            </w:pPr>
            <w:ins w:id="5192" w:author="Daniel Stewart" w:date="2022-02-09T16:15:00Z">
              <w:r w:rsidRPr="00FF20F1">
                <w:t>X</w:t>
              </w:r>
            </w:ins>
          </w:p>
        </w:tc>
      </w:tr>
      <w:tr w:rsidR="007013A6" w:rsidRPr="00FF20F1" w14:paraId="5D34B8A2" w14:textId="77777777" w:rsidTr="004D3373">
        <w:trPr>
          <w:trHeight w:hRule="exact" w:val="227"/>
        </w:trPr>
        <w:tc>
          <w:tcPr>
            <w:tcW w:w="3119" w:type="dxa"/>
            <w:shd w:val="clear" w:color="auto" w:fill="auto"/>
            <w:hideMark/>
          </w:tcPr>
          <w:p w14:paraId="129B2647" w14:textId="77777777" w:rsidR="007013A6" w:rsidRPr="00FF20F1" w:rsidRDefault="007013A6">
            <w:pPr>
              <w:pStyle w:val="PlantList"/>
              <w:jc w:val="left"/>
              <w:rPr>
                <w:i/>
                <w:iCs/>
                <w:rPrChange w:id="5193" w:author="Daniel Stewart" w:date="2022-02-10T13:41:00Z">
                  <w:rPr>
                    <w:lang w:val="en-US"/>
                  </w:rPr>
                </w:rPrChange>
              </w:rPr>
              <w:pPrChange w:id="5194" w:author="Daniel Stewart" w:date="2022-02-10T13:43:00Z">
                <w:pPr>
                  <w:jc w:val="left"/>
                </w:pPr>
              </w:pPrChange>
            </w:pPr>
            <w:r w:rsidRPr="00FF20F1">
              <w:rPr>
                <w:i/>
                <w:iCs/>
                <w:rPrChange w:id="5195" w:author="Daniel Stewart" w:date="2022-02-10T13:41:00Z">
                  <w:rPr/>
                </w:rPrChange>
              </w:rPr>
              <w:t>Juncus articulatus </w:t>
            </w:r>
          </w:p>
        </w:tc>
        <w:tc>
          <w:tcPr>
            <w:tcW w:w="2941" w:type="dxa"/>
            <w:shd w:val="clear" w:color="auto" w:fill="auto"/>
            <w:hideMark/>
          </w:tcPr>
          <w:p w14:paraId="65182BB6" w14:textId="77777777" w:rsidR="007013A6" w:rsidRPr="00FF20F1" w:rsidRDefault="007013A6">
            <w:pPr>
              <w:pStyle w:val="PlantList"/>
              <w:pPrChange w:id="5196" w:author="Daniel Stewart" w:date="2022-02-10T13:41:00Z">
                <w:pPr>
                  <w:jc w:val="left"/>
                </w:pPr>
              </w:pPrChange>
            </w:pPr>
            <w:r w:rsidRPr="00FF20F1">
              <w:t>jointed rush </w:t>
            </w:r>
          </w:p>
        </w:tc>
        <w:tc>
          <w:tcPr>
            <w:tcW w:w="886" w:type="dxa"/>
            <w:shd w:val="clear" w:color="auto" w:fill="auto"/>
            <w:hideMark/>
          </w:tcPr>
          <w:p w14:paraId="6B51CE9D" w14:textId="77777777" w:rsidR="007013A6" w:rsidRPr="00FF20F1" w:rsidRDefault="007013A6">
            <w:pPr>
              <w:pStyle w:val="PlantList"/>
              <w:jc w:val="center"/>
              <w:pPrChange w:id="5197" w:author="Daniel Stewart" w:date="2022-02-10T13:42:00Z">
                <w:pPr/>
              </w:pPrChange>
            </w:pPr>
            <w:r w:rsidRPr="00FF20F1">
              <w:t>N</w:t>
            </w:r>
          </w:p>
        </w:tc>
        <w:tc>
          <w:tcPr>
            <w:tcW w:w="886" w:type="dxa"/>
          </w:tcPr>
          <w:p w14:paraId="3C7053A6" w14:textId="77777777" w:rsidR="007013A6" w:rsidRPr="00FF20F1" w:rsidRDefault="007013A6">
            <w:pPr>
              <w:pStyle w:val="PlantList"/>
              <w:jc w:val="center"/>
              <w:pPrChange w:id="5198" w:author="Daniel Stewart" w:date="2022-02-10T13:42:00Z">
                <w:pPr/>
              </w:pPrChange>
            </w:pPr>
            <w:r w:rsidRPr="00FF20F1">
              <w:t>X</w:t>
            </w:r>
          </w:p>
        </w:tc>
        <w:tc>
          <w:tcPr>
            <w:tcW w:w="886" w:type="dxa"/>
          </w:tcPr>
          <w:p w14:paraId="3C45CF76" w14:textId="77777777" w:rsidR="007013A6" w:rsidRPr="00FF20F1" w:rsidRDefault="007013A6">
            <w:pPr>
              <w:pStyle w:val="PlantList"/>
              <w:jc w:val="center"/>
              <w:rPr>
                <w:rPrChange w:id="5199" w:author="Daniel Stewart" w:date="2022-02-10T13:41:00Z">
                  <w:rPr>
                    <w:color w:val="000000"/>
                    <w:lang w:val="en-US"/>
                  </w:rPr>
                </w:rPrChange>
              </w:rPr>
              <w:pPrChange w:id="5200" w:author="Daniel Stewart" w:date="2022-02-10T13:42:00Z">
                <w:pPr/>
              </w:pPrChange>
            </w:pPr>
            <w:r w:rsidRPr="00FF20F1">
              <w:t>X</w:t>
            </w:r>
          </w:p>
        </w:tc>
      </w:tr>
      <w:tr w:rsidR="007013A6" w:rsidRPr="00FF20F1" w14:paraId="2932A697" w14:textId="77777777" w:rsidTr="004D3373">
        <w:trPr>
          <w:trHeight w:hRule="exact" w:val="227"/>
        </w:trPr>
        <w:tc>
          <w:tcPr>
            <w:tcW w:w="3119" w:type="dxa"/>
            <w:shd w:val="clear" w:color="auto" w:fill="auto"/>
            <w:hideMark/>
          </w:tcPr>
          <w:p w14:paraId="4A9C05BA" w14:textId="77777777" w:rsidR="007013A6" w:rsidRPr="00FF20F1" w:rsidRDefault="007013A6">
            <w:pPr>
              <w:pStyle w:val="PlantList"/>
              <w:jc w:val="left"/>
              <w:rPr>
                <w:i/>
                <w:iCs/>
                <w:rPrChange w:id="5201" w:author="Daniel Stewart" w:date="2022-02-10T13:41:00Z">
                  <w:rPr>
                    <w:lang w:val="en-US"/>
                  </w:rPr>
                </w:rPrChange>
              </w:rPr>
              <w:pPrChange w:id="5202" w:author="Daniel Stewart" w:date="2022-02-10T13:43:00Z">
                <w:pPr>
                  <w:jc w:val="left"/>
                </w:pPr>
              </w:pPrChange>
            </w:pPr>
            <w:r w:rsidRPr="00FF20F1">
              <w:rPr>
                <w:i/>
                <w:iCs/>
                <w:rPrChange w:id="5203" w:author="Daniel Stewart" w:date="2022-02-10T13:41:00Z">
                  <w:rPr/>
                </w:rPrChange>
              </w:rPr>
              <w:t>Juncus balticus </w:t>
            </w:r>
          </w:p>
        </w:tc>
        <w:tc>
          <w:tcPr>
            <w:tcW w:w="2941" w:type="dxa"/>
            <w:shd w:val="clear" w:color="auto" w:fill="auto"/>
            <w:hideMark/>
          </w:tcPr>
          <w:p w14:paraId="5E949978" w14:textId="77777777" w:rsidR="007013A6" w:rsidRPr="00FF20F1" w:rsidRDefault="007013A6">
            <w:pPr>
              <w:pStyle w:val="PlantList"/>
              <w:pPrChange w:id="5204" w:author="Daniel Stewart" w:date="2022-02-10T13:41:00Z">
                <w:pPr>
                  <w:jc w:val="left"/>
                </w:pPr>
              </w:pPrChange>
            </w:pPr>
            <w:r w:rsidRPr="00FF20F1">
              <w:t>Baltic rush </w:t>
            </w:r>
          </w:p>
        </w:tc>
        <w:tc>
          <w:tcPr>
            <w:tcW w:w="886" w:type="dxa"/>
            <w:shd w:val="clear" w:color="auto" w:fill="auto"/>
            <w:hideMark/>
          </w:tcPr>
          <w:p w14:paraId="05D075D3" w14:textId="77777777" w:rsidR="007013A6" w:rsidRPr="00FF20F1" w:rsidRDefault="007013A6">
            <w:pPr>
              <w:pStyle w:val="PlantList"/>
              <w:jc w:val="center"/>
              <w:pPrChange w:id="5205" w:author="Daniel Stewart" w:date="2022-02-10T13:42:00Z">
                <w:pPr/>
              </w:pPrChange>
            </w:pPr>
            <w:r w:rsidRPr="00FF20F1">
              <w:t>N</w:t>
            </w:r>
          </w:p>
        </w:tc>
        <w:tc>
          <w:tcPr>
            <w:tcW w:w="886" w:type="dxa"/>
          </w:tcPr>
          <w:p w14:paraId="2944E257" w14:textId="77777777" w:rsidR="007013A6" w:rsidRPr="00FF20F1" w:rsidRDefault="007013A6">
            <w:pPr>
              <w:pStyle w:val="PlantList"/>
              <w:jc w:val="center"/>
              <w:pPrChange w:id="5206" w:author="Daniel Stewart" w:date="2022-02-10T13:42:00Z">
                <w:pPr/>
              </w:pPrChange>
            </w:pPr>
            <w:r w:rsidRPr="00FF20F1">
              <w:t>X</w:t>
            </w:r>
          </w:p>
        </w:tc>
        <w:tc>
          <w:tcPr>
            <w:tcW w:w="886" w:type="dxa"/>
          </w:tcPr>
          <w:p w14:paraId="52ABF068" w14:textId="77777777" w:rsidR="007013A6" w:rsidRPr="00FF20F1" w:rsidRDefault="007013A6">
            <w:pPr>
              <w:pStyle w:val="PlantList"/>
              <w:jc w:val="center"/>
              <w:rPr>
                <w:rPrChange w:id="5207" w:author="Daniel Stewart" w:date="2022-02-10T13:41:00Z">
                  <w:rPr>
                    <w:color w:val="000000"/>
                    <w:lang w:val="en-US"/>
                  </w:rPr>
                </w:rPrChange>
              </w:rPr>
              <w:pPrChange w:id="5208" w:author="Daniel Stewart" w:date="2022-02-10T13:42:00Z">
                <w:pPr/>
              </w:pPrChange>
            </w:pPr>
            <w:r w:rsidRPr="00FF20F1">
              <w:t>X</w:t>
            </w:r>
          </w:p>
        </w:tc>
      </w:tr>
      <w:tr w:rsidR="007013A6" w:rsidRPr="00FF20F1" w14:paraId="2B9A9D24" w14:textId="77777777" w:rsidTr="004D3373">
        <w:trPr>
          <w:trHeight w:hRule="exact" w:val="227"/>
        </w:trPr>
        <w:tc>
          <w:tcPr>
            <w:tcW w:w="3119" w:type="dxa"/>
            <w:shd w:val="clear" w:color="auto" w:fill="auto"/>
          </w:tcPr>
          <w:p w14:paraId="172DBC69" w14:textId="77777777" w:rsidR="007013A6" w:rsidRPr="00FF20F1" w:rsidRDefault="007013A6">
            <w:pPr>
              <w:pStyle w:val="PlantList"/>
              <w:jc w:val="left"/>
              <w:rPr>
                <w:i/>
                <w:iCs/>
                <w:rPrChange w:id="5209" w:author="Daniel Stewart" w:date="2022-02-10T13:41:00Z">
                  <w:rPr>
                    <w:lang w:val="en-US"/>
                  </w:rPr>
                </w:rPrChange>
              </w:rPr>
              <w:pPrChange w:id="5210" w:author="Daniel Stewart" w:date="2022-02-10T13:43:00Z">
                <w:pPr>
                  <w:jc w:val="left"/>
                </w:pPr>
              </w:pPrChange>
            </w:pPr>
            <w:r w:rsidRPr="00FF20F1">
              <w:rPr>
                <w:i/>
                <w:iCs/>
                <w:rPrChange w:id="5211" w:author="Daniel Stewart" w:date="2022-02-10T13:41:00Z">
                  <w:rPr/>
                </w:rPrChange>
              </w:rPr>
              <w:t xml:space="preserve">Juncus </w:t>
            </w:r>
            <w:proofErr w:type="spellStart"/>
            <w:r w:rsidRPr="00FF20F1">
              <w:rPr>
                <w:i/>
                <w:iCs/>
                <w:rPrChange w:id="5212" w:author="Daniel Stewart" w:date="2022-02-10T13:41:00Z">
                  <w:rPr/>
                </w:rPrChange>
              </w:rPr>
              <w:t>bolanderi</w:t>
            </w:r>
            <w:proofErr w:type="spellEnd"/>
          </w:p>
        </w:tc>
        <w:tc>
          <w:tcPr>
            <w:tcW w:w="2941" w:type="dxa"/>
            <w:shd w:val="clear" w:color="auto" w:fill="auto"/>
          </w:tcPr>
          <w:p w14:paraId="50A1BB8B" w14:textId="77777777" w:rsidR="007013A6" w:rsidRPr="00FF20F1" w:rsidRDefault="007013A6">
            <w:pPr>
              <w:pStyle w:val="PlantList"/>
              <w:pPrChange w:id="5213" w:author="Daniel Stewart" w:date="2022-02-10T13:41:00Z">
                <w:pPr>
                  <w:jc w:val="left"/>
                </w:pPr>
              </w:pPrChange>
            </w:pPr>
            <w:proofErr w:type="spellStart"/>
            <w:r w:rsidRPr="00FF20F1">
              <w:t>Bolander’s</w:t>
            </w:r>
            <w:proofErr w:type="spellEnd"/>
            <w:r w:rsidRPr="00FF20F1">
              <w:t xml:space="preserve"> rush</w:t>
            </w:r>
          </w:p>
        </w:tc>
        <w:tc>
          <w:tcPr>
            <w:tcW w:w="886" w:type="dxa"/>
            <w:shd w:val="clear" w:color="auto" w:fill="auto"/>
          </w:tcPr>
          <w:p w14:paraId="67A4B490" w14:textId="77777777" w:rsidR="007013A6" w:rsidRPr="00FF20F1" w:rsidRDefault="007013A6">
            <w:pPr>
              <w:pStyle w:val="PlantList"/>
              <w:jc w:val="center"/>
              <w:pPrChange w:id="5214" w:author="Daniel Stewart" w:date="2022-02-10T13:42:00Z">
                <w:pPr/>
              </w:pPrChange>
            </w:pPr>
            <w:r w:rsidRPr="00FF20F1">
              <w:t>N</w:t>
            </w:r>
          </w:p>
        </w:tc>
        <w:tc>
          <w:tcPr>
            <w:tcW w:w="886" w:type="dxa"/>
          </w:tcPr>
          <w:p w14:paraId="34AFD5D3" w14:textId="77777777" w:rsidR="007013A6" w:rsidRPr="00FF20F1" w:rsidRDefault="007013A6">
            <w:pPr>
              <w:pStyle w:val="PlantList"/>
              <w:jc w:val="center"/>
              <w:pPrChange w:id="5215" w:author="Daniel Stewart" w:date="2022-02-10T13:42:00Z">
                <w:pPr/>
              </w:pPrChange>
            </w:pPr>
            <w:r w:rsidRPr="00FF20F1">
              <w:t>X</w:t>
            </w:r>
          </w:p>
        </w:tc>
        <w:tc>
          <w:tcPr>
            <w:tcW w:w="886" w:type="dxa"/>
          </w:tcPr>
          <w:p w14:paraId="58AACD80" w14:textId="77777777" w:rsidR="007013A6" w:rsidRPr="00FF20F1" w:rsidRDefault="007013A6">
            <w:pPr>
              <w:pStyle w:val="PlantList"/>
              <w:jc w:val="center"/>
              <w:pPrChange w:id="5216" w:author="Daniel Stewart" w:date="2022-02-10T13:42:00Z">
                <w:pPr/>
              </w:pPrChange>
            </w:pPr>
          </w:p>
        </w:tc>
      </w:tr>
      <w:tr w:rsidR="007013A6" w:rsidRPr="00FF20F1" w14:paraId="5C45D31E" w14:textId="77777777" w:rsidTr="004D3373">
        <w:trPr>
          <w:trHeight w:hRule="exact" w:val="227"/>
        </w:trPr>
        <w:tc>
          <w:tcPr>
            <w:tcW w:w="3119" w:type="dxa"/>
            <w:shd w:val="clear" w:color="auto" w:fill="auto"/>
            <w:hideMark/>
          </w:tcPr>
          <w:p w14:paraId="658B284C" w14:textId="77777777" w:rsidR="007013A6" w:rsidRPr="00FF20F1" w:rsidRDefault="007013A6">
            <w:pPr>
              <w:pStyle w:val="PlantList"/>
              <w:jc w:val="left"/>
              <w:rPr>
                <w:i/>
                <w:iCs/>
                <w:rPrChange w:id="5217" w:author="Daniel Stewart" w:date="2022-02-10T13:41:00Z">
                  <w:rPr>
                    <w:lang w:val="en-US"/>
                  </w:rPr>
                </w:rPrChange>
              </w:rPr>
              <w:pPrChange w:id="5218" w:author="Daniel Stewart" w:date="2022-02-10T13:43:00Z">
                <w:pPr>
                  <w:jc w:val="left"/>
                </w:pPr>
              </w:pPrChange>
            </w:pPr>
            <w:r w:rsidRPr="00FF20F1">
              <w:rPr>
                <w:i/>
                <w:iCs/>
                <w:rPrChange w:id="5219" w:author="Daniel Stewart" w:date="2022-02-10T13:41:00Z">
                  <w:rPr/>
                </w:rPrChange>
              </w:rPr>
              <w:t>Juncus effusus </w:t>
            </w:r>
          </w:p>
        </w:tc>
        <w:tc>
          <w:tcPr>
            <w:tcW w:w="2941" w:type="dxa"/>
            <w:shd w:val="clear" w:color="auto" w:fill="auto"/>
            <w:hideMark/>
          </w:tcPr>
          <w:p w14:paraId="2695CA9F" w14:textId="77777777" w:rsidR="007013A6" w:rsidRPr="00FF20F1" w:rsidRDefault="007013A6">
            <w:pPr>
              <w:pStyle w:val="PlantList"/>
              <w:pPrChange w:id="5220" w:author="Daniel Stewart" w:date="2022-02-10T13:41:00Z">
                <w:pPr>
                  <w:jc w:val="left"/>
                </w:pPr>
              </w:pPrChange>
            </w:pPr>
            <w:r w:rsidRPr="00FF20F1">
              <w:t>common rush </w:t>
            </w:r>
          </w:p>
        </w:tc>
        <w:tc>
          <w:tcPr>
            <w:tcW w:w="886" w:type="dxa"/>
            <w:shd w:val="clear" w:color="auto" w:fill="auto"/>
            <w:hideMark/>
          </w:tcPr>
          <w:p w14:paraId="5B8AF586" w14:textId="77777777" w:rsidR="007013A6" w:rsidRPr="00FF20F1" w:rsidRDefault="007013A6">
            <w:pPr>
              <w:pStyle w:val="PlantList"/>
              <w:jc w:val="center"/>
              <w:pPrChange w:id="5221" w:author="Daniel Stewart" w:date="2022-02-10T13:42:00Z">
                <w:pPr/>
              </w:pPrChange>
            </w:pPr>
            <w:r w:rsidRPr="00FF20F1">
              <w:t>N</w:t>
            </w:r>
          </w:p>
        </w:tc>
        <w:tc>
          <w:tcPr>
            <w:tcW w:w="886" w:type="dxa"/>
          </w:tcPr>
          <w:p w14:paraId="7CFA059F" w14:textId="77777777" w:rsidR="007013A6" w:rsidRPr="00FF20F1" w:rsidRDefault="007013A6">
            <w:pPr>
              <w:pStyle w:val="PlantList"/>
              <w:jc w:val="center"/>
              <w:pPrChange w:id="5222" w:author="Daniel Stewart" w:date="2022-02-10T13:42:00Z">
                <w:pPr/>
              </w:pPrChange>
            </w:pPr>
            <w:r w:rsidRPr="00FF20F1">
              <w:t>X</w:t>
            </w:r>
          </w:p>
        </w:tc>
        <w:tc>
          <w:tcPr>
            <w:tcW w:w="886" w:type="dxa"/>
          </w:tcPr>
          <w:p w14:paraId="1EB68CD7" w14:textId="77777777" w:rsidR="007013A6" w:rsidRPr="00FF20F1" w:rsidRDefault="007013A6">
            <w:pPr>
              <w:pStyle w:val="PlantList"/>
              <w:jc w:val="center"/>
              <w:rPr>
                <w:rPrChange w:id="5223" w:author="Daniel Stewart" w:date="2022-02-10T13:41:00Z">
                  <w:rPr>
                    <w:color w:val="000000"/>
                    <w:lang w:val="en-US"/>
                  </w:rPr>
                </w:rPrChange>
              </w:rPr>
              <w:pPrChange w:id="5224" w:author="Daniel Stewart" w:date="2022-02-10T13:42:00Z">
                <w:pPr/>
              </w:pPrChange>
            </w:pPr>
            <w:r w:rsidRPr="00FF20F1">
              <w:t>X</w:t>
            </w:r>
          </w:p>
        </w:tc>
      </w:tr>
      <w:tr w:rsidR="007013A6" w:rsidRPr="00FF20F1" w:rsidDel="00BF6793" w14:paraId="055B3DD5" w14:textId="77777777" w:rsidTr="004D3373">
        <w:trPr>
          <w:trHeight w:hRule="exact" w:val="227"/>
          <w:del w:id="5225" w:author="Daniel Stewart" w:date="2022-02-09T16:16:00Z"/>
        </w:trPr>
        <w:tc>
          <w:tcPr>
            <w:tcW w:w="3119" w:type="dxa"/>
            <w:shd w:val="clear" w:color="auto" w:fill="auto"/>
            <w:hideMark/>
          </w:tcPr>
          <w:p w14:paraId="7DC11CE2" w14:textId="4F934394" w:rsidR="007013A6" w:rsidRPr="00FF20F1" w:rsidDel="00BF6793" w:rsidRDefault="007013A6">
            <w:pPr>
              <w:pStyle w:val="PlantList"/>
              <w:jc w:val="left"/>
              <w:rPr>
                <w:del w:id="5226" w:author="Daniel Stewart" w:date="2022-02-09T16:16:00Z"/>
                <w:i/>
                <w:iCs/>
                <w:rPrChange w:id="5227" w:author="Daniel Stewart" w:date="2022-02-10T13:41:00Z">
                  <w:rPr>
                    <w:del w:id="5228" w:author="Daniel Stewart" w:date="2022-02-09T16:16:00Z"/>
                    <w:lang w:val="en-US"/>
                  </w:rPr>
                </w:rPrChange>
              </w:rPr>
              <w:pPrChange w:id="5229" w:author="Daniel Stewart" w:date="2022-02-10T13:43:00Z">
                <w:pPr/>
              </w:pPrChange>
            </w:pPr>
            <w:del w:id="5230" w:author="Daniel Stewart" w:date="2022-02-09T16:16:00Z">
              <w:r w:rsidRPr="00FF20F1" w:rsidDel="00BF6793">
                <w:rPr>
                  <w:i/>
                  <w:iCs/>
                  <w:rPrChange w:id="5231" w:author="Daniel Stewart" w:date="2022-02-10T13:41:00Z">
                    <w:rPr>
                      <w:lang w:val="en-US"/>
                    </w:rPr>
                  </w:rPrChange>
                </w:rPr>
                <w:delText>Juncus gerardii </w:delText>
              </w:r>
            </w:del>
          </w:p>
        </w:tc>
        <w:tc>
          <w:tcPr>
            <w:tcW w:w="2941" w:type="dxa"/>
            <w:shd w:val="clear" w:color="auto" w:fill="auto"/>
            <w:hideMark/>
          </w:tcPr>
          <w:p w14:paraId="747DF505" w14:textId="5AE147C3" w:rsidR="007013A6" w:rsidRPr="00FF20F1" w:rsidDel="00BF6793" w:rsidRDefault="007013A6">
            <w:pPr>
              <w:pStyle w:val="PlantList"/>
              <w:jc w:val="left"/>
              <w:rPr>
                <w:del w:id="5232" w:author="Daniel Stewart" w:date="2022-02-09T16:16:00Z"/>
              </w:rPr>
              <w:pPrChange w:id="5233" w:author="Daniel Stewart" w:date="2022-02-10T13:43:00Z">
                <w:pPr/>
              </w:pPrChange>
            </w:pPr>
            <w:del w:id="5234" w:author="Daniel Stewart" w:date="2022-02-09T16:16:00Z">
              <w:r w:rsidRPr="00FF20F1" w:rsidDel="00BF6793">
                <w:delText>salt-marsh rush </w:delText>
              </w:r>
            </w:del>
          </w:p>
        </w:tc>
        <w:tc>
          <w:tcPr>
            <w:tcW w:w="886" w:type="dxa"/>
            <w:shd w:val="clear" w:color="auto" w:fill="auto"/>
            <w:hideMark/>
          </w:tcPr>
          <w:p w14:paraId="1F2DC8D0" w14:textId="6049ECA5" w:rsidR="007013A6" w:rsidRPr="00FF20F1" w:rsidDel="00BF6793" w:rsidRDefault="007013A6">
            <w:pPr>
              <w:pStyle w:val="PlantList"/>
              <w:jc w:val="left"/>
              <w:rPr>
                <w:del w:id="5235" w:author="Daniel Stewart" w:date="2022-02-09T16:16:00Z"/>
              </w:rPr>
              <w:pPrChange w:id="5236" w:author="Daniel Stewart" w:date="2022-02-10T13:43:00Z">
                <w:pPr/>
              </w:pPrChange>
            </w:pPr>
            <w:del w:id="5237" w:author="Daniel Stewart" w:date="2022-02-09T16:16:00Z">
              <w:r w:rsidRPr="00FF20F1" w:rsidDel="00BF6793">
                <w:delText>E</w:delText>
              </w:r>
            </w:del>
          </w:p>
        </w:tc>
        <w:tc>
          <w:tcPr>
            <w:tcW w:w="886" w:type="dxa"/>
          </w:tcPr>
          <w:p w14:paraId="3A7DA11D" w14:textId="0F085E65" w:rsidR="007013A6" w:rsidRPr="00FF20F1" w:rsidDel="00BF6793" w:rsidRDefault="007013A6">
            <w:pPr>
              <w:pStyle w:val="PlantList"/>
              <w:jc w:val="left"/>
              <w:rPr>
                <w:del w:id="5238" w:author="Daniel Stewart" w:date="2022-02-09T16:16:00Z"/>
              </w:rPr>
              <w:pPrChange w:id="5239" w:author="Daniel Stewart" w:date="2022-02-10T13:43:00Z">
                <w:pPr/>
              </w:pPrChange>
            </w:pPr>
          </w:p>
        </w:tc>
        <w:tc>
          <w:tcPr>
            <w:tcW w:w="886" w:type="dxa"/>
          </w:tcPr>
          <w:p w14:paraId="009AAF4E" w14:textId="341C8196" w:rsidR="007013A6" w:rsidRPr="00FF20F1" w:rsidDel="00BF6793" w:rsidRDefault="007013A6">
            <w:pPr>
              <w:pStyle w:val="PlantList"/>
              <w:jc w:val="left"/>
              <w:rPr>
                <w:del w:id="5240" w:author="Daniel Stewart" w:date="2022-02-09T16:16:00Z"/>
                <w:rPrChange w:id="5241" w:author="Daniel Stewart" w:date="2022-02-10T13:41:00Z">
                  <w:rPr>
                    <w:del w:id="5242" w:author="Daniel Stewart" w:date="2022-02-09T16:16:00Z"/>
                    <w:color w:val="000000"/>
                    <w:lang w:val="en-US"/>
                  </w:rPr>
                </w:rPrChange>
              </w:rPr>
              <w:pPrChange w:id="5243" w:author="Daniel Stewart" w:date="2022-02-10T13:43:00Z">
                <w:pPr/>
              </w:pPrChange>
            </w:pPr>
            <w:del w:id="5244" w:author="Daniel Stewart" w:date="2022-02-09T16:16:00Z">
              <w:r w:rsidRPr="00FF20F1" w:rsidDel="00BF6793">
                <w:delText>X</w:delText>
              </w:r>
            </w:del>
          </w:p>
        </w:tc>
      </w:tr>
      <w:tr w:rsidR="007013A6" w:rsidRPr="00FF20F1" w14:paraId="5DD5FA8E" w14:textId="77777777" w:rsidTr="004D3373">
        <w:trPr>
          <w:trHeight w:hRule="exact" w:val="227"/>
        </w:trPr>
        <w:tc>
          <w:tcPr>
            <w:tcW w:w="3119" w:type="dxa"/>
            <w:shd w:val="clear" w:color="auto" w:fill="auto"/>
            <w:hideMark/>
          </w:tcPr>
          <w:p w14:paraId="4D1BB55C" w14:textId="77777777" w:rsidR="007013A6" w:rsidRPr="00FF20F1" w:rsidRDefault="007013A6">
            <w:pPr>
              <w:pStyle w:val="PlantList"/>
              <w:jc w:val="left"/>
              <w:rPr>
                <w:i/>
                <w:iCs/>
                <w:rPrChange w:id="5245" w:author="Daniel Stewart" w:date="2022-02-10T13:41:00Z">
                  <w:rPr>
                    <w:lang w:val="en-US"/>
                  </w:rPr>
                </w:rPrChange>
              </w:rPr>
              <w:pPrChange w:id="5246" w:author="Daniel Stewart" w:date="2022-02-10T13:43:00Z">
                <w:pPr>
                  <w:jc w:val="left"/>
                </w:pPr>
              </w:pPrChange>
            </w:pPr>
            <w:r w:rsidRPr="00FF20F1">
              <w:rPr>
                <w:i/>
                <w:iCs/>
                <w:rPrChange w:id="5247" w:author="Daniel Stewart" w:date="2022-02-10T13:41:00Z">
                  <w:rPr/>
                </w:rPrChange>
              </w:rPr>
              <w:t>Juncus </w:t>
            </w:r>
            <w:proofErr w:type="spellStart"/>
            <w:r w:rsidRPr="00FF20F1">
              <w:rPr>
                <w:i/>
                <w:iCs/>
                <w:rPrChange w:id="5248" w:author="Daniel Stewart" w:date="2022-02-10T13:41:00Z">
                  <w:rPr/>
                </w:rPrChange>
              </w:rPr>
              <w:t>oxymeris</w:t>
            </w:r>
            <w:proofErr w:type="spellEnd"/>
            <w:r w:rsidRPr="00FF20F1">
              <w:rPr>
                <w:i/>
                <w:iCs/>
                <w:rPrChange w:id="5249" w:author="Daniel Stewart" w:date="2022-02-10T13:41:00Z">
                  <w:rPr/>
                </w:rPrChange>
              </w:rPr>
              <w:t> </w:t>
            </w:r>
          </w:p>
        </w:tc>
        <w:tc>
          <w:tcPr>
            <w:tcW w:w="2941" w:type="dxa"/>
            <w:shd w:val="clear" w:color="auto" w:fill="auto"/>
            <w:hideMark/>
          </w:tcPr>
          <w:p w14:paraId="3B0963BD" w14:textId="77777777" w:rsidR="007013A6" w:rsidRPr="00FF20F1" w:rsidRDefault="007013A6">
            <w:pPr>
              <w:pStyle w:val="PlantList"/>
              <w:pPrChange w:id="5250" w:author="Daniel Stewart" w:date="2022-02-10T13:41:00Z">
                <w:pPr>
                  <w:jc w:val="left"/>
                </w:pPr>
              </w:pPrChange>
            </w:pPr>
            <w:r w:rsidRPr="00FF20F1">
              <w:t>pointed rush </w:t>
            </w:r>
          </w:p>
        </w:tc>
        <w:tc>
          <w:tcPr>
            <w:tcW w:w="886" w:type="dxa"/>
            <w:shd w:val="clear" w:color="auto" w:fill="auto"/>
            <w:hideMark/>
          </w:tcPr>
          <w:p w14:paraId="724410EA" w14:textId="77777777" w:rsidR="007013A6" w:rsidRPr="00FF20F1" w:rsidRDefault="007013A6">
            <w:pPr>
              <w:pStyle w:val="PlantList"/>
              <w:jc w:val="center"/>
              <w:pPrChange w:id="5251" w:author="Daniel Stewart" w:date="2022-02-10T13:42:00Z">
                <w:pPr/>
              </w:pPrChange>
            </w:pPr>
            <w:r w:rsidRPr="00FF20F1">
              <w:t>N</w:t>
            </w:r>
          </w:p>
        </w:tc>
        <w:tc>
          <w:tcPr>
            <w:tcW w:w="886" w:type="dxa"/>
          </w:tcPr>
          <w:p w14:paraId="3849D73F" w14:textId="77777777" w:rsidR="007013A6" w:rsidRPr="00FF20F1" w:rsidRDefault="007013A6">
            <w:pPr>
              <w:pStyle w:val="PlantList"/>
              <w:jc w:val="center"/>
              <w:pPrChange w:id="5252" w:author="Daniel Stewart" w:date="2022-02-10T13:42:00Z">
                <w:pPr/>
              </w:pPrChange>
            </w:pPr>
            <w:r w:rsidRPr="00FF20F1">
              <w:t>X</w:t>
            </w:r>
          </w:p>
        </w:tc>
        <w:tc>
          <w:tcPr>
            <w:tcW w:w="886" w:type="dxa"/>
          </w:tcPr>
          <w:p w14:paraId="03D357A5" w14:textId="77777777" w:rsidR="007013A6" w:rsidRPr="00FF20F1" w:rsidRDefault="007013A6">
            <w:pPr>
              <w:pStyle w:val="PlantList"/>
              <w:jc w:val="center"/>
              <w:rPr>
                <w:rPrChange w:id="5253" w:author="Daniel Stewart" w:date="2022-02-10T13:41:00Z">
                  <w:rPr>
                    <w:color w:val="000000"/>
                    <w:lang w:val="en-US"/>
                  </w:rPr>
                </w:rPrChange>
              </w:rPr>
              <w:pPrChange w:id="5254" w:author="Daniel Stewart" w:date="2022-02-10T13:42:00Z">
                <w:pPr/>
              </w:pPrChange>
            </w:pPr>
            <w:r w:rsidRPr="00FF20F1">
              <w:t>X</w:t>
            </w:r>
          </w:p>
        </w:tc>
      </w:tr>
      <w:tr w:rsidR="007013A6" w:rsidRPr="00FF20F1" w14:paraId="6E2EADDC" w14:textId="77777777" w:rsidTr="004D3373">
        <w:trPr>
          <w:trHeight w:hRule="exact" w:val="227"/>
        </w:trPr>
        <w:tc>
          <w:tcPr>
            <w:tcW w:w="3119" w:type="dxa"/>
            <w:shd w:val="clear" w:color="auto" w:fill="auto"/>
          </w:tcPr>
          <w:p w14:paraId="74F9FA77" w14:textId="77777777" w:rsidR="007013A6" w:rsidRPr="00FF20F1" w:rsidRDefault="007013A6">
            <w:pPr>
              <w:pStyle w:val="PlantList"/>
              <w:jc w:val="left"/>
              <w:rPr>
                <w:i/>
                <w:iCs/>
                <w:rPrChange w:id="5255" w:author="Daniel Stewart" w:date="2022-02-10T13:41:00Z">
                  <w:rPr>
                    <w:lang w:val="en-US"/>
                  </w:rPr>
                </w:rPrChange>
              </w:rPr>
              <w:pPrChange w:id="5256" w:author="Daniel Stewart" w:date="2022-02-10T13:43:00Z">
                <w:pPr>
                  <w:jc w:val="left"/>
                </w:pPr>
              </w:pPrChange>
            </w:pPr>
            <w:r w:rsidRPr="00FF20F1">
              <w:rPr>
                <w:i/>
                <w:iCs/>
                <w:rPrChange w:id="5257" w:author="Daniel Stewart" w:date="2022-02-10T13:41:00Z">
                  <w:rPr/>
                </w:rPrChange>
              </w:rPr>
              <w:t xml:space="preserve">Juncus </w:t>
            </w:r>
            <w:proofErr w:type="spellStart"/>
            <w:r w:rsidRPr="00FF20F1">
              <w:rPr>
                <w:i/>
                <w:iCs/>
                <w:rPrChange w:id="5258" w:author="Daniel Stewart" w:date="2022-02-10T13:41:00Z">
                  <w:rPr/>
                </w:rPrChange>
              </w:rPr>
              <w:t>supiniformis</w:t>
            </w:r>
            <w:proofErr w:type="spellEnd"/>
          </w:p>
        </w:tc>
        <w:tc>
          <w:tcPr>
            <w:tcW w:w="2941" w:type="dxa"/>
            <w:shd w:val="clear" w:color="auto" w:fill="auto"/>
          </w:tcPr>
          <w:p w14:paraId="350AA21D" w14:textId="77777777" w:rsidR="007013A6" w:rsidRPr="00FF20F1" w:rsidRDefault="007013A6">
            <w:pPr>
              <w:pStyle w:val="PlantList"/>
              <w:pPrChange w:id="5259" w:author="Daniel Stewart" w:date="2022-02-10T13:41:00Z">
                <w:pPr>
                  <w:jc w:val="left"/>
                </w:pPr>
              </w:pPrChange>
            </w:pPr>
            <w:r w:rsidRPr="00FF20F1">
              <w:t>spreading rush</w:t>
            </w:r>
          </w:p>
        </w:tc>
        <w:tc>
          <w:tcPr>
            <w:tcW w:w="886" w:type="dxa"/>
            <w:shd w:val="clear" w:color="auto" w:fill="auto"/>
          </w:tcPr>
          <w:p w14:paraId="73FA082D" w14:textId="77777777" w:rsidR="007013A6" w:rsidRPr="00FF20F1" w:rsidRDefault="007013A6">
            <w:pPr>
              <w:pStyle w:val="PlantList"/>
              <w:jc w:val="center"/>
              <w:pPrChange w:id="5260" w:author="Daniel Stewart" w:date="2022-02-10T13:42:00Z">
                <w:pPr/>
              </w:pPrChange>
            </w:pPr>
            <w:r w:rsidRPr="00FF20F1">
              <w:t>N</w:t>
            </w:r>
          </w:p>
        </w:tc>
        <w:tc>
          <w:tcPr>
            <w:tcW w:w="886" w:type="dxa"/>
          </w:tcPr>
          <w:p w14:paraId="5A1897CA" w14:textId="77777777" w:rsidR="007013A6" w:rsidRPr="00FF20F1" w:rsidRDefault="007013A6">
            <w:pPr>
              <w:pStyle w:val="PlantList"/>
              <w:jc w:val="center"/>
              <w:pPrChange w:id="5261" w:author="Daniel Stewart" w:date="2022-02-10T13:42:00Z">
                <w:pPr/>
              </w:pPrChange>
            </w:pPr>
            <w:r w:rsidRPr="00FF20F1">
              <w:t>X</w:t>
            </w:r>
          </w:p>
        </w:tc>
        <w:tc>
          <w:tcPr>
            <w:tcW w:w="886" w:type="dxa"/>
          </w:tcPr>
          <w:p w14:paraId="7C83FA85" w14:textId="77777777" w:rsidR="007013A6" w:rsidRPr="00FF20F1" w:rsidRDefault="007013A6">
            <w:pPr>
              <w:pStyle w:val="PlantList"/>
              <w:jc w:val="center"/>
              <w:pPrChange w:id="5262" w:author="Daniel Stewart" w:date="2022-02-10T13:42:00Z">
                <w:pPr/>
              </w:pPrChange>
            </w:pPr>
          </w:p>
        </w:tc>
      </w:tr>
      <w:tr w:rsidR="007013A6" w:rsidRPr="00FF20F1" w14:paraId="4C275BF5" w14:textId="77777777" w:rsidTr="004D3373">
        <w:trPr>
          <w:trHeight w:hRule="exact" w:val="227"/>
        </w:trPr>
        <w:tc>
          <w:tcPr>
            <w:tcW w:w="3119" w:type="dxa"/>
            <w:shd w:val="clear" w:color="auto" w:fill="auto"/>
            <w:hideMark/>
          </w:tcPr>
          <w:p w14:paraId="0FD0C058" w14:textId="77777777" w:rsidR="007013A6" w:rsidRPr="00FF20F1" w:rsidRDefault="007013A6">
            <w:pPr>
              <w:pStyle w:val="PlantList"/>
              <w:jc w:val="left"/>
              <w:rPr>
                <w:i/>
                <w:iCs/>
                <w:rPrChange w:id="5263" w:author="Daniel Stewart" w:date="2022-02-10T13:41:00Z">
                  <w:rPr>
                    <w:lang w:val="en-US"/>
                  </w:rPr>
                </w:rPrChange>
              </w:rPr>
              <w:pPrChange w:id="5264" w:author="Daniel Stewart" w:date="2022-02-10T13:43:00Z">
                <w:pPr>
                  <w:jc w:val="left"/>
                </w:pPr>
              </w:pPrChange>
            </w:pPr>
            <w:r w:rsidRPr="00FF20F1">
              <w:rPr>
                <w:i/>
                <w:iCs/>
                <w:rPrChange w:id="5265" w:author="Daniel Stewart" w:date="2022-02-10T13:41:00Z">
                  <w:rPr/>
                </w:rPrChange>
              </w:rPr>
              <w:t>Juncus tenuis </w:t>
            </w:r>
          </w:p>
        </w:tc>
        <w:tc>
          <w:tcPr>
            <w:tcW w:w="2941" w:type="dxa"/>
            <w:shd w:val="clear" w:color="auto" w:fill="auto"/>
            <w:hideMark/>
          </w:tcPr>
          <w:p w14:paraId="566FA757" w14:textId="77777777" w:rsidR="007013A6" w:rsidRPr="00FF20F1" w:rsidRDefault="007013A6">
            <w:pPr>
              <w:pStyle w:val="PlantList"/>
              <w:pPrChange w:id="5266" w:author="Daniel Stewart" w:date="2022-02-10T13:41:00Z">
                <w:pPr>
                  <w:jc w:val="left"/>
                </w:pPr>
              </w:pPrChange>
            </w:pPr>
            <w:r w:rsidRPr="00FF20F1">
              <w:t>slender rush </w:t>
            </w:r>
          </w:p>
        </w:tc>
        <w:tc>
          <w:tcPr>
            <w:tcW w:w="886" w:type="dxa"/>
            <w:shd w:val="clear" w:color="auto" w:fill="auto"/>
            <w:hideMark/>
          </w:tcPr>
          <w:p w14:paraId="1473975D" w14:textId="77777777" w:rsidR="007013A6" w:rsidRPr="00FF20F1" w:rsidRDefault="007013A6">
            <w:pPr>
              <w:pStyle w:val="PlantList"/>
              <w:jc w:val="center"/>
              <w:pPrChange w:id="5267" w:author="Daniel Stewart" w:date="2022-02-10T13:42:00Z">
                <w:pPr/>
              </w:pPrChange>
            </w:pPr>
            <w:r w:rsidRPr="00FF20F1">
              <w:t>N</w:t>
            </w:r>
          </w:p>
        </w:tc>
        <w:tc>
          <w:tcPr>
            <w:tcW w:w="886" w:type="dxa"/>
          </w:tcPr>
          <w:p w14:paraId="31828DB3" w14:textId="77777777" w:rsidR="007013A6" w:rsidRPr="00FF20F1" w:rsidRDefault="007013A6">
            <w:pPr>
              <w:pStyle w:val="PlantList"/>
              <w:jc w:val="center"/>
              <w:pPrChange w:id="5268" w:author="Daniel Stewart" w:date="2022-02-10T13:42:00Z">
                <w:pPr/>
              </w:pPrChange>
            </w:pPr>
            <w:r w:rsidRPr="00FF20F1">
              <w:t>X</w:t>
            </w:r>
          </w:p>
        </w:tc>
        <w:tc>
          <w:tcPr>
            <w:tcW w:w="886" w:type="dxa"/>
          </w:tcPr>
          <w:p w14:paraId="7882C75E" w14:textId="77777777" w:rsidR="007013A6" w:rsidRPr="00FF20F1" w:rsidRDefault="007013A6">
            <w:pPr>
              <w:pStyle w:val="PlantList"/>
              <w:jc w:val="center"/>
              <w:rPr>
                <w:rPrChange w:id="5269" w:author="Daniel Stewart" w:date="2022-02-10T13:41:00Z">
                  <w:rPr>
                    <w:color w:val="000000"/>
                    <w:lang w:val="en-US"/>
                  </w:rPr>
                </w:rPrChange>
              </w:rPr>
              <w:pPrChange w:id="5270" w:author="Daniel Stewart" w:date="2022-02-10T13:42:00Z">
                <w:pPr/>
              </w:pPrChange>
            </w:pPr>
            <w:r w:rsidRPr="00FF20F1">
              <w:t>X</w:t>
            </w:r>
          </w:p>
        </w:tc>
      </w:tr>
      <w:tr w:rsidR="007013A6" w:rsidRPr="00FF20F1" w14:paraId="1116E1D3" w14:textId="77777777" w:rsidTr="004D3373">
        <w:trPr>
          <w:trHeight w:hRule="exact" w:val="227"/>
        </w:trPr>
        <w:tc>
          <w:tcPr>
            <w:tcW w:w="3119" w:type="dxa"/>
            <w:shd w:val="clear" w:color="auto" w:fill="auto"/>
          </w:tcPr>
          <w:p w14:paraId="1CFF94C2" w14:textId="77777777" w:rsidR="007013A6" w:rsidRPr="00FF20F1" w:rsidRDefault="007013A6">
            <w:pPr>
              <w:pStyle w:val="PlantList"/>
              <w:jc w:val="left"/>
              <w:rPr>
                <w:i/>
                <w:iCs/>
                <w:rPrChange w:id="5271" w:author="Daniel Stewart" w:date="2022-02-10T13:41:00Z">
                  <w:rPr>
                    <w:lang w:val="en-US"/>
                  </w:rPr>
                </w:rPrChange>
              </w:rPr>
              <w:pPrChange w:id="5272" w:author="Daniel Stewart" w:date="2022-02-10T13:43:00Z">
                <w:pPr>
                  <w:jc w:val="left"/>
                </w:pPr>
              </w:pPrChange>
            </w:pPr>
            <w:proofErr w:type="spellStart"/>
            <w:r w:rsidRPr="00FF20F1">
              <w:rPr>
                <w:i/>
                <w:iCs/>
                <w:rPrChange w:id="5273" w:author="Daniel Stewart" w:date="2022-02-10T13:41:00Z">
                  <w:rPr/>
                </w:rPrChange>
              </w:rPr>
              <w:t>Lactua</w:t>
            </w:r>
            <w:proofErr w:type="spellEnd"/>
            <w:r w:rsidRPr="00FF20F1">
              <w:rPr>
                <w:i/>
                <w:iCs/>
                <w:rPrChange w:id="5274" w:author="Daniel Stewart" w:date="2022-02-10T13:41:00Z">
                  <w:rPr/>
                </w:rPrChange>
              </w:rPr>
              <w:t xml:space="preserve"> </w:t>
            </w:r>
            <w:proofErr w:type="spellStart"/>
            <w:r w:rsidRPr="00FF20F1">
              <w:rPr>
                <w:i/>
                <w:iCs/>
                <w:rPrChange w:id="5275" w:author="Daniel Stewart" w:date="2022-02-10T13:41:00Z">
                  <w:rPr/>
                </w:rPrChange>
              </w:rPr>
              <w:t>serriola</w:t>
            </w:r>
            <w:proofErr w:type="spellEnd"/>
          </w:p>
        </w:tc>
        <w:tc>
          <w:tcPr>
            <w:tcW w:w="2941" w:type="dxa"/>
            <w:shd w:val="clear" w:color="auto" w:fill="auto"/>
          </w:tcPr>
          <w:p w14:paraId="13FA8649" w14:textId="77777777" w:rsidR="007013A6" w:rsidRPr="00FF20F1" w:rsidRDefault="007013A6">
            <w:pPr>
              <w:pStyle w:val="PlantList"/>
              <w:pPrChange w:id="5276" w:author="Daniel Stewart" w:date="2022-02-10T13:41:00Z">
                <w:pPr>
                  <w:jc w:val="left"/>
                </w:pPr>
              </w:pPrChange>
            </w:pPr>
            <w:r w:rsidRPr="00FF20F1">
              <w:t>prickly lettuce</w:t>
            </w:r>
          </w:p>
        </w:tc>
        <w:tc>
          <w:tcPr>
            <w:tcW w:w="886" w:type="dxa"/>
            <w:shd w:val="clear" w:color="auto" w:fill="auto"/>
          </w:tcPr>
          <w:p w14:paraId="0CFE4DA7" w14:textId="77777777" w:rsidR="007013A6" w:rsidRPr="00FF20F1" w:rsidRDefault="007013A6">
            <w:pPr>
              <w:pStyle w:val="PlantList"/>
              <w:jc w:val="center"/>
              <w:pPrChange w:id="5277" w:author="Daniel Stewart" w:date="2022-02-10T13:42:00Z">
                <w:pPr/>
              </w:pPrChange>
            </w:pPr>
            <w:r w:rsidRPr="00FF20F1">
              <w:t>E</w:t>
            </w:r>
          </w:p>
        </w:tc>
        <w:tc>
          <w:tcPr>
            <w:tcW w:w="886" w:type="dxa"/>
          </w:tcPr>
          <w:p w14:paraId="12F5BCD0" w14:textId="77777777" w:rsidR="007013A6" w:rsidRPr="00FF20F1" w:rsidRDefault="007013A6">
            <w:pPr>
              <w:pStyle w:val="PlantList"/>
              <w:jc w:val="center"/>
              <w:pPrChange w:id="5278" w:author="Daniel Stewart" w:date="2022-02-10T13:42:00Z">
                <w:pPr/>
              </w:pPrChange>
            </w:pPr>
            <w:r w:rsidRPr="00FF20F1">
              <w:t>X</w:t>
            </w:r>
          </w:p>
        </w:tc>
        <w:tc>
          <w:tcPr>
            <w:tcW w:w="886" w:type="dxa"/>
          </w:tcPr>
          <w:p w14:paraId="7859336D" w14:textId="77777777" w:rsidR="007013A6" w:rsidRPr="00FF20F1" w:rsidRDefault="007013A6">
            <w:pPr>
              <w:pStyle w:val="PlantList"/>
              <w:jc w:val="center"/>
              <w:pPrChange w:id="5279" w:author="Daniel Stewart" w:date="2022-02-10T13:42:00Z">
                <w:pPr/>
              </w:pPrChange>
            </w:pPr>
          </w:p>
        </w:tc>
      </w:tr>
      <w:tr w:rsidR="007013A6" w:rsidRPr="00FF20F1" w14:paraId="4430F86D" w14:textId="77777777" w:rsidTr="004D3373">
        <w:trPr>
          <w:trHeight w:hRule="exact" w:val="227"/>
        </w:trPr>
        <w:tc>
          <w:tcPr>
            <w:tcW w:w="3119" w:type="dxa"/>
            <w:shd w:val="clear" w:color="auto" w:fill="auto"/>
          </w:tcPr>
          <w:p w14:paraId="35E20DA1" w14:textId="77777777" w:rsidR="007013A6" w:rsidRPr="00FF20F1" w:rsidRDefault="007013A6">
            <w:pPr>
              <w:pStyle w:val="PlantList"/>
              <w:jc w:val="left"/>
              <w:rPr>
                <w:i/>
                <w:iCs/>
                <w:rPrChange w:id="5280" w:author="Daniel Stewart" w:date="2022-02-10T13:41:00Z">
                  <w:rPr>
                    <w:lang w:val="en-US"/>
                  </w:rPr>
                </w:rPrChange>
              </w:rPr>
              <w:pPrChange w:id="5281" w:author="Daniel Stewart" w:date="2022-02-10T13:43:00Z">
                <w:pPr>
                  <w:jc w:val="left"/>
                </w:pPr>
              </w:pPrChange>
            </w:pPr>
            <w:proofErr w:type="spellStart"/>
            <w:r w:rsidRPr="00FF20F1">
              <w:rPr>
                <w:i/>
                <w:iCs/>
                <w:rPrChange w:id="5282" w:author="Daniel Stewart" w:date="2022-02-10T13:41:00Z">
                  <w:rPr/>
                </w:rPrChange>
              </w:rPr>
              <w:t>Lapsana</w:t>
            </w:r>
            <w:proofErr w:type="spellEnd"/>
            <w:r w:rsidRPr="00FF20F1">
              <w:rPr>
                <w:i/>
                <w:iCs/>
                <w:rPrChange w:id="5283" w:author="Daniel Stewart" w:date="2022-02-10T13:41:00Z">
                  <w:rPr/>
                </w:rPrChange>
              </w:rPr>
              <w:t xml:space="preserve"> communis</w:t>
            </w:r>
          </w:p>
        </w:tc>
        <w:tc>
          <w:tcPr>
            <w:tcW w:w="2941" w:type="dxa"/>
            <w:shd w:val="clear" w:color="auto" w:fill="auto"/>
          </w:tcPr>
          <w:p w14:paraId="3C31B93F" w14:textId="77777777" w:rsidR="007013A6" w:rsidRPr="00FF20F1" w:rsidRDefault="007013A6">
            <w:pPr>
              <w:pStyle w:val="PlantList"/>
              <w:pPrChange w:id="5284" w:author="Daniel Stewart" w:date="2022-02-10T13:41:00Z">
                <w:pPr>
                  <w:jc w:val="left"/>
                </w:pPr>
              </w:pPrChange>
            </w:pPr>
            <w:r w:rsidRPr="00FF20F1">
              <w:t>nipplewort</w:t>
            </w:r>
          </w:p>
        </w:tc>
        <w:tc>
          <w:tcPr>
            <w:tcW w:w="886" w:type="dxa"/>
            <w:shd w:val="clear" w:color="auto" w:fill="auto"/>
          </w:tcPr>
          <w:p w14:paraId="5A9C84F8" w14:textId="77777777" w:rsidR="007013A6" w:rsidRPr="00FF20F1" w:rsidRDefault="007013A6">
            <w:pPr>
              <w:pStyle w:val="PlantList"/>
              <w:jc w:val="center"/>
              <w:pPrChange w:id="5285" w:author="Daniel Stewart" w:date="2022-02-10T13:42:00Z">
                <w:pPr/>
              </w:pPrChange>
            </w:pPr>
            <w:r w:rsidRPr="00FF20F1">
              <w:t>E</w:t>
            </w:r>
          </w:p>
        </w:tc>
        <w:tc>
          <w:tcPr>
            <w:tcW w:w="886" w:type="dxa"/>
          </w:tcPr>
          <w:p w14:paraId="41A60B31" w14:textId="77777777" w:rsidR="007013A6" w:rsidRPr="00FF20F1" w:rsidRDefault="007013A6">
            <w:pPr>
              <w:pStyle w:val="PlantList"/>
              <w:jc w:val="center"/>
              <w:pPrChange w:id="5286" w:author="Daniel Stewart" w:date="2022-02-10T13:42:00Z">
                <w:pPr/>
              </w:pPrChange>
            </w:pPr>
            <w:r w:rsidRPr="00FF20F1">
              <w:t>X</w:t>
            </w:r>
          </w:p>
        </w:tc>
        <w:tc>
          <w:tcPr>
            <w:tcW w:w="886" w:type="dxa"/>
          </w:tcPr>
          <w:p w14:paraId="1A081C43" w14:textId="77777777" w:rsidR="007013A6" w:rsidRPr="00FF20F1" w:rsidRDefault="007013A6">
            <w:pPr>
              <w:pStyle w:val="PlantList"/>
              <w:jc w:val="center"/>
              <w:pPrChange w:id="5287" w:author="Daniel Stewart" w:date="2022-02-10T13:42:00Z">
                <w:pPr/>
              </w:pPrChange>
            </w:pPr>
          </w:p>
        </w:tc>
      </w:tr>
      <w:tr w:rsidR="007013A6" w:rsidRPr="00FF20F1" w14:paraId="58F70BC6" w14:textId="77777777" w:rsidTr="004D3373">
        <w:trPr>
          <w:trHeight w:hRule="exact" w:val="227"/>
        </w:trPr>
        <w:tc>
          <w:tcPr>
            <w:tcW w:w="3119" w:type="dxa"/>
            <w:shd w:val="clear" w:color="auto" w:fill="auto"/>
            <w:hideMark/>
          </w:tcPr>
          <w:p w14:paraId="25B74F62" w14:textId="77777777" w:rsidR="007013A6" w:rsidRPr="00FF20F1" w:rsidRDefault="007013A6">
            <w:pPr>
              <w:pStyle w:val="PlantList"/>
              <w:jc w:val="left"/>
              <w:rPr>
                <w:i/>
                <w:iCs/>
                <w:rPrChange w:id="5288" w:author="Daniel Stewart" w:date="2022-02-10T13:41:00Z">
                  <w:rPr>
                    <w:lang w:val="en-US"/>
                  </w:rPr>
                </w:rPrChange>
              </w:rPr>
              <w:pPrChange w:id="5289" w:author="Daniel Stewart" w:date="2022-02-10T13:43:00Z">
                <w:pPr>
                  <w:jc w:val="left"/>
                </w:pPr>
              </w:pPrChange>
            </w:pPr>
            <w:r w:rsidRPr="00FF20F1">
              <w:rPr>
                <w:i/>
                <w:iCs/>
                <w:rPrChange w:id="5290" w:author="Daniel Stewart" w:date="2022-02-10T13:41:00Z">
                  <w:rPr/>
                </w:rPrChange>
              </w:rPr>
              <w:t>Lathyrus palustris </w:t>
            </w:r>
          </w:p>
        </w:tc>
        <w:tc>
          <w:tcPr>
            <w:tcW w:w="2941" w:type="dxa"/>
            <w:shd w:val="clear" w:color="auto" w:fill="auto"/>
            <w:hideMark/>
          </w:tcPr>
          <w:p w14:paraId="046D17A8" w14:textId="77777777" w:rsidR="007013A6" w:rsidRPr="00FF20F1" w:rsidRDefault="007013A6">
            <w:pPr>
              <w:pStyle w:val="PlantList"/>
              <w:pPrChange w:id="5291" w:author="Daniel Stewart" w:date="2022-02-10T13:41:00Z">
                <w:pPr>
                  <w:jc w:val="left"/>
                </w:pPr>
              </w:pPrChange>
            </w:pPr>
            <w:r w:rsidRPr="00FF20F1">
              <w:t>marsh pea </w:t>
            </w:r>
          </w:p>
        </w:tc>
        <w:tc>
          <w:tcPr>
            <w:tcW w:w="886" w:type="dxa"/>
            <w:shd w:val="clear" w:color="auto" w:fill="auto"/>
            <w:hideMark/>
          </w:tcPr>
          <w:p w14:paraId="68312C38" w14:textId="77777777" w:rsidR="007013A6" w:rsidRPr="00FF20F1" w:rsidRDefault="007013A6">
            <w:pPr>
              <w:pStyle w:val="PlantList"/>
              <w:jc w:val="center"/>
              <w:pPrChange w:id="5292" w:author="Daniel Stewart" w:date="2022-02-10T13:42:00Z">
                <w:pPr/>
              </w:pPrChange>
            </w:pPr>
            <w:r w:rsidRPr="00FF20F1">
              <w:t>N</w:t>
            </w:r>
          </w:p>
        </w:tc>
        <w:tc>
          <w:tcPr>
            <w:tcW w:w="886" w:type="dxa"/>
          </w:tcPr>
          <w:p w14:paraId="417A5648" w14:textId="77777777" w:rsidR="007013A6" w:rsidRPr="00FF20F1" w:rsidRDefault="007013A6">
            <w:pPr>
              <w:pStyle w:val="PlantList"/>
              <w:jc w:val="center"/>
              <w:pPrChange w:id="5293" w:author="Daniel Stewart" w:date="2022-02-10T13:42:00Z">
                <w:pPr/>
              </w:pPrChange>
            </w:pPr>
            <w:r w:rsidRPr="00FF20F1">
              <w:t>X</w:t>
            </w:r>
          </w:p>
        </w:tc>
        <w:tc>
          <w:tcPr>
            <w:tcW w:w="886" w:type="dxa"/>
          </w:tcPr>
          <w:p w14:paraId="0D4CDE41" w14:textId="77777777" w:rsidR="007013A6" w:rsidRPr="00FF20F1" w:rsidRDefault="007013A6">
            <w:pPr>
              <w:pStyle w:val="PlantList"/>
              <w:jc w:val="center"/>
              <w:rPr>
                <w:rPrChange w:id="5294" w:author="Daniel Stewart" w:date="2022-02-10T13:41:00Z">
                  <w:rPr>
                    <w:color w:val="000000"/>
                    <w:lang w:val="en-US"/>
                  </w:rPr>
                </w:rPrChange>
              </w:rPr>
              <w:pPrChange w:id="5295" w:author="Daniel Stewart" w:date="2022-02-10T13:42:00Z">
                <w:pPr/>
              </w:pPrChange>
            </w:pPr>
            <w:r w:rsidRPr="00FF20F1">
              <w:t>X</w:t>
            </w:r>
          </w:p>
        </w:tc>
      </w:tr>
      <w:tr w:rsidR="007013A6" w:rsidRPr="00FF20F1" w14:paraId="586CA22B" w14:textId="77777777" w:rsidTr="004D3373">
        <w:trPr>
          <w:trHeight w:hRule="exact" w:val="227"/>
        </w:trPr>
        <w:tc>
          <w:tcPr>
            <w:tcW w:w="3119" w:type="dxa"/>
            <w:shd w:val="clear" w:color="auto" w:fill="auto"/>
            <w:hideMark/>
          </w:tcPr>
          <w:p w14:paraId="188B928F" w14:textId="77777777" w:rsidR="007013A6" w:rsidRPr="00FF20F1" w:rsidRDefault="007013A6">
            <w:pPr>
              <w:pStyle w:val="PlantList"/>
              <w:jc w:val="left"/>
              <w:rPr>
                <w:i/>
                <w:iCs/>
                <w:rPrChange w:id="5296" w:author="Daniel Stewart" w:date="2022-02-10T13:41:00Z">
                  <w:rPr>
                    <w:lang w:val="en-US"/>
                  </w:rPr>
                </w:rPrChange>
              </w:rPr>
              <w:pPrChange w:id="5297" w:author="Daniel Stewart" w:date="2022-02-10T13:43:00Z">
                <w:pPr>
                  <w:jc w:val="left"/>
                </w:pPr>
              </w:pPrChange>
            </w:pPr>
            <w:proofErr w:type="spellStart"/>
            <w:r w:rsidRPr="00FF20F1">
              <w:rPr>
                <w:i/>
                <w:iCs/>
                <w:rPrChange w:id="5298" w:author="Daniel Stewart" w:date="2022-02-10T13:41:00Z">
                  <w:rPr/>
                </w:rPrChange>
              </w:rPr>
              <w:t>Leersia</w:t>
            </w:r>
            <w:proofErr w:type="spellEnd"/>
            <w:r w:rsidRPr="00FF20F1">
              <w:rPr>
                <w:i/>
                <w:iCs/>
                <w:rPrChange w:id="5299" w:author="Daniel Stewart" w:date="2022-02-10T13:41:00Z">
                  <w:rPr/>
                </w:rPrChange>
              </w:rPr>
              <w:t> </w:t>
            </w:r>
            <w:proofErr w:type="spellStart"/>
            <w:r w:rsidRPr="00FF20F1">
              <w:rPr>
                <w:i/>
                <w:iCs/>
                <w:rPrChange w:id="5300" w:author="Daniel Stewart" w:date="2022-02-10T13:41:00Z">
                  <w:rPr/>
                </w:rPrChange>
              </w:rPr>
              <w:t>oryzoides</w:t>
            </w:r>
            <w:proofErr w:type="spellEnd"/>
            <w:r w:rsidRPr="00FF20F1">
              <w:rPr>
                <w:i/>
                <w:iCs/>
                <w:rPrChange w:id="5301" w:author="Daniel Stewart" w:date="2022-02-10T13:41:00Z">
                  <w:rPr/>
                </w:rPrChange>
              </w:rPr>
              <w:t> </w:t>
            </w:r>
          </w:p>
        </w:tc>
        <w:tc>
          <w:tcPr>
            <w:tcW w:w="2941" w:type="dxa"/>
            <w:shd w:val="clear" w:color="auto" w:fill="auto"/>
            <w:hideMark/>
          </w:tcPr>
          <w:p w14:paraId="3D823371" w14:textId="77777777" w:rsidR="007013A6" w:rsidRPr="00FF20F1" w:rsidRDefault="007013A6">
            <w:pPr>
              <w:pStyle w:val="PlantList"/>
              <w:pPrChange w:id="5302" w:author="Daniel Stewart" w:date="2022-02-10T13:41:00Z">
                <w:pPr>
                  <w:jc w:val="left"/>
                </w:pPr>
              </w:pPrChange>
            </w:pPr>
            <w:r w:rsidRPr="00FF20F1">
              <w:t>rice cutgrass </w:t>
            </w:r>
          </w:p>
        </w:tc>
        <w:tc>
          <w:tcPr>
            <w:tcW w:w="886" w:type="dxa"/>
            <w:shd w:val="clear" w:color="auto" w:fill="auto"/>
            <w:hideMark/>
          </w:tcPr>
          <w:p w14:paraId="46FC586E" w14:textId="77777777" w:rsidR="007013A6" w:rsidRPr="00FF20F1" w:rsidRDefault="007013A6">
            <w:pPr>
              <w:pStyle w:val="PlantList"/>
              <w:jc w:val="center"/>
              <w:pPrChange w:id="5303" w:author="Daniel Stewart" w:date="2022-02-10T13:42:00Z">
                <w:pPr/>
              </w:pPrChange>
            </w:pPr>
            <w:r w:rsidRPr="00FF20F1">
              <w:t>N</w:t>
            </w:r>
          </w:p>
        </w:tc>
        <w:tc>
          <w:tcPr>
            <w:tcW w:w="886" w:type="dxa"/>
          </w:tcPr>
          <w:p w14:paraId="59D960C1" w14:textId="77777777" w:rsidR="007013A6" w:rsidRPr="00FF20F1" w:rsidRDefault="007013A6">
            <w:pPr>
              <w:pStyle w:val="PlantList"/>
              <w:jc w:val="center"/>
              <w:pPrChange w:id="5304" w:author="Daniel Stewart" w:date="2022-02-10T13:42:00Z">
                <w:pPr/>
              </w:pPrChange>
            </w:pPr>
          </w:p>
        </w:tc>
        <w:tc>
          <w:tcPr>
            <w:tcW w:w="886" w:type="dxa"/>
          </w:tcPr>
          <w:p w14:paraId="0361C26E" w14:textId="77777777" w:rsidR="007013A6" w:rsidRPr="00FF20F1" w:rsidRDefault="007013A6">
            <w:pPr>
              <w:pStyle w:val="PlantList"/>
              <w:jc w:val="center"/>
              <w:rPr>
                <w:rPrChange w:id="5305" w:author="Daniel Stewart" w:date="2022-02-10T13:41:00Z">
                  <w:rPr>
                    <w:color w:val="000000"/>
                    <w:lang w:val="en-US"/>
                  </w:rPr>
                </w:rPrChange>
              </w:rPr>
              <w:pPrChange w:id="5306" w:author="Daniel Stewart" w:date="2022-02-10T13:42:00Z">
                <w:pPr/>
              </w:pPrChange>
            </w:pPr>
            <w:r w:rsidRPr="00FF20F1">
              <w:t>X</w:t>
            </w:r>
          </w:p>
        </w:tc>
      </w:tr>
      <w:tr w:rsidR="007013A6" w:rsidRPr="00FF20F1" w14:paraId="3C6DC547" w14:textId="77777777" w:rsidTr="004D3373">
        <w:trPr>
          <w:trHeight w:hRule="exact" w:val="227"/>
        </w:trPr>
        <w:tc>
          <w:tcPr>
            <w:tcW w:w="3119" w:type="dxa"/>
            <w:shd w:val="clear" w:color="auto" w:fill="auto"/>
            <w:hideMark/>
          </w:tcPr>
          <w:p w14:paraId="5A962BE7" w14:textId="77777777" w:rsidR="007013A6" w:rsidRPr="00FF20F1" w:rsidRDefault="007013A6">
            <w:pPr>
              <w:pStyle w:val="PlantList"/>
              <w:jc w:val="left"/>
              <w:rPr>
                <w:i/>
                <w:iCs/>
                <w:rPrChange w:id="5307" w:author="Daniel Stewart" w:date="2022-02-10T13:41:00Z">
                  <w:rPr>
                    <w:lang w:val="en-US"/>
                  </w:rPr>
                </w:rPrChange>
              </w:rPr>
              <w:pPrChange w:id="5308" w:author="Daniel Stewart" w:date="2022-02-10T13:43:00Z">
                <w:pPr>
                  <w:jc w:val="left"/>
                </w:pPr>
              </w:pPrChange>
            </w:pPr>
            <w:proofErr w:type="spellStart"/>
            <w:r w:rsidRPr="00FF20F1">
              <w:rPr>
                <w:i/>
                <w:iCs/>
                <w:rPrChange w:id="5309" w:author="Daniel Stewart" w:date="2022-02-10T13:41:00Z">
                  <w:rPr/>
                </w:rPrChange>
              </w:rPr>
              <w:t>Lemna</w:t>
            </w:r>
            <w:proofErr w:type="spellEnd"/>
            <w:r w:rsidRPr="00FF20F1">
              <w:rPr>
                <w:i/>
                <w:iCs/>
                <w:rPrChange w:id="5310" w:author="Daniel Stewart" w:date="2022-02-10T13:41:00Z">
                  <w:rPr/>
                </w:rPrChange>
              </w:rPr>
              <w:t xml:space="preserve"> sp. </w:t>
            </w:r>
          </w:p>
        </w:tc>
        <w:tc>
          <w:tcPr>
            <w:tcW w:w="2941" w:type="dxa"/>
            <w:shd w:val="clear" w:color="auto" w:fill="auto"/>
            <w:hideMark/>
          </w:tcPr>
          <w:p w14:paraId="4E1F266B" w14:textId="77777777" w:rsidR="007013A6" w:rsidRPr="00FF20F1" w:rsidRDefault="007013A6">
            <w:pPr>
              <w:pStyle w:val="PlantList"/>
              <w:pPrChange w:id="5311" w:author="Daniel Stewart" w:date="2022-02-10T13:41:00Z">
                <w:pPr>
                  <w:jc w:val="left"/>
                </w:pPr>
              </w:pPrChange>
            </w:pPr>
            <w:r w:rsidRPr="00FF20F1">
              <w:t>duckweed </w:t>
            </w:r>
          </w:p>
        </w:tc>
        <w:tc>
          <w:tcPr>
            <w:tcW w:w="886" w:type="dxa"/>
            <w:shd w:val="clear" w:color="auto" w:fill="auto"/>
            <w:hideMark/>
          </w:tcPr>
          <w:p w14:paraId="1C11A71F" w14:textId="77777777" w:rsidR="007013A6" w:rsidRPr="00FF20F1" w:rsidRDefault="007013A6">
            <w:pPr>
              <w:pStyle w:val="PlantList"/>
              <w:jc w:val="center"/>
              <w:pPrChange w:id="5312" w:author="Daniel Stewart" w:date="2022-02-10T13:42:00Z">
                <w:pPr/>
              </w:pPrChange>
            </w:pPr>
            <w:r w:rsidRPr="00FF20F1">
              <w:t>N</w:t>
            </w:r>
          </w:p>
        </w:tc>
        <w:tc>
          <w:tcPr>
            <w:tcW w:w="886" w:type="dxa"/>
          </w:tcPr>
          <w:p w14:paraId="6C451857" w14:textId="77777777" w:rsidR="007013A6" w:rsidRPr="00FF20F1" w:rsidRDefault="007013A6">
            <w:pPr>
              <w:pStyle w:val="PlantList"/>
              <w:jc w:val="center"/>
              <w:pPrChange w:id="5313" w:author="Daniel Stewart" w:date="2022-02-10T13:42:00Z">
                <w:pPr/>
              </w:pPrChange>
            </w:pPr>
          </w:p>
        </w:tc>
        <w:tc>
          <w:tcPr>
            <w:tcW w:w="886" w:type="dxa"/>
          </w:tcPr>
          <w:p w14:paraId="31C3B7C5" w14:textId="77777777" w:rsidR="007013A6" w:rsidRPr="00FF20F1" w:rsidRDefault="007013A6">
            <w:pPr>
              <w:pStyle w:val="PlantList"/>
              <w:jc w:val="center"/>
              <w:rPr>
                <w:rPrChange w:id="5314" w:author="Daniel Stewart" w:date="2022-02-10T13:41:00Z">
                  <w:rPr>
                    <w:color w:val="000000"/>
                    <w:lang w:val="en-US"/>
                  </w:rPr>
                </w:rPrChange>
              </w:rPr>
              <w:pPrChange w:id="5315" w:author="Daniel Stewart" w:date="2022-02-10T13:42:00Z">
                <w:pPr/>
              </w:pPrChange>
            </w:pPr>
            <w:r w:rsidRPr="00FF20F1">
              <w:t>X</w:t>
            </w:r>
          </w:p>
        </w:tc>
      </w:tr>
      <w:tr w:rsidR="007013A6" w:rsidRPr="00FF20F1" w:rsidDel="00BF6793" w14:paraId="163D924F" w14:textId="77777777" w:rsidTr="004D3373">
        <w:trPr>
          <w:trHeight w:hRule="exact" w:val="227"/>
          <w:del w:id="5316" w:author="Daniel Stewart" w:date="2022-02-09T16:17:00Z"/>
        </w:trPr>
        <w:tc>
          <w:tcPr>
            <w:tcW w:w="3119" w:type="dxa"/>
            <w:shd w:val="clear" w:color="auto" w:fill="auto"/>
            <w:hideMark/>
          </w:tcPr>
          <w:p w14:paraId="5A35FDEC" w14:textId="31AF85E8" w:rsidR="007013A6" w:rsidRPr="00FF20F1" w:rsidDel="00BF6793" w:rsidRDefault="007013A6">
            <w:pPr>
              <w:pStyle w:val="PlantList"/>
              <w:jc w:val="left"/>
              <w:rPr>
                <w:del w:id="5317" w:author="Daniel Stewart" w:date="2022-02-09T16:17:00Z"/>
                <w:i/>
                <w:iCs/>
                <w:rPrChange w:id="5318" w:author="Daniel Stewart" w:date="2022-02-10T13:41:00Z">
                  <w:rPr>
                    <w:del w:id="5319" w:author="Daniel Stewart" w:date="2022-02-09T16:17:00Z"/>
                    <w:lang w:val="en-US"/>
                  </w:rPr>
                </w:rPrChange>
              </w:rPr>
              <w:pPrChange w:id="5320" w:author="Daniel Stewart" w:date="2022-02-10T13:43:00Z">
                <w:pPr/>
              </w:pPrChange>
            </w:pPr>
            <w:del w:id="5321" w:author="Daniel Stewart" w:date="2022-02-09T16:17:00Z">
              <w:r w:rsidRPr="00FF20F1" w:rsidDel="00BF6793">
                <w:rPr>
                  <w:i/>
                  <w:iCs/>
                  <w:rPrChange w:id="5322" w:author="Daniel Stewart" w:date="2022-02-10T13:41:00Z">
                    <w:rPr>
                      <w:lang w:val="en-US"/>
                    </w:rPr>
                  </w:rPrChange>
                </w:rPr>
                <w:delText>Leymus mollis </w:delText>
              </w:r>
            </w:del>
          </w:p>
        </w:tc>
        <w:tc>
          <w:tcPr>
            <w:tcW w:w="2941" w:type="dxa"/>
            <w:shd w:val="clear" w:color="auto" w:fill="auto"/>
            <w:hideMark/>
          </w:tcPr>
          <w:p w14:paraId="645B2B5C" w14:textId="5F485024" w:rsidR="007013A6" w:rsidRPr="00FF20F1" w:rsidDel="00BF6793" w:rsidRDefault="007013A6">
            <w:pPr>
              <w:pStyle w:val="PlantList"/>
              <w:jc w:val="left"/>
              <w:rPr>
                <w:del w:id="5323" w:author="Daniel Stewart" w:date="2022-02-09T16:17:00Z"/>
              </w:rPr>
              <w:pPrChange w:id="5324" w:author="Daniel Stewart" w:date="2022-02-10T13:43:00Z">
                <w:pPr/>
              </w:pPrChange>
            </w:pPr>
            <w:del w:id="5325" w:author="Daniel Stewart" w:date="2022-02-09T16:17:00Z">
              <w:r w:rsidRPr="00FF20F1" w:rsidDel="00BF6793">
                <w:delText>dunegrass </w:delText>
              </w:r>
            </w:del>
          </w:p>
        </w:tc>
        <w:tc>
          <w:tcPr>
            <w:tcW w:w="886" w:type="dxa"/>
            <w:shd w:val="clear" w:color="auto" w:fill="auto"/>
            <w:hideMark/>
          </w:tcPr>
          <w:p w14:paraId="189B6674" w14:textId="09B0157A" w:rsidR="007013A6" w:rsidRPr="00FF20F1" w:rsidDel="00BF6793" w:rsidRDefault="007013A6">
            <w:pPr>
              <w:pStyle w:val="PlantList"/>
              <w:jc w:val="left"/>
              <w:rPr>
                <w:del w:id="5326" w:author="Daniel Stewart" w:date="2022-02-09T16:17:00Z"/>
              </w:rPr>
              <w:pPrChange w:id="5327" w:author="Daniel Stewart" w:date="2022-02-10T13:43:00Z">
                <w:pPr/>
              </w:pPrChange>
            </w:pPr>
            <w:del w:id="5328" w:author="Daniel Stewart" w:date="2022-02-09T16:17:00Z">
              <w:r w:rsidRPr="00FF20F1" w:rsidDel="00BF6793">
                <w:delText>N</w:delText>
              </w:r>
            </w:del>
          </w:p>
        </w:tc>
        <w:tc>
          <w:tcPr>
            <w:tcW w:w="886" w:type="dxa"/>
          </w:tcPr>
          <w:p w14:paraId="1CB6378D" w14:textId="43349E4B" w:rsidR="007013A6" w:rsidRPr="00FF20F1" w:rsidDel="00BF6793" w:rsidRDefault="007013A6">
            <w:pPr>
              <w:pStyle w:val="PlantList"/>
              <w:jc w:val="left"/>
              <w:rPr>
                <w:del w:id="5329" w:author="Daniel Stewart" w:date="2022-02-09T16:17:00Z"/>
              </w:rPr>
              <w:pPrChange w:id="5330" w:author="Daniel Stewart" w:date="2022-02-10T13:43:00Z">
                <w:pPr/>
              </w:pPrChange>
            </w:pPr>
          </w:p>
        </w:tc>
        <w:tc>
          <w:tcPr>
            <w:tcW w:w="886" w:type="dxa"/>
          </w:tcPr>
          <w:p w14:paraId="157DD3AC" w14:textId="079A8ADD" w:rsidR="007013A6" w:rsidRPr="00FF20F1" w:rsidDel="00BF6793" w:rsidRDefault="007013A6">
            <w:pPr>
              <w:pStyle w:val="PlantList"/>
              <w:jc w:val="left"/>
              <w:rPr>
                <w:del w:id="5331" w:author="Daniel Stewart" w:date="2022-02-09T16:17:00Z"/>
                <w:rPrChange w:id="5332" w:author="Daniel Stewart" w:date="2022-02-10T13:41:00Z">
                  <w:rPr>
                    <w:del w:id="5333" w:author="Daniel Stewart" w:date="2022-02-09T16:17:00Z"/>
                    <w:color w:val="000000"/>
                    <w:lang w:val="en-US"/>
                  </w:rPr>
                </w:rPrChange>
              </w:rPr>
              <w:pPrChange w:id="5334" w:author="Daniel Stewart" w:date="2022-02-10T13:43:00Z">
                <w:pPr/>
              </w:pPrChange>
            </w:pPr>
            <w:del w:id="5335" w:author="Daniel Stewart" w:date="2022-02-09T16:17:00Z">
              <w:r w:rsidRPr="00FF20F1" w:rsidDel="00BF6793">
                <w:delText>X</w:delText>
              </w:r>
            </w:del>
          </w:p>
        </w:tc>
      </w:tr>
      <w:tr w:rsidR="007013A6" w:rsidRPr="00FF20F1" w14:paraId="7F194103" w14:textId="77777777" w:rsidTr="004D3373">
        <w:trPr>
          <w:trHeight w:hRule="exact" w:val="227"/>
        </w:trPr>
        <w:tc>
          <w:tcPr>
            <w:tcW w:w="3119" w:type="dxa"/>
            <w:shd w:val="clear" w:color="auto" w:fill="auto"/>
            <w:hideMark/>
          </w:tcPr>
          <w:p w14:paraId="6214B39F" w14:textId="77777777" w:rsidR="007013A6" w:rsidRPr="00FF20F1" w:rsidRDefault="007013A6">
            <w:pPr>
              <w:pStyle w:val="PlantList"/>
              <w:jc w:val="left"/>
              <w:rPr>
                <w:i/>
                <w:iCs/>
                <w:rPrChange w:id="5336" w:author="Daniel Stewart" w:date="2022-02-10T13:41:00Z">
                  <w:rPr>
                    <w:lang w:val="en-US"/>
                  </w:rPr>
                </w:rPrChange>
              </w:rPr>
              <w:pPrChange w:id="5337" w:author="Daniel Stewart" w:date="2022-02-10T13:43:00Z">
                <w:pPr>
                  <w:jc w:val="left"/>
                </w:pPr>
              </w:pPrChange>
            </w:pPr>
            <w:proofErr w:type="spellStart"/>
            <w:r w:rsidRPr="00FF20F1">
              <w:rPr>
                <w:i/>
                <w:iCs/>
                <w:rPrChange w:id="5338" w:author="Daniel Stewart" w:date="2022-02-10T13:41:00Z">
                  <w:rPr/>
                </w:rPrChange>
              </w:rPr>
              <w:t>Lilaeopsis</w:t>
            </w:r>
            <w:proofErr w:type="spellEnd"/>
            <w:r w:rsidRPr="00FF20F1">
              <w:rPr>
                <w:i/>
                <w:iCs/>
                <w:rPrChange w:id="5339" w:author="Daniel Stewart" w:date="2022-02-10T13:41:00Z">
                  <w:rPr/>
                </w:rPrChange>
              </w:rPr>
              <w:t> occidentalis </w:t>
            </w:r>
          </w:p>
        </w:tc>
        <w:tc>
          <w:tcPr>
            <w:tcW w:w="2941" w:type="dxa"/>
            <w:shd w:val="clear" w:color="auto" w:fill="auto"/>
            <w:hideMark/>
          </w:tcPr>
          <w:p w14:paraId="4F3BBCD8" w14:textId="77777777" w:rsidR="007013A6" w:rsidRPr="00FF20F1" w:rsidRDefault="007013A6">
            <w:pPr>
              <w:pStyle w:val="PlantList"/>
              <w:pPrChange w:id="5340" w:author="Daniel Stewart" w:date="2022-02-10T13:41:00Z">
                <w:pPr>
                  <w:jc w:val="left"/>
                </w:pPr>
              </w:pPrChange>
            </w:pPr>
            <w:r w:rsidRPr="00FF20F1">
              <w:t>western </w:t>
            </w:r>
            <w:proofErr w:type="spellStart"/>
            <w:r w:rsidRPr="00FF20F1">
              <w:t>lilaeopsis</w:t>
            </w:r>
            <w:proofErr w:type="spellEnd"/>
          </w:p>
        </w:tc>
        <w:tc>
          <w:tcPr>
            <w:tcW w:w="886" w:type="dxa"/>
            <w:shd w:val="clear" w:color="auto" w:fill="auto"/>
            <w:hideMark/>
          </w:tcPr>
          <w:p w14:paraId="41C87B64" w14:textId="77777777" w:rsidR="007013A6" w:rsidRPr="00FF20F1" w:rsidRDefault="007013A6">
            <w:pPr>
              <w:pStyle w:val="PlantList"/>
              <w:jc w:val="center"/>
              <w:pPrChange w:id="5341" w:author="Daniel Stewart" w:date="2022-02-10T13:42:00Z">
                <w:pPr/>
              </w:pPrChange>
            </w:pPr>
            <w:r w:rsidRPr="00FF20F1">
              <w:t>N</w:t>
            </w:r>
          </w:p>
        </w:tc>
        <w:tc>
          <w:tcPr>
            <w:tcW w:w="886" w:type="dxa"/>
          </w:tcPr>
          <w:p w14:paraId="43328BC3" w14:textId="77777777" w:rsidR="007013A6" w:rsidRPr="00FF20F1" w:rsidRDefault="007013A6">
            <w:pPr>
              <w:pStyle w:val="PlantList"/>
              <w:jc w:val="center"/>
              <w:pPrChange w:id="5342" w:author="Daniel Stewart" w:date="2022-02-10T13:42:00Z">
                <w:pPr/>
              </w:pPrChange>
            </w:pPr>
            <w:r w:rsidRPr="00FF20F1">
              <w:t>X</w:t>
            </w:r>
          </w:p>
        </w:tc>
        <w:tc>
          <w:tcPr>
            <w:tcW w:w="886" w:type="dxa"/>
          </w:tcPr>
          <w:p w14:paraId="052888EB" w14:textId="77777777" w:rsidR="007013A6" w:rsidRPr="00FF20F1" w:rsidRDefault="007013A6">
            <w:pPr>
              <w:pStyle w:val="PlantList"/>
              <w:jc w:val="center"/>
              <w:rPr>
                <w:rPrChange w:id="5343" w:author="Daniel Stewart" w:date="2022-02-10T13:41:00Z">
                  <w:rPr>
                    <w:color w:val="000000"/>
                    <w:lang w:val="en-US"/>
                  </w:rPr>
                </w:rPrChange>
              </w:rPr>
              <w:pPrChange w:id="5344" w:author="Daniel Stewart" w:date="2022-02-10T13:42:00Z">
                <w:pPr/>
              </w:pPrChange>
            </w:pPr>
            <w:r w:rsidRPr="00FF20F1">
              <w:t>X</w:t>
            </w:r>
          </w:p>
        </w:tc>
      </w:tr>
      <w:tr w:rsidR="007013A6" w:rsidRPr="00FF20F1" w14:paraId="3211AA8C" w14:textId="77777777" w:rsidTr="004D3373">
        <w:trPr>
          <w:trHeight w:hRule="exact" w:val="227"/>
        </w:trPr>
        <w:tc>
          <w:tcPr>
            <w:tcW w:w="3119" w:type="dxa"/>
            <w:shd w:val="clear" w:color="auto" w:fill="auto"/>
            <w:hideMark/>
          </w:tcPr>
          <w:p w14:paraId="06DFFF4A" w14:textId="77777777" w:rsidR="007013A6" w:rsidRPr="00FF20F1" w:rsidRDefault="007013A6">
            <w:pPr>
              <w:pStyle w:val="PlantList"/>
              <w:jc w:val="left"/>
              <w:rPr>
                <w:i/>
                <w:iCs/>
                <w:rPrChange w:id="5345" w:author="Daniel Stewart" w:date="2022-02-10T13:41:00Z">
                  <w:rPr>
                    <w:lang w:val="en-US"/>
                  </w:rPr>
                </w:rPrChange>
              </w:rPr>
              <w:pPrChange w:id="5346" w:author="Daniel Stewart" w:date="2022-02-10T13:43:00Z">
                <w:pPr>
                  <w:jc w:val="left"/>
                </w:pPr>
              </w:pPrChange>
            </w:pPr>
            <w:proofErr w:type="spellStart"/>
            <w:r w:rsidRPr="00FF20F1">
              <w:rPr>
                <w:i/>
                <w:iCs/>
                <w:rPrChange w:id="5347" w:author="Daniel Stewart" w:date="2022-02-10T13:41:00Z">
                  <w:rPr/>
                </w:rPrChange>
              </w:rPr>
              <w:t>Limosella</w:t>
            </w:r>
            <w:proofErr w:type="spellEnd"/>
            <w:r w:rsidRPr="00FF20F1">
              <w:rPr>
                <w:i/>
                <w:iCs/>
                <w:rPrChange w:id="5348" w:author="Daniel Stewart" w:date="2022-02-10T13:41:00Z">
                  <w:rPr/>
                </w:rPrChange>
              </w:rPr>
              <w:t> aquatica </w:t>
            </w:r>
          </w:p>
        </w:tc>
        <w:tc>
          <w:tcPr>
            <w:tcW w:w="2941" w:type="dxa"/>
            <w:shd w:val="clear" w:color="auto" w:fill="auto"/>
            <w:hideMark/>
          </w:tcPr>
          <w:p w14:paraId="5A515C46" w14:textId="77777777" w:rsidR="007013A6" w:rsidRPr="00FF20F1" w:rsidRDefault="007013A6">
            <w:pPr>
              <w:pStyle w:val="PlantList"/>
              <w:pPrChange w:id="5349" w:author="Daniel Stewart" w:date="2022-02-10T13:41:00Z">
                <w:pPr>
                  <w:jc w:val="left"/>
                </w:pPr>
              </w:pPrChange>
            </w:pPr>
            <w:r w:rsidRPr="00FF20F1">
              <w:t>water </w:t>
            </w:r>
            <w:proofErr w:type="spellStart"/>
            <w:r w:rsidRPr="00FF20F1">
              <w:t>mudwort</w:t>
            </w:r>
            <w:proofErr w:type="spellEnd"/>
            <w:r w:rsidRPr="00FF20F1">
              <w:t> </w:t>
            </w:r>
          </w:p>
        </w:tc>
        <w:tc>
          <w:tcPr>
            <w:tcW w:w="886" w:type="dxa"/>
            <w:shd w:val="clear" w:color="auto" w:fill="auto"/>
            <w:hideMark/>
          </w:tcPr>
          <w:p w14:paraId="7E4DD194" w14:textId="77777777" w:rsidR="007013A6" w:rsidRPr="00FF20F1" w:rsidRDefault="007013A6">
            <w:pPr>
              <w:pStyle w:val="PlantList"/>
              <w:jc w:val="center"/>
              <w:pPrChange w:id="5350" w:author="Daniel Stewart" w:date="2022-02-10T13:42:00Z">
                <w:pPr/>
              </w:pPrChange>
            </w:pPr>
            <w:r w:rsidRPr="00FF20F1">
              <w:t>N</w:t>
            </w:r>
          </w:p>
        </w:tc>
        <w:tc>
          <w:tcPr>
            <w:tcW w:w="886" w:type="dxa"/>
          </w:tcPr>
          <w:p w14:paraId="0A6E070A" w14:textId="77777777" w:rsidR="007013A6" w:rsidRPr="00FF20F1" w:rsidRDefault="007013A6">
            <w:pPr>
              <w:pStyle w:val="PlantList"/>
              <w:jc w:val="center"/>
              <w:pPrChange w:id="5351" w:author="Daniel Stewart" w:date="2022-02-10T13:42:00Z">
                <w:pPr/>
              </w:pPrChange>
            </w:pPr>
            <w:r w:rsidRPr="00FF20F1">
              <w:t>X</w:t>
            </w:r>
          </w:p>
        </w:tc>
        <w:tc>
          <w:tcPr>
            <w:tcW w:w="886" w:type="dxa"/>
          </w:tcPr>
          <w:p w14:paraId="3A10D03E" w14:textId="77777777" w:rsidR="007013A6" w:rsidRPr="00FF20F1" w:rsidRDefault="007013A6">
            <w:pPr>
              <w:pStyle w:val="PlantList"/>
              <w:jc w:val="center"/>
              <w:rPr>
                <w:rPrChange w:id="5352" w:author="Daniel Stewart" w:date="2022-02-10T13:41:00Z">
                  <w:rPr>
                    <w:color w:val="000000"/>
                    <w:lang w:val="en-US"/>
                  </w:rPr>
                </w:rPrChange>
              </w:rPr>
              <w:pPrChange w:id="5353" w:author="Daniel Stewart" w:date="2022-02-10T13:42:00Z">
                <w:pPr/>
              </w:pPrChange>
            </w:pPr>
            <w:r w:rsidRPr="00FF20F1">
              <w:t>X</w:t>
            </w:r>
          </w:p>
        </w:tc>
      </w:tr>
      <w:tr w:rsidR="007013A6" w:rsidRPr="00FF20F1" w14:paraId="4D6A413D" w14:textId="77777777" w:rsidTr="004D3373">
        <w:trPr>
          <w:trHeight w:hRule="exact" w:val="227"/>
        </w:trPr>
        <w:tc>
          <w:tcPr>
            <w:tcW w:w="3119" w:type="dxa"/>
            <w:shd w:val="clear" w:color="auto" w:fill="auto"/>
          </w:tcPr>
          <w:p w14:paraId="6AC89665" w14:textId="77777777" w:rsidR="007013A6" w:rsidRPr="00FF20F1" w:rsidRDefault="007013A6">
            <w:pPr>
              <w:pStyle w:val="PlantList"/>
              <w:jc w:val="left"/>
              <w:rPr>
                <w:i/>
                <w:iCs/>
                <w:rPrChange w:id="5354" w:author="Daniel Stewart" w:date="2022-02-10T13:41:00Z">
                  <w:rPr>
                    <w:lang w:val="en-US"/>
                  </w:rPr>
                </w:rPrChange>
              </w:rPr>
              <w:pPrChange w:id="5355" w:author="Daniel Stewart" w:date="2022-02-10T13:43:00Z">
                <w:pPr>
                  <w:jc w:val="left"/>
                </w:pPr>
              </w:pPrChange>
            </w:pPr>
            <w:r w:rsidRPr="00FF20F1">
              <w:rPr>
                <w:i/>
                <w:iCs/>
                <w:rPrChange w:id="5356" w:author="Daniel Stewart" w:date="2022-02-10T13:41:00Z">
                  <w:rPr/>
                </w:rPrChange>
              </w:rPr>
              <w:t xml:space="preserve">Lolium </w:t>
            </w:r>
            <w:proofErr w:type="spellStart"/>
            <w:r w:rsidRPr="00FF20F1">
              <w:rPr>
                <w:i/>
                <w:iCs/>
                <w:rPrChange w:id="5357" w:author="Daniel Stewart" w:date="2022-02-10T13:41:00Z">
                  <w:rPr/>
                </w:rPrChange>
              </w:rPr>
              <w:t>perenne</w:t>
            </w:r>
            <w:proofErr w:type="spellEnd"/>
          </w:p>
        </w:tc>
        <w:tc>
          <w:tcPr>
            <w:tcW w:w="2941" w:type="dxa"/>
            <w:shd w:val="clear" w:color="auto" w:fill="auto"/>
          </w:tcPr>
          <w:p w14:paraId="2C3EA338" w14:textId="77777777" w:rsidR="007013A6" w:rsidRPr="00FF20F1" w:rsidRDefault="007013A6">
            <w:pPr>
              <w:pStyle w:val="PlantList"/>
              <w:pPrChange w:id="5358" w:author="Daniel Stewart" w:date="2022-02-10T13:41:00Z">
                <w:pPr>
                  <w:jc w:val="left"/>
                </w:pPr>
              </w:pPrChange>
            </w:pPr>
            <w:r w:rsidRPr="00FF20F1">
              <w:t>perennial ryegrass</w:t>
            </w:r>
          </w:p>
        </w:tc>
        <w:tc>
          <w:tcPr>
            <w:tcW w:w="886" w:type="dxa"/>
            <w:shd w:val="clear" w:color="auto" w:fill="auto"/>
          </w:tcPr>
          <w:p w14:paraId="7A085F00" w14:textId="77777777" w:rsidR="007013A6" w:rsidRPr="00FF20F1" w:rsidRDefault="007013A6">
            <w:pPr>
              <w:pStyle w:val="PlantList"/>
              <w:jc w:val="center"/>
              <w:pPrChange w:id="5359" w:author="Daniel Stewart" w:date="2022-02-10T13:42:00Z">
                <w:pPr/>
              </w:pPrChange>
            </w:pPr>
            <w:r w:rsidRPr="00FF20F1">
              <w:t>E</w:t>
            </w:r>
          </w:p>
        </w:tc>
        <w:tc>
          <w:tcPr>
            <w:tcW w:w="886" w:type="dxa"/>
          </w:tcPr>
          <w:p w14:paraId="2E318407" w14:textId="77777777" w:rsidR="007013A6" w:rsidRPr="00FF20F1" w:rsidRDefault="007013A6">
            <w:pPr>
              <w:pStyle w:val="PlantList"/>
              <w:jc w:val="center"/>
              <w:pPrChange w:id="5360" w:author="Daniel Stewart" w:date="2022-02-10T13:42:00Z">
                <w:pPr/>
              </w:pPrChange>
            </w:pPr>
            <w:r w:rsidRPr="00FF20F1">
              <w:t>X</w:t>
            </w:r>
          </w:p>
        </w:tc>
        <w:tc>
          <w:tcPr>
            <w:tcW w:w="886" w:type="dxa"/>
          </w:tcPr>
          <w:p w14:paraId="3CA2D24A" w14:textId="77777777" w:rsidR="007013A6" w:rsidRPr="00FF20F1" w:rsidRDefault="007013A6">
            <w:pPr>
              <w:pStyle w:val="PlantList"/>
              <w:jc w:val="center"/>
              <w:pPrChange w:id="5361" w:author="Daniel Stewart" w:date="2022-02-10T13:42:00Z">
                <w:pPr/>
              </w:pPrChange>
            </w:pPr>
          </w:p>
        </w:tc>
      </w:tr>
      <w:tr w:rsidR="007013A6" w:rsidRPr="00FF20F1" w14:paraId="702936A5" w14:textId="77777777" w:rsidTr="004D3373">
        <w:trPr>
          <w:trHeight w:hRule="exact" w:val="227"/>
        </w:trPr>
        <w:tc>
          <w:tcPr>
            <w:tcW w:w="3119" w:type="dxa"/>
            <w:shd w:val="clear" w:color="auto" w:fill="auto"/>
            <w:hideMark/>
          </w:tcPr>
          <w:p w14:paraId="0055B1A2" w14:textId="77777777" w:rsidR="007013A6" w:rsidRPr="00FF20F1" w:rsidRDefault="007013A6">
            <w:pPr>
              <w:pStyle w:val="PlantList"/>
              <w:jc w:val="left"/>
              <w:rPr>
                <w:i/>
                <w:iCs/>
                <w:rPrChange w:id="5362" w:author="Daniel Stewart" w:date="2022-02-10T13:41:00Z">
                  <w:rPr>
                    <w:lang w:val="en-US"/>
                  </w:rPr>
                </w:rPrChange>
              </w:rPr>
              <w:pPrChange w:id="5363" w:author="Daniel Stewart" w:date="2022-02-10T13:43:00Z">
                <w:pPr>
                  <w:jc w:val="left"/>
                </w:pPr>
              </w:pPrChange>
            </w:pPr>
            <w:r w:rsidRPr="00FF20F1">
              <w:rPr>
                <w:i/>
                <w:iCs/>
                <w:rPrChange w:id="5364" w:author="Daniel Stewart" w:date="2022-02-10T13:41:00Z">
                  <w:rPr/>
                </w:rPrChange>
              </w:rPr>
              <w:t>Lotus </w:t>
            </w:r>
            <w:proofErr w:type="spellStart"/>
            <w:r w:rsidRPr="00FF20F1">
              <w:rPr>
                <w:i/>
                <w:iCs/>
                <w:rPrChange w:id="5365" w:author="Daniel Stewart" w:date="2022-02-10T13:41:00Z">
                  <w:rPr/>
                </w:rPrChange>
              </w:rPr>
              <w:t>corniculatus</w:t>
            </w:r>
            <w:proofErr w:type="spellEnd"/>
            <w:r w:rsidRPr="00FF20F1">
              <w:rPr>
                <w:i/>
                <w:iCs/>
                <w:rPrChange w:id="5366" w:author="Daniel Stewart" w:date="2022-02-10T13:41:00Z">
                  <w:rPr/>
                </w:rPrChange>
              </w:rPr>
              <w:t> </w:t>
            </w:r>
          </w:p>
        </w:tc>
        <w:tc>
          <w:tcPr>
            <w:tcW w:w="2941" w:type="dxa"/>
            <w:shd w:val="clear" w:color="auto" w:fill="auto"/>
            <w:hideMark/>
          </w:tcPr>
          <w:p w14:paraId="728C399D" w14:textId="77777777" w:rsidR="007013A6" w:rsidRPr="00FF20F1" w:rsidRDefault="007013A6">
            <w:pPr>
              <w:pStyle w:val="PlantList"/>
              <w:pPrChange w:id="5367" w:author="Daniel Stewart" w:date="2022-02-10T13:41:00Z">
                <w:pPr>
                  <w:jc w:val="left"/>
                </w:pPr>
              </w:pPrChange>
            </w:pPr>
            <w:r w:rsidRPr="00FF20F1">
              <w:t>common bird's-foot trefoil </w:t>
            </w:r>
          </w:p>
        </w:tc>
        <w:tc>
          <w:tcPr>
            <w:tcW w:w="886" w:type="dxa"/>
            <w:shd w:val="clear" w:color="auto" w:fill="auto"/>
            <w:hideMark/>
          </w:tcPr>
          <w:p w14:paraId="088B2ADC" w14:textId="77777777" w:rsidR="007013A6" w:rsidRPr="00FF20F1" w:rsidRDefault="007013A6">
            <w:pPr>
              <w:pStyle w:val="PlantList"/>
              <w:jc w:val="center"/>
              <w:pPrChange w:id="5368" w:author="Daniel Stewart" w:date="2022-02-10T13:42:00Z">
                <w:pPr/>
              </w:pPrChange>
            </w:pPr>
            <w:r w:rsidRPr="00FF20F1">
              <w:t>E</w:t>
            </w:r>
          </w:p>
        </w:tc>
        <w:tc>
          <w:tcPr>
            <w:tcW w:w="886" w:type="dxa"/>
          </w:tcPr>
          <w:p w14:paraId="5DF7EE4C" w14:textId="77777777" w:rsidR="007013A6" w:rsidRPr="00FF20F1" w:rsidRDefault="007013A6">
            <w:pPr>
              <w:pStyle w:val="PlantList"/>
              <w:jc w:val="center"/>
              <w:pPrChange w:id="5369" w:author="Daniel Stewart" w:date="2022-02-10T13:42:00Z">
                <w:pPr/>
              </w:pPrChange>
            </w:pPr>
            <w:r w:rsidRPr="00FF20F1">
              <w:t>X</w:t>
            </w:r>
          </w:p>
        </w:tc>
        <w:tc>
          <w:tcPr>
            <w:tcW w:w="886" w:type="dxa"/>
          </w:tcPr>
          <w:p w14:paraId="0B7DB22E" w14:textId="77777777" w:rsidR="007013A6" w:rsidRPr="00FF20F1" w:rsidRDefault="007013A6">
            <w:pPr>
              <w:pStyle w:val="PlantList"/>
              <w:jc w:val="center"/>
              <w:rPr>
                <w:rPrChange w:id="5370" w:author="Daniel Stewart" w:date="2022-02-10T13:41:00Z">
                  <w:rPr>
                    <w:color w:val="000000"/>
                    <w:lang w:val="en-US"/>
                  </w:rPr>
                </w:rPrChange>
              </w:rPr>
              <w:pPrChange w:id="5371" w:author="Daniel Stewart" w:date="2022-02-10T13:42:00Z">
                <w:pPr/>
              </w:pPrChange>
            </w:pPr>
            <w:r w:rsidRPr="00FF20F1">
              <w:t>X</w:t>
            </w:r>
          </w:p>
        </w:tc>
      </w:tr>
      <w:tr w:rsidR="007013A6" w:rsidRPr="00FF20F1" w14:paraId="4162375A" w14:textId="77777777" w:rsidTr="004D3373">
        <w:trPr>
          <w:trHeight w:hRule="exact" w:val="227"/>
        </w:trPr>
        <w:tc>
          <w:tcPr>
            <w:tcW w:w="3119" w:type="dxa"/>
            <w:shd w:val="clear" w:color="auto" w:fill="auto"/>
          </w:tcPr>
          <w:p w14:paraId="78225106" w14:textId="77777777" w:rsidR="007013A6" w:rsidRPr="00FF20F1" w:rsidRDefault="007013A6">
            <w:pPr>
              <w:pStyle w:val="PlantList"/>
              <w:jc w:val="left"/>
              <w:rPr>
                <w:i/>
                <w:iCs/>
                <w:rPrChange w:id="5372" w:author="Daniel Stewart" w:date="2022-02-10T13:41:00Z">
                  <w:rPr>
                    <w:lang w:val="en-US"/>
                  </w:rPr>
                </w:rPrChange>
              </w:rPr>
              <w:pPrChange w:id="5373" w:author="Daniel Stewart" w:date="2022-02-10T13:43:00Z">
                <w:pPr>
                  <w:jc w:val="left"/>
                </w:pPr>
              </w:pPrChange>
            </w:pPr>
            <w:r w:rsidRPr="00FF20F1">
              <w:rPr>
                <w:i/>
                <w:iCs/>
                <w:rPrChange w:id="5374" w:author="Daniel Stewart" w:date="2022-02-10T13:41:00Z">
                  <w:rPr/>
                </w:rPrChange>
              </w:rPr>
              <w:t xml:space="preserve">Lotus </w:t>
            </w:r>
            <w:proofErr w:type="spellStart"/>
            <w:r w:rsidRPr="00FF20F1">
              <w:rPr>
                <w:i/>
                <w:iCs/>
                <w:rPrChange w:id="5375" w:author="Daniel Stewart" w:date="2022-02-10T13:41:00Z">
                  <w:rPr/>
                </w:rPrChange>
              </w:rPr>
              <w:t>pedunculatus</w:t>
            </w:r>
            <w:proofErr w:type="spellEnd"/>
          </w:p>
        </w:tc>
        <w:tc>
          <w:tcPr>
            <w:tcW w:w="2941" w:type="dxa"/>
            <w:shd w:val="clear" w:color="auto" w:fill="auto"/>
          </w:tcPr>
          <w:p w14:paraId="578B4166" w14:textId="77777777" w:rsidR="007013A6" w:rsidRPr="00FF20F1" w:rsidRDefault="007013A6">
            <w:pPr>
              <w:pStyle w:val="PlantList"/>
              <w:pPrChange w:id="5376" w:author="Daniel Stewart" w:date="2022-02-10T13:41:00Z">
                <w:pPr>
                  <w:jc w:val="left"/>
                </w:pPr>
              </w:pPrChange>
            </w:pPr>
            <w:r w:rsidRPr="00FF20F1">
              <w:t>stalked bird’s-foot trefoil</w:t>
            </w:r>
          </w:p>
        </w:tc>
        <w:tc>
          <w:tcPr>
            <w:tcW w:w="886" w:type="dxa"/>
            <w:shd w:val="clear" w:color="auto" w:fill="auto"/>
          </w:tcPr>
          <w:p w14:paraId="1458C764" w14:textId="77777777" w:rsidR="007013A6" w:rsidRPr="00FF20F1" w:rsidRDefault="007013A6">
            <w:pPr>
              <w:pStyle w:val="PlantList"/>
              <w:jc w:val="center"/>
              <w:pPrChange w:id="5377" w:author="Daniel Stewart" w:date="2022-02-10T13:42:00Z">
                <w:pPr/>
              </w:pPrChange>
            </w:pPr>
            <w:r w:rsidRPr="00FF20F1">
              <w:t>E</w:t>
            </w:r>
          </w:p>
        </w:tc>
        <w:tc>
          <w:tcPr>
            <w:tcW w:w="886" w:type="dxa"/>
          </w:tcPr>
          <w:p w14:paraId="2CE5F8EF" w14:textId="77777777" w:rsidR="007013A6" w:rsidRPr="00FF20F1" w:rsidRDefault="007013A6">
            <w:pPr>
              <w:pStyle w:val="PlantList"/>
              <w:jc w:val="center"/>
              <w:pPrChange w:id="5378" w:author="Daniel Stewart" w:date="2022-02-10T13:42:00Z">
                <w:pPr/>
              </w:pPrChange>
            </w:pPr>
            <w:r w:rsidRPr="00FF20F1">
              <w:t>X</w:t>
            </w:r>
          </w:p>
        </w:tc>
        <w:tc>
          <w:tcPr>
            <w:tcW w:w="886" w:type="dxa"/>
          </w:tcPr>
          <w:p w14:paraId="0D8BA5BF" w14:textId="77777777" w:rsidR="007013A6" w:rsidRPr="00FF20F1" w:rsidRDefault="007013A6">
            <w:pPr>
              <w:pStyle w:val="PlantList"/>
              <w:jc w:val="center"/>
              <w:pPrChange w:id="5379" w:author="Daniel Stewart" w:date="2022-02-10T13:42:00Z">
                <w:pPr/>
              </w:pPrChange>
            </w:pPr>
          </w:p>
        </w:tc>
      </w:tr>
      <w:tr w:rsidR="007013A6" w:rsidRPr="00FF20F1" w14:paraId="7F6F7F6F" w14:textId="77777777" w:rsidTr="004D3373">
        <w:trPr>
          <w:trHeight w:hRule="exact" w:val="227"/>
        </w:trPr>
        <w:tc>
          <w:tcPr>
            <w:tcW w:w="3119" w:type="dxa"/>
            <w:shd w:val="clear" w:color="auto" w:fill="auto"/>
            <w:hideMark/>
          </w:tcPr>
          <w:p w14:paraId="6FF23C8D" w14:textId="77777777" w:rsidR="007013A6" w:rsidRPr="00FF20F1" w:rsidRDefault="007013A6">
            <w:pPr>
              <w:pStyle w:val="PlantList"/>
              <w:jc w:val="left"/>
              <w:rPr>
                <w:i/>
                <w:iCs/>
                <w:rPrChange w:id="5380" w:author="Daniel Stewart" w:date="2022-02-10T13:41:00Z">
                  <w:rPr>
                    <w:lang w:val="en-US"/>
                  </w:rPr>
                </w:rPrChange>
              </w:rPr>
              <w:pPrChange w:id="5381" w:author="Daniel Stewart" w:date="2022-02-10T13:43:00Z">
                <w:pPr>
                  <w:jc w:val="left"/>
                </w:pPr>
              </w:pPrChange>
            </w:pPr>
            <w:proofErr w:type="spellStart"/>
            <w:r w:rsidRPr="00FF20F1">
              <w:rPr>
                <w:i/>
                <w:iCs/>
                <w:rPrChange w:id="5382" w:author="Daniel Stewart" w:date="2022-02-10T13:41:00Z">
                  <w:rPr/>
                </w:rPrChange>
              </w:rPr>
              <w:t>Ludwigia</w:t>
            </w:r>
            <w:proofErr w:type="spellEnd"/>
            <w:r w:rsidRPr="00FF20F1">
              <w:rPr>
                <w:i/>
                <w:iCs/>
                <w:rPrChange w:id="5383" w:author="Daniel Stewart" w:date="2022-02-10T13:41:00Z">
                  <w:rPr/>
                </w:rPrChange>
              </w:rPr>
              <w:t> palustris </w:t>
            </w:r>
          </w:p>
        </w:tc>
        <w:tc>
          <w:tcPr>
            <w:tcW w:w="2941" w:type="dxa"/>
            <w:shd w:val="clear" w:color="auto" w:fill="auto"/>
            <w:hideMark/>
          </w:tcPr>
          <w:p w14:paraId="3B09EAA7" w14:textId="77777777" w:rsidR="007013A6" w:rsidRPr="00FF20F1" w:rsidRDefault="007013A6">
            <w:pPr>
              <w:pStyle w:val="PlantList"/>
              <w:pPrChange w:id="5384" w:author="Daniel Stewart" w:date="2022-02-10T13:41:00Z">
                <w:pPr>
                  <w:jc w:val="left"/>
                </w:pPr>
              </w:pPrChange>
            </w:pPr>
            <w:r w:rsidRPr="00FF20F1">
              <w:t>water purslane </w:t>
            </w:r>
          </w:p>
        </w:tc>
        <w:tc>
          <w:tcPr>
            <w:tcW w:w="886" w:type="dxa"/>
            <w:shd w:val="clear" w:color="auto" w:fill="auto"/>
            <w:hideMark/>
          </w:tcPr>
          <w:p w14:paraId="067BE535" w14:textId="77777777" w:rsidR="007013A6" w:rsidRPr="00FF20F1" w:rsidRDefault="007013A6">
            <w:pPr>
              <w:pStyle w:val="PlantList"/>
              <w:jc w:val="center"/>
              <w:pPrChange w:id="5385" w:author="Daniel Stewart" w:date="2022-02-10T13:42:00Z">
                <w:pPr/>
              </w:pPrChange>
            </w:pPr>
            <w:r w:rsidRPr="00FF20F1">
              <w:t>N</w:t>
            </w:r>
          </w:p>
        </w:tc>
        <w:tc>
          <w:tcPr>
            <w:tcW w:w="886" w:type="dxa"/>
          </w:tcPr>
          <w:p w14:paraId="5A14E23E" w14:textId="77777777" w:rsidR="007013A6" w:rsidRPr="00FF20F1" w:rsidRDefault="007013A6">
            <w:pPr>
              <w:pStyle w:val="PlantList"/>
              <w:jc w:val="center"/>
              <w:pPrChange w:id="5386" w:author="Daniel Stewart" w:date="2022-02-10T13:42:00Z">
                <w:pPr/>
              </w:pPrChange>
            </w:pPr>
            <w:r w:rsidRPr="00FF20F1">
              <w:t>X</w:t>
            </w:r>
          </w:p>
        </w:tc>
        <w:tc>
          <w:tcPr>
            <w:tcW w:w="886" w:type="dxa"/>
          </w:tcPr>
          <w:p w14:paraId="6E384301" w14:textId="77777777" w:rsidR="007013A6" w:rsidRPr="00FF20F1" w:rsidRDefault="007013A6">
            <w:pPr>
              <w:pStyle w:val="PlantList"/>
              <w:jc w:val="center"/>
              <w:rPr>
                <w:rPrChange w:id="5387" w:author="Daniel Stewart" w:date="2022-02-10T13:41:00Z">
                  <w:rPr>
                    <w:color w:val="000000"/>
                    <w:lang w:val="en-US"/>
                  </w:rPr>
                </w:rPrChange>
              </w:rPr>
              <w:pPrChange w:id="5388" w:author="Daniel Stewart" w:date="2022-02-10T13:42:00Z">
                <w:pPr/>
              </w:pPrChange>
            </w:pPr>
            <w:r w:rsidRPr="00FF20F1">
              <w:t>X</w:t>
            </w:r>
          </w:p>
        </w:tc>
      </w:tr>
      <w:tr w:rsidR="007013A6" w:rsidRPr="00FF20F1" w14:paraId="794B70BA" w14:textId="77777777" w:rsidTr="004D3373">
        <w:trPr>
          <w:trHeight w:hRule="exact" w:val="227"/>
        </w:trPr>
        <w:tc>
          <w:tcPr>
            <w:tcW w:w="3119" w:type="dxa"/>
            <w:shd w:val="clear" w:color="auto" w:fill="auto"/>
          </w:tcPr>
          <w:p w14:paraId="7378D21D" w14:textId="77777777" w:rsidR="007013A6" w:rsidRPr="00FF20F1" w:rsidRDefault="007013A6">
            <w:pPr>
              <w:pStyle w:val="PlantList"/>
              <w:jc w:val="left"/>
              <w:rPr>
                <w:i/>
                <w:iCs/>
                <w:rPrChange w:id="5389" w:author="Daniel Stewart" w:date="2022-02-10T13:41:00Z">
                  <w:rPr>
                    <w:lang w:val="en-US"/>
                  </w:rPr>
                </w:rPrChange>
              </w:rPr>
              <w:pPrChange w:id="5390" w:author="Daniel Stewart" w:date="2022-02-10T13:43:00Z">
                <w:pPr>
                  <w:jc w:val="left"/>
                </w:pPr>
              </w:pPrChange>
            </w:pPr>
            <w:proofErr w:type="spellStart"/>
            <w:r w:rsidRPr="00FF20F1">
              <w:rPr>
                <w:i/>
                <w:iCs/>
                <w:rPrChange w:id="5391" w:author="Daniel Stewart" w:date="2022-02-10T13:41:00Z">
                  <w:rPr/>
                </w:rPrChange>
              </w:rPr>
              <w:t>Lycopus</w:t>
            </w:r>
            <w:proofErr w:type="spellEnd"/>
            <w:r w:rsidRPr="00FF20F1">
              <w:rPr>
                <w:i/>
                <w:iCs/>
                <w:rPrChange w:id="5392" w:author="Daniel Stewart" w:date="2022-02-10T13:41:00Z">
                  <w:rPr/>
                </w:rPrChange>
              </w:rPr>
              <w:t xml:space="preserve"> americanus</w:t>
            </w:r>
          </w:p>
        </w:tc>
        <w:tc>
          <w:tcPr>
            <w:tcW w:w="2941" w:type="dxa"/>
            <w:shd w:val="clear" w:color="auto" w:fill="auto"/>
          </w:tcPr>
          <w:p w14:paraId="7D21880F" w14:textId="77777777" w:rsidR="007013A6" w:rsidRPr="00FF20F1" w:rsidRDefault="007013A6">
            <w:pPr>
              <w:pStyle w:val="PlantList"/>
              <w:pPrChange w:id="5393" w:author="Daniel Stewart" w:date="2022-02-10T13:41:00Z">
                <w:pPr>
                  <w:jc w:val="left"/>
                </w:pPr>
              </w:pPrChange>
            </w:pPr>
            <w:r w:rsidRPr="00FF20F1">
              <w:t>American bugleweed</w:t>
            </w:r>
          </w:p>
        </w:tc>
        <w:tc>
          <w:tcPr>
            <w:tcW w:w="886" w:type="dxa"/>
            <w:shd w:val="clear" w:color="auto" w:fill="auto"/>
          </w:tcPr>
          <w:p w14:paraId="0A6DAC73" w14:textId="77777777" w:rsidR="007013A6" w:rsidRPr="00FF20F1" w:rsidRDefault="007013A6">
            <w:pPr>
              <w:pStyle w:val="PlantList"/>
              <w:jc w:val="center"/>
              <w:pPrChange w:id="5394" w:author="Daniel Stewart" w:date="2022-02-10T13:42:00Z">
                <w:pPr/>
              </w:pPrChange>
            </w:pPr>
            <w:r w:rsidRPr="00FF20F1">
              <w:t>N</w:t>
            </w:r>
          </w:p>
        </w:tc>
        <w:tc>
          <w:tcPr>
            <w:tcW w:w="886" w:type="dxa"/>
          </w:tcPr>
          <w:p w14:paraId="2C7D7B24" w14:textId="77777777" w:rsidR="007013A6" w:rsidRPr="00FF20F1" w:rsidRDefault="007013A6">
            <w:pPr>
              <w:pStyle w:val="PlantList"/>
              <w:jc w:val="center"/>
              <w:pPrChange w:id="5395" w:author="Daniel Stewart" w:date="2022-02-10T13:42:00Z">
                <w:pPr/>
              </w:pPrChange>
            </w:pPr>
            <w:r w:rsidRPr="00FF20F1">
              <w:t>X</w:t>
            </w:r>
          </w:p>
        </w:tc>
        <w:tc>
          <w:tcPr>
            <w:tcW w:w="886" w:type="dxa"/>
          </w:tcPr>
          <w:p w14:paraId="64E9D2DE" w14:textId="77777777" w:rsidR="007013A6" w:rsidRPr="00FF20F1" w:rsidRDefault="007013A6">
            <w:pPr>
              <w:pStyle w:val="PlantList"/>
              <w:jc w:val="center"/>
              <w:pPrChange w:id="5396" w:author="Daniel Stewart" w:date="2022-02-10T13:42:00Z">
                <w:pPr/>
              </w:pPrChange>
            </w:pPr>
          </w:p>
        </w:tc>
      </w:tr>
      <w:tr w:rsidR="007013A6" w:rsidRPr="00FF20F1" w14:paraId="10F15D72" w14:textId="77777777" w:rsidTr="004D3373">
        <w:trPr>
          <w:trHeight w:hRule="exact" w:val="227"/>
        </w:trPr>
        <w:tc>
          <w:tcPr>
            <w:tcW w:w="3119" w:type="dxa"/>
            <w:shd w:val="clear" w:color="auto" w:fill="auto"/>
            <w:hideMark/>
          </w:tcPr>
          <w:p w14:paraId="5E3086DB" w14:textId="77777777" w:rsidR="007013A6" w:rsidRPr="00FF20F1" w:rsidRDefault="007013A6">
            <w:pPr>
              <w:pStyle w:val="PlantList"/>
              <w:jc w:val="left"/>
              <w:rPr>
                <w:i/>
                <w:iCs/>
                <w:rPrChange w:id="5397" w:author="Daniel Stewart" w:date="2022-02-10T13:41:00Z">
                  <w:rPr>
                    <w:lang w:val="en-US"/>
                  </w:rPr>
                </w:rPrChange>
              </w:rPr>
              <w:pPrChange w:id="5398" w:author="Daniel Stewart" w:date="2022-02-10T13:43:00Z">
                <w:pPr>
                  <w:jc w:val="left"/>
                </w:pPr>
              </w:pPrChange>
            </w:pPr>
            <w:proofErr w:type="spellStart"/>
            <w:r w:rsidRPr="00FF20F1">
              <w:rPr>
                <w:i/>
                <w:iCs/>
                <w:rPrChange w:id="5399" w:author="Daniel Stewart" w:date="2022-02-10T13:41:00Z">
                  <w:rPr/>
                </w:rPrChange>
              </w:rPr>
              <w:t>Lycopus</w:t>
            </w:r>
            <w:proofErr w:type="spellEnd"/>
            <w:r w:rsidRPr="00FF20F1">
              <w:rPr>
                <w:i/>
                <w:iCs/>
                <w:rPrChange w:id="5400" w:author="Daniel Stewart" w:date="2022-02-10T13:41:00Z">
                  <w:rPr/>
                </w:rPrChange>
              </w:rPr>
              <w:t> europaeus </w:t>
            </w:r>
          </w:p>
        </w:tc>
        <w:tc>
          <w:tcPr>
            <w:tcW w:w="2941" w:type="dxa"/>
            <w:shd w:val="clear" w:color="auto" w:fill="auto"/>
            <w:hideMark/>
          </w:tcPr>
          <w:p w14:paraId="06B25FFF" w14:textId="77777777" w:rsidR="007013A6" w:rsidRPr="00FF20F1" w:rsidRDefault="007013A6">
            <w:pPr>
              <w:pStyle w:val="PlantList"/>
              <w:pPrChange w:id="5401" w:author="Daniel Stewart" w:date="2022-02-10T13:41:00Z">
                <w:pPr>
                  <w:jc w:val="left"/>
                </w:pPr>
              </w:pPrChange>
            </w:pPr>
            <w:r w:rsidRPr="00FF20F1">
              <w:t>European horehound </w:t>
            </w:r>
          </w:p>
        </w:tc>
        <w:tc>
          <w:tcPr>
            <w:tcW w:w="886" w:type="dxa"/>
            <w:shd w:val="clear" w:color="auto" w:fill="auto"/>
            <w:hideMark/>
          </w:tcPr>
          <w:p w14:paraId="0419645A" w14:textId="77777777" w:rsidR="007013A6" w:rsidRPr="00FF20F1" w:rsidRDefault="007013A6">
            <w:pPr>
              <w:pStyle w:val="PlantList"/>
              <w:jc w:val="center"/>
              <w:pPrChange w:id="5402" w:author="Daniel Stewart" w:date="2022-02-10T13:42:00Z">
                <w:pPr/>
              </w:pPrChange>
            </w:pPr>
            <w:r w:rsidRPr="00FF20F1">
              <w:t>E</w:t>
            </w:r>
          </w:p>
        </w:tc>
        <w:tc>
          <w:tcPr>
            <w:tcW w:w="886" w:type="dxa"/>
          </w:tcPr>
          <w:p w14:paraId="5D2B7256" w14:textId="77777777" w:rsidR="007013A6" w:rsidRPr="00FF20F1" w:rsidRDefault="007013A6">
            <w:pPr>
              <w:pStyle w:val="PlantList"/>
              <w:jc w:val="center"/>
              <w:pPrChange w:id="5403" w:author="Daniel Stewart" w:date="2022-02-10T13:42:00Z">
                <w:pPr/>
              </w:pPrChange>
            </w:pPr>
          </w:p>
        </w:tc>
        <w:tc>
          <w:tcPr>
            <w:tcW w:w="886" w:type="dxa"/>
          </w:tcPr>
          <w:p w14:paraId="66CE3C6F" w14:textId="77777777" w:rsidR="007013A6" w:rsidRPr="00FF20F1" w:rsidRDefault="007013A6">
            <w:pPr>
              <w:pStyle w:val="PlantList"/>
              <w:jc w:val="center"/>
              <w:rPr>
                <w:rPrChange w:id="5404" w:author="Daniel Stewart" w:date="2022-02-10T13:41:00Z">
                  <w:rPr>
                    <w:color w:val="000000"/>
                    <w:lang w:val="en-US"/>
                  </w:rPr>
                </w:rPrChange>
              </w:rPr>
              <w:pPrChange w:id="5405" w:author="Daniel Stewart" w:date="2022-02-10T13:42:00Z">
                <w:pPr/>
              </w:pPrChange>
            </w:pPr>
            <w:r w:rsidRPr="00FF20F1">
              <w:t>X</w:t>
            </w:r>
          </w:p>
        </w:tc>
      </w:tr>
      <w:tr w:rsidR="007013A6" w:rsidRPr="00FF20F1" w14:paraId="5EDC605C" w14:textId="77777777" w:rsidTr="004D3373">
        <w:trPr>
          <w:trHeight w:hRule="exact" w:val="227"/>
        </w:trPr>
        <w:tc>
          <w:tcPr>
            <w:tcW w:w="3119" w:type="dxa"/>
            <w:shd w:val="clear" w:color="auto" w:fill="auto"/>
          </w:tcPr>
          <w:p w14:paraId="169AA034" w14:textId="77777777" w:rsidR="007013A6" w:rsidRPr="00FF20F1" w:rsidRDefault="007013A6">
            <w:pPr>
              <w:pStyle w:val="PlantList"/>
              <w:jc w:val="left"/>
              <w:rPr>
                <w:i/>
                <w:iCs/>
                <w:rPrChange w:id="5406" w:author="Daniel Stewart" w:date="2022-02-10T13:41:00Z">
                  <w:rPr>
                    <w:lang w:val="en-US"/>
                  </w:rPr>
                </w:rPrChange>
              </w:rPr>
              <w:pPrChange w:id="5407" w:author="Daniel Stewart" w:date="2022-02-10T13:43:00Z">
                <w:pPr>
                  <w:jc w:val="left"/>
                </w:pPr>
              </w:pPrChange>
            </w:pPr>
            <w:proofErr w:type="spellStart"/>
            <w:r w:rsidRPr="00FF20F1">
              <w:rPr>
                <w:i/>
                <w:iCs/>
                <w:rPrChange w:id="5408" w:author="Daniel Stewart" w:date="2022-02-10T13:41:00Z">
                  <w:rPr/>
                </w:rPrChange>
              </w:rPr>
              <w:t>Lycopus</w:t>
            </w:r>
            <w:proofErr w:type="spellEnd"/>
            <w:r w:rsidRPr="00FF20F1">
              <w:rPr>
                <w:i/>
                <w:iCs/>
                <w:rPrChange w:id="5409" w:author="Daniel Stewart" w:date="2022-02-10T13:41:00Z">
                  <w:rPr/>
                </w:rPrChange>
              </w:rPr>
              <w:t xml:space="preserve"> </w:t>
            </w:r>
            <w:r w:rsidRPr="007013A6">
              <w:t>sp.</w:t>
            </w:r>
          </w:p>
        </w:tc>
        <w:tc>
          <w:tcPr>
            <w:tcW w:w="2941" w:type="dxa"/>
            <w:shd w:val="clear" w:color="auto" w:fill="auto"/>
          </w:tcPr>
          <w:p w14:paraId="4500B0CC" w14:textId="77777777" w:rsidR="007013A6" w:rsidRPr="00FF20F1" w:rsidRDefault="007013A6">
            <w:pPr>
              <w:pStyle w:val="PlantList"/>
              <w:pPrChange w:id="5410" w:author="Daniel Stewart" w:date="2022-02-10T13:41:00Z">
                <w:pPr>
                  <w:jc w:val="left"/>
                </w:pPr>
              </w:pPrChange>
            </w:pPr>
            <w:r w:rsidRPr="00FF20F1">
              <w:t>horehound</w:t>
            </w:r>
          </w:p>
        </w:tc>
        <w:tc>
          <w:tcPr>
            <w:tcW w:w="886" w:type="dxa"/>
            <w:shd w:val="clear" w:color="auto" w:fill="auto"/>
          </w:tcPr>
          <w:p w14:paraId="468B6E02" w14:textId="77777777" w:rsidR="007013A6" w:rsidRPr="00FF20F1" w:rsidRDefault="007013A6">
            <w:pPr>
              <w:pStyle w:val="PlantList"/>
              <w:jc w:val="center"/>
              <w:pPrChange w:id="5411" w:author="Daniel Stewart" w:date="2022-02-10T13:42:00Z">
                <w:pPr/>
              </w:pPrChange>
            </w:pPr>
            <w:r w:rsidRPr="00FF20F1">
              <w:t>U</w:t>
            </w:r>
          </w:p>
        </w:tc>
        <w:tc>
          <w:tcPr>
            <w:tcW w:w="886" w:type="dxa"/>
          </w:tcPr>
          <w:p w14:paraId="6E080BC7" w14:textId="77777777" w:rsidR="007013A6" w:rsidRPr="00FF20F1" w:rsidRDefault="007013A6">
            <w:pPr>
              <w:pStyle w:val="PlantList"/>
              <w:jc w:val="center"/>
              <w:pPrChange w:id="5412" w:author="Daniel Stewart" w:date="2022-02-10T13:42:00Z">
                <w:pPr/>
              </w:pPrChange>
            </w:pPr>
            <w:r w:rsidRPr="00FF20F1">
              <w:t>X</w:t>
            </w:r>
          </w:p>
        </w:tc>
        <w:tc>
          <w:tcPr>
            <w:tcW w:w="886" w:type="dxa"/>
          </w:tcPr>
          <w:p w14:paraId="45B8D551" w14:textId="77777777" w:rsidR="007013A6" w:rsidRPr="00FF20F1" w:rsidRDefault="007013A6">
            <w:pPr>
              <w:pStyle w:val="PlantList"/>
              <w:jc w:val="center"/>
              <w:pPrChange w:id="5413" w:author="Daniel Stewart" w:date="2022-02-10T13:42:00Z">
                <w:pPr/>
              </w:pPrChange>
            </w:pPr>
          </w:p>
        </w:tc>
      </w:tr>
      <w:tr w:rsidR="007013A6" w:rsidRPr="00FF20F1" w14:paraId="1B888137" w14:textId="77777777" w:rsidTr="004D3373">
        <w:trPr>
          <w:trHeight w:hRule="exact" w:val="227"/>
        </w:trPr>
        <w:tc>
          <w:tcPr>
            <w:tcW w:w="3119" w:type="dxa"/>
            <w:shd w:val="clear" w:color="auto" w:fill="auto"/>
            <w:hideMark/>
          </w:tcPr>
          <w:p w14:paraId="4769A4C1" w14:textId="77777777" w:rsidR="007013A6" w:rsidRPr="00FF20F1" w:rsidRDefault="007013A6">
            <w:pPr>
              <w:pStyle w:val="PlantList"/>
              <w:jc w:val="left"/>
              <w:rPr>
                <w:i/>
                <w:iCs/>
                <w:rPrChange w:id="5414" w:author="Daniel Stewart" w:date="2022-02-10T13:41:00Z">
                  <w:rPr>
                    <w:lang w:val="en-US"/>
                  </w:rPr>
                </w:rPrChange>
              </w:rPr>
              <w:pPrChange w:id="5415" w:author="Daniel Stewart" w:date="2022-02-10T13:43:00Z">
                <w:pPr>
                  <w:jc w:val="left"/>
                </w:pPr>
              </w:pPrChange>
            </w:pPr>
            <w:proofErr w:type="spellStart"/>
            <w:r w:rsidRPr="00FF20F1">
              <w:rPr>
                <w:i/>
                <w:iCs/>
                <w:rPrChange w:id="5416" w:author="Daniel Stewart" w:date="2022-02-10T13:41:00Z">
                  <w:rPr/>
                </w:rPrChange>
              </w:rPr>
              <w:t>Lysichiton</w:t>
            </w:r>
            <w:proofErr w:type="spellEnd"/>
            <w:r w:rsidRPr="00FF20F1">
              <w:rPr>
                <w:i/>
                <w:iCs/>
                <w:rPrChange w:id="5417" w:author="Daniel Stewart" w:date="2022-02-10T13:41:00Z">
                  <w:rPr/>
                </w:rPrChange>
              </w:rPr>
              <w:t> americanus </w:t>
            </w:r>
          </w:p>
        </w:tc>
        <w:tc>
          <w:tcPr>
            <w:tcW w:w="2941" w:type="dxa"/>
            <w:shd w:val="clear" w:color="auto" w:fill="auto"/>
            <w:hideMark/>
          </w:tcPr>
          <w:p w14:paraId="3AE25934" w14:textId="77777777" w:rsidR="007013A6" w:rsidRPr="00FF20F1" w:rsidRDefault="007013A6">
            <w:pPr>
              <w:pStyle w:val="PlantList"/>
              <w:pPrChange w:id="5418" w:author="Daniel Stewart" w:date="2022-02-10T13:41:00Z">
                <w:pPr>
                  <w:jc w:val="left"/>
                </w:pPr>
              </w:pPrChange>
            </w:pPr>
            <w:r w:rsidRPr="00FF20F1">
              <w:t>skunk cabbage </w:t>
            </w:r>
          </w:p>
        </w:tc>
        <w:tc>
          <w:tcPr>
            <w:tcW w:w="886" w:type="dxa"/>
            <w:shd w:val="clear" w:color="auto" w:fill="auto"/>
            <w:hideMark/>
          </w:tcPr>
          <w:p w14:paraId="1884F89C" w14:textId="77777777" w:rsidR="007013A6" w:rsidRPr="00FF20F1" w:rsidRDefault="007013A6">
            <w:pPr>
              <w:pStyle w:val="PlantList"/>
              <w:jc w:val="center"/>
              <w:pPrChange w:id="5419" w:author="Daniel Stewart" w:date="2022-02-10T13:42:00Z">
                <w:pPr/>
              </w:pPrChange>
            </w:pPr>
            <w:r w:rsidRPr="00FF20F1">
              <w:t>N</w:t>
            </w:r>
          </w:p>
        </w:tc>
        <w:tc>
          <w:tcPr>
            <w:tcW w:w="886" w:type="dxa"/>
          </w:tcPr>
          <w:p w14:paraId="40422E8C" w14:textId="77777777" w:rsidR="007013A6" w:rsidRPr="00FF20F1" w:rsidRDefault="007013A6">
            <w:pPr>
              <w:pStyle w:val="PlantList"/>
              <w:jc w:val="center"/>
              <w:pPrChange w:id="5420" w:author="Daniel Stewart" w:date="2022-02-10T13:42:00Z">
                <w:pPr/>
              </w:pPrChange>
            </w:pPr>
            <w:r w:rsidRPr="00FF20F1">
              <w:t>X</w:t>
            </w:r>
          </w:p>
        </w:tc>
        <w:tc>
          <w:tcPr>
            <w:tcW w:w="886" w:type="dxa"/>
          </w:tcPr>
          <w:p w14:paraId="46007B57" w14:textId="77777777" w:rsidR="007013A6" w:rsidRPr="00FF20F1" w:rsidRDefault="007013A6">
            <w:pPr>
              <w:pStyle w:val="PlantList"/>
              <w:jc w:val="center"/>
              <w:rPr>
                <w:rPrChange w:id="5421" w:author="Daniel Stewart" w:date="2022-02-10T13:41:00Z">
                  <w:rPr>
                    <w:color w:val="000000"/>
                    <w:lang w:val="en-US"/>
                  </w:rPr>
                </w:rPrChange>
              </w:rPr>
              <w:pPrChange w:id="5422" w:author="Daniel Stewart" w:date="2022-02-10T13:42:00Z">
                <w:pPr/>
              </w:pPrChange>
            </w:pPr>
            <w:r w:rsidRPr="00FF20F1">
              <w:t>X</w:t>
            </w:r>
          </w:p>
        </w:tc>
      </w:tr>
      <w:tr w:rsidR="007013A6" w:rsidRPr="00FF20F1" w14:paraId="2BBB51DB" w14:textId="77777777" w:rsidTr="004D3373">
        <w:trPr>
          <w:trHeight w:hRule="exact" w:val="227"/>
        </w:trPr>
        <w:tc>
          <w:tcPr>
            <w:tcW w:w="3119" w:type="dxa"/>
            <w:shd w:val="clear" w:color="auto" w:fill="auto"/>
          </w:tcPr>
          <w:p w14:paraId="5ED1CED4" w14:textId="77777777" w:rsidR="007013A6" w:rsidRPr="00FF20F1" w:rsidRDefault="007013A6">
            <w:pPr>
              <w:pStyle w:val="PlantList"/>
              <w:jc w:val="left"/>
              <w:rPr>
                <w:i/>
                <w:iCs/>
                <w:rPrChange w:id="5423" w:author="Daniel Stewart" w:date="2022-02-10T13:41:00Z">
                  <w:rPr>
                    <w:lang w:val="en-US"/>
                  </w:rPr>
                </w:rPrChange>
              </w:rPr>
              <w:pPrChange w:id="5424" w:author="Daniel Stewart" w:date="2022-02-10T13:43:00Z">
                <w:pPr>
                  <w:jc w:val="left"/>
                </w:pPr>
              </w:pPrChange>
            </w:pPr>
            <w:proofErr w:type="spellStart"/>
            <w:r w:rsidRPr="00FF20F1">
              <w:rPr>
                <w:i/>
                <w:iCs/>
                <w:rPrChange w:id="5425" w:author="Daniel Stewart" w:date="2022-02-10T13:41:00Z">
                  <w:rPr/>
                </w:rPrChange>
              </w:rPr>
              <w:t>Lysimachia</w:t>
            </w:r>
            <w:proofErr w:type="spellEnd"/>
            <w:r w:rsidRPr="00FF20F1">
              <w:rPr>
                <w:i/>
                <w:iCs/>
                <w:rPrChange w:id="5426" w:author="Daniel Stewart" w:date="2022-02-10T13:41:00Z">
                  <w:rPr/>
                </w:rPrChange>
              </w:rPr>
              <w:t xml:space="preserve"> maritima</w:t>
            </w:r>
          </w:p>
        </w:tc>
        <w:tc>
          <w:tcPr>
            <w:tcW w:w="2941" w:type="dxa"/>
            <w:shd w:val="clear" w:color="auto" w:fill="auto"/>
          </w:tcPr>
          <w:p w14:paraId="31F88F88" w14:textId="77777777" w:rsidR="007013A6" w:rsidRPr="00FF20F1" w:rsidRDefault="007013A6">
            <w:pPr>
              <w:pStyle w:val="PlantList"/>
              <w:pPrChange w:id="5427" w:author="Daniel Stewart" w:date="2022-02-10T13:41:00Z">
                <w:pPr>
                  <w:jc w:val="left"/>
                </w:pPr>
              </w:pPrChange>
            </w:pPr>
            <w:r w:rsidRPr="00FF20F1">
              <w:t>sea milkwort</w:t>
            </w:r>
          </w:p>
        </w:tc>
        <w:tc>
          <w:tcPr>
            <w:tcW w:w="886" w:type="dxa"/>
            <w:shd w:val="clear" w:color="auto" w:fill="auto"/>
          </w:tcPr>
          <w:p w14:paraId="27A71931" w14:textId="77777777" w:rsidR="007013A6" w:rsidRPr="00FF20F1" w:rsidRDefault="007013A6">
            <w:pPr>
              <w:pStyle w:val="PlantList"/>
              <w:jc w:val="center"/>
              <w:pPrChange w:id="5428" w:author="Daniel Stewart" w:date="2022-02-10T13:42:00Z">
                <w:pPr/>
              </w:pPrChange>
            </w:pPr>
            <w:r w:rsidRPr="00FF20F1">
              <w:t>N</w:t>
            </w:r>
          </w:p>
        </w:tc>
        <w:tc>
          <w:tcPr>
            <w:tcW w:w="886" w:type="dxa"/>
          </w:tcPr>
          <w:p w14:paraId="507E3CE6" w14:textId="77777777" w:rsidR="007013A6" w:rsidRPr="00FF20F1" w:rsidRDefault="007013A6">
            <w:pPr>
              <w:pStyle w:val="PlantList"/>
              <w:jc w:val="center"/>
              <w:pPrChange w:id="5429" w:author="Daniel Stewart" w:date="2022-02-10T13:42:00Z">
                <w:pPr/>
              </w:pPrChange>
            </w:pPr>
            <w:r w:rsidRPr="00FF20F1">
              <w:t>X</w:t>
            </w:r>
          </w:p>
        </w:tc>
        <w:tc>
          <w:tcPr>
            <w:tcW w:w="886" w:type="dxa"/>
          </w:tcPr>
          <w:p w14:paraId="15F32411" w14:textId="77777777" w:rsidR="007013A6" w:rsidRPr="00FF20F1" w:rsidRDefault="007013A6">
            <w:pPr>
              <w:pStyle w:val="PlantList"/>
              <w:jc w:val="center"/>
              <w:pPrChange w:id="5430" w:author="Daniel Stewart" w:date="2022-02-10T13:42:00Z">
                <w:pPr/>
              </w:pPrChange>
            </w:pPr>
          </w:p>
        </w:tc>
      </w:tr>
      <w:tr w:rsidR="007013A6" w:rsidRPr="00FF20F1" w14:paraId="24E6F6D8" w14:textId="77777777" w:rsidTr="004D3373">
        <w:trPr>
          <w:trHeight w:hRule="exact" w:val="227"/>
        </w:trPr>
        <w:tc>
          <w:tcPr>
            <w:tcW w:w="3119" w:type="dxa"/>
            <w:shd w:val="clear" w:color="auto" w:fill="auto"/>
            <w:hideMark/>
          </w:tcPr>
          <w:p w14:paraId="4C400271" w14:textId="77777777" w:rsidR="007013A6" w:rsidRPr="00FF20F1" w:rsidRDefault="007013A6">
            <w:pPr>
              <w:pStyle w:val="PlantList"/>
              <w:jc w:val="left"/>
              <w:rPr>
                <w:i/>
                <w:iCs/>
                <w:rPrChange w:id="5431" w:author="Daniel Stewart" w:date="2022-02-10T13:41:00Z">
                  <w:rPr>
                    <w:lang w:val="en-US"/>
                  </w:rPr>
                </w:rPrChange>
              </w:rPr>
              <w:pPrChange w:id="5432" w:author="Daniel Stewart" w:date="2022-02-10T13:43:00Z">
                <w:pPr>
                  <w:jc w:val="left"/>
                </w:pPr>
              </w:pPrChange>
            </w:pPr>
            <w:proofErr w:type="spellStart"/>
            <w:r w:rsidRPr="00FF20F1">
              <w:rPr>
                <w:i/>
                <w:iCs/>
                <w:rPrChange w:id="5433" w:author="Daniel Stewart" w:date="2022-02-10T13:41:00Z">
                  <w:rPr/>
                </w:rPrChange>
              </w:rPr>
              <w:t>Lysimachia</w:t>
            </w:r>
            <w:proofErr w:type="spellEnd"/>
            <w:r w:rsidRPr="00FF20F1">
              <w:rPr>
                <w:i/>
                <w:iCs/>
                <w:rPrChange w:id="5434" w:author="Daniel Stewart" w:date="2022-02-10T13:41:00Z">
                  <w:rPr/>
                </w:rPrChange>
              </w:rPr>
              <w:t> </w:t>
            </w:r>
            <w:proofErr w:type="spellStart"/>
            <w:r w:rsidRPr="00FF20F1">
              <w:rPr>
                <w:i/>
                <w:iCs/>
                <w:rPrChange w:id="5435" w:author="Daniel Stewart" w:date="2022-02-10T13:41:00Z">
                  <w:rPr/>
                </w:rPrChange>
              </w:rPr>
              <w:t>nummularia</w:t>
            </w:r>
            <w:proofErr w:type="spellEnd"/>
            <w:r w:rsidRPr="00FF20F1">
              <w:rPr>
                <w:i/>
                <w:iCs/>
                <w:rPrChange w:id="5436" w:author="Daniel Stewart" w:date="2022-02-10T13:41:00Z">
                  <w:rPr/>
                </w:rPrChange>
              </w:rPr>
              <w:t> </w:t>
            </w:r>
          </w:p>
        </w:tc>
        <w:tc>
          <w:tcPr>
            <w:tcW w:w="2941" w:type="dxa"/>
            <w:shd w:val="clear" w:color="auto" w:fill="auto"/>
            <w:hideMark/>
          </w:tcPr>
          <w:p w14:paraId="4EAA989E" w14:textId="77777777" w:rsidR="007013A6" w:rsidRPr="00FF20F1" w:rsidRDefault="007013A6">
            <w:pPr>
              <w:pStyle w:val="PlantList"/>
              <w:pPrChange w:id="5437" w:author="Daniel Stewart" w:date="2022-02-10T13:41:00Z">
                <w:pPr>
                  <w:jc w:val="left"/>
                </w:pPr>
              </w:pPrChange>
            </w:pPr>
            <w:r w:rsidRPr="00FF20F1">
              <w:t>creeping jenny </w:t>
            </w:r>
          </w:p>
        </w:tc>
        <w:tc>
          <w:tcPr>
            <w:tcW w:w="886" w:type="dxa"/>
            <w:shd w:val="clear" w:color="auto" w:fill="auto"/>
            <w:hideMark/>
          </w:tcPr>
          <w:p w14:paraId="01ADD100" w14:textId="77777777" w:rsidR="007013A6" w:rsidRPr="00FF20F1" w:rsidRDefault="007013A6">
            <w:pPr>
              <w:pStyle w:val="PlantList"/>
              <w:jc w:val="center"/>
              <w:pPrChange w:id="5438" w:author="Daniel Stewart" w:date="2022-02-10T13:42:00Z">
                <w:pPr/>
              </w:pPrChange>
            </w:pPr>
            <w:r w:rsidRPr="00FF20F1">
              <w:t>E</w:t>
            </w:r>
          </w:p>
        </w:tc>
        <w:tc>
          <w:tcPr>
            <w:tcW w:w="886" w:type="dxa"/>
          </w:tcPr>
          <w:p w14:paraId="04379A30" w14:textId="77777777" w:rsidR="007013A6" w:rsidRPr="00FF20F1" w:rsidRDefault="007013A6">
            <w:pPr>
              <w:pStyle w:val="PlantList"/>
              <w:jc w:val="center"/>
              <w:pPrChange w:id="5439" w:author="Daniel Stewart" w:date="2022-02-10T13:42:00Z">
                <w:pPr/>
              </w:pPrChange>
            </w:pPr>
            <w:r w:rsidRPr="00FF20F1">
              <w:t>X</w:t>
            </w:r>
          </w:p>
        </w:tc>
        <w:tc>
          <w:tcPr>
            <w:tcW w:w="886" w:type="dxa"/>
          </w:tcPr>
          <w:p w14:paraId="6422C4DB" w14:textId="77777777" w:rsidR="007013A6" w:rsidRPr="00FF20F1" w:rsidRDefault="007013A6">
            <w:pPr>
              <w:pStyle w:val="PlantList"/>
              <w:jc w:val="center"/>
              <w:rPr>
                <w:rPrChange w:id="5440" w:author="Daniel Stewart" w:date="2022-02-10T13:41:00Z">
                  <w:rPr>
                    <w:color w:val="000000"/>
                    <w:lang w:val="en-US"/>
                  </w:rPr>
                </w:rPrChange>
              </w:rPr>
              <w:pPrChange w:id="5441" w:author="Daniel Stewart" w:date="2022-02-10T13:42:00Z">
                <w:pPr/>
              </w:pPrChange>
            </w:pPr>
            <w:r w:rsidRPr="00FF20F1">
              <w:t>X</w:t>
            </w:r>
          </w:p>
        </w:tc>
      </w:tr>
      <w:tr w:rsidR="007013A6" w:rsidRPr="00FF20F1" w14:paraId="65B5B871" w14:textId="77777777" w:rsidTr="004D3373">
        <w:trPr>
          <w:trHeight w:hRule="exact" w:val="227"/>
        </w:trPr>
        <w:tc>
          <w:tcPr>
            <w:tcW w:w="3119" w:type="dxa"/>
            <w:shd w:val="clear" w:color="auto" w:fill="auto"/>
            <w:hideMark/>
          </w:tcPr>
          <w:p w14:paraId="4B98793C" w14:textId="77777777" w:rsidR="007013A6" w:rsidRPr="00FF20F1" w:rsidRDefault="007013A6">
            <w:pPr>
              <w:pStyle w:val="PlantList"/>
              <w:jc w:val="left"/>
              <w:rPr>
                <w:i/>
                <w:iCs/>
                <w:rPrChange w:id="5442" w:author="Daniel Stewart" w:date="2022-02-10T13:41:00Z">
                  <w:rPr>
                    <w:lang w:val="en-US"/>
                  </w:rPr>
                </w:rPrChange>
              </w:rPr>
              <w:pPrChange w:id="5443" w:author="Daniel Stewart" w:date="2022-02-10T13:43:00Z">
                <w:pPr>
                  <w:jc w:val="left"/>
                </w:pPr>
              </w:pPrChange>
            </w:pPr>
            <w:proofErr w:type="spellStart"/>
            <w:r w:rsidRPr="00FF20F1">
              <w:rPr>
                <w:i/>
                <w:iCs/>
                <w:rPrChange w:id="5444" w:author="Daniel Stewart" w:date="2022-02-10T13:41:00Z">
                  <w:rPr/>
                </w:rPrChange>
              </w:rPr>
              <w:t>Lysimachia</w:t>
            </w:r>
            <w:proofErr w:type="spellEnd"/>
            <w:r w:rsidRPr="00FF20F1">
              <w:rPr>
                <w:i/>
                <w:iCs/>
                <w:rPrChange w:id="5445" w:author="Daniel Stewart" w:date="2022-02-10T13:41:00Z">
                  <w:rPr/>
                </w:rPrChange>
              </w:rPr>
              <w:t> </w:t>
            </w:r>
            <w:proofErr w:type="spellStart"/>
            <w:r w:rsidRPr="00FF20F1">
              <w:rPr>
                <w:i/>
                <w:iCs/>
                <w:rPrChange w:id="5446" w:author="Daniel Stewart" w:date="2022-02-10T13:41:00Z">
                  <w:rPr/>
                </w:rPrChange>
              </w:rPr>
              <w:t>terrestris</w:t>
            </w:r>
            <w:proofErr w:type="spellEnd"/>
            <w:r w:rsidRPr="00FF20F1">
              <w:rPr>
                <w:i/>
                <w:iCs/>
                <w:rPrChange w:id="5447" w:author="Daniel Stewart" w:date="2022-02-10T13:41:00Z">
                  <w:rPr/>
                </w:rPrChange>
              </w:rPr>
              <w:t> </w:t>
            </w:r>
          </w:p>
        </w:tc>
        <w:tc>
          <w:tcPr>
            <w:tcW w:w="2941" w:type="dxa"/>
            <w:shd w:val="clear" w:color="auto" w:fill="auto"/>
            <w:hideMark/>
          </w:tcPr>
          <w:p w14:paraId="336FD88D" w14:textId="77777777" w:rsidR="007013A6" w:rsidRPr="00FF20F1" w:rsidRDefault="007013A6">
            <w:pPr>
              <w:pStyle w:val="PlantList"/>
              <w:pPrChange w:id="5448" w:author="Daniel Stewart" w:date="2022-02-10T13:41:00Z">
                <w:pPr>
                  <w:jc w:val="left"/>
                </w:pPr>
              </w:pPrChange>
            </w:pPr>
            <w:r w:rsidRPr="00FF20F1">
              <w:t>bog loosestrife </w:t>
            </w:r>
          </w:p>
        </w:tc>
        <w:tc>
          <w:tcPr>
            <w:tcW w:w="886" w:type="dxa"/>
            <w:shd w:val="clear" w:color="auto" w:fill="auto"/>
            <w:hideMark/>
          </w:tcPr>
          <w:p w14:paraId="64D36652" w14:textId="77777777" w:rsidR="007013A6" w:rsidRPr="00FF20F1" w:rsidRDefault="007013A6">
            <w:pPr>
              <w:pStyle w:val="PlantList"/>
              <w:jc w:val="center"/>
              <w:pPrChange w:id="5449" w:author="Daniel Stewart" w:date="2022-02-10T13:42:00Z">
                <w:pPr/>
              </w:pPrChange>
            </w:pPr>
            <w:r w:rsidRPr="00FF20F1">
              <w:t>E</w:t>
            </w:r>
          </w:p>
        </w:tc>
        <w:tc>
          <w:tcPr>
            <w:tcW w:w="886" w:type="dxa"/>
          </w:tcPr>
          <w:p w14:paraId="1D095479" w14:textId="77777777" w:rsidR="007013A6" w:rsidRPr="00FF20F1" w:rsidRDefault="007013A6">
            <w:pPr>
              <w:pStyle w:val="PlantList"/>
              <w:jc w:val="center"/>
              <w:pPrChange w:id="5450" w:author="Daniel Stewart" w:date="2022-02-10T13:42:00Z">
                <w:pPr/>
              </w:pPrChange>
            </w:pPr>
            <w:r w:rsidRPr="00FF20F1">
              <w:t>X</w:t>
            </w:r>
          </w:p>
        </w:tc>
        <w:tc>
          <w:tcPr>
            <w:tcW w:w="886" w:type="dxa"/>
          </w:tcPr>
          <w:p w14:paraId="09FA6307" w14:textId="77777777" w:rsidR="007013A6" w:rsidRPr="00FF20F1" w:rsidRDefault="007013A6">
            <w:pPr>
              <w:pStyle w:val="PlantList"/>
              <w:jc w:val="center"/>
              <w:rPr>
                <w:rPrChange w:id="5451" w:author="Daniel Stewart" w:date="2022-02-10T13:41:00Z">
                  <w:rPr>
                    <w:color w:val="000000"/>
                    <w:lang w:val="en-US"/>
                  </w:rPr>
                </w:rPrChange>
              </w:rPr>
              <w:pPrChange w:id="5452" w:author="Daniel Stewart" w:date="2022-02-10T13:42:00Z">
                <w:pPr/>
              </w:pPrChange>
            </w:pPr>
            <w:r w:rsidRPr="00FF20F1">
              <w:t>X</w:t>
            </w:r>
          </w:p>
        </w:tc>
      </w:tr>
      <w:tr w:rsidR="007013A6" w:rsidRPr="00FF20F1" w14:paraId="73693AAA" w14:textId="77777777" w:rsidTr="004D3373">
        <w:trPr>
          <w:trHeight w:hRule="exact" w:val="227"/>
        </w:trPr>
        <w:tc>
          <w:tcPr>
            <w:tcW w:w="3119" w:type="dxa"/>
            <w:shd w:val="clear" w:color="auto" w:fill="auto"/>
            <w:hideMark/>
          </w:tcPr>
          <w:p w14:paraId="0771AA09" w14:textId="77777777" w:rsidR="007013A6" w:rsidRPr="00FF20F1" w:rsidRDefault="007013A6">
            <w:pPr>
              <w:pStyle w:val="PlantList"/>
              <w:jc w:val="left"/>
              <w:rPr>
                <w:i/>
                <w:iCs/>
                <w:rPrChange w:id="5453" w:author="Daniel Stewart" w:date="2022-02-10T13:41:00Z">
                  <w:rPr>
                    <w:lang w:val="en-US"/>
                  </w:rPr>
                </w:rPrChange>
              </w:rPr>
              <w:pPrChange w:id="5454" w:author="Daniel Stewart" w:date="2022-02-10T13:43:00Z">
                <w:pPr>
                  <w:jc w:val="left"/>
                </w:pPr>
              </w:pPrChange>
            </w:pPr>
            <w:proofErr w:type="spellStart"/>
            <w:r w:rsidRPr="00FF20F1">
              <w:rPr>
                <w:i/>
                <w:iCs/>
                <w:rPrChange w:id="5455" w:author="Daniel Stewart" w:date="2022-02-10T13:41:00Z">
                  <w:rPr/>
                </w:rPrChange>
              </w:rPr>
              <w:t>Lysimacia</w:t>
            </w:r>
            <w:proofErr w:type="spellEnd"/>
            <w:r w:rsidRPr="00FF20F1">
              <w:rPr>
                <w:i/>
                <w:iCs/>
                <w:rPrChange w:id="5456" w:author="Daniel Stewart" w:date="2022-02-10T13:41:00Z">
                  <w:rPr/>
                </w:rPrChange>
              </w:rPr>
              <w:t> </w:t>
            </w:r>
            <w:proofErr w:type="spellStart"/>
            <w:r w:rsidRPr="00FF20F1">
              <w:rPr>
                <w:i/>
                <w:iCs/>
                <w:rPrChange w:id="5457" w:author="Daniel Stewart" w:date="2022-02-10T13:41:00Z">
                  <w:rPr/>
                </w:rPrChange>
              </w:rPr>
              <w:t>thyrsiflora</w:t>
            </w:r>
            <w:proofErr w:type="spellEnd"/>
            <w:r w:rsidRPr="00FF20F1">
              <w:rPr>
                <w:i/>
                <w:iCs/>
                <w:rPrChange w:id="5458" w:author="Daniel Stewart" w:date="2022-02-10T13:41:00Z">
                  <w:rPr/>
                </w:rPrChange>
              </w:rPr>
              <w:t> </w:t>
            </w:r>
          </w:p>
        </w:tc>
        <w:tc>
          <w:tcPr>
            <w:tcW w:w="2941" w:type="dxa"/>
            <w:shd w:val="clear" w:color="auto" w:fill="auto"/>
            <w:hideMark/>
          </w:tcPr>
          <w:p w14:paraId="2E94CCB9" w14:textId="77777777" w:rsidR="007013A6" w:rsidRPr="00FF20F1" w:rsidRDefault="007013A6">
            <w:pPr>
              <w:pStyle w:val="PlantList"/>
              <w:pPrChange w:id="5459" w:author="Daniel Stewart" w:date="2022-02-10T13:41:00Z">
                <w:pPr>
                  <w:jc w:val="left"/>
                </w:pPr>
              </w:pPrChange>
            </w:pPr>
            <w:r w:rsidRPr="00FF20F1">
              <w:t>tufted loosestrife </w:t>
            </w:r>
          </w:p>
        </w:tc>
        <w:tc>
          <w:tcPr>
            <w:tcW w:w="886" w:type="dxa"/>
            <w:shd w:val="clear" w:color="auto" w:fill="auto"/>
            <w:hideMark/>
          </w:tcPr>
          <w:p w14:paraId="1D7EAA8E" w14:textId="77777777" w:rsidR="007013A6" w:rsidRPr="00FF20F1" w:rsidRDefault="007013A6">
            <w:pPr>
              <w:pStyle w:val="PlantList"/>
              <w:jc w:val="center"/>
              <w:pPrChange w:id="5460" w:author="Daniel Stewart" w:date="2022-02-10T13:42:00Z">
                <w:pPr/>
              </w:pPrChange>
            </w:pPr>
            <w:r w:rsidRPr="00FF20F1">
              <w:t>N</w:t>
            </w:r>
          </w:p>
        </w:tc>
        <w:tc>
          <w:tcPr>
            <w:tcW w:w="886" w:type="dxa"/>
          </w:tcPr>
          <w:p w14:paraId="1F61B8CB" w14:textId="77777777" w:rsidR="007013A6" w:rsidRPr="00FF20F1" w:rsidRDefault="007013A6">
            <w:pPr>
              <w:pStyle w:val="PlantList"/>
              <w:jc w:val="center"/>
              <w:pPrChange w:id="5461" w:author="Daniel Stewart" w:date="2022-02-10T13:42:00Z">
                <w:pPr/>
              </w:pPrChange>
            </w:pPr>
            <w:r w:rsidRPr="00FF20F1">
              <w:t>X</w:t>
            </w:r>
          </w:p>
        </w:tc>
        <w:tc>
          <w:tcPr>
            <w:tcW w:w="886" w:type="dxa"/>
          </w:tcPr>
          <w:p w14:paraId="02FB07DC" w14:textId="77777777" w:rsidR="007013A6" w:rsidRPr="00FF20F1" w:rsidRDefault="007013A6">
            <w:pPr>
              <w:pStyle w:val="PlantList"/>
              <w:jc w:val="center"/>
              <w:rPr>
                <w:rPrChange w:id="5462" w:author="Daniel Stewart" w:date="2022-02-10T13:41:00Z">
                  <w:rPr>
                    <w:color w:val="000000"/>
                    <w:lang w:val="en-US"/>
                  </w:rPr>
                </w:rPrChange>
              </w:rPr>
              <w:pPrChange w:id="5463" w:author="Daniel Stewart" w:date="2022-02-10T13:42:00Z">
                <w:pPr/>
              </w:pPrChange>
            </w:pPr>
            <w:r w:rsidRPr="00FF20F1">
              <w:t>X</w:t>
            </w:r>
          </w:p>
        </w:tc>
      </w:tr>
      <w:tr w:rsidR="007013A6" w:rsidRPr="00FF20F1" w14:paraId="52CB4771" w14:textId="77777777" w:rsidTr="004D3373">
        <w:trPr>
          <w:trHeight w:hRule="exact" w:val="227"/>
        </w:trPr>
        <w:tc>
          <w:tcPr>
            <w:tcW w:w="3119" w:type="dxa"/>
            <w:shd w:val="clear" w:color="auto" w:fill="auto"/>
            <w:hideMark/>
          </w:tcPr>
          <w:p w14:paraId="26FC915C" w14:textId="77777777" w:rsidR="007013A6" w:rsidRPr="00FF20F1" w:rsidRDefault="007013A6">
            <w:pPr>
              <w:pStyle w:val="PlantList"/>
              <w:jc w:val="left"/>
              <w:rPr>
                <w:i/>
                <w:iCs/>
                <w:rPrChange w:id="5464" w:author="Daniel Stewart" w:date="2022-02-10T13:41:00Z">
                  <w:rPr>
                    <w:lang w:val="en-US"/>
                  </w:rPr>
                </w:rPrChange>
              </w:rPr>
              <w:pPrChange w:id="5465" w:author="Daniel Stewart" w:date="2022-02-10T13:43:00Z">
                <w:pPr>
                  <w:jc w:val="left"/>
                </w:pPr>
              </w:pPrChange>
            </w:pPr>
            <w:proofErr w:type="spellStart"/>
            <w:r w:rsidRPr="00FF20F1">
              <w:rPr>
                <w:i/>
                <w:iCs/>
                <w:rPrChange w:id="5466" w:author="Daniel Stewart" w:date="2022-02-10T13:41:00Z">
                  <w:rPr/>
                </w:rPrChange>
              </w:rPr>
              <w:t>Lysimachia</w:t>
            </w:r>
            <w:proofErr w:type="spellEnd"/>
            <w:r w:rsidRPr="00FF20F1">
              <w:rPr>
                <w:i/>
                <w:iCs/>
                <w:rPrChange w:id="5467" w:author="Daniel Stewart" w:date="2022-02-10T13:41:00Z">
                  <w:rPr/>
                </w:rPrChange>
              </w:rPr>
              <w:t> vulgaris </w:t>
            </w:r>
          </w:p>
        </w:tc>
        <w:tc>
          <w:tcPr>
            <w:tcW w:w="2941" w:type="dxa"/>
            <w:shd w:val="clear" w:color="auto" w:fill="auto"/>
            <w:hideMark/>
          </w:tcPr>
          <w:p w14:paraId="42613BBB" w14:textId="77777777" w:rsidR="007013A6" w:rsidRPr="00FF20F1" w:rsidRDefault="007013A6">
            <w:pPr>
              <w:pStyle w:val="PlantList"/>
              <w:pPrChange w:id="5468" w:author="Daniel Stewart" w:date="2022-02-10T13:41:00Z">
                <w:pPr>
                  <w:jc w:val="left"/>
                </w:pPr>
              </w:pPrChange>
            </w:pPr>
            <w:r w:rsidRPr="00FF20F1">
              <w:t>yellow loosestrife </w:t>
            </w:r>
          </w:p>
        </w:tc>
        <w:tc>
          <w:tcPr>
            <w:tcW w:w="886" w:type="dxa"/>
            <w:shd w:val="clear" w:color="auto" w:fill="auto"/>
            <w:hideMark/>
          </w:tcPr>
          <w:p w14:paraId="273D4F73" w14:textId="77777777" w:rsidR="007013A6" w:rsidRPr="00FF20F1" w:rsidRDefault="007013A6">
            <w:pPr>
              <w:pStyle w:val="PlantList"/>
              <w:jc w:val="center"/>
              <w:pPrChange w:id="5469" w:author="Daniel Stewart" w:date="2022-02-10T13:42:00Z">
                <w:pPr/>
              </w:pPrChange>
            </w:pPr>
            <w:r w:rsidRPr="00FF20F1">
              <w:t>E</w:t>
            </w:r>
          </w:p>
        </w:tc>
        <w:tc>
          <w:tcPr>
            <w:tcW w:w="886" w:type="dxa"/>
          </w:tcPr>
          <w:p w14:paraId="761DB26F" w14:textId="77777777" w:rsidR="007013A6" w:rsidRPr="00FF20F1" w:rsidRDefault="007013A6">
            <w:pPr>
              <w:pStyle w:val="PlantList"/>
              <w:jc w:val="center"/>
              <w:pPrChange w:id="5470" w:author="Daniel Stewart" w:date="2022-02-10T13:42:00Z">
                <w:pPr/>
              </w:pPrChange>
            </w:pPr>
          </w:p>
        </w:tc>
        <w:tc>
          <w:tcPr>
            <w:tcW w:w="886" w:type="dxa"/>
          </w:tcPr>
          <w:p w14:paraId="6C534D59" w14:textId="77777777" w:rsidR="007013A6" w:rsidRPr="00FF20F1" w:rsidRDefault="007013A6">
            <w:pPr>
              <w:pStyle w:val="PlantList"/>
              <w:jc w:val="center"/>
              <w:rPr>
                <w:rPrChange w:id="5471" w:author="Daniel Stewart" w:date="2022-02-10T13:41:00Z">
                  <w:rPr>
                    <w:color w:val="000000"/>
                    <w:lang w:val="en-US"/>
                  </w:rPr>
                </w:rPrChange>
              </w:rPr>
              <w:pPrChange w:id="5472" w:author="Daniel Stewart" w:date="2022-02-10T13:42:00Z">
                <w:pPr/>
              </w:pPrChange>
            </w:pPr>
            <w:r w:rsidRPr="00FF20F1">
              <w:t>X</w:t>
            </w:r>
          </w:p>
        </w:tc>
      </w:tr>
      <w:tr w:rsidR="007013A6" w:rsidRPr="00FF20F1" w14:paraId="3A65B8BE" w14:textId="77777777" w:rsidTr="004D3373">
        <w:trPr>
          <w:trHeight w:hRule="exact" w:val="227"/>
        </w:trPr>
        <w:tc>
          <w:tcPr>
            <w:tcW w:w="3119" w:type="dxa"/>
            <w:shd w:val="clear" w:color="auto" w:fill="auto"/>
            <w:hideMark/>
          </w:tcPr>
          <w:p w14:paraId="5B809A7B" w14:textId="77777777" w:rsidR="007013A6" w:rsidRPr="00FF20F1" w:rsidRDefault="007013A6">
            <w:pPr>
              <w:pStyle w:val="PlantList"/>
              <w:jc w:val="left"/>
              <w:rPr>
                <w:i/>
                <w:iCs/>
                <w:rPrChange w:id="5473" w:author="Daniel Stewart" w:date="2022-02-10T13:41:00Z">
                  <w:rPr>
                    <w:lang w:val="en-US"/>
                  </w:rPr>
                </w:rPrChange>
              </w:rPr>
              <w:pPrChange w:id="5474" w:author="Daniel Stewart" w:date="2022-02-10T13:43:00Z">
                <w:pPr>
                  <w:jc w:val="left"/>
                </w:pPr>
              </w:pPrChange>
            </w:pPr>
            <w:r w:rsidRPr="00FF20F1">
              <w:rPr>
                <w:i/>
                <w:iCs/>
                <w:rPrChange w:id="5475" w:author="Daniel Stewart" w:date="2022-02-10T13:41:00Z">
                  <w:rPr/>
                </w:rPrChange>
              </w:rPr>
              <w:t>Lythrum salicaria </w:t>
            </w:r>
          </w:p>
        </w:tc>
        <w:tc>
          <w:tcPr>
            <w:tcW w:w="2941" w:type="dxa"/>
            <w:shd w:val="clear" w:color="auto" w:fill="auto"/>
            <w:hideMark/>
          </w:tcPr>
          <w:p w14:paraId="6FB3581E" w14:textId="77777777" w:rsidR="007013A6" w:rsidRPr="00FF20F1" w:rsidRDefault="007013A6">
            <w:pPr>
              <w:pStyle w:val="PlantList"/>
              <w:pPrChange w:id="5476" w:author="Daniel Stewart" w:date="2022-02-10T13:41:00Z">
                <w:pPr>
                  <w:jc w:val="left"/>
                </w:pPr>
              </w:pPrChange>
            </w:pPr>
            <w:r w:rsidRPr="00FF20F1">
              <w:t>purple loosestrife </w:t>
            </w:r>
          </w:p>
        </w:tc>
        <w:tc>
          <w:tcPr>
            <w:tcW w:w="886" w:type="dxa"/>
            <w:shd w:val="clear" w:color="auto" w:fill="auto"/>
            <w:hideMark/>
          </w:tcPr>
          <w:p w14:paraId="4E486544" w14:textId="77777777" w:rsidR="007013A6" w:rsidRPr="00FF20F1" w:rsidRDefault="007013A6">
            <w:pPr>
              <w:pStyle w:val="PlantList"/>
              <w:jc w:val="center"/>
              <w:pPrChange w:id="5477" w:author="Daniel Stewart" w:date="2022-02-10T13:42:00Z">
                <w:pPr/>
              </w:pPrChange>
            </w:pPr>
            <w:r w:rsidRPr="00FF20F1">
              <w:t>I</w:t>
            </w:r>
          </w:p>
        </w:tc>
        <w:tc>
          <w:tcPr>
            <w:tcW w:w="886" w:type="dxa"/>
          </w:tcPr>
          <w:p w14:paraId="4A61D0F9" w14:textId="77777777" w:rsidR="007013A6" w:rsidRPr="00FF20F1" w:rsidRDefault="007013A6">
            <w:pPr>
              <w:pStyle w:val="PlantList"/>
              <w:jc w:val="center"/>
              <w:pPrChange w:id="5478" w:author="Daniel Stewart" w:date="2022-02-10T13:42:00Z">
                <w:pPr/>
              </w:pPrChange>
            </w:pPr>
            <w:r w:rsidRPr="00FF20F1">
              <w:t>X</w:t>
            </w:r>
          </w:p>
        </w:tc>
        <w:tc>
          <w:tcPr>
            <w:tcW w:w="886" w:type="dxa"/>
          </w:tcPr>
          <w:p w14:paraId="259AB02F" w14:textId="77777777" w:rsidR="007013A6" w:rsidRPr="00FF20F1" w:rsidRDefault="007013A6">
            <w:pPr>
              <w:pStyle w:val="PlantList"/>
              <w:jc w:val="center"/>
              <w:rPr>
                <w:rPrChange w:id="5479" w:author="Daniel Stewart" w:date="2022-02-10T13:41:00Z">
                  <w:rPr>
                    <w:color w:val="000000"/>
                    <w:lang w:val="en-US"/>
                  </w:rPr>
                </w:rPrChange>
              </w:rPr>
              <w:pPrChange w:id="5480" w:author="Daniel Stewart" w:date="2022-02-10T13:42:00Z">
                <w:pPr/>
              </w:pPrChange>
            </w:pPr>
            <w:r w:rsidRPr="00FF20F1">
              <w:t>X</w:t>
            </w:r>
          </w:p>
        </w:tc>
      </w:tr>
      <w:tr w:rsidR="007013A6" w:rsidRPr="00FF20F1" w14:paraId="6F270939" w14:textId="77777777" w:rsidTr="004D3373">
        <w:trPr>
          <w:trHeight w:hRule="exact" w:val="227"/>
        </w:trPr>
        <w:tc>
          <w:tcPr>
            <w:tcW w:w="3119" w:type="dxa"/>
            <w:shd w:val="clear" w:color="auto" w:fill="auto"/>
          </w:tcPr>
          <w:p w14:paraId="6B6D174E" w14:textId="77777777" w:rsidR="007013A6" w:rsidRPr="00FF20F1" w:rsidRDefault="007013A6">
            <w:pPr>
              <w:pStyle w:val="PlantList"/>
              <w:jc w:val="left"/>
              <w:rPr>
                <w:i/>
                <w:iCs/>
                <w:rPrChange w:id="5481" w:author="Daniel Stewart" w:date="2022-02-10T13:41:00Z">
                  <w:rPr>
                    <w:lang w:val="en-US"/>
                  </w:rPr>
                </w:rPrChange>
              </w:rPr>
              <w:pPrChange w:id="5482" w:author="Daniel Stewart" w:date="2022-02-10T13:43:00Z">
                <w:pPr>
                  <w:jc w:val="left"/>
                </w:pPr>
              </w:pPrChange>
            </w:pPr>
            <w:r w:rsidRPr="00FF20F1">
              <w:rPr>
                <w:i/>
                <w:iCs/>
                <w:rPrChange w:id="5483" w:author="Daniel Stewart" w:date="2022-02-10T13:41:00Z">
                  <w:rPr/>
                </w:rPrChange>
              </w:rPr>
              <w:t xml:space="preserve">Lythrum </w:t>
            </w:r>
            <w:proofErr w:type="spellStart"/>
            <w:r w:rsidRPr="00FF20F1">
              <w:rPr>
                <w:i/>
                <w:iCs/>
                <w:rPrChange w:id="5484" w:author="Daniel Stewart" w:date="2022-02-10T13:41:00Z">
                  <w:rPr/>
                </w:rPrChange>
              </w:rPr>
              <w:t>portula</w:t>
            </w:r>
            <w:proofErr w:type="spellEnd"/>
          </w:p>
        </w:tc>
        <w:tc>
          <w:tcPr>
            <w:tcW w:w="2941" w:type="dxa"/>
            <w:shd w:val="clear" w:color="auto" w:fill="auto"/>
          </w:tcPr>
          <w:p w14:paraId="5323F3B6" w14:textId="77777777" w:rsidR="007013A6" w:rsidRPr="00FF20F1" w:rsidRDefault="007013A6">
            <w:pPr>
              <w:pStyle w:val="PlantList"/>
              <w:pPrChange w:id="5485" w:author="Daniel Stewart" w:date="2022-02-10T13:41:00Z">
                <w:pPr>
                  <w:jc w:val="left"/>
                </w:pPr>
              </w:pPrChange>
            </w:pPr>
            <w:r w:rsidRPr="00FF20F1">
              <w:t>European water-purslane</w:t>
            </w:r>
          </w:p>
        </w:tc>
        <w:tc>
          <w:tcPr>
            <w:tcW w:w="886" w:type="dxa"/>
            <w:shd w:val="clear" w:color="auto" w:fill="auto"/>
          </w:tcPr>
          <w:p w14:paraId="25496802" w14:textId="77777777" w:rsidR="007013A6" w:rsidRPr="00FF20F1" w:rsidRDefault="007013A6">
            <w:pPr>
              <w:pStyle w:val="PlantList"/>
              <w:jc w:val="center"/>
              <w:pPrChange w:id="5486" w:author="Daniel Stewart" w:date="2022-02-10T13:42:00Z">
                <w:pPr/>
              </w:pPrChange>
            </w:pPr>
            <w:r w:rsidRPr="00FF20F1">
              <w:t>E</w:t>
            </w:r>
          </w:p>
        </w:tc>
        <w:tc>
          <w:tcPr>
            <w:tcW w:w="886" w:type="dxa"/>
          </w:tcPr>
          <w:p w14:paraId="0C27D4DE" w14:textId="77777777" w:rsidR="007013A6" w:rsidRPr="00FF20F1" w:rsidRDefault="007013A6">
            <w:pPr>
              <w:pStyle w:val="PlantList"/>
              <w:jc w:val="center"/>
              <w:pPrChange w:id="5487" w:author="Daniel Stewart" w:date="2022-02-10T13:42:00Z">
                <w:pPr/>
              </w:pPrChange>
            </w:pPr>
            <w:r w:rsidRPr="00FF20F1">
              <w:t>X</w:t>
            </w:r>
          </w:p>
        </w:tc>
        <w:tc>
          <w:tcPr>
            <w:tcW w:w="886" w:type="dxa"/>
          </w:tcPr>
          <w:p w14:paraId="6F1E0EB4" w14:textId="77777777" w:rsidR="007013A6" w:rsidRPr="00FF20F1" w:rsidRDefault="007013A6">
            <w:pPr>
              <w:pStyle w:val="PlantList"/>
              <w:jc w:val="center"/>
              <w:pPrChange w:id="5488" w:author="Daniel Stewart" w:date="2022-02-10T13:42:00Z">
                <w:pPr/>
              </w:pPrChange>
            </w:pPr>
          </w:p>
        </w:tc>
      </w:tr>
      <w:tr w:rsidR="007013A6" w:rsidRPr="00FF20F1" w14:paraId="135D71ED" w14:textId="77777777" w:rsidTr="004D3373">
        <w:trPr>
          <w:trHeight w:hRule="exact" w:val="227"/>
        </w:trPr>
        <w:tc>
          <w:tcPr>
            <w:tcW w:w="3119" w:type="dxa"/>
            <w:shd w:val="clear" w:color="auto" w:fill="auto"/>
          </w:tcPr>
          <w:p w14:paraId="4799B708" w14:textId="77777777" w:rsidR="007013A6" w:rsidRPr="00FF20F1" w:rsidRDefault="007013A6">
            <w:pPr>
              <w:pStyle w:val="PlantList"/>
              <w:jc w:val="left"/>
              <w:rPr>
                <w:i/>
                <w:iCs/>
                <w:rPrChange w:id="5489" w:author="Daniel Stewart" w:date="2022-02-10T13:41:00Z">
                  <w:rPr>
                    <w:lang w:val="en-US"/>
                  </w:rPr>
                </w:rPrChange>
              </w:rPr>
              <w:pPrChange w:id="5490" w:author="Daniel Stewart" w:date="2022-02-10T13:43:00Z">
                <w:pPr>
                  <w:jc w:val="left"/>
                </w:pPr>
              </w:pPrChange>
            </w:pPr>
            <w:r w:rsidRPr="00FF20F1">
              <w:rPr>
                <w:i/>
                <w:iCs/>
                <w:rPrChange w:id="5491" w:author="Daniel Stewart" w:date="2022-02-10T13:41:00Z">
                  <w:rPr/>
                </w:rPrChange>
              </w:rPr>
              <w:t>Melilotus alba</w:t>
            </w:r>
          </w:p>
        </w:tc>
        <w:tc>
          <w:tcPr>
            <w:tcW w:w="2941" w:type="dxa"/>
            <w:shd w:val="clear" w:color="auto" w:fill="auto"/>
          </w:tcPr>
          <w:p w14:paraId="6F0F9A53" w14:textId="77777777" w:rsidR="007013A6" w:rsidRPr="00FF20F1" w:rsidRDefault="007013A6">
            <w:pPr>
              <w:pStyle w:val="PlantList"/>
              <w:pPrChange w:id="5492" w:author="Daniel Stewart" w:date="2022-02-10T13:41:00Z">
                <w:pPr>
                  <w:jc w:val="left"/>
                </w:pPr>
              </w:pPrChange>
            </w:pPr>
            <w:r w:rsidRPr="00FF20F1">
              <w:t xml:space="preserve">white </w:t>
            </w:r>
            <w:proofErr w:type="gramStart"/>
            <w:r w:rsidRPr="00FF20F1">
              <w:t>sweet-clover</w:t>
            </w:r>
            <w:proofErr w:type="gramEnd"/>
          </w:p>
        </w:tc>
        <w:tc>
          <w:tcPr>
            <w:tcW w:w="886" w:type="dxa"/>
            <w:shd w:val="clear" w:color="auto" w:fill="auto"/>
          </w:tcPr>
          <w:p w14:paraId="44A05BFC" w14:textId="77777777" w:rsidR="007013A6" w:rsidRPr="00FF20F1" w:rsidRDefault="007013A6">
            <w:pPr>
              <w:pStyle w:val="PlantList"/>
              <w:jc w:val="center"/>
              <w:pPrChange w:id="5493" w:author="Daniel Stewart" w:date="2022-02-10T13:42:00Z">
                <w:pPr/>
              </w:pPrChange>
            </w:pPr>
            <w:r w:rsidRPr="00FF20F1">
              <w:t>E</w:t>
            </w:r>
          </w:p>
        </w:tc>
        <w:tc>
          <w:tcPr>
            <w:tcW w:w="886" w:type="dxa"/>
          </w:tcPr>
          <w:p w14:paraId="56F5B9DF" w14:textId="77777777" w:rsidR="007013A6" w:rsidRPr="00FF20F1" w:rsidRDefault="007013A6">
            <w:pPr>
              <w:pStyle w:val="PlantList"/>
              <w:jc w:val="center"/>
              <w:pPrChange w:id="5494" w:author="Daniel Stewart" w:date="2022-02-10T13:42:00Z">
                <w:pPr/>
              </w:pPrChange>
            </w:pPr>
            <w:r w:rsidRPr="00FF20F1">
              <w:t>X</w:t>
            </w:r>
          </w:p>
        </w:tc>
        <w:tc>
          <w:tcPr>
            <w:tcW w:w="886" w:type="dxa"/>
          </w:tcPr>
          <w:p w14:paraId="2BE88C5C" w14:textId="77777777" w:rsidR="007013A6" w:rsidRPr="00FF20F1" w:rsidRDefault="007013A6">
            <w:pPr>
              <w:pStyle w:val="PlantList"/>
              <w:jc w:val="center"/>
              <w:pPrChange w:id="5495" w:author="Daniel Stewart" w:date="2022-02-10T13:42:00Z">
                <w:pPr/>
              </w:pPrChange>
            </w:pPr>
          </w:p>
        </w:tc>
      </w:tr>
      <w:tr w:rsidR="007013A6" w:rsidRPr="00FF20F1" w14:paraId="332D46BB" w14:textId="77777777" w:rsidTr="004D3373">
        <w:trPr>
          <w:trHeight w:hRule="exact" w:val="227"/>
        </w:trPr>
        <w:tc>
          <w:tcPr>
            <w:tcW w:w="3119" w:type="dxa"/>
            <w:shd w:val="clear" w:color="auto" w:fill="auto"/>
            <w:hideMark/>
          </w:tcPr>
          <w:p w14:paraId="02E85609" w14:textId="77777777" w:rsidR="007013A6" w:rsidRPr="00FF20F1" w:rsidRDefault="007013A6">
            <w:pPr>
              <w:pStyle w:val="PlantList"/>
              <w:jc w:val="left"/>
              <w:rPr>
                <w:i/>
                <w:iCs/>
                <w:rPrChange w:id="5496" w:author="Daniel Stewart" w:date="2022-02-10T13:41:00Z">
                  <w:rPr>
                    <w:lang w:val="en-US"/>
                  </w:rPr>
                </w:rPrChange>
              </w:rPr>
              <w:pPrChange w:id="5497" w:author="Daniel Stewart" w:date="2022-02-10T13:43:00Z">
                <w:pPr>
                  <w:jc w:val="left"/>
                </w:pPr>
              </w:pPrChange>
            </w:pPr>
            <w:r w:rsidRPr="00FF20F1">
              <w:rPr>
                <w:i/>
                <w:iCs/>
                <w:rPrChange w:id="5498" w:author="Daniel Stewart" w:date="2022-02-10T13:41:00Z">
                  <w:rPr/>
                </w:rPrChange>
              </w:rPr>
              <w:t>Mentha aquatica </w:t>
            </w:r>
          </w:p>
        </w:tc>
        <w:tc>
          <w:tcPr>
            <w:tcW w:w="2941" w:type="dxa"/>
            <w:shd w:val="clear" w:color="auto" w:fill="auto"/>
            <w:hideMark/>
          </w:tcPr>
          <w:p w14:paraId="26394EF1" w14:textId="77777777" w:rsidR="007013A6" w:rsidRPr="00FF20F1" w:rsidRDefault="007013A6">
            <w:pPr>
              <w:pStyle w:val="PlantList"/>
              <w:pPrChange w:id="5499" w:author="Daniel Stewart" w:date="2022-02-10T13:41:00Z">
                <w:pPr>
                  <w:jc w:val="left"/>
                </w:pPr>
              </w:pPrChange>
            </w:pPr>
            <w:r w:rsidRPr="00FF20F1">
              <w:t>water mint </w:t>
            </w:r>
          </w:p>
        </w:tc>
        <w:tc>
          <w:tcPr>
            <w:tcW w:w="886" w:type="dxa"/>
            <w:shd w:val="clear" w:color="auto" w:fill="auto"/>
            <w:hideMark/>
          </w:tcPr>
          <w:p w14:paraId="7F964BD1" w14:textId="77777777" w:rsidR="007013A6" w:rsidRPr="00FF20F1" w:rsidRDefault="007013A6">
            <w:pPr>
              <w:pStyle w:val="PlantList"/>
              <w:jc w:val="center"/>
              <w:pPrChange w:id="5500" w:author="Daniel Stewart" w:date="2022-02-10T13:42:00Z">
                <w:pPr/>
              </w:pPrChange>
            </w:pPr>
            <w:r w:rsidRPr="00FF20F1">
              <w:t>E</w:t>
            </w:r>
          </w:p>
        </w:tc>
        <w:tc>
          <w:tcPr>
            <w:tcW w:w="886" w:type="dxa"/>
          </w:tcPr>
          <w:p w14:paraId="43E780B8" w14:textId="77777777" w:rsidR="007013A6" w:rsidRPr="00FF20F1" w:rsidRDefault="007013A6">
            <w:pPr>
              <w:pStyle w:val="PlantList"/>
              <w:jc w:val="center"/>
              <w:pPrChange w:id="5501" w:author="Daniel Stewart" w:date="2022-02-10T13:42:00Z">
                <w:pPr/>
              </w:pPrChange>
            </w:pPr>
            <w:r w:rsidRPr="00FF20F1">
              <w:t>X</w:t>
            </w:r>
          </w:p>
        </w:tc>
        <w:tc>
          <w:tcPr>
            <w:tcW w:w="886" w:type="dxa"/>
          </w:tcPr>
          <w:p w14:paraId="2341ECFC" w14:textId="77777777" w:rsidR="007013A6" w:rsidRPr="00FF20F1" w:rsidRDefault="007013A6">
            <w:pPr>
              <w:pStyle w:val="PlantList"/>
              <w:jc w:val="center"/>
              <w:rPr>
                <w:rPrChange w:id="5502" w:author="Daniel Stewart" w:date="2022-02-10T13:41:00Z">
                  <w:rPr>
                    <w:color w:val="000000"/>
                    <w:lang w:val="en-US"/>
                  </w:rPr>
                </w:rPrChange>
              </w:rPr>
              <w:pPrChange w:id="5503" w:author="Daniel Stewart" w:date="2022-02-10T13:42:00Z">
                <w:pPr/>
              </w:pPrChange>
            </w:pPr>
            <w:r w:rsidRPr="00FF20F1">
              <w:t>X</w:t>
            </w:r>
          </w:p>
        </w:tc>
      </w:tr>
      <w:tr w:rsidR="007013A6" w:rsidRPr="00FF20F1" w14:paraId="21214C75" w14:textId="77777777" w:rsidTr="004D3373">
        <w:trPr>
          <w:trHeight w:hRule="exact" w:val="227"/>
        </w:trPr>
        <w:tc>
          <w:tcPr>
            <w:tcW w:w="3119" w:type="dxa"/>
            <w:shd w:val="clear" w:color="auto" w:fill="auto"/>
            <w:hideMark/>
          </w:tcPr>
          <w:p w14:paraId="6AFF3CD6" w14:textId="77777777" w:rsidR="007013A6" w:rsidRPr="00FF20F1" w:rsidRDefault="007013A6">
            <w:pPr>
              <w:pStyle w:val="PlantList"/>
              <w:jc w:val="left"/>
              <w:rPr>
                <w:i/>
                <w:iCs/>
                <w:rPrChange w:id="5504" w:author="Daniel Stewart" w:date="2022-02-10T13:41:00Z">
                  <w:rPr>
                    <w:lang w:val="en-US"/>
                  </w:rPr>
                </w:rPrChange>
              </w:rPr>
              <w:pPrChange w:id="5505" w:author="Daniel Stewart" w:date="2022-02-10T13:43:00Z">
                <w:pPr>
                  <w:jc w:val="left"/>
                </w:pPr>
              </w:pPrChange>
            </w:pPr>
            <w:r w:rsidRPr="00FF20F1">
              <w:rPr>
                <w:i/>
                <w:iCs/>
                <w:rPrChange w:id="5506" w:author="Daniel Stewart" w:date="2022-02-10T13:41:00Z">
                  <w:rPr/>
                </w:rPrChange>
              </w:rPr>
              <w:t>Mentha canadensis</w:t>
            </w:r>
          </w:p>
        </w:tc>
        <w:tc>
          <w:tcPr>
            <w:tcW w:w="2941" w:type="dxa"/>
            <w:shd w:val="clear" w:color="auto" w:fill="auto"/>
            <w:hideMark/>
          </w:tcPr>
          <w:p w14:paraId="5CCDD3D4" w14:textId="77777777" w:rsidR="007013A6" w:rsidRPr="00FF20F1" w:rsidRDefault="007013A6">
            <w:pPr>
              <w:pStyle w:val="PlantList"/>
              <w:pPrChange w:id="5507" w:author="Daniel Stewart" w:date="2022-02-10T13:41:00Z">
                <w:pPr>
                  <w:jc w:val="left"/>
                </w:pPr>
              </w:pPrChange>
            </w:pPr>
            <w:r w:rsidRPr="00FF20F1">
              <w:t>field mint </w:t>
            </w:r>
          </w:p>
        </w:tc>
        <w:tc>
          <w:tcPr>
            <w:tcW w:w="886" w:type="dxa"/>
            <w:shd w:val="clear" w:color="auto" w:fill="auto"/>
            <w:hideMark/>
          </w:tcPr>
          <w:p w14:paraId="5F44500B" w14:textId="77777777" w:rsidR="007013A6" w:rsidRPr="00FF20F1" w:rsidRDefault="007013A6">
            <w:pPr>
              <w:pStyle w:val="PlantList"/>
              <w:jc w:val="center"/>
              <w:pPrChange w:id="5508" w:author="Daniel Stewart" w:date="2022-02-10T13:42:00Z">
                <w:pPr/>
              </w:pPrChange>
            </w:pPr>
            <w:r w:rsidRPr="00FF20F1">
              <w:t>N</w:t>
            </w:r>
          </w:p>
        </w:tc>
        <w:tc>
          <w:tcPr>
            <w:tcW w:w="886" w:type="dxa"/>
          </w:tcPr>
          <w:p w14:paraId="5ABFA2A4" w14:textId="77777777" w:rsidR="007013A6" w:rsidRPr="00FF20F1" w:rsidRDefault="007013A6">
            <w:pPr>
              <w:pStyle w:val="PlantList"/>
              <w:jc w:val="center"/>
              <w:pPrChange w:id="5509" w:author="Daniel Stewart" w:date="2022-02-10T13:42:00Z">
                <w:pPr/>
              </w:pPrChange>
            </w:pPr>
            <w:r w:rsidRPr="00FF20F1">
              <w:t>X</w:t>
            </w:r>
          </w:p>
        </w:tc>
        <w:tc>
          <w:tcPr>
            <w:tcW w:w="886" w:type="dxa"/>
          </w:tcPr>
          <w:p w14:paraId="04CF55F5" w14:textId="77777777" w:rsidR="007013A6" w:rsidRPr="00FF20F1" w:rsidRDefault="007013A6">
            <w:pPr>
              <w:pStyle w:val="PlantList"/>
              <w:jc w:val="center"/>
              <w:rPr>
                <w:rPrChange w:id="5510" w:author="Daniel Stewart" w:date="2022-02-10T13:41:00Z">
                  <w:rPr>
                    <w:color w:val="000000"/>
                    <w:lang w:val="en-US"/>
                  </w:rPr>
                </w:rPrChange>
              </w:rPr>
              <w:pPrChange w:id="5511" w:author="Daniel Stewart" w:date="2022-02-10T13:42:00Z">
                <w:pPr/>
              </w:pPrChange>
            </w:pPr>
            <w:r w:rsidRPr="00FF20F1">
              <w:t>X</w:t>
            </w:r>
          </w:p>
        </w:tc>
      </w:tr>
      <w:tr w:rsidR="007013A6" w:rsidRPr="00FF20F1" w14:paraId="705C1943" w14:textId="77777777" w:rsidTr="00BF6793">
        <w:tblPrEx>
          <w:tblW w:w="8718" w:type="dxa"/>
          <w:tblCellMar>
            <w:left w:w="0" w:type="dxa"/>
            <w:right w:w="0" w:type="dxa"/>
          </w:tblCellMar>
          <w:tblPrExChange w:id="5512" w:author="Daniel Stewart" w:date="2022-02-09T16:18:00Z">
            <w:tblPrEx>
              <w:tblW w:w="8718" w:type="dxa"/>
              <w:tblCellMar>
                <w:left w:w="0" w:type="dxa"/>
                <w:right w:w="0" w:type="dxa"/>
              </w:tblCellMar>
            </w:tblPrEx>
          </w:tblPrExChange>
        </w:tblPrEx>
        <w:trPr>
          <w:trHeight w:hRule="exact" w:val="227"/>
          <w:trPrChange w:id="5513" w:author="Daniel Stewart" w:date="2022-02-09T16:18:00Z">
            <w:trPr>
              <w:trHeight w:hRule="exact" w:val="227"/>
            </w:trPr>
          </w:trPrChange>
        </w:trPr>
        <w:tc>
          <w:tcPr>
            <w:tcW w:w="3119" w:type="dxa"/>
            <w:shd w:val="clear" w:color="auto" w:fill="auto"/>
            <w:hideMark/>
            <w:tcPrChange w:id="5514" w:author="Daniel Stewart" w:date="2022-02-09T16:18:00Z">
              <w:tcPr>
                <w:tcW w:w="3119" w:type="dxa"/>
                <w:shd w:val="clear" w:color="auto" w:fill="auto"/>
                <w:hideMark/>
              </w:tcPr>
            </w:tcPrChange>
          </w:tcPr>
          <w:p w14:paraId="157EDDAD" w14:textId="77777777" w:rsidR="007013A6" w:rsidRPr="00FF20F1" w:rsidRDefault="007013A6">
            <w:pPr>
              <w:pStyle w:val="PlantList"/>
              <w:jc w:val="left"/>
              <w:rPr>
                <w:i/>
                <w:iCs/>
                <w:rPrChange w:id="5515" w:author="Daniel Stewart" w:date="2022-02-10T13:41:00Z">
                  <w:rPr>
                    <w:lang w:val="en-US"/>
                  </w:rPr>
                </w:rPrChange>
              </w:rPr>
              <w:pPrChange w:id="5516" w:author="Daniel Stewart" w:date="2022-02-10T13:43:00Z">
                <w:pPr>
                  <w:jc w:val="left"/>
                </w:pPr>
              </w:pPrChange>
            </w:pPr>
            <w:r w:rsidRPr="00FF20F1">
              <w:rPr>
                <w:i/>
                <w:iCs/>
                <w:rPrChange w:id="5517" w:author="Daniel Stewart" w:date="2022-02-10T13:41:00Z">
                  <w:rPr/>
                </w:rPrChange>
              </w:rPr>
              <w:t>Mentha x </w:t>
            </w:r>
            <w:proofErr w:type="spellStart"/>
            <w:r w:rsidRPr="00FF20F1">
              <w:rPr>
                <w:i/>
                <w:iCs/>
                <w:rPrChange w:id="5518" w:author="Daniel Stewart" w:date="2022-02-10T13:41:00Z">
                  <w:rPr/>
                </w:rPrChange>
              </w:rPr>
              <w:t>piperata</w:t>
            </w:r>
            <w:proofErr w:type="spellEnd"/>
            <w:r w:rsidRPr="00FF20F1">
              <w:rPr>
                <w:i/>
                <w:iCs/>
                <w:rPrChange w:id="5519" w:author="Daniel Stewart" w:date="2022-02-10T13:41:00Z">
                  <w:rPr/>
                </w:rPrChange>
              </w:rPr>
              <w:t> </w:t>
            </w:r>
          </w:p>
        </w:tc>
        <w:tc>
          <w:tcPr>
            <w:tcW w:w="2941" w:type="dxa"/>
            <w:shd w:val="clear" w:color="auto" w:fill="auto"/>
            <w:hideMark/>
            <w:tcPrChange w:id="5520" w:author="Daniel Stewart" w:date="2022-02-09T16:18:00Z">
              <w:tcPr>
                <w:tcW w:w="2941" w:type="dxa"/>
                <w:shd w:val="clear" w:color="auto" w:fill="auto"/>
                <w:hideMark/>
              </w:tcPr>
            </w:tcPrChange>
          </w:tcPr>
          <w:p w14:paraId="3F0B0007" w14:textId="77777777" w:rsidR="007013A6" w:rsidRPr="00FF20F1" w:rsidRDefault="007013A6">
            <w:pPr>
              <w:pStyle w:val="PlantList"/>
              <w:pPrChange w:id="5521" w:author="Daniel Stewart" w:date="2022-02-10T13:41:00Z">
                <w:pPr>
                  <w:jc w:val="left"/>
                </w:pPr>
              </w:pPrChange>
            </w:pPr>
            <w:r w:rsidRPr="00FF20F1">
              <w:t>peppermint </w:t>
            </w:r>
          </w:p>
        </w:tc>
        <w:tc>
          <w:tcPr>
            <w:tcW w:w="886" w:type="dxa"/>
            <w:shd w:val="clear" w:color="auto" w:fill="auto"/>
            <w:hideMark/>
            <w:tcPrChange w:id="5522" w:author="Daniel Stewart" w:date="2022-02-09T16:18:00Z">
              <w:tcPr>
                <w:tcW w:w="886" w:type="dxa"/>
                <w:shd w:val="clear" w:color="auto" w:fill="auto"/>
                <w:hideMark/>
              </w:tcPr>
            </w:tcPrChange>
          </w:tcPr>
          <w:p w14:paraId="240CDFA4" w14:textId="77777777" w:rsidR="007013A6" w:rsidRPr="00FF20F1" w:rsidRDefault="007013A6">
            <w:pPr>
              <w:pStyle w:val="PlantList"/>
              <w:jc w:val="center"/>
              <w:pPrChange w:id="5523" w:author="Daniel Stewart" w:date="2022-02-10T13:42:00Z">
                <w:pPr/>
              </w:pPrChange>
            </w:pPr>
            <w:r w:rsidRPr="00FF20F1">
              <w:t>E</w:t>
            </w:r>
          </w:p>
        </w:tc>
        <w:tc>
          <w:tcPr>
            <w:tcW w:w="886" w:type="dxa"/>
            <w:tcPrChange w:id="5524" w:author="Daniel Stewart" w:date="2022-02-09T16:18:00Z">
              <w:tcPr>
                <w:tcW w:w="886" w:type="dxa"/>
              </w:tcPr>
            </w:tcPrChange>
          </w:tcPr>
          <w:p w14:paraId="1CEC5AEA" w14:textId="77777777" w:rsidR="007013A6" w:rsidRPr="00FF20F1" w:rsidRDefault="007013A6">
            <w:pPr>
              <w:pStyle w:val="PlantList"/>
              <w:jc w:val="center"/>
              <w:pPrChange w:id="5525" w:author="Daniel Stewart" w:date="2022-02-10T13:42:00Z">
                <w:pPr/>
              </w:pPrChange>
            </w:pPr>
          </w:p>
        </w:tc>
        <w:tc>
          <w:tcPr>
            <w:tcW w:w="886" w:type="dxa"/>
            <w:tcPrChange w:id="5526" w:author="Daniel Stewart" w:date="2022-02-09T16:18:00Z">
              <w:tcPr>
                <w:tcW w:w="886" w:type="dxa"/>
              </w:tcPr>
            </w:tcPrChange>
          </w:tcPr>
          <w:p w14:paraId="32688FA9" w14:textId="77777777" w:rsidR="007013A6" w:rsidRPr="00FF20F1" w:rsidRDefault="007013A6">
            <w:pPr>
              <w:pStyle w:val="PlantList"/>
              <w:jc w:val="center"/>
              <w:rPr>
                <w:rPrChange w:id="5527" w:author="Daniel Stewart" w:date="2022-02-10T13:41:00Z">
                  <w:rPr>
                    <w:color w:val="000000"/>
                    <w:lang w:val="en-US"/>
                  </w:rPr>
                </w:rPrChange>
              </w:rPr>
              <w:pPrChange w:id="5528" w:author="Daniel Stewart" w:date="2022-02-10T13:42:00Z">
                <w:pPr/>
              </w:pPrChange>
            </w:pPr>
            <w:r w:rsidRPr="00FF20F1">
              <w:t>X</w:t>
            </w:r>
          </w:p>
        </w:tc>
      </w:tr>
      <w:tr w:rsidR="007013A6" w:rsidRPr="00FF20F1" w14:paraId="5E45F71C" w14:textId="77777777" w:rsidTr="004D3373">
        <w:trPr>
          <w:trHeight w:hRule="exact" w:val="227"/>
        </w:trPr>
        <w:tc>
          <w:tcPr>
            <w:tcW w:w="3119" w:type="dxa"/>
            <w:shd w:val="clear" w:color="auto" w:fill="auto"/>
            <w:hideMark/>
          </w:tcPr>
          <w:p w14:paraId="18421B80" w14:textId="77777777" w:rsidR="007013A6" w:rsidRPr="00FF20F1" w:rsidRDefault="007013A6">
            <w:pPr>
              <w:pStyle w:val="PlantList"/>
              <w:jc w:val="left"/>
              <w:rPr>
                <w:i/>
                <w:iCs/>
                <w:rPrChange w:id="5529" w:author="Daniel Stewart" w:date="2022-02-10T13:41:00Z">
                  <w:rPr>
                    <w:lang w:val="en-US"/>
                  </w:rPr>
                </w:rPrChange>
              </w:rPr>
              <w:pPrChange w:id="5530" w:author="Daniel Stewart" w:date="2022-02-10T13:43:00Z">
                <w:pPr>
                  <w:jc w:val="left"/>
                </w:pPr>
              </w:pPrChange>
            </w:pPr>
            <w:r w:rsidRPr="00FF20F1">
              <w:rPr>
                <w:i/>
                <w:iCs/>
                <w:rPrChange w:id="5531" w:author="Daniel Stewart" w:date="2022-02-10T13:41:00Z">
                  <w:rPr/>
                </w:rPrChange>
              </w:rPr>
              <w:t>Mentha spicata </w:t>
            </w:r>
          </w:p>
        </w:tc>
        <w:tc>
          <w:tcPr>
            <w:tcW w:w="2941" w:type="dxa"/>
            <w:shd w:val="clear" w:color="auto" w:fill="auto"/>
            <w:hideMark/>
          </w:tcPr>
          <w:p w14:paraId="3B25B03A" w14:textId="77777777" w:rsidR="007013A6" w:rsidRPr="00FF20F1" w:rsidRDefault="007013A6">
            <w:pPr>
              <w:pStyle w:val="PlantList"/>
              <w:pPrChange w:id="5532" w:author="Daniel Stewart" w:date="2022-02-10T13:41:00Z">
                <w:pPr>
                  <w:jc w:val="left"/>
                </w:pPr>
              </w:pPrChange>
            </w:pPr>
            <w:r w:rsidRPr="00FF20F1">
              <w:t>spearmint </w:t>
            </w:r>
          </w:p>
        </w:tc>
        <w:tc>
          <w:tcPr>
            <w:tcW w:w="886" w:type="dxa"/>
            <w:shd w:val="clear" w:color="auto" w:fill="auto"/>
            <w:hideMark/>
          </w:tcPr>
          <w:p w14:paraId="2FE679C9" w14:textId="77777777" w:rsidR="007013A6" w:rsidRPr="00FF20F1" w:rsidRDefault="007013A6">
            <w:pPr>
              <w:pStyle w:val="PlantList"/>
              <w:jc w:val="center"/>
              <w:pPrChange w:id="5533" w:author="Daniel Stewart" w:date="2022-02-10T13:42:00Z">
                <w:pPr/>
              </w:pPrChange>
            </w:pPr>
            <w:r w:rsidRPr="00FF20F1">
              <w:t>E</w:t>
            </w:r>
          </w:p>
        </w:tc>
        <w:tc>
          <w:tcPr>
            <w:tcW w:w="886" w:type="dxa"/>
          </w:tcPr>
          <w:p w14:paraId="37DAF042" w14:textId="77777777" w:rsidR="007013A6" w:rsidRPr="00FF20F1" w:rsidRDefault="007013A6">
            <w:pPr>
              <w:pStyle w:val="PlantList"/>
              <w:jc w:val="center"/>
              <w:pPrChange w:id="5534" w:author="Daniel Stewart" w:date="2022-02-10T13:42:00Z">
                <w:pPr/>
              </w:pPrChange>
            </w:pPr>
          </w:p>
        </w:tc>
        <w:tc>
          <w:tcPr>
            <w:tcW w:w="886" w:type="dxa"/>
          </w:tcPr>
          <w:p w14:paraId="653FDE74" w14:textId="77777777" w:rsidR="007013A6" w:rsidRPr="00FF20F1" w:rsidRDefault="007013A6">
            <w:pPr>
              <w:pStyle w:val="PlantList"/>
              <w:jc w:val="center"/>
              <w:rPr>
                <w:rPrChange w:id="5535" w:author="Daniel Stewart" w:date="2022-02-10T13:41:00Z">
                  <w:rPr>
                    <w:color w:val="000000"/>
                    <w:lang w:val="en-US"/>
                  </w:rPr>
                </w:rPrChange>
              </w:rPr>
              <w:pPrChange w:id="5536" w:author="Daniel Stewart" w:date="2022-02-10T13:42:00Z">
                <w:pPr/>
              </w:pPrChange>
            </w:pPr>
            <w:r w:rsidRPr="00FF20F1">
              <w:t>X</w:t>
            </w:r>
          </w:p>
        </w:tc>
      </w:tr>
      <w:tr w:rsidR="007013A6" w:rsidRPr="00FF20F1" w:rsidDel="00BF6793" w14:paraId="40783643" w14:textId="77777777" w:rsidTr="00BF6793">
        <w:trPr>
          <w:trHeight w:hRule="exact" w:val="227"/>
          <w:del w:id="5537" w:author="Daniel Stewart" w:date="2022-02-09T16:18:00Z"/>
        </w:trPr>
        <w:tc>
          <w:tcPr>
            <w:tcW w:w="3119" w:type="dxa"/>
            <w:shd w:val="clear" w:color="auto" w:fill="auto"/>
          </w:tcPr>
          <w:p w14:paraId="3D25C763" w14:textId="04A52A46" w:rsidR="007013A6" w:rsidRPr="00FF20F1" w:rsidDel="00BF6793" w:rsidRDefault="007013A6">
            <w:pPr>
              <w:pStyle w:val="PlantList"/>
              <w:jc w:val="left"/>
              <w:rPr>
                <w:del w:id="5538" w:author="Daniel Stewart" w:date="2022-02-09T16:18:00Z"/>
                <w:i/>
                <w:iCs/>
                <w:rPrChange w:id="5539" w:author="Daniel Stewart" w:date="2022-02-10T13:41:00Z">
                  <w:rPr>
                    <w:del w:id="5540" w:author="Daniel Stewart" w:date="2022-02-09T16:18:00Z"/>
                    <w:i/>
                    <w:iCs/>
                    <w:color w:val="000000"/>
                    <w:lang w:val="en-US"/>
                  </w:rPr>
                </w:rPrChange>
              </w:rPr>
              <w:pPrChange w:id="5541" w:author="Daniel Stewart" w:date="2022-02-10T13:43:00Z">
                <w:pPr/>
              </w:pPrChange>
            </w:pPr>
            <w:del w:id="5542" w:author="Daniel Stewart" w:date="2022-02-09T16:18:00Z">
              <w:r w:rsidRPr="00FF20F1" w:rsidDel="00BF6793">
                <w:rPr>
                  <w:i/>
                  <w:iCs/>
                  <w:rPrChange w:id="5543" w:author="Daniel Stewart" w:date="2022-02-10T13:41:00Z">
                    <w:rPr>
                      <w:lang w:val="en-US"/>
                    </w:rPr>
                  </w:rPrChange>
                </w:rPr>
                <w:delText>Species </w:delText>
              </w:r>
            </w:del>
          </w:p>
        </w:tc>
        <w:tc>
          <w:tcPr>
            <w:tcW w:w="2941" w:type="dxa"/>
            <w:shd w:val="clear" w:color="auto" w:fill="auto"/>
          </w:tcPr>
          <w:p w14:paraId="6D5EEF1D" w14:textId="40216320" w:rsidR="007013A6" w:rsidRPr="00FF20F1" w:rsidDel="00BF6793" w:rsidRDefault="007013A6">
            <w:pPr>
              <w:pStyle w:val="PlantList"/>
              <w:jc w:val="left"/>
              <w:rPr>
                <w:del w:id="5544" w:author="Daniel Stewart" w:date="2022-02-09T16:18:00Z"/>
                <w:rPrChange w:id="5545" w:author="Daniel Stewart" w:date="2022-02-10T13:41:00Z">
                  <w:rPr>
                    <w:del w:id="5546" w:author="Daniel Stewart" w:date="2022-02-09T16:18:00Z"/>
                    <w:color w:val="000000"/>
                    <w:lang w:val="en-US"/>
                  </w:rPr>
                </w:rPrChange>
              </w:rPr>
              <w:pPrChange w:id="5547" w:author="Daniel Stewart" w:date="2022-02-10T13:43:00Z">
                <w:pPr/>
              </w:pPrChange>
            </w:pPr>
            <w:del w:id="5548" w:author="Daniel Stewart" w:date="2022-02-09T16:18:00Z">
              <w:r w:rsidRPr="00FF20F1" w:rsidDel="00BF6793">
                <w:delText>Common Name </w:delText>
              </w:r>
            </w:del>
          </w:p>
        </w:tc>
        <w:tc>
          <w:tcPr>
            <w:tcW w:w="886" w:type="dxa"/>
            <w:shd w:val="clear" w:color="auto" w:fill="auto"/>
          </w:tcPr>
          <w:p w14:paraId="6E0816AE" w14:textId="6D9DE407" w:rsidR="007013A6" w:rsidRPr="00FF20F1" w:rsidDel="00BF6793" w:rsidRDefault="007013A6">
            <w:pPr>
              <w:pStyle w:val="PlantList"/>
              <w:jc w:val="left"/>
              <w:rPr>
                <w:del w:id="5549" w:author="Daniel Stewart" w:date="2022-02-09T16:18:00Z"/>
                <w:rPrChange w:id="5550" w:author="Daniel Stewart" w:date="2022-02-10T13:41:00Z">
                  <w:rPr>
                    <w:del w:id="5551" w:author="Daniel Stewart" w:date="2022-02-09T16:18:00Z"/>
                    <w:color w:val="000000"/>
                    <w:lang w:val="en-US"/>
                  </w:rPr>
                </w:rPrChange>
              </w:rPr>
              <w:pPrChange w:id="5552" w:author="Daniel Stewart" w:date="2022-02-10T13:43:00Z">
                <w:pPr/>
              </w:pPrChange>
            </w:pPr>
            <w:del w:id="5553" w:author="Daniel Stewart" w:date="2022-02-09T16:18:00Z">
              <w:r w:rsidRPr="00FF20F1" w:rsidDel="00BF6793">
                <w:delText>Origin</w:delText>
              </w:r>
            </w:del>
          </w:p>
        </w:tc>
        <w:tc>
          <w:tcPr>
            <w:tcW w:w="886" w:type="dxa"/>
          </w:tcPr>
          <w:p w14:paraId="475B07D3" w14:textId="413E493E" w:rsidR="007013A6" w:rsidRPr="00FF20F1" w:rsidDel="00BF6793" w:rsidRDefault="007013A6">
            <w:pPr>
              <w:pStyle w:val="PlantList"/>
              <w:jc w:val="left"/>
              <w:rPr>
                <w:del w:id="5554" w:author="Daniel Stewart" w:date="2022-02-09T16:18:00Z"/>
                <w:rPrChange w:id="5555" w:author="Daniel Stewart" w:date="2022-02-10T13:41:00Z">
                  <w:rPr>
                    <w:del w:id="5556" w:author="Daniel Stewart" w:date="2022-02-09T16:18:00Z"/>
                    <w:color w:val="000000"/>
                    <w:lang w:val="en-US"/>
                  </w:rPr>
                </w:rPrChange>
              </w:rPr>
              <w:pPrChange w:id="5557" w:author="Daniel Stewart" w:date="2022-02-10T13:43:00Z">
                <w:pPr/>
              </w:pPrChange>
            </w:pPr>
            <w:del w:id="5558" w:author="Daniel Stewart" w:date="2022-02-09T16:18:00Z">
              <w:r w:rsidRPr="00FF20F1" w:rsidDel="00BF6793">
                <w:delText>2015</w:delText>
              </w:r>
            </w:del>
          </w:p>
        </w:tc>
        <w:tc>
          <w:tcPr>
            <w:tcW w:w="886" w:type="dxa"/>
          </w:tcPr>
          <w:p w14:paraId="0A47F1D0" w14:textId="68BA4169" w:rsidR="007013A6" w:rsidRPr="00FF20F1" w:rsidDel="00BF6793" w:rsidRDefault="007013A6">
            <w:pPr>
              <w:pStyle w:val="PlantList"/>
              <w:jc w:val="left"/>
              <w:rPr>
                <w:del w:id="5559" w:author="Daniel Stewart" w:date="2022-02-09T16:18:00Z"/>
              </w:rPr>
              <w:pPrChange w:id="5560" w:author="Daniel Stewart" w:date="2022-02-10T13:43:00Z">
                <w:pPr/>
              </w:pPrChange>
            </w:pPr>
            <w:del w:id="5561" w:author="Daniel Stewart" w:date="2022-02-09T16:18:00Z">
              <w:r w:rsidRPr="00FF20F1" w:rsidDel="00BF6793">
                <w:delText>2021</w:delText>
              </w:r>
            </w:del>
          </w:p>
        </w:tc>
      </w:tr>
      <w:tr w:rsidR="007013A6" w:rsidRPr="00FF20F1" w14:paraId="2578EEE4" w14:textId="77777777" w:rsidTr="004D3373">
        <w:trPr>
          <w:trHeight w:hRule="exact" w:val="227"/>
        </w:trPr>
        <w:tc>
          <w:tcPr>
            <w:tcW w:w="3119" w:type="dxa"/>
            <w:shd w:val="clear" w:color="auto" w:fill="auto"/>
            <w:hideMark/>
          </w:tcPr>
          <w:p w14:paraId="7B0BB29B" w14:textId="77777777" w:rsidR="007013A6" w:rsidRPr="00FF20F1" w:rsidRDefault="007013A6">
            <w:pPr>
              <w:pStyle w:val="PlantList"/>
              <w:jc w:val="left"/>
              <w:rPr>
                <w:i/>
                <w:iCs/>
                <w:rPrChange w:id="5562" w:author="Daniel Stewart" w:date="2022-02-10T13:41:00Z">
                  <w:rPr>
                    <w:lang w:val="en-US"/>
                  </w:rPr>
                </w:rPrChange>
              </w:rPr>
              <w:pPrChange w:id="5563" w:author="Daniel Stewart" w:date="2022-02-10T13:43:00Z">
                <w:pPr>
                  <w:jc w:val="left"/>
                </w:pPr>
              </w:pPrChange>
            </w:pPr>
            <w:proofErr w:type="spellStart"/>
            <w:r w:rsidRPr="00FF20F1">
              <w:rPr>
                <w:i/>
                <w:iCs/>
                <w:rPrChange w:id="5564" w:author="Daniel Stewart" w:date="2022-02-10T13:41:00Z">
                  <w:rPr/>
                </w:rPrChange>
              </w:rPr>
              <w:t>Menyanthes</w:t>
            </w:r>
            <w:proofErr w:type="spellEnd"/>
            <w:r w:rsidRPr="00FF20F1">
              <w:rPr>
                <w:i/>
                <w:iCs/>
                <w:rPrChange w:id="5565" w:author="Daniel Stewart" w:date="2022-02-10T13:41:00Z">
                  <w:rPr/>
                </w:rPrChange>
              </w:rPr>
              <w:t> trifoliata </w:t>
            </w:r>
          </w:p>
        </w:tc>
        <w:tc>
          <w:tcPr>
            <w:tcW w:w="2941" w:type="dxa"/>
            <w:shd w:val="clear" w:color="auto" w:fill="auto"/>
            <w:hideMark/>
          </w:tcPr>
          <w:p w14:paraId="0ACFCD36" w14:textId="77777777" w:rsidR="007013A6" w:rsidRPr="00FF20F1" w:rsidRDefault="007013A6">
            <w:pPr>
              <w:pStyle w:val="PlantList"/>
              <w:pPrChange w:id="5566" w:author="Daniel Stewart" w:date="2022-02-10T13:41:00Z">
                <w:pPr>
                  <w:jc w:val="left"/>
                </w:pPr>
              </w:pPrChange>
            </w:pPr>
            <w:r w:rsidRPr="00FF20F1">
              <w:t>buckbean </w:t>
            </w:r>
          </w:p>
        </w:tc>
        <w:tc>
          <w:tcPr>
            <w:tcW w:w="886" w:type="dxa"/>
            <w:shd w:val="clear" w:color="auto" w:fill="auto"/>
            <w:hideMark/>
          </w:tcPr>
          <w:p w14:paraId="61004F7B" w14:textId="77777777" w:rsidR="007013A6" w:rsidRPr="00FF20F1" w:rsidRDefault="007013A6">
            <w:pPr>
              <w:pStyle w:val="PlantList"/>
              <w:jc w:val="center"/>
              <w:pPrChange w:id="5567" w:author="Daniel Stewart" w:date="2022-02-10T13:42:00Z">
                <w:pPr/>
              </w:pPrChange>
            </w:pPr>
            <w:r w:rsidRPr="00FF20F1">
              <w:t>N</w:t>
            </w:r>
          </w:p>
        </w:tc>
        <w:tc>
          <w:tcPr>
            <w:tcW w:w="886" w:type="dxa"/>
          </w:tcPr>
          <w:p w14:paraId="63F60ABB" w14:textId="77777777" w:rsidR="007013A6" w:rsidRPr="00FF20F1" w:rsidRDefault="007013A6">
            <w:pPr>
              <w:pStyle w:val="PlantList"/>
              <w:jc w:val="center"/>
              <w:pPrChange w:id="5568" w:author="Daniel Stewart" w:date="2022-02-10T13:42:00Z">
                <w:pPr/>
              </w:pPrChange>
            </w:pPr>
            <w:r w:rsidRPr="00FF20F1">
              <w:t>X</w:t>
            </w:r>
          </w:p>
        </w:tc>
        <w:tc>
          <w:tcPr>
            <w:tcW w:w="886" w:type="dxa"/>
          </w:tcPr>
          <w:p w14:paraId="71069B19" w14:textId="77777777" w:rsidR="007013A6" w:rsidRPr="00FF20F1" w:rsidRDefault="007013A6">
            <w:pPr>
              <w:pStyle w:val="PlantList"/>
              <w:jc w:val="center"/>
              <w:rPr>
                <w:rPrChange w:id="5569" w:author="Daniel Stewart" w:date="2022-02-10T13:41:00Z">
                  <w:rPr>
                    <w:color w:val="000000"/>
                    <w:lang w:val="en-US"/>
                  </w:rPr>
                </w:rPrChange>
              </w:rPr>
              <w:pPrChange w:id="5570" w:author="Daniel Stewart" w:date="2022-02-10T13:42:00Z">
                <w:pPr/>
              </w:pPrChange>
            </w:pPr>
            <w:r w:rsidRPr="00FF20F1">
              <w:t>X</w:t>
            </w:r>
          </w:p>
        </w:tc>
      </w:tr>
      <w:tr w:rsidR="007013A6" w:rsidRPr="00FF20F1" w14:paraId="55373CA8" w14:textId="77777777" w:rsidTr="004D3373">
        <w:trPr>
          <w:trHeight w:hRule="exact" w:val="227"/>
        </w:trPr>
        <w:tc>
          <w:tcPr>
            <w:tcW w:w="3119" w:type="dxa"/>
            <w:shd w:val="clear" w:color="auto" w:fill="auto"/>
            <w:hideMark/>
          </w:tcPr>
          <w:p w14:paraId="2B716E61" w14:textId="77777777" w:rsidR="007013A6" w:rsidRPr="00FF20F1" w:rsidRDefault="007013A6">
            <w:pPr>
              <w:pStyle w:val="PlantList"/>
              <w:jc w:val="left"/>
              <w:rPr>
                <w:i/>
                <w:iCs/>
                <w:rPrChange w:id="5571" w:author="Daniel Stewart" w:date="2022-02-10T13:41:00Z">
                  <w:rPr>
                    <w:lang w:val="en-US"/>
                  </w:rPr>
                </w:rPrChange>
              </w:rPr>
              <w:pPrChange w:id="5572" w:author="Daniel Stewart" w:date="2022-02-10T13:43:00Z">
                <w:pPr>
                  <w:jc w:val="left"/>
                </w:pPr>
              </w:pPrChange>
            </w:pPr>
            <w:r w:rsidRPr="00FF20F1">
              <w:rPr>
                <w:i/>
                <w:iCs/>
                <w:rPrChange w:id="5573" w:author="Daniel Stewart" w:date="2022-02-10T13:41:00Z">
                  <w:rPr/>
                </w:rPrChange>
              </w:rPr>
              <w:t>Mimulus </w:t>
            </w:r>
            <w:proofErr w:type="spellStart"/>
            <w:r w:rsidRPr="00FF20F1">
              <w:rPr>
                <w:i/>
                <w:iCs/>
                <w:rPrChange w:id="5574" w:author="Daniel Stewart" w:date="2022-02-10T13:41:00Z">
                  <w:rPr/>
                </w:rPrChange>
              </w:rPr>
              <w:t>gutattus</w:t>
            </w:r>
            <w:proofErr w:type="spellEnd"/>
            <w:r w:rsidRPr="00FF20F1">
              <w:rPr>
                <w:i/>
                <w:iCs/>
                <w:rPrChange w:id="5575" w:author="Daniel Stewart" w:date="2022-02-10T13:41:00Z">
                  <w:rPr/>
                </w:rPrChange>
              </w:rPr>
              <w:t> </w:t>
            </w:r>
          </w:p>
        </w:tc>
        <w:tc>
          <w:tcPr>
            <w:tcW w:w="2941" w:type="dxa"/>
            <w:shd w:val="clear" w:color="auto" w:fill="auto"/>
            <w:hideMark/>
          </w:tcPr>
          <w:p w14:paraId="39A45901" w14:textId="77777777" w:rsidR="007013A6" w:rsidRPr="00FF20F1" w:rsidRDefault="007013A6">
            <w:pPr>
              <w:pStyle w:val="PlantList"/>
              <w:pPrChange w:id="5576" w:author="Daniel Stewart" w:date="2022-02-10T13:41:00Z">
                <w:pPr>
                  <w:jc w:val="left"/>
                </w:pPr>
              </w:pPrChange>
            </w:pPr>
            <w:r w:rsidRPr="00FF20F1">
              <w:t xml:space="preserve">yellow </w:t>
            </w:r>
            <w:proofErr w:type="gramStart"/>
            <w:r w:rsidRPr="00FF20F1">
              <w:t>monkey-flower</w:t>
            </w:r>
            <w:proofErr w:type="gramEnd"/>
            <w:r w:rsidRPr="00FF20F1">
              <w:t> </w:t>
            </w:r>
          </w:p>
        </w:tc>
        <w:tc>
          <w:tcPr>
            <w:tcW w:w="886" w:type="dxa"/>
            <w:shd w:val="clear" w:color="auto" w:fill="auto"/>
            <w:hideMark/>
          </w:tcPr>
          <w:p w14:paraId="70F74610" w14:textId="77777777" w:rsidR="007013A6" w:rsidRPr="00FF20F1" w:rsidRDefault="007013A6">
            <w:pPr>
              <w:pStyle w:val="PlantList"/>
              <w:jc w:val="center"/>
              <w:pPrChange w:id="5577" w:author="Daniel Stewart" w:date="2022-02-10T13:42:00Z">
                <w:pPr/>
              </w:pPrChange>
            </w:pPr>
            <w:r w:rsidRPr="00FF20F1">
              <w:t>N</w:t>
            </w:r>
          </w:p>
        </w:tc>
        <w:tc>
          <w:tcPr>
            <w:tcW w:w="886" w:type="dxa"/>
          </w:tcPr>
          <w:p w14:paraId="5947D7AF" w14:textId="77777777" w:rsidR="007013A6" w:rsidRPr="00FF20F1" w:rsidRDefault="007013A6">
            <w:pPr>
              <w:pStyle w:val="PlantList"/>
              <w:jc w:val="center"/>
              <w:pPrChange w:id="5578" w:author="Daniel Stewart" w:date="2022-02-10T13:42:00Z">
                <w:pPr/>
              </w:pPrChange>
            </w:pPr>
          </w:p>
        </w:tc>
        <w:tc>
          <w:tcPr>
            <w:tcW w:w="886" w:type="dxa"/>
          </w:tcPr>
          <w:p w14:paraId="342A48CA" w14:textId="77777777" w:rsidR="007013A6" w:rsidRPr="00FF20F1" w:rsidRDefault="007013A6">
            <w:pPr>
              <w:pStyle w:val="PlantList"/>
              <w:jc w:val="center"/>
              <w:rPr>
                <w:rPrChange w:id="5579" w:author="Daniel Stewart" w:date="2022-02-10T13:41:00Z">
                  <w:rPr>
                    <w:color w:val="000000"/>
                    <w:lang w:val="en-US"/>
                  </w:rPr>
                </w:rPrChange>
              </w:rPr>
              <w:pPrChange w:id="5580" w:author="Daniel Stewart" w:date="2022-02-10T13:42:00Z">
                <w:pPr/>
              </w:pPrChange>
            </w:pPr>
            <w:r w:rsidRPr="00FF20F1">
              <w:t>X</w:t>
            </w:r>
          </w:p>
        </w:tc>
      </w:tr>
      <w:tr w:rsidR="007013A6" w:rsidRPr="00FF20F1" w:rsidDel="00BF6793" w14:paraId="5CE2F8E3" w14:textId="77777777" w:rsidTr="004D3373">
        <w:trPr>
          <w:trHeight w:hRule="exact" w:val="227"/>
          <w:del w:id="5581" w:author="Daniel Stewart" w:date="2022-02-09T16:19:00Z"/>
        </w:trPr>
        <w:tc>
          <w:tcPr>
            <w:tcW w:w="3119" w:type="dxa"/>
            <w:shd w:val="clear" w:color="auto" w:fill="auto"/>
            <w:hideMark/>
          </w:tcPr>
          <w:p w14:paraId="431ED99D" w14:textId="670ED7C6" w:rsidR="007013A6" w:rsidRPr="00FF20F1" w:rsidDel="00BF6793" w:rsidRDefault="007013A6">
            <w:pPr>
              <w:pStyle w:val="PlantList"/>
              <w:jc w:val="left"/>
              <w:rPr>
                <w:del w:id="5582" w:author="Daniel Stewart" w:date="2022-02-09T16:19:00Z"/>
                <w:i/>
                <w:iCs/>
                <w:rPrChange w:id="5583" w:author="Daniel Stewart" w:date="2022-02-10T13:41:00Z">
                  <w:rPr>
                    <w:del w:id="5584" w:author="Daniel Stewart" w:date="2022-02-09T16:19:00Z"/>
                    <w:lang w:val="en-US"/>
                  </w:rPr>
                </w:rPrChange>
              </w:rPr>
              <w:pPrChange w:id="5585" w:author="Daniel Stewart" w:date="2022-02-10T13:43:00Z">
                <w:pPr/>
              </w:pPrChange>
            </w:pPr>
            <w:del w:id="5586" w:author="Daniel Stewart" w:date="2022-02-09T16:19:00Z">
              <w:r w:rsidRPr="00FF20F1" w:rsidDel="00BF6793">
                <w:rPr>
                  <w:i/>
                  <w:iCs/>
                  <w:rPrChange w:id="5587" w:author="Daniel Stewart" w:date="2022-02-10T13:41:00Z">
                    <w:rPr>
                      <w:lang w:val="en-US"/>
                    </w:rPr>
                  </w:rPrChange>
                </w:rPr>
                <w:delText>Bryophyta </w:delText>
              </w:r>
            </w:del>
          </w:p>
        </w:tc>
        <w:tc>
          <w:tcPr>
            <w:tcW w:w="2941" w:type="dxa"/>
            <w:shd w:val="clear" w:color="auto" w:fill="auto"/>
            <w:hideMark/>
          </w:tcPr>
          <w:p w14:paraId="118F3B0C" w14:textId="1257B042" w:rsidR="007013A6" w:rsidRPr="00FF20F1" w:rsidDel="00BF6793" w:rsidRDefault="007013A6">
            <w:pPr>
              <w:pStyle w:val="PlantList"/>
              <w:jc w:val="left"/>
              <w:rPr>
                <w:del w:id="5588" w:author="Daniel Stewart" w:date="2022-02-09T16:19:00Z"/>
              </w:rPr>
              <w:pPrChange w:id="5589" w:author="Daniel Stewart" w:date="2022-02-10T13:43:00Z">
                <w:pPr/>
              </w:pPrChange>
            </w:pPr>
            <w:del w:id="5590" w:author="Daniel Stewart" w:date="2022-02-09T16:19:00Z">
              <w:r w:rsidRPr="00FF20F1" w:rsidDel="00BF6793">
                <w:delText>unidentified moss </w:delText>
              </w:r>
            </w:del>
          </w:p>
        </w:tc>
        <w:tc>
          <w:tcPr>
            <w:tcW w:w="886" w:type="dxa"/>
            <w:shd w:val="clear" w:color="auto" w:fill="auto"/>
            <w:hideMark/>
          </w:tcPr>
          <w:p w14:paraId="3ED8FB20" w14:textId="419A3266" w:rsidR="007013A6" w:rsidRPr="00FF20F1" w:rsidDel="00BF6793" w:rsidRDefault="007013A6">
            <w:pPr>
              <w:pStyle w:val="PlantList"/>
              <w:jc w:val="left"/>
              <w:rPr>
                <w:del w:id="5591" w:author="Daniel Stewart" w:date="2022-02-09T16:19:00Z"/>
              </w:rPr>
              <w:pPrChange w:id="5592" w:author="Daniel Stewart" w:date="2022-02-10T13:43:00Z">
                <w:pPr/>
              </w:pPrChange>
            </w:pPr>
            <w:del w:id="5593" w:author="Daniel Stewart" w:date="2022-02-09T16:19:00Z">
              <w:r w:rsidRPr="00FF20F1" w:rsidDel="00BF6793">
                <w:delText>U</w:delText>
              </w:r>
            </w:del>
          </w:p>
        </w:tc>
        <w:tc>
          <w:tcPr>
            <w:tcW w:w="886" w:type="dxa"/>
          </w:tcPr>
          <w:p w14:paraId="2526C435" w14:textId="538C4074" w:rsidR="007013A6" w:rsidRPr="00FF20F1" w:rsidDel="00BF6793" w:rsidRDefault="007013A6">
            <w:pPr>
              <w:pStyle w:val="PlantList"/>
              <w:jc w:val="left"/>
              <w:rPr>
                <w:del w:id="5594" w:author="Daniel Stewart" w:date="2022-02-09T16:19:00Z"/>
              </w:rPr>
              <w:pPrChange w:id="5595" w:author="Daniel Stewart" w:date="2022-02-10T13:43:00Z">
                <w:pPr/>
              </w:pPrChange>
            </w:pPr>
          </w:p>
        </w:tc>
        <w:tc>
          <w:tcPr>
            <w:tcW w:w="886" w:type="dxa"/>
          </w:tcPr>
          <w:p w14:paraId="5B41E6F7" w14:textId="59F453D3" w:rsidR="007013A6" w:rsidRPr="00FF20F1" w:rsidDel="00BF6793" w:rsidRDefault="007013A6">
            <w:pPr>
              <w:pStyle w:val="PlantList"/>
              <w:jc w:val="left"/>
              <w:rPr>
                <w:del w:id="5596" w:author="Daniel Stewart" w:date="2022-02-09T16:19:00Z"/>
                <w:rPrChange w:id="5597" w:author="Daniel Stewart" w:date="2022-02-10T13:41:00Z">
                  <w:rPr>
                    <w:del w:id="5598" w:author="Daniel Stewart" w:date="2022-02-09T16:19:00Z"/>
                    <w:color w:val="000000"/>
                    <w:lang w:val="en-US"/>
                  </w:rPr>
                </w:rPrChange>
              </w:rPr>
              <w:pPrChange w:id="5599" w:author="Daniel Stewart" w:date="2022-02-10T13:43:00Z">
                <w:pPr/>
              </w:pPrChange>
            </w:pPr>
            <w:del w:id="5600" w:author="Daniel Stewart" w:date="2022-02-09T16:19:00Z">
              <w:r w:rsidRPr="00FF20F1" w:rsidDel="00BF6793">
                <w:delText>X</w:delText>
              </w:r>
            </w:del>
          </w:p>
        </w:tc>
      </w:tr>
      <w:tr w:rsidR="007013A6" w:rsidRPr="00FF20F1" w14:paraId="2E5B0123" w14:textId="77777777" w:rsidTr="004D3373">
        <w:trPr>
          <w:trHeight w:hRule="exact" w:val="227"/>
        </w:trPr>
        <w:tc>
          <w:tcPr>
            <w:tcW w:w="3119" w:type="dxa"/>
            <w:shd w:val="clear" w:color="auto" w:fill="auto"/>
            <w:hideMark/>
          </w:tcPr>
          <w:p w14:paraId="4C515DEC" w14:textId="77777777" w:rsidR="007013A6" w:rsidRPr="00FF20F1" w:rsidRDefault="007013A6">
            <w:pPr>
              <w:pStyle w:val="PlantList"/>
              <w:jc w:val="left"/>
              <w:rPr>
                <w:i/>
                <w:iCs/>
                <w:rPrChange w:id="5601" w:author="Daniel Stewart" w:date="2022-02-10T13:41:00Z">
                  <w:rPr>
                    <w:lang w:val="en-US"/>
                  </w:rPr>
                </w:rPrChange>
              </w:rPr>
              <w:pPrChange w:id="5602" w:author="Daniel Stewart" w:date="2022-02-10T13:43:00Z">
                <w:pPr>
                  <w:jc w:val="left"/>
                </w:pPr>
              </w:pPrChange>
            </w:pPr>
            <w:r w:rsidRPr="00FF20F1">
              <w:rPr>
                <w:i/>
                <w:iCs/>
                <w:rPrChange w:id="5603" w:author="Daniel Stewart" w:date="2022-02-10T13:41:00Z">
                  <w:rPr/>
                </w:rPrChange>
              </w:rPr>
              <w:t>Myosotis </w:t>
            </w:r>
            <w:proofErr w:type="spellStart"/>
            <w:r w:rsidRPr="00FF20F1">
              <w:rPr>
                <w:i/>
                <w:iCs/>
                <w:rPrChange w:id="5604" w:author="Daniel Stewart" w:date="2022-02-10T13:41:00Z">
                  <w:rPr/>
                </w:rPrChange>
              </w:rPr>
              <w:t>scorpioides</w:t>
            </w:r>
            <w:proofErr w:type="spellEnd"/>
            <w:r w:rsidRPr="00FF20F1">
              <w:rPr>
                <w:i/>
                <w:iCs/>
                <w:rPrChange w:id="5605" w:author="Daniel Stewart" w:date="2022-02-10T13:41:00Z">
                  <w:rPr/>
                </w:rPrChange>
              </w:rPr>
              <w:t> </w:t>
            </w:r>
          </w:p>
        </w:tc>
        <w:tc>
          <w:tcPr>
            <w:tcW w:w="2941" w:type="dxa"/>
            <w:shd w:val="clear" w:color="auto" w:fill="auto"/>
            <w:hideMark/>
          </w:tcPr>
          <w:p w14:paraId="688D15C7" w14:textId="77777777" w:rsidR="007013A6" w:rsidRPr="00FF20F1" w:rsidRDefault="007013A6">
            <w:pPr>
              <w:pStyle w:val="PlantList"/>
              <w:pPrChange w:id="5606" w:author="Daniel Stewart" w:date="2022-02-10T13:41:00Z">
                <w:pPr>
                  <w:jc w:val="left"/>
                </w:pPr>
              </w:pPrChange>
            </w:pPr>
            <w:r w:rsidRPr="00FF20F1">
              <w:t>European forget-me-not </w:t>
            </w:r>
          </w:p>
        </w:tc>
        <w:tc>
          <w:tcPr>
            <w:tcW w:w="886" w:type="dxa"/>
            <w:shd w:val="clear" w:color="auto" w:fill="auto"/>
            <w:hideMark/>
          </w:tcPr>
          <w:p w14:paraId="0789547B" w14:textId="77777777" w:rsidR="007013A6" w:rsidRPr="00FF20F1" w:rsidRDefault="007013A6">
            <w:pPr>
              <w:pStyle w:val="PlantList"/>
              <w:jc w:val="center"/>
              <w:pPrChange w:id="5607" w:author="Daniel Stewart" w:date="2022-02-10T13:42:00Z">
                <w:pPr/>
              </w:pPrChange>
            </w:pPr>
            <w:r w:rsidRPr="00FF20F1">
              <w:t>E</w:t>
            </w:r>
          </w:p>
        </w:tc>
        <w:tc>
          <w:tcPr>
            <w:tcW w:w="886" w:type="dxa"/>
          </w:tcPr>
          <w:p w14:paraId="3A7A965A" w14:textId="77777777" w:rsidR="007013A6" w:rsidRPr="00FF20F1" w:rsidRDefault="007013A6">
            <w:pPr>
              <w:pStyle w:val="PlantList"/>
              <w:jc w:val="center"/>
              <w:pPrChange w:id="5608" w:author="Daniel Stewart" w:date="2022-02-10T13:42:00Z">
                <w:pPr/>
              </w:pPrChange>
            </w:pPr>
            <w:r w:rsidRPr="00FF20F1">
              <w:t>X</w:t>
            </w:r>
          </w:p>
        </w:tc>
        <w:tc>
          <w:tcPr>
            <w:tcW w:w="886" w:type="dxa"/>
          </w:tcPr>
          <w:p w14:paraId="0BE6BFDC" w14:textId="77777777" w:rsidR="007013A6" w:rsidRPr="00FF20F1" w:rsidRDefault="007013A6">
            <w:pPr>
              <w:pStyle w:val="PlantList"/>
              <w:jc w:val="center"/>
              <w:rPr>
                <w:rPrChange w:id="5609" w:author="Daniel Stewart" w:date="2022-02-10T13:41:00Z">
                  <w:rPr>
                    <w:color w:val="000000"/>
                    <w:lang w:val="en-US"/>
                  </w:rPr>
                </w:rPrChange>
              </w:rPr>
              <w:pPrChange w:id="5610" w:author="Daniel Stewart" w:date="2022-02-10T13:42:00Z">
                <w:pPr/>
              </w:pPrChange>
            </w:pPr>
            <w:r w:rsidRPr="00FF20F1">
              <w:t>X</w:t>
            </w:r>
          </w:p>
        </w:tc>
      </w:tr>
      <w:tr w:rsidR="007013A6" w:rsidRPr="00FF20F1" w14:paraId="4655DEC2" w14:textId="77777777" w:rsidTr="004D3373">
        <w:trPr>
          <w:trHeight w:hRule="exact" w:val="227"/>
        </w:trPr>
        <w:tc>
          <w:tcPr>
            <w:tcW w:w="3119" w:type="dxa"/>
            <w:shd w:val="clear" w:color="auto" w:fill="auto"/>
            <w:hideMark/>
          </w:tcPr>
          <w:p w14:paraId="7447679D" w14:textId="77777777" w:rsidR="007013A6" w:rsidRPr="00FF20F1" w:rsidRDefault="007013A6">
            <w:pPr>
              <w:pStyle w:val="PlantList"/>
              <w:jc w:val="left"/>
              <w:rPr>
                <w:i/>
                <w:iCs/>
                <w:rPrChange w:id="5611" w:author="Daniel Stewart" w:date="2022-02-10T13:41:00Z">
                  <w:rPr>
                    <w:lang w:val="en-US"/>
                  </w:rPr>
                </w:rPrChange>
              </w:rPr>
              <w:pPrChange w:id="5612" w:author="Daniel Stewart" w:date="2022-02-10T13:43:00Z">
                <w:pPr>
                  <w:jc w:val="left"/>
                </w:pPr>
              </w:pPrChange>
            </w:pPr>
            <w:r w:rsidRPr="00FF20F1">
              <w:rPr>
                <w:i/>
                <w:iCs/>
                <w:rPrChange w:id="5613" w:author="Daniel Stewart" w:date="2022-02-10T13:41:00Z">
                  <w:rPr/>
                </w:rPrChange>
              </w:rPr>
              <w:t>Myrica gale </w:t>
            </w:r>
          </w:p>
        </w:tc>
        <w:tc>
          <w:tcPr>
            <w:tcW w:w="2941" w:type="dxa"/>
            <w:shd w:val="clear" w:color="auto" w:fill="auto"/>
            <w:hideMark/>
          </w:tcPr>
          <w:p w14:paraId="725EF24F" w14:textId="77777777" w:rsidR="007013A6" w:rsidRPr="00FF20F1" w:rsidRDefault="007013A6">
            <w:pPr>
              <w:pStyle w:val="PlantList"/>
              <w:pPrChange w:id="5614" w:author="Daniel Stewart" w:date="2022-02-10T13:41:00Z">
                <w:pPr>
                  <w:jc w:val="left"/>
                </w:pPr>
              </w:pPrChange>
            </w:pPr>
            <w:r w:rsidRPr="00FF20F1">
              <w:t>sweet gale </w:t>
            </w:r>
          </w:p>
        </w:tc>
        <w:tc>
          <w:tcPr>
            <w:tcW w:w="886" w:type="dxa"/>
            <w:shd w:val="clear" w:color="auto" w:fill="auto"/>
            <w:hideMark/>
          </w:tcPr>
          <w:p w14:paraId="3F82BFB4" w14:textId="77777777" w:rsidR="007013A6" w:rsidRPr="00FF20F1" w:rsidRDefault="007013A6">
            <w:pPr>
              <w:pStyle w:val="PlantList"/>
              <w:jc w:val="center"/>
              <w:pPrChange w:id="5615" w:author="Daniel Stewart" w:date="2022-02-10T13:42:00Z">
                <w:pPr/>
              </w:pPrChange>
            </w:pPr>
            <w:r w:rsidRPr="00FF20F1">
              <w:t>N</w:t>
            </w:r>
          </w:p>
        </w:tc>
        <w:tc>
          <w:tcPr>
            <w:tcW w:w="886" w:type="dxa"/>
          </w:tcPr>
          <w:p w14:paraId="160131BD" w14:textId="77777777" w:rsidR="007013A6" w:rsidRPr="00FF20F1" w:rsidRDefault="007013A6">
            <w:pPr>
              <w:pStyle w:val="PlantList"/>
              <w:jc w:val="center"/>
              <w:pPrChange w:id="5616" w:author="Daniel Stewart" w:date="2022-02-10T13:42:00Z">
                <w:pPr/>
              </w:pPrChange>
            </w:pPr>
          </w:p>
        </w:tc>
        <w:tc>
          <w:tcPr>
            <w:tcW w:w="886" w:type="dxa"/>
          </w:tcPr>
          <w:p w14:paraId="46DDCEDD" w14:textId="77777777" w:rsidR="007013A6" w:rsidRPr="00FF20F1" w:rsidRDefault="007013A6">
            <w:pPr>
              <w:pStyle w:val="PlantList"/>
              <w:jc w:val="center"/>
              <w:rPr>
                <w:rPrChange w:id="5617" w:author="Daniel Stewart" w:date="2022-02-10T13:41:00Z">
                  <w:rPr>
                    <w:color w:val="000000"/>
                    <w:lang w:val="en-US"/>
                  </w:rPr>
                </w:rPrChange>
              </w:rPr>
              <w:pPrChange w:id="5618" w:author="Daniel Stewart" w:date="2022-02-10T13:42:00Z">
                <w:pPr/>
              </w:pPrChange>
            </w:pPr>
            <w:r w:rsidRPr="00FF20F1">
              <w:t>X</w:t>
            </w:r>
          </w:p>
        </w:tc>
      </w:tr>
      <w:tr w:rsidR="007013A6" w:rsidRPr="00FF20F1" w14:paraId="70DC7F4F" w14:textId="77777777" w:rsidTr="004D3373">
        <w:trPr>
          <w:trHeight w:hRule="exact" w:val="227"/>
        </w:trPr>
        <w:tc>
          <w:tcPr>
            <w:tcW w:w="3119" w:type="dxa"/>
            <w:shd w:val="clear" w:color="auto" w:fill="auto"/>
            <w:hideMark/>
          </w:tcPr>
          <w:p w14:paraId="674F9696" w14:textId="77777777" w:rsidR="007013A6" w:rsidRPr="00FF20F1" w:rsidRDefault="007013A6">
            <w:pPr>
              <w:pStyle w:val="PlantList"/>
              <w:jc w:val="left"/>
              <w:rPr>
                <w:i/>
                <w:iCs/>
                <w:rPrChange w:id="5619" w:author="Daniel Stewart" w:date="2022-02-10T13:41:00Z">
                  <w:rPr>
                    <w:lang w:val="en-US"/>
                  </w:rPr>
                </w:rPrChange>
              </w:rPr>
              <w:pPrChange w:id="5620" w:author="Daniel Stewart" w:date="2022-02-10T13:43:00Z">
                <w:pPr>
                  <w:jc w:val="left"/>
                </w:pPr>
              </w:pPrChange>
            </w:pPr>
            <w:proofErr w:type="spellStart"/>
            <w:r w:rsidRPr="00FF20F1">
              <w:rPr>
                <w:i/>
                <w:iCs/>
                <w:rPrChange w:id="5621" w:author="Daniel Stewart" w:date="2022-02-10T13:41:00Z">
                  <w:rPr/>
                </w:rPrChange>
              </w:rPr>
              <w:t>Myriophyllum</w:t>
            </w:r>
            <w:proofErr w:type="spellEnd"/>
            <w:r w:rsidRPr="00FF20F1">
              <w:rPr>
                <w:i/>
                <w:iCs/>
                <w:rPrChange w:id="5622" w:author="Daniel Stewart" w:date="2022-02-10T13:41:00Z">
                  <w:rPr/>
                </w:rPrChange>
              </w:rPr>
              <w:t> </w:t>
            </w:r>
            <w:proofErr w:type="spellStart"/>
            <w:r w:rsidRPr="00FF20F1">
              <w:rPr>
                <w:i/>
                <w:iCs/>
                <w:rPrChange w:id="5623" w:author="Daniel Stewart" w:date="2022-02-10T13:41:00Z">
                  <w:rPr/>
                </w:rPrChange>
              </w:rPr>
              <w:t>hippuroides</w:t>
            </w:r>
            <w:proofErr w:type="spellEnd"/>
            <w:r w:rsidRPr="00FF20F1">
              <w:rPr>
                <w:i/>
                <w:iCs/>
                <w:rPrChange w:id="5624" w:author="Daniel Stewart" w:date="2022-02-10T13:41:00Z">
                  <w:rPr/>
                </w:rPrChange>
              </w:rPr>
              <w:t> </w:t>
            </w:r>
          </w:p>
        </w:tc>
        <w:tc>
          <w:tcPr>
            <w:tcW w:w="2941" w:type="dxa"/>
            <w:shd w:val="clear" w:color="auto" w:fill="auto"/>
            <w:hideMark/>
          </w:tcPr>
          <w:p w14:paraId="7350D7B9" w14:textId="77777777" w:rsidR="007013A6" w:rsidRPr="00FF20F1" w:rsidRDefault="007013A6">
            <w:pPr>
              <w:pStyle w:val="PlantList"/>
              <w:pPrChange w:id="5625" w:author="Daniel Stewart" w:date="2022-02-10T13:41:00Z">
                <w:pPr>
                  <w:jc w:val="left"/>
                </w:pPr>
              </w:pPrChange>
            </w:pPr>
            <w:r w:rsidRPr="00FF20F1">
              <w:t xml:space="preserve">western </w:t>
            </w:r>
            <w:proofErr w:type="gramStart"/>
            <w:r w:rsidRPr="00FF20F1">
              <w:t>water-milfoil</w:t>
            </w:r>
            <w:proofErr w:type="gramEnd"/>
            <w:r w:rsidRPr="00FF20F1">
              <w:t> </w:t>
            </w:r>
          </w:p>
        </w:tc>
        <w:tc>
          <w:tcPr>
            <w:tcW w:w="886" w:type="dxa"/>
            <w:shd w:val="clear" w:color="auto" w:fill="auto"/>
            <w:hideMark/>
          </w:tcPr>
          <w:p w14:paraId="7F70CF3C" w14:textId="77777777" w:rsidR="007013A6" w:rsidRPr="00FF20F1" w:rsidRDefault="007013A6">
            <w:pPr>
              <w:pStyle w:val="PlantList"/>
              <w:jc w:val="center"/>
              <w:pPrChange w:id="5626" w:author="Daniel Stewart" w:date="2022-02-10T13:42:00Z">
                <w:pPr/>
              </w:pPrChange>
            </w:pPr>
            <w:r w:rsidRPr="00FF20F1">
              <w:t>N</w:t>
            </w:r>
          </w:p>
        </w:tc>
        <w:tc>
          <w:tcPr>
            <w:tcW w:w="886" w:type="dxa"/>
          </w:tcPr>
          <w:p w14:paraId="25CB3AE4" w14:textId="77777777" w:rsidR="007013A6" w:rsidRPr="00FF20F1" w:rsidRDefault="007013A6">
            <w:pPr>
              <w:pStyle w:val="PlantList"/>
              <w:jc w:val="center"/>
              <w:pPrChange w:id="5627" w:author="Daniel Stewart" w:date="2022-02-10T13:42:00Z">
                <w:pPr/>
              </w:pPrChange>
            </w:pPr>
          </w:p>
        </w:tc>
        <w:tc>
          <w:tcPr>
            <w:tcW w:w="886" w:type="dxa"/>
          </w:tcPr>
          <w:p w14:paraId="009F0DAE" w14:textId="77777777" w:rsidR="007013A6" w:rsidRPr="00FF20F1" w:rsidRDefault="007013A6">
            <w:pPr>
              <w:pStyle w:val="PlantList"/>
              <w:jc w:val="center"/>
              <w:rPr>
                <w:rPrChange w:id="5628" w:author="Daniel Stewart" w:date="2022-02-10T13:41:00Z">
                  <w:rPr>
                    <w:color w:val="000000"/>
                    <w:lang w:val="en-US"/>
                  </w:rPr>
                </w:rPrChange>
              </w:rPr>
              <w:pPrChange w:id="5629" w:author="Daniel Stewart" w:date="2022-02-10T13:42:00Z">
                <w:pPr/>
              </w:pPrChange>
            </w:pPr>
            <w:r w:rsidRPr="00FF20F1">
              <w:t>X</w:t>
            </w:r>
          </w:p>
        </w:tc>
      </w:tr>
      <w:tr w:rsidR="007013A6" w:rsidRPr="00FF20F1" w14:paraId="0B8525DC" w14:textId="77777777" w:rsidTr="004D3373">
        <w:trPr>
          <w:trHeight w:hRule="exact" w:val="227"/>
        </w:trPr>
        <w:tc>
          <w:tcPr>
            <w:tcW w:w="3119" w:type="dxa"/>
            <w:shd w:val="clear" w:color="auto" w:fill="auto"/>
          </w:tcPr>
          <w:p w14:paraId="560CF542" w14:textId="77777777" w:rsidR="007013A6" w:rsidRPr="00FF20F1" w:rsidRDefault="007013A6">
            <w:pPr>
              <w:pStyle w:val="PlantList"/>
              <w:jc w:val="left"/>
              <w:rPr>
                <w:i/>
                <w:iCs/>
                <w:rPrChange w:id="5630" w:author="Daniel Stewart" w:date="2022-02-10T13:41:00Z">
                  <w:rPr>
                    <w:lang w:val="en-US"/>
                  </w:rPr>
                </w:rPrChange>
              </w:rPr>
              <w:pPrChange w:id="5631" w:author="Daniel Stewart" w:date="2022-02-10T13:43:00Z">
                <w:pPr>
                  <w:jc w:val="left"/>
                </w:pPr>
              </w:pPrChange>
            </w:pPr>
            <w:proofErr w:type="spellStart"/>
            <w:r w:rsidRPr="00FF20F1">
              <w:rPr>
                <w:i/>
                <w:iCs/>
                <w:rPrChange w:id="5632" w:author="Daniel Stewart" w:date="2022-02-10T13:41:00Z">
                  <w:rPr/>
                </w:rPrChange>
              </w:rPr>
              <w:t>Myriophyllum</w:t>
            </w:r>
            <w:proofErr w:type="spellEnd"/>
            <w:r w:rsidRPr="00FF20F1">
              <w:rPr>
                <w:i/>
                <w:iCs/>
                <w:rPrChange w:id="5633" w:author="Daniel Stewart" w:date="2022-02-10T13:41:00Z">
                  <w:rPr/>
                </w:rPrChange>
              </w:rPr>
              <w:t xml:space="preserve"> </w:t>
            </w:r>
            <w:proofErr w:type="spellStart"/>
            <w:r w:rsidRPr="00FF20F1">
              <w:rPr>
                <w:i/>
                <w:iCs/>
                <w:rPrChange w:id="5634" w:author="Daniel Stewart" w:date="2022-02-10T13:41:00Z">
                  <w:rPr/>
                </w:rPrChange>
              </w:rPr>
              <w:t>ussuriense</w:t>
            </w:r>
            <w:proofErr w:type="spellEnd"/>
          </w:p>
        </w:tc>
        <w:tc>
          <w:tcPr>
            <w:tcW w:w="2941" w:type="dxa"/>
            <w:shd w:val="clear" w:color="auto" w:fill="auto"/>
          </w:tcPr>
          <w:p w14:paraId="4A29B839" w14:textId="77777777" w:rsidR="007013A6" w:rsidRPr="00FF20F1" w:rsidRDefault="007013A6">
            <w:pPr>
              <w:pStyle w:val="PlantList"/>
              <w:pPrChange w:id="5635" w:author="Daniel Stewart" w:date="2022-02-10T13:41:00Z">
                <w:pPr>
                  <w:jc w:val="left"/>
                </w:pPr>
              </w:pPrChange>
            </w:pPr>
            <w:proofErr w:type="spellStart"/>
            <w:r w:rsidRPr="00FF20F1">
              <w:t>Ussurian</w:t>
            </w:r>
            <w:proofErr w:type="spellEnd"/>
            <w:r w:rsidRPr="00FF20F1">
              <w:t xml:space="preserve"> </w:t>
            </w:r>
            <w:proofErr w:type="gramStart"/>
            <w:r w:rsidRPr="00FF20F1">
              <w:t>water-milfoil</w:t>
            </w:r>
            <w:proofErr w:type="gramEnd"/>
          </w:p>
        </w:tc>
        <w:tc>
          <w:tcPr>
            <w:tcW w:w="886" w:type="dxa"/>
            <w:shd w:val="clear" w:color="auto" w:fill="auto"/>
          </w:tcPr>
          <w:p w14:paraId="3D8D34FB" w14:textId="77777777" w:rsidR="007013A6" w:rsidRPr="00FF20F1" w:rsidRDefault="007013A6">
            <w:pPr>
              <w:pStyle w:val="PlantList"/>
              <w:jc w:val="center"/>
              <w:pPrChange w:id="5636" w:author="Daniel Stewart" w:date="2022-02-10T13:42:00Z">
                <w:pPr/>
              </w:pPrChange>
            </w:pPr>
            <w:r w:rsidRPr="00FF20F1">
              <w:t>N</w:t>
            </w:r>
          </w:p>
        </w:tc>
        <w:tc>
          <w:tcPr>
            <w:tcW w:w="886" w:type="dxa"/>
          </w:tcPr>
          <w:p w14:paraId="6D364597" w14:textId="77777777" w:rsidR="007013A6" w:rsidRPr="00FF20F1" w:rsidRDefault="007013A6">
            <w:pPr>
              <w:pStyle w:val="PlantList"/>
              <w:jc w:val="center"/>
              <w:pPrChange w:id="5637" w:author="Daniel Stewart" w:date="2022-02-10T13:42:00Z">
                <w:pPr/>
              </w:pPrChange>
            </w:pPr>
            <w:r w:rsidRPr="00FF20F1">
              <w:t>X</w:t>
            </w:r>
          </w:p>
        </w:tc>
        <w:tc>
          <w:tcPr>
            <w:tcW w:w="886" w:type="dxa"/>
          </w:tcPr>
          <w:p w14:paraId="5618ABD6" w14:textId="77777777" w:rsidR="007013A6" w:rsidRPr="00FF20F1" w:rsidRDefault="007013A6">
            <w:pPr>
              <w:pStyle w:val="PlantList"/>
              <w:jc w:val="center"/>
              <w:pPrChange w:id="5638" w:author="Daniel Stewart" w:date="2022-02-10T13:42:00Z">
                <w:pPr/>
              </w:pPrChange>
            </w:pPr>
          </w:p>
        </w:tc>
      </w:tr>
      <w:tr w:rsidR="007013A6" w:rsidRPr="00FF20F1" w14:paraId="21545905" w14:textId="77777777" w:rsidTr="007013A6">
        <w:tblPrEx>
          <w:tblW w:w="8718" w:type="dxa"/>
          <w:tblCellMar>
            <w:left w:w="0" w:type="dxa"/>
            <w:right w:w="0" w:type="dxa"/>
          </w:tblCellMar>
          <w:tblPrExChange w:id="5639" w:author="Daniel Stewart" w:date="2022-02-10T13:44:00Z">
            <w:tblPrEx>
              <w:tblW w:w="8718" w:type="dxa"/>
              <w:tblCellMar>
                <w:left w:w="0" w:type="dxa"/>
                <w:right w:w="0" w:type="dxa"/>
              </w:tblCellMar>
            </w:tblPrEx>
          </w:tblPrExChange>
        </w:tblPrEx>
        <w:trPr>
          <w:trHeight w:hRule="exact" w:val="227"/>
          <w:trPrChange w:id="5640" w:author="Daniel Stewart" w:date="2022-02-10T13:44:00Z">
            <w:trPr>
              <w:trHeight w:hRule="exact" w:val="227"/>
            </w:trPr>
          </w:trPrChange>
        </w:trPr>
        <w:tc>
          <w:tcPr>
            <w:tcW w:w="3119" w:type="dxa"/>
            <w:shd w:val="clear" w:color="auto" w:fill="auto"/>
            <w:tcPrChange w:id="5641" w:author="Daniel Stewart" w:date="2022-02-10T13:44:00Z">
              <w:tcPr>
                <w:tcW w:w="3119" w:type="dxa"/>
                <w:shd w:val="clear" w:color="auto" w:fill="auto"/>
              </w:tcPr>
            </w:tcPrChange>
          </w:tcPr>
          <w:p w14:paraId="0E0A18BB" w14:textId="77777777" w:rsidR="007013A6" w:rsidRPr="00FF20F1" w:rsidRDefault="007013A6">
            <w:pPr>
              <w:pStyle w:val="PlantList"/>
              <w:jc w:val="left"/>
              <w:rPr>
                <w:i/>
                <w:iCs/>
                <w:rPrChange w:id="5642" w:author="Daniel Stewart" w:date="2022-02-10T13:41:00Z">
                  <w:rPr>
                    <w:lang w:val="en-US"/>
                  </w:rPr>
                </w:rPrChange>
              </w:rPr>
              <w:pPrChange w:id="5643" w:author="Daniel Stewart" w:date="2022-02-10T13:43:00Z">
                <w:pPr>
                  <w:jc w:val="left"/>
                </w:pPr>
              </w:pPrChange>
            </w:pPr>
            <w:proofErr w:type="spellStart"/>
            <w:r w:rsidRPr="00FF20F1">
              <w:rPr>
                <w:i/>
                <w:iCs/>
                <w:rPrChange w:id="5644" w:author="Daniel Stewart" w:date="2022-02-10T13:41:00Z">
                  <w:rPr/>
                </w:rPrChange>
              </w:rPr>
              <w:t>Najas</w:t>
            </w:r>
            <w:proofErr w:type="spellEnd"/>
            <w:r w:rsidRPr="00FF20F1">
              <w:rPr>
                <w:i/>
                <w:iCs/>
                <w:rPrChange w:id="5645" w:author="Daniel Stewart" w:date="2022-02-10T13:41:00Z">
                  <w:rPr/>
                </w:rPrChange>
              </w:rPr>
              <w:t xml:space="preserve"> </w:t>
            </w:r>
            <w:proofErr w:type="spellStart"/>
            <w:r w:rsidRPr="00FF20F1">
              <w:rPr>
                <w:i/>
                <w:iCs/>
                <w:rPrChange w:id="5646" w:author="Daniel Stewart" w:date="2022-02-10T13:41:00Z">
                  <w:rPr/>
                </w:rPrChange>
              </w:rPr>
              <w:t>flexilis</w:t>
            </w:r>
            <w:proofErr w:type="spellEnd"/>
          </w:p>
        </w:tc>
        <w:tc>
          <w:tcPr>
            <w:tcW w:w="2941" w:type="dxa"/>
            <w:shd w:val="clear" w:color="auto" w:fill="auto"/>
            <w:tcPrChange w:id="5647" w:author="Daniel Stewart" w:date="2022-02-10T13:44:00Z">
              <w:tcPr>
                <w:tcW w:w="2941" w:type="dxa"/>
                <w:shd w:val="clear" w:color="auto" w:fill="auto"/>
              </w:tcPr>
            </w:tcPrChange>
          </w:tcPr>
          <w:p w14:paraId="34636D11" w14:textId="77777777" w:rsidR="007013A6" w:rsidRPr="00FF20F1" w:rsidRDefault="007013A6">
            <w:pPr>
              <w:pStyle w:val="PlantList"/>
              <w:pPrChange w:id="5648" w:author="Daniel Stewart" w:date="2022-02-10T13:41:00Z">
                <w:pPr>
                  <w:jc w:val="left"/>
                </w:pPr>
              </w:pPrChange>
            </w:pPr>
            <w:r w:rsidRPr="00FF20F1">
              <w:t>wavy water nymph</w:t>
            </w:r>
          </w:p>
        </w:tc>
        <w:tc>
          <w:tcPr>
            <w:tcW w:w="886" w:type="dxa"/>
            <w:shd w:val="clear" w:color="auto" w:fill="auto"/>
            <w:tcPrChange w:id="5649" w:author="Daniel Stewart" w:date="2022-02-10T13:44:00Z">
              <w:tcPr>
                <w:tcW w:w="886" w:type="dxa"/>
                <w:shd w:val="clear" w:color="auto" w:fill="auto"/>
              </w:tcPr>
            </w:tcPrChange>
          </w:tcPr>
          <w:p w14:paraId="655BE251" w14:textId="77777777" w:rsidR="007013A6" w:rsidRPr="00FF20F1" w:rsidRDefault="007013A6">
            <w:pPr>
              <w:pStyle w:val="PlantList"/>
              <w:jc w:val="center"/>
              <w:pPrChange w:id="5650" w:author="Daniel Stewart" w:date="2022-02-10T13:42:00Z">
                <w:pPr/>
              </w:pPrChange>
            </w:pPr>
            <w:r w:rsidRPr="00FF20F1">
              <w:t>N</w:t>
            </w:r>
          </w:p>
        </w:tc>
        <w:tc>
          <w:tcPr>
            <w:tcW w:w="886" w:type="dxa"/>
            <w:tcPrChange w:id="5651" w:author="Daniel Stewart" w:date="2022-02-10T13:44:00Z">
              <w:tcPr>
                <w:tcW w:w="886" w:type="dxa"/>
              </w:tcPr>
            </w:tcPrChange>
          </w:tcPr>
          <w:p w14:paraId="11061FA9" w14:textId="77777777" w:rsidR="007013A6" w:rsidRPr="00FF20F1" w:rsidRDefault="007013A6">
            <w:pPr>
              <w:pStyle w:val="PlantList"/>
              <w:jc w:val="center"/>
              <w:pPrChange w:id="5652" w:author="Daniel Stewart" w:date="2022-02-10T13:42:00Z">
                <w:pPr/>
              </w:pPrChange>
            </w:pPr>
            <w:r w:rsidRPr="00FF20F1">
              <w:t>X</w:t>
            </w:r>
          </w:p>
        </w:tc>
        <w:tc>
          <w:tcPr>
            <w:tcW w:w="886" w:type="dxa"/>
            <w:tcPrChange w:id="5653" w:author="Daniel Stewart" w:date="2022-02-10T13:44:00Z">
              <w:tcPr>
                <w:tcW w:w="886" w:type="dxa"/>
              </w:tcPr>
            </w:tcPrChange>
          </w:tcPr>
          <w:p w14:paraId="32F94EE4" w14:textId="77777777" w:rsidR="007013A6" w:rsidRPr="00FF20F1" w:rsidRDefault="007013A6">
            <w:pPr>
              <w:pStyle w:val="PlantList"/>
              <w:jc w:val="center"/>
              <w:pPrChange w:id="5654" w:author="Daniel Stewart" w:date="2022-02-10T13:42:00Z">
                <w:pPr/>
              </w:pPrChange>
            </w:pPr>
          </w:p>
        </w:tc>
      </w:tr>
      <w:tr w:rsidR="007013A6" w:rsidRPr="00FF20F1" w14:paraId="5901D5F3" w14:textId="77777777" w:rsidTr="007013A6">
        <w:tblPrEx>
          <w:tblW w:w="8718" w:type="dxa"/>
          <w:tblCellMar>
            <w:left w:w="0" w:type="dxa"/>
            <w:right w:w="0" w:type="dxa"/>
          </w:tblCellMar>
          <w:tblPrExChange w:id="5655" w:author="Daniel Stewart" w:date="2022-02-10T13:44:00Z">
            <w:tblPrEx>
              <w:tblW w:w="8718" w:type="dxa"/>
              <w:tblCellMar>
                <w:left w:w="0" w:type="dxa"/>
                <w:right w:w="0" w:type="dxa"/>
              </w:tblCellMar>
            </w:tblPrEx>
          </w:tblPrExChange>
        </w:tblPrEx>
        <w:trPr>
          <w:trHeight w:hRule="exact" w:val="227"/>
          <w:ins w:id="5656" w:author="Daniel Stewart" w:date="2022-02-10T13:44:00Z"/>
          <w:trPrChange w:id="5657" w:author="Daniel Stewart" w:date="2022-02-10T13:44:00Z">
            <w:trPr>
              <w:trHeight w:hRule="exact" w:val="227"/>
            </w:trPr>
          </w:trPrChange>
        </w:trPr>
        <w:tc>
          <w:tcPr>
            <w:tcW w:w="3119" w:type="dxa"/>
            <w:tcBorders>
              <w:bottom w:val="single" w:sz="4" w:space="0" w:color="auto"/>
            </w:tcBorders>
            <w:shd w:val="clear" w:color="auto" w:fill="auto"/>
            <w:tcPrChange w:id="5658" w:author="Daniel Stewart" w:date="2022-02-10T13:44:00Z">
              <w:tcPr>
                <w:tcW w:w="3119" w:type="dxa"/>
                <w:shd w:val="clear" w:color="auto" w:fill="auto"/>
              </w:tcPr>
            </w:tcPrChange>
          </w:tcPr>
          <w:p w14:paraId="0785386F" w14:textId="1A8AF674" w:rsidR="007013A6" w:rsidRPr="007013A6" w:rsidRDefault="007013A6" w:rsidP="007013A6">
            <w:pPr>
              <w:pStyle w:val="PlantList"/>
              <w:jc w:val="left"/>
              <w:rPr>
                <w:ins w:id="5659" w:author="Daniel Stewart" w:date="2022-02-10T13:44:00Z"/>
                <w:i/>
                <w:iCs/>
              </w:rPr>
            </w:pPr>
            <w:ins w:id="5660"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5661" w:author="Daniel Stewart" w:date="2022-02-10T13:44:00Z">
              <w:tcPr>
                <w:tcW w:w="2941" w:type="dxa"/>
                <w:shd w:val="clear" w:color="auto" w:fill="auto"/>
              </w:tcPr>
            </w:tcPrChange>
          </w:tcPr>
          <w:p w14:paraId="1CD29F91" w14:textId="601D8380" w:rsidR="007013A6" w:rsidRPr="00FF20F1" w:rsidRDefault="007013A6" w:rsidP="007013A6">
            <w:pPr>
              <w:pStyle w:val="PlantList"/>
              <w:rPr>
                <w:ins w:id="5662" w:author="Daniel Stewart" w:date="2022-02-10T13:44:00Z"/>
              </w:rPr>
            </w:pPr>
            <w:ins w:id="5663" w:author="Daniel Stewart" w:date="2022-02-10T13:44:00Z">
              <w:r w:rsidRPr="008D4DC8">
                <w:rPr>
                  <w:b/>
                  <w:bCs/>
                </w:rPr>
                <w:t>Common Name </w:t>
              </w:r>
            </w:ins>
          </w:p>
        </w:tc>
        <w:tc>
          <w:tcPr>
            <w:tcW w:w="886" w:type="dxa"/>
            <w:tcBorders>
              <w:bottom w:val="single" w:sz="4" w:space="0" w:color="auto"/>
            </w:tcBorders>
            <w:shd w:val="clear" w:color="auto" w:fill="auto"/>
            <w:tcPrChange w:id="5664" w:author="Daniel Stewart" w:date="2022-02-10T13:44:00Z">
              <w:tcPr>
                <w:tcW w:w="886" w:type="dxa"/>
                <w:shd w:val="clear" w:color="auto" w:fill="auto"/>
              </w:tcPr>
            </w:tcPrChange>
          </w:tcPr>
          <w:p w14:paraId="57403BB7" w14:textId="674AAAA7" w:rsidR="007013A6" w:rsidRPr="00FF20F1" w:rsidRDefault="007013A6" w:rsidP="007013A6">
            <w:pPr>
              <w:pStyle w:val="PlantList"/>
              <w:jc w:val="center"/>
              <w:rPr>
                <w:ins w:id="5665" w:author="Daniel Stewart" w:date="2022-02-10T13:44:00Z"/>
              </w:rPr>
            </w:pPr>
            <w:ins w:id="5666" w:author="Daniel Stewart" w:date="2022-02-10T13:44:00Z">
              <w:r w:rsidRPr="008D4DC8">
                <w:rPr>
                  <w:b/>
                  <w:bCs/>
                </w:rPr>
                <w:t>Origin</w:t>
              </w:r>
            </w:ins>
          </w:p>
        </w:tc>
        <w:tc>
          <w:tcPr>
            <w:tcW w:w="886" w:type="dxa"/>
            <w:tcBorders>
              <w:bottom w:val="single" w:sz="4" w:space="0" w:color="auto"/>
            </w:tcBorders>
            <w:tcPrChange w:id="5667" w:author="Daniel Stewart" w:date="2022-02-10T13:44:00Z">
              <w:tcPr>
                <w:tcW w:w="886" w:type="dxa"/>
              </w:tcPr>
            </w:tcPrChange>
          </w:tcPr>
          <w:p w14:paraId="563FC49B" w14:textId="3681AAC0" w:rsidR="007013A6" w:rsidRPr="00FF20F1" w:rsidRDefault="007013A6" w:rsidP="007013A6">
            <w:pPr>
              <w:pStyle w:val="PlantList"/>
              <w:jc w:val="center"/>
              <w:rPr>
                <w:ins w:id="5668" w:author="Daniel Stewart" w:date="2022-02-10T13:44:00Z"/>
              </w:rPr>
            </w:pPr>
            <w:ins w:id="5669" w:author="Daniel Stewart" w:date="2022-02-10T13:44:00Z">
              <w:r w:rsidRPr="008D4DC8">
                <w:rPr>
                  <w:b/>
                  <w:bCs/>
                </w:rPr>
                <w:t>2015</w:t>
              </w:r>
            </w:ins>
          </w:p>
        </w:tc>
        <w:tc>
          <w:tcPr>
            <w:tcW w:w="886" w:type="dxa"/>
            <w:tcBorders>
              <w:bottom w:val="single" w:sz="4" w:space="0" w:color="auto"/>
            </w:tcBorders>
            <w:tcPrChange w:id="5670" w:author="Daniel Stewart" w:date="2022-02-10T13:44:00Z">
              <w:tcPr>
                <w:tcW w:w="886" w:type="dxa"/>
              </w:tcPr>
            </w:tcPrChange>
          </w:tcPr>
          <w:p w14:paraId="67664214" w14:textId="278058AD" w:rsidR="007013A6" w:rsidRPr="00FF20F1" w:rsidRDefault="007013A6" w:rsidP="007013A6">
            <w:pPr>
              <w:pStyle w:val="PlantList"/>
              <w:jc w:val="center"/>
              <w:rPr>
                <w:ins w:id="5671" w:author="Daniel Stewart" w:date="2022-02-10T13:44:00Z"/>
              </w:rPr>
            </w:pPr>
            <w:ins w:id="5672" w:author="Daniel Stewart" w:date="2022-02-10T13:44:00Z">
              <w:r w:rsidRPr="008D4DC8">
                <w:rPr>
                  <w:b/>
                  <w:bCs/>
                </w:rPr>
                <w:t>2021</w:t>
              </w:r>
            </w:ins>
          </w:p>
        </w:tc>
      </w:tr>
      <w:tr w:rsidR="007013A6" w:rsidRPr="00FF20F1" w14:paraId="41C94F8C" w14:textId="77777777" w:rsidTr="007013A6">
        <w:tblPrEx>
          <w:tblW w:w="8718" w:type="dxa"/>
          <w:tblCellMar>
            <w:left w:w="0" w:type="dxa"/>
            <w:right w:w="0" w:type="dxa"/>
          </w:tblCellMar>
          <w:tblPrExChange w:id="5673" w:author="Daniel Stewart" w:date="2022-02-10T13:44:00Z">
            <w:tblPrEx>
              <w:tblW w:w="8718" w:type="dxa"/>
              <w:tblCellMar>
                <w:left w:w="0" w:type="dxa"/>
                <w:right w:w="0" w:type="dxa"/>
              </w:tblCellMar>
            </w:tblPrEx>
          </w:tblPrExChange>
        </w:tblPrEx>
        <w:trPr>
          <w:trHeight w:hRule="exact" w:val="227"/>
          <w:trPrChange w:id="5674" w:author="Daniel Stewart" w:date="2022-02-10T13:44:00Z">
            <w:trPr>
              <w:trHeight w:hRule="exact" w:val="227"/>
            </w:trPr>
          </w:trPrChange>
        </w:trPr>
        <w:tc>
          <w:tcPr>
            <w:tcW w:w="3119" w:type="dxa"/>
            <w:tcBorders>
              <w:top w:val="single" w:sz="4" w:space="0" w:color="auto"/>
            </w:tcBorders>
            <w:shd w:val="clear" w:color="auto" w:fill="auto"/>
            <w:tcPrChange w:id="5675" w:author="Daniel Stewart" w:date="2022-02-10T13:44:00Z">
              <w:tcPr>
                <w:tcW w:w="3119" w:type="dxa"/>
                <w:shd w:val="clear" w:color="auto" w:fill="auto"/>
              </w:tcPr>
            </w:tcPrChange>
          </w:tcPr>
          <w:p w14:paraId="3BE7E6A4" w14:textId="77777777" w:rsidR="007013A6" w:rsidRPr="00FF20F1" w:rsidRDefault="007013A6">
            <w:pPr>
              <w:pStyle w:val="PlantList"/>
              <w:jc w:val="left"/>
              <w:rPr>
                <w:i/>
                <w:iCs/>
                <w:rPrChange w:id="5676" w:author="Daniel Stewart" w:date="2022-02-10T13:41:00Z">
                  <w:rPr>
                    <w:lang w:val="en-US"/>
                  </w:rPr>
                </w:rPrChange>
              </w:rPr>
              <w:pPrChange w:id="5677" w:author="Daniel Stewart" w:date="2022-02-10T13:43:00Z">
                <w:pPr>
                  <w:jc w:val="left"/>
                </w:pPr>
              </w:pPrChange>
            </w:pPr>
            <w:r w:rsidRPr="00FF20F1">
              <w:rPr>
                <w:i/>
                <w:iCs/>
                <w:rPrChange w:id="5678" w:author="Daniel Stewart" w:date="2022-02-10T13:41:00Z">
                  <w:rPr/>
                </w:rPrChange>
              </w:rPr>
              <w:t>Nasturtium officinale</w:t>
            </w:r>
          </w:p>
        </w:tc>
        <w:tc>
          <w:tcPr>
            <w:tcW w:w="2941" w:type="dxa"/>
            <w:tcBorders>
              <w:top w:val="single" w:sz="4" w:space="0" w:color="auto"/>
            </w:tcBorders>
            <w:shd w:val="clear" w:color="auto" w:fill="auto"/>
            <w:tcPrChange w:id="5679" w:author="Daniel Stewart" w:date="2022-02-10T13:44:00Z">
              <w:tcPr>
                <w:tcW w:w="2941" w:type="dxa"/>
                <w:shd w:val="clear" w:color="auto" w:fill="auto"/>
              </w:tcPr>
            </w:tcPrChange>
          </w:tcPr>
          <w:p w14:paraId="4A87E28A" w14:textId="77777777" w:rsidR="007013A6" w:rsidRPr="00FF20F1" w:rsidRDefault="007013A6">
            <w:pPr>
              <w:pStyle w:val="PlantList"/>
              <w:pPrChange w:id="5680" w:author="Daniel Stewart" w:date="2022-02-10T13:41:00Z">
                <w:pPr>
                  <w:jc w:val="left"/>
                </w:pPr>
              </w:pPrChange>
            </w:pPr>
            <w:r w:rsidRPr="00FF20F1">
              <w:t>common watercress</w:t>
            </w:r>
          </w:p>
        </w:tc>
        <w:tc>
          <w:tcPr>
            <w:tcW w:w="886" w:type="dxa"/>
            <w:tcBorders>
              <w:top w:val="single" w:sz="4" w:space="0" w:color="auto"/>
            </w:tcBorders>
            <w:shd w:val="clear" w:color="auto" w:fill="auto"/>
            <w:tcPrChange w:id="5681" w:author="Daniel Stewart" w:date="2022-02-10T13:44:00Z">
              <w:tcPr>
                <w:tcW w:w="886" w:type="dxa"/>
                <w:shd w:val="clear" w:color="auto" w:fill="auto"/>
              </w:tcPr>
            </w:tcPrChange>
          </w:tcPr>
          <w:p w14:paraId="5A0AB47A" w14:textId="77777777" w:rsidR="007013A6" w:rsidRPr="00FF20F1" w:rsidRDefault="007013A6">
            <w:pPr>
              <w:pStyle w:val="PlantList"/>
              <w:jc w:val="center"/>
              <w:pPrChange w:id="5682" w:author="Daniel Stewart" w:date="2022-02-10T13:42:00Z">
                <w:pPr/>
              </w:pPrChange>
            </w:pPr>
            <w:r w:rsidRPr="00FF20F1">
              <w:t>E</w:t>
            </w:r>
          </w:p>
        </w:tc>
        <w:tc>
          <w:tcPr>
            <w:tcW w:w="886" w:type="dxa"/>
            <w:tcBorders>
              <w:top w:val="single" w:sz="4" w:space="0" w:color="auto"/>
            </w:tcBorders>
            <w:tcPrChange w:id="5683" w:author="Daniel Stewart" w:date="2022-02-10T13:44:00Z">
              <w:tcPr>
                <w:tcW w:w="886" w:type="dxa"/>
              </w:tcPr>
            </w:tcPrChange>
          </w:tcPr>
          <w:p w14:paraId="67BA9F2F" w14:textId="77777777" w:rsidR="007013A6" w:rsidRPr="00FF20F1" w:rsidRDefault="007013A6">
            <w:pPr>
              <w:pStyle w:val="PlantList"/>
              <w:jc w:val="center"/>
              <w:pPrChange w:id="5684" w:author="Daniel Stewart" w:date="2022-02-10T13:42:00Z">
                <w:pPr/>
              </w:pPrChange>
            </w:pPr>
            <w:r w:rsidRPr="00FF20F1">
              <w:t>X</w:t>
            </w:r>
          </w:p>
        </w:tc>
        <w:tc>
          <w:tcPr>
            <w:tcW w:w="886" w:type="dxa"/>
            <w:tcBorders>
              <w:top w:val="single" w:sz="4" w:space="0" w:color="auto"/>
            </w:tcBorders>
            <w:tcPrChange w:id="5685" w:author="Daniel Stewart" w:date="2022-02-10T13:44:00Z">
              <w:tcPr>
                <w:tcW w:w="886" w:type="dxa"/>
              </w:tcPr>
            </w:tcPrChange>
          </w:tcPr>
          <w:p w14:paraId="7D79B95E" w14:textId="77777777" w:rsidR="007013A6" w:rsidRPr="00FF20F1" w:rsidRDefault="007013A6">
            <w:pPr>
              <w:pStyle w:val="PlantList"/>
              <w:jc w:val="center"/>
              <w:pPrChange w:id="5686" w:author="Daniel Stewart" w:date="2022-02-10T13:42:00Z">
                <w:pPr/>
              </w:pPrChange>
            </w:pPr>
          </w:p>
        </w:tc>
      </w:tr>
      <w:tr w:rsidR="007013A6" w:rsidRPr="00FF20F1" w14:paraId="3866CF97" w14:textId="77777777" w:rsidTr="004D3373">
        <w:trPr>
          <w:trHeight w:hRule="exact" w:val="227"/>
        </w:trPr>
        <w:tc>
          <w:tcPr>
            <w:tcW w:w="3119" w:type="dxa"/>
            <w:shd w:val="clear" w:color="auto" w:fill="auto"/>
            <w:hideMark/>
          </w:tcPr>
          <w:p w14:paraId="62FD8633" w14:textId="77777777" w:rsidR="007013A6" w:rsidRPr="00FF20F1" w:rsidRDefault="007013A6">
            <w:pPr>
              <w:pStyle w:val="PlantList"/>
              <w:jc w:val="left"/>
              <w:rPr>
                <w:i/>
                <w:iCs/>
                <w:rPrChange w:id="5687" w:author="Daniel Stewart" w:date="2022-02-10T13:41:00Z">
                  <w:rPr>
                    <w:lang w:val="en-US"/>
                  </w:rPr>
                </w:rPrChange>
              </w:rPr>
              <w:pPrChange w:id="5688" w:author="Daniel Stewart" w:date="2022-02-10T13:43:00Z">
                <w:pPr>
                  <w:jc w:val="left"/>
                </w:pPr>
              </w:pPrChange>
            </w:pPr>
            <w:r w:rsidRPr="00FF20F1">
              <w:rPr>
                <w:i/>
                <w:iCs/>
                <w:rPrChange w:id="5689" w:author="Daniel Stewart" w:date="2022-02-10T13:41:00Z">
                  <w:rPr/>
                </w:rPrChange>
              </w:rPr>
              <w:t>Oenanthe </w:t>
            </w:r>
            <w:proofErr w:type="spellStart"/>
            <w:r w:rsidRPr="00FF20F1">
              <w:rPr>
                <w:i/>
                <w:iCs/>
                <w:rPrChange w:id="5690" w:author="Daniel Stewart" w:date="2022-02-10T13:41:00Z">
                  <w:rPr/>
                </w:rPrChange>
              </w:rPr>
              <w:t>sarmentosa</w:t>
            </w:r>
            <w:proofErr w:type="spellEnd"/>
            <w:r w:rsidRPr="00FF20F1">
              <w:rPr>
                <w:i/>
                <w:iCs/>
                <w:rPrChange w:id="5691" w:author="Daniel Stewart" w:date="2022-02-10T13:41:00Z">
                  <w:rPr/>
                </w:rPrChange>
              </w:rPr>
              <w:t> </w:t>
            </w:r>
          </w:p>
        </w:tc>
        <w:tc>
          <w:tcPr>
            <w:tcW w:w="2941" w:type="dxa"/>
            <w:shd w:val="clear" w:color="auto" w:fill="auto"/>
            <w:hideMark/>
          </w:tcPr>
          <w:p w14:paraId="33123249" w14:textId="77777777" w:rsidR="007013A6" w:rsidRPr="00FF20F1" w:rsidRDefault="007013A6">
            <w:pPr>
              <w:pStyle w:val="PlantList"/>
              <w:pPrChange w:id="5692" w:author="Daniel Stewart" w:date="2022-02-10T13:41:00Z">
                <w:pPr>
                  <w:jc w:val="left"/>
                </w:pPr>
              </w:pPrChange>
            </w:pPr>
            <w:r w:rsidRPr="00FF20F1">
              <w:t>water parsley </w:t>
            </w:r>
          </w:p>
        </w:tc>
        <w:tc>
          <w:tcPr>
            <w:tcW w:w="886" w:type="dxa"/>
            <w:shd w:val="clear" w:color="auto" w:fill="auto"/>
            <w:hideMark/>
          </w:tcPr>
          <w:p w14:paraId="5C1FF99A" w14:textId="77777777" w:rsidR="007013A6" w:rsidRPr="00FF20F1" w:rsidRDefault="007013A6">
            <w:pPr>
              <w:pStyle w:val="PlantList"/>
              <w:jc w:val="center"/>
              <w:pPrChange w:id="5693" w:author="Daniel Stewart" w:date="2022-02-10T13:42:00Z">
                <w:pPr/>
              </w:pPrChange>
            </w:pPr>
            <w:r w:rsidRPr="00FF20F1">
              <w:t>N</w:t>
            </w:r>
          </w:p>
        </w:tc>
        <w:tc>
          <w:tcPr>
            <w:tcW w:w="886" w:type="dxa"/>
          </w:tcPr>
          <w:p w14:paraId="51B7760A" w14:textId="77777777" w:rsidR="007013A6" w:rsidRPr="00FF20F1" w:rsidRDefault="007013A6">
            <w:pPr>
              <w:pStyle w:val="PlantList"/>
              <w:jc w:val="center"/>
              <w:pPrChange w:id="5694" w:author="Daniel Stewart" w:date="2022-02-10T13:42:00Z">
                <w:pPr/>
              </w:pPrChange>
            </w:pPr>
            <w:r w:rsidRPr="00FF20F1">
              <w:t>X</w:t>
            </w:r>
          </w:p>
        </w:tc>
        <w:tc>
          <w:tcPr>
            <w:tcW w:w="886" w:type="dxa"/>
          </w:tcPr>
          <w:p w14:paraId="06384975" w14:textId="77777777" w:rsidR="007013A6" w:rsidRPr="00FF20F1" w:rsidRDefault="007013A6">
            <w:pPr>
              <w:pStyle w:val="PlantList"/>
              <w:jc w:val="center"/>
              <w:rPr>
                <w:rPrChange w:id="5695" w:author="Daniel Stewart" w:date="2022-02-10T13:41:00Z">
                  <w:rPr>
                    <w:color w:val="000000"/>
                    <w:lang w:val="en-US"/>
                  </w:rPr>
                </w:rPrChange>
              </w:rPr>
              <w:pPrChange w:id="5696" w:author="Daniel Stewart" w:date="2022-02-10T13:42:00Z">
                <w:pPr/>
              </w:pPrChange>
            </w:pPr>
            <w:r w:rsidRPr="00FF20F1">
              <w:t>X</w:t>
            </w:r>
          </w:p>
        </w:tc>
      </w:tr>
      <w:tr w:rsidR="007013A6" w:rsidRPr="00FF20F1" w14:paraId="31DD2EE1" w14:textId="77777777" w:rsidTr="004D3373">
        <w:trPr>
          <w:trHeight w:hRule="exact" w:val="227"/>
        </w:trPr>
        <w:tc>
          <w:tcPr>
            <w:tcW w:w="3119" w:type="dxa"/>
            <w:shd w:val="clear" w:color="auto" w:fill="auto"/>
          </w:tcPr>
          <w:p w14:paraId="5B36B5A3" w14:textId="77777777" w:rsidR="007013A6" w:rsidRPr="00FF20F1" w:rsidRDefault="007013A6">
            <w:pPr>
              <w:pStyle w:val="PlantList"/>
              <w:jc w:val="left"/>
              <w:rPr>
                <w:i/>
                <w:iCs/>
                <w:rPrChange w:id="5697" w:author="Daniel Stewart" w:date="2022-02-10T13:41:00Z">
                  <w:rPr>
                    <w:lang w:val="en-US"/>
                  </w:rPr>
                </w:rPrChange>
              </w:rPr>
              <w:pPrChange w:id="5698" w:author="Daniel Stewart" w:date="2022-02-10T13:43:00Z">
                <w:pPr>
                  <w:jc w:val="left"/>
                </w:pPr>
              </w:pPrChange>
            </w:pPr>
            <w:r w:rsidRPr="00FF20F1">
              <w:rPr>
                <w:i/>
                <w:iCs/>
                <w:rPrChange w:id="5699" w:author="Daniel Stewart" w:date="2022-02-10T13:41:00Z">
                  <w:rPr/>
                </w:rPrChange>
              </w:rPr>
              <w:t xml:space="preserve">Oxalis </w:t>
            </w:r>
            <w:proofErr w:type="spellStart"/>
            <w:r w:rsidRPr="00FF20F1">
              <w:rPr>
                <w:i/>
                <w:iCs/>
                <w:rPrChange w:id="5700" w:author="Daniel Stewart" w:date="2022-02-10T13:41:00Z">
                  <w:rPr/>
                </w:rPrChange>
              </w:rPr>
              <w:t>corniculata</w:t>
            </w:r>
            <w:proofErr w:type="spellEnd"/>
          </w:p>
        </w:tc>
        <w:tc>
          <w:tcPr>
            <w:tcW w:w="2941" w:type="dxa"/>
            <w:shd w:val="clear" w:color="auto" w:fill="auto"/>
          </w:tcPr>
          <w:p w14:paraId="5CE309A0" w14:textId="77777777" w:rsidR="007013A6" w:rsidRPr="00FF20F1" w:rsidRDefault="007013A6">
            <w:pPr>
              <w:pStyle w:val="PlantList"/>
              <w:pPrChange w:id="5701" w:author="Daniel Stewart" w:date="2022-02-10T13:41:00Z">
                <w:pPr>
                  <w:jc w:val="left"/>
                </w:pPr>
              </w:pPrChange>
            </w:pPr>
            <w:r w:rsidRPr="00FF20F1">
              <w:t>yellow oxalis</w:t>
            </w:r>
          </w:p>
        </w:tc>
        <w:tc>
          <w:tcPr>
            <w:tcW w:w="886" w:type="dxa"/>
            <w:shd w:val="clear" w:color="auto" w:fill="auto"/>
          </w:tcPr>
          <w:p w14:paraId="0CF5300C" w14:textId="77777777" w:rsidR="007013A6" w:rsidRPr="00FF20F1" w:rsidRDefault="007013A6">
            <w:pPr>
              <w:pStyle w:val="PlantList"/>
              <w:jc w:val="center"/>
              <w:pPrChange w:id="5702" w:author="Daniel Stewart" w:date="2022-02-10T13:42:00Z">
                <w:pPr/>
              </w:pPrChange>
            </w:pPr>
            <w:r w:rsidRPr="00FF20F1">
              <w:t>E</w:t>
            </w:r>
          </w:p>
        </w:tc>
        <w:tc>
          <w:tcPr>
            <w:tcW w:w="886" w:type="dxa"/>
          </w:tcPr>
          <w:p w14:paraId="3540E592" w14:textId="77777777" w:rsidR="007013A6" w:rsidRPr="00FF20F1" w:rsidRDefault="007013A6">
            <w:pPr>
              <w:pStyle w:val="PlantList"/>
              <w:jc w:val="center"/>
              <w:pPrChange w:id="5703" w:author="Daniel Stewart" w:date="2022-02-10T13:42:00Z">
                <w:pPr/>
              </w:pPrChange>
            </w:pPr>
            <w:r w:rsidRPr="00FF20F1">
              <w:t>X</w:t>
            </w:r>
          </w:p>
        </w:tc>
        <w:tc>
          <w:tcPr>
            <w:tcW w:w="886" w:type="dxa"/>
          </w:tcPr>
          <w:p w14:paraId="15B3E822" w14:textId="77777777" w:rsidR="007013A6" w:rsidRPr="00FF20F1" w:rsidRDefault="007013A6">
            <w:pPr>
              <w:pStyle w:val="PlantList"/>
              <w:jc w:val="center"/>
              <w:pPrChange w:id="5704" w:author="Daniel Stewart" w:date="2022-02-10T13:42:00Z">
                <w:pPr/>
              </w:pPrChange>
            </w:pPr>
          </w:p>
        </w:tc>
      </w:tr>
      <w:tr w:rsidR="007013A6" w:rsidRPr="00FF20F1" w14:paraId="77ED2FB4" w14:textId="77777777" w:rsidTr="004D3373">
        <w:trPr>
          <w:trHeight w:hRule="exact" w:val="227"/>
        </w:trPr>
        <w:tc>
          <w:tcPr>
            <w:tcW w:w="3119" w:type="dxa"/>
            <w:shd w:val="clear" w:color="auto" w:fill="auto"/>
          </w:tcPr>
          <w:p w14:paraId="0D5C2F01" w14:textId="77777777" w:rsidR="007013A6" w:rsidRPr="00FF20F1" w:rsidRDefault="007013A6">
            <w:pPr>
              <w:pStyle w:val="PlantList"/>
              <w:jc w:val="left"/>
              <w:rPr>
                <w:i/>
                <w:iCs/>
                <w:rPrChange w:id="5705" w:author="Daniel Stewart" w:date="2022-02-10T13:41:00Z">
                  <w:rPr>
                    <w:lang w:val="en-US"/>
                  </w:rPr>
                </w:rPrChange>
              </w:rPr>
              <w:pPrChange w:id="5706" w:author="Daniel Stewart" w:date="2022-02-10T13:43:00Z">
                <w:pPr>
                  <w:jc w:val="left"/>
                </w:pPr>
              </w:pPrChange>
            </w:pPr>
            <w:proofErr w:type="spellStart"/>
            <w:r w:rsidRPr="00FF20F1">
              <w:rPr>
                <w:i/>
                <w:iCs/>
                <w:rPrChange w:id="5707" w:author="Daniel Stewart" w:date="2022-02-10T13:41:00Z">
                  <w:rPr/>
                </w:rPrChange>
              </w:rPr>
              <w:t>Persicaria</w:t>
            </w:r>
            <w:proofErr w:type="spellEnd"/>
            <w:r w:rsidRPr="00FF20F1">
              <w:rPr>
                <w:i/>
                <w:iCs/>
                <w:rPrChange w:id="5708" w:author="Daniel Stewart" w:date="2022-02-10T13:41:00Z">
                  <w:rPr/>
                </w:rPrChange>
              </w:rPr>
              <w:t xml:space="preserve"> hydropiper</w:t>
            </w:r>
          </w:p>
        </w:tc>
        <w:tc>
          <w:tcPr>
            <w:tcW w:w="2941" w:type="dxa"/>
            <w:shd w:val="clear" w:color="auto" w:fill="auto"/>
          </w:tcPr>
          <w:p w14:paraId="2483F4DC" w14:textId="77777777" w:rsidR="007013A6" w:rsidRPr="00FF20F1" w:rsidRDefault="007013A6">
            <w:pPr>
              <w:pStyle w:val="PlantList"/>
              <w:pPrChange w:id="5709" w:author="Daniel Stewart" w:date="2022-02-10T13:41:00Z">
                <w:pPr>
                  <w:jc w:val="left"/>
                </w:pPr>
              </w:pPrChange>
            </w:pPr>
            <w:proofErr w:type="spellStart"/>
            <w:r w:rsidRPr="00FF20F1">
              <w:t>marshpepper</w:t>
            </w:r>
            <w:proofErr w:type="spellEnd"/>
            <w:r w:rsidRPr="00FF20F1">
              <w:t xml:space="preserve"> smartweed</w:t>
            </w:r>
          </w:p>
        </w:tc>
        <w:tc>
          <w:tcPr>
            <w:tcW w:w="886" w:type="dxa"/>
            <w:shd w:val="clear" w:color="auto" w:fill="auto"/>
          </w:tcPr>
          <w:p w14:paraId="755557F0" w14:textId="77777777" w:rsidR="007013A6" w:rsidRPr="00FF20F1" w:rsidRDefault="007013A6">
            <w:pPr>
              <w:pStyle w:val="PlantList"/>
              <w:jc w:val="center"/>
              <w:pPrChange w:id="5710" w:author="Daniel Stewart" w:date="2022-02-10T13:42:00Z">
                <w:pPr/>
              </w:pPrChange>
            </w:pPr>
            <w:r w:rsidRPr="00FF20F1">
              <w:t>E</w:t>
            </w:r>
          </w:p>
        </w:tc>
        <w:tc>
          <w:tcPr>
            <w:tcW w:w="886" w:type="dxa"/>
          </w:tcPr>
          <w:p w14:paraId="661B7EFB" w14:textId="77777777" w:rsidR="007013A6" w:rsidRPr="00FF20F1" w:rsidRDefault="007013A6">
            <w:pPr>
              <w:pStyle w:val="PlantList"/>
              <w:jc w:val="center"/>
              <w:pPrChange w:id="5711" w:author="Daniel Stewart" w:date="2022-02-10T13:42:00Z">
                <w:pPr/>
              </w:pPrChange>
            </w:pPr>
            <w:r w:rsidRPr="00FF20F1">
              <w:t>X</w:t>
            </w:r>
          </w:p>
        </w:tc>
        <w:tc>
          <w:tcPr>
            <w:tcW w:w="886" w:type="dxa"/>
          </w:tcPr>
          <w:p w14:paraId="47E3597F" w14:textId="77777777" w:rsidR="007013A6" w:rsidRPr="00FF20F1" w:rsidRDefault="007013A6">
            <w:pPr>
              <w:pStyle w:val="PlantList"/>
              <w:jc w:val="center"/>
              <w:pPrChange w:id="5712" w:author="Daniel Stewart" w:date="2022-02-10T13:42:00Z">
                <w:pPr/>
              </w:pPrChange>
            </w:pPr>
          </w:p>
        </w:tc>
      </w:tr>
      <w:tr w:rsidR="007013A6" w:rsidRPr="00FF20F1" w14:paraId="4A4E8F0C" w14:textId="77777777" w:rsidTr="004D3373">
        <w:trPr>
          <w:trHeight w:hRule="exact" w:val="227"/>
        </w:trPr>
        <w:tc>
          <w:tcPr>
            <w:tcW w:w="3119" w:type="dxa"/>
            <w:shd w:val="clear" w:color="auto" w:fill="auto"/>
          </w:tcPr>
          <w:p w14:paraId="614C1309" w14:textId="77777777" w:rsidR="007013A6" w:rsidRPr="00FF20F1" w:rsidRDefault="007013A6">
            <w:pPr>
              <w:pStyle w:val="PlantList"/>
              <w:jc w:val="left"/>
              <w:rPr>
                <w:i/>
                <w:iCs/>
                <w:rPrChange w:id="5713" w:author="Daniel Stewart" w:date="2022-02-10T13:41:00Z">
                  <w:rPr>
                    <w:lang w:val="en-US"/>
                  </w:rPr>
                </w:rPrChange>
              </w:rPr>
              <w:pPrChange w:id="5714" w:author="Daniel Stewart" w:date="2022-02-10T13:43:00Z">
                <w:pPr>
                  <w:jc w:val="left"/>
                </w:pPr>
              </w:pPrChange>
            </w:pPr>
            <w:proofErr w:type="spellStart"/>
            <w:r w:rsidRPr="00FF20F1">
              <w:rPr>
                <w:i/>
                <w:iCs/>
                <w:rPrChange w:id="5715" w:author="Daniel Stewart" w:date="2022-02-10T13:41:00Z">
                  <w:rPr/>
                </w:rPrChange>
              </w:rPr>
              <w:t>Persicaria</w:t>
            </w:r>
            <w:proofErr w:type="spellEnd"/>
            <w:r w:rsidRPr="00FF20F1">
              <w:rPr>
                <w:i/>
                <w:iCs/>
                <w:rPrChange w:id="5716" w:author="Daniel Stewart" w:date="2022-02-10T13:41:00Z">
                  <w:rPr/>
                </w:rPrChange>
              </w:rPr>
              <w:t xml:space="preserve"> </w:t>
            </w:r>
            <w:proofErr w:type="spellStart"/>
            <w:r w:rsidRPr="00FF20F1">
              <w:rPr>
                <w:i/>
                <w:iCs/>
                <w:rPrChange w:id="5717" w:author="Daniel Stewart" w:date="2022-02-10T13:41:00Z">
                  <w:rPr/>
                </w:rPrChange>
              </w:rPr>
              <w:t>hydropiperoides</w:t>
            </w:r>
            <w:proofErr w:type="spellEnd"/>
          </w:p>
        </w:tc>
        <w:tc>
          <w:tcPr>
            <w:tcW w:w="2941" w:type="dxa"/>
            <w:shd w:val="clear" w:color="auto" w:fill="auto"/>
          </w:tcPr>
          <w:p w14:paraId="3E8329D8" w14:textId="77777777" w:rsidR="007013A6" w:rsidRPr="00FF20F1" w:rsidRDefault="007013A6">
            <w:pPr>
              <w:pStyle w:val="PlantList"/>
              <w:pPrChange w:id="5718" w:author="Daniel Stewart" w:date="2022-02-10T13:41:00Z">
                <w:pPr>
                  <w:jc w:val="left"/>
                </w:pPr>
              </w:pPrChange>
            </w:pPr>
            <w:proofErr w:type="gramStart"/>
            <w:r w:rsidRPr="00FF20F1">
              <w:t>water-pepper</w:t>
            </w:r>
            <w:proofErr w:type="gramEnd"/>
          </w:p>
        </w:tc>
        <w:tc>
          <w:tcPr>
            <w:tcW w:w="886" w:type="dxa"/>
            <w:shd w:val="clear" w:color="auto" w:fill="auto"/>
          </w:tcPr>
          <w:p w14:paraId="48E91AAF" w14:textId="77777777" w:rsidR="007013A6" w:rsidRPr="00FF20F1" w:rsidRDefault="007013A6">
            <w:pPr>
              <w:pStyle w:val="PlantList"/>
              <w:jc w:val="center"/>
              <w:pPrChange w:id="5719" w:author="Daniel Stewart" w:date="2022-02-10T13:42:00Z">
                <w:pPr/>
              </w:pPrChange>
            </w:pPr>
            <w:r w:rsidRPr="00FF20F1">
              <w:t>N</w:t>
            </w:r>
          </w:p>
        </w:tc>
        <w:tc>
          <w:tcPr>
            <w:tcW w:w="886" w:type="dxa"/>
          </w:tcPr>
          <w:p w14:paraId="31B195E6" w14:textId="77777777" w:rsidR="007013A6" w:rsidRPr="00FF20F1" w:rsidRDefault="007013A6">
            <w:pPr>
              <w:pStyle w:val="PlantList"/>
              <w:jc w:val="center"/>
              <w:pPrChange w:id="5720" w:author="Daniel Stewart" w:date="2022-02-10T13:42:00Z">
                <w:pPr/>
              </w:pPrChange>
            </w:pPr>
            <w:r w:rsidRPr="00FF20F1">
              <w:t>X</w:t>
            </w:r>
          </w:p>
        </w:tc>
        <w:tc>
          <w:tcPr>
            <w:tcW w:w="886" w:type="dxa"/>
          </w:tcPr>
          <w:p w14:paraId="04D068BB" w14:textId="77777777" w:rsidR="007013A6" w:rsidRPr="00FF20F1" w:rsidRDefault="007013A6">
            <w:pPr>
              <w:pStyle w:val="PlantList"/>
              <w:jc w:val="center"/>
              <w:pPrChange w:id="5721" w:author="Daniel Stewart" w:date="2022-02-10T13:42:00Z">
                <w:pPr/>
              </w:pPrChange>
            </w:pPr>
          </w:p>
        </w:tc>
      </w:tr>
      <w:tr w:rsidR="007013A6" w:rsidRPr="00FF20F1" w14:paraId="1EF0979D" w14:textId="77777777" w:rsidTr="004D3373">
        <w:trPr>
          <w:trHeight w:hRule="exact" w:val="227"/>
        </w:trPr>
        <w:tc>
          <w:tcPr>
            <w:tcW w:w="3119" w:type="dxa"/>
            <w:shd w:val="clear" w:color="auto" w:fill="auto"/>
          </w:tcPr>
          <w:p w14:paraId="42D29347" w14:textId="77777777" w:rsidR="007013A6" w:rsidRPr="00FF20F1" w:rsidRDefault="007013A6">
            <w:pPr>
              <w:pStyle w:val="PlantList"/>
              <w:jc w:val="left"/>
              <w:rPr>
                <w:i/>
                <w:iCs/>
                <w:rPrChange w:id="5722" w:author="Daniel Stewart" w:date="2022-02-10T13:41:00Z">
                  <w:rPr>
                    <w:lang w:val="en-US"/>
                  </w:rPr>
                </w:rPrChange>
              </w:rPr>
              <w:pPrChange w:id="5723" w:author="Daniel Stewart" w:date="2022-02-10T13:43:00Z">
                <w:pPr>
                  <w:jc w:val="left"/>
                </w:pPr>
              </w:pPrChange>
            </w:pPr>
            <w:proofErr w:type="spellStart"/>
            <w:r w:rsidRPr="00FF20F1">
              <w:rPr>
                <w:i/>
                <w:iCs/>
                <w:rPrChange w:id="5724" w:author="Daniel Stewart" w:date="2022-02-10T13:41:00Z">
                  <w:rPr/>
                </w:rPrChange>
              </w:rPr>
              <w:t>Persicaria</w:t>
            </w:r>
            <w:proofErr w:type="spellEnd"/>
            <w:r w:rsidRPr="00FF20F1">
              <w:rPr>
                <w:i/>
                <w:iCs/>
                <w:rPrChange w:id="5725" w:author="Daniel Stewart" w:date="2022-02-10T13:41:00Z">
                  <w:rPr/>
                </w:rPrChange>
              </w:rPr>
              <w:t xml:space="preserve"> </w:t>
            </w:r>
            <w:proofErr w:type="spellStart"/>
            <w:r w:rsidRPr="00FF20F1">
              <w:rPr>
                <w:i/>
                <w:iCs/>
                <w:rPrChange w:id="5726" w:author="Daniel Stewart" w:date="2022-02-10T13:41:00Z">
                  <w:rPr/>
                </w:rPrChange>
              </w:rPr>
              <w:t>lapathifolia</w:t>
            </w:r>
            <w:proofErr w:type="spellEnd"/>
          </w:p>
        </w:tc>
        <w:tc>
          <w:tcPr>
            <w:tcW w:w="2941" w:type="dxa"/>
            <w:shd w:val="clear" w:color="auto" w:fill="auto"/>
          </w:tcPr>
          <w:p w14:paraId="2368F56B" w14:textId="77777777" w:rsidR="007013A6" w:rsidRPr="00FF20F1" w:rsidRDefault="007013A6">
            <w:pPr>
              <w:pStyle w:val="PlantList"/>
              <w:pPrChange w:id="5727" w:author="Daniel Stewart" w:date="2022-02-10T13:41:00Z">
                <w:pPr>
                  <w:jc w:val="left"/>
                </w:pPr>
              </w:pPrChange>
            </w:pPr>
            <w:r w:rsidRPr="00FF20F1">
              <w:t>willow weed</w:t>
            </w:r>
          </w:p>
        </w:tc>
        <w:tc>
          <w:tcPr>
            <w:tcW w:w="886" w:type="dxa"/>
            <w:shd w:val="clear" w:color="auto" w:fill="auto"/>
          </w:tcPr>
          <w:p w14:paraId="0C9BCF8F" w14:textId="77777777" w:rsidR="007013A6" w:rsidRPr="00FF20F1" w:rsidRDefault="007013A6">
            <w:pPr>
              <w:pStyle w:val="PlantList"/>
              <w:jc w:val="center"/>
              <w:pPrChange w:id="5728" w:author="Daniel Stewart" w:date="2022-02-10T13:42:00Z">
                <w:pPr/>
              </w:pPrChange>
            </w:pPr>
            <w:r w:rsidRPr="00FF20F1">
              <w:t>N</w:t>
            </w:r>
          </w:p>
        </w:tc>
        <w:tc>
          <w:tcPr>
            <w:tcW w:w="886" w:type="dxa"/>
          </w:tcPr>
          <w:p w14:paraId="50765194" w14:textId="77777777" w:rsidR="007013A6" w:rsidRPr="00FF20F1" w:rsidRDefault="007013A6">
            <w:pPr>
              <w:pStyle w:val="PlantList"/>
              <w:jc w:val="center"/>
              <w:pPrChange w:id="5729" w:author="Daniel Stewart" w:date="2022-02-10T13:42:00Z">
                <w:pPr/>
              </w:pPrChange>
            </w:pPr>
            <w:r w:rsidRPr="00FF20F1">
              <w:t>X</w:t>
            </w:r>
          </w:p>
        </w:tc>
        <w:tc>
          <w:tcPr>
            <w:tcW w:w="886" w:type="dxa"/>
          </w:tcPr>
          <w:p w14:paraId="6624702F" w14:textId="77777777" w:rsidR="007013A6" w:rsidRPr="00FF20F1" w:rsidRDefault="007013A6">
            <w:pPr>
              <w:pStyle w:val="PlantList"/>
              <w:jc w:val="center"/>
              <w:pPrChange w:id="5730" w:author="Daniel Stewart" w:date="2022-02-10T13:42:00Z">
                <w:pPr/>
              </w:pPrChange>
            </w:pPr>
          </w:p>
        </w:tc>
      </w:tr>
      <w:tr w:rsidR="007013A6" w:rsidRPr="00FF20F1" w14:paraId="4ECCB8A8" w14:textId="77777777" w:rsidTr="004D3373">
        <w:trPr>
          <w:trHeight w:hRule="exact" w:val="227"/>
        </w:trPr>
        <w:tc>
          <w:tcPr>
            <w:tcW w:w="3119" w:type="dxa"/>
            <w:shd w:val="clear" w:color="auto" w:fill="auto"/>
          </w:tcPr>
          <w:p w14:paraId="0EF52207" w14:textId="77777777" w:rsidR="007013A6" w:rsidRPr="00FF20F1" w:rsidRDefault="007013A6">
            <w:pPr>
              <w:pStyle w:val="PlantList"/>
              <w:jc w:val="left"/>
              <w:rPr>
                <w:i/>
                <w:iCs/>
                <w:rPrChange w:id="5731" w:author="Daniel Stewart" w:date="2022-02-10T13:41:00Z">
                  <w:rPr>
                    <w:lang w:val="en-US"/>
                  </w:rPr>
                </w:rPrChange>
              </w:rPr>
              <w:pPrChange w:id="5732" w:author="Daniel Stewart" w:date="2022-02-10T13:43:00Z">
                <w:pPr>
                  <w:jc w:val="left"/>
                </w:pPr>
              </w:pPrChange>
            </w:pPr>
            <w:proofErr w:type="spellStart"/>
            <w:r w:rsidRPr="00FF20F1">
              <w:rPr>
                <w:i/>
                <w:iCs/>
                <w:rPrChange w:id="5733" w:author="Daniel Stewart" w:date="2022-02-10T13:41:00Z">
                  <w:rPr/>
                </w:rPrChange>
              </w:rPr>
              <w:t>Persicara</w:t>
            </w:r>
            <w:proofErr w:type="spellEnd"/>
            <w:r w:rsidRPr="00FF20F1">
              <w:rPr>
                <w:i/>
                <w:iCs/>
                <w:rPrChange w:id="5734" w:author="Daniel Stewart" w:date="2022-02-10T13:41:00Z">
                  <w:rPr/>
                </w:rPrChange>
              </w:rPr>
              <w:t xml:space="preserve"> minor</w:t>
            </w:r>
          </w:p>
        </w:tc>
        <w:tc>
          <w:tcPr>
            <w:tcW w:w="2941" w:type="dxa"/>
            <w:shd w:val="clear" w:color="auto" w:fill="auto"/>
          </w:tcPr>
          <w:p w14:paraId="6D271EA9" w14:textId="77777777" w:rsidR="007013A6" w:rsidRPr="00FF20F1" w:rsidRDefault="007013A6">
            <w:pPr>
              <w:pStyle w:val="PlantList"/>
              <w:pPrChange w:id="5735" w:author="Daniel Stewart" w:date="2022-02-10T13:41:00Z">
                <w:pPr>
                  <w:jc w:val="left"/>
                </w:pPr>
              </w:pPrChange>
            </w:pPr>
            <w:r w:rsidRPr="00FF20F1">
              <w:t>Asian knotweed</w:t>
            </w:r>
          </w:p>
        </w:tc>
        <w:tc>
          <w:tcPr>
            <w:tcW w:w="886" w:type="dxa"/>
            <w:shd w:val="clear" w:color="auto" w:fill="auto"/>
          </w:tcPr>
          <w:p w14:paraId="10D03B79" w14:textId="77777777" w:rsidR="007013A6" w:rsidRPr="00FF20F1" w:rsidRDefault="007013A6">
            <w:pPr>
              <w:pStyle w:val="PlantList"/>
              <w:jc w:val="center"/>
              <w:pPrChange w:id="5736" w:author="Daniel Stewart" w:date="2022-02-10T13:42:00Z">
                <w:pPr/>
              </w:pPrChange>
            </w:pPr>
            <w:r w:rsidRPr="00FF20F1">
              <w:t>E</w:t>
            </w:r>
          </w:p>
        </w:tc>
        <w:tc>
          <w:tcPr>
            <w:tcW w:w="886" w:type="dxa"/>
          </w:tcPr>
          <w:p w14:paraId="1F865106" w14:textId="77777777" w:rsidR="007013A6" w:rsidRPr="00FF20F1" w:rsidRDefault="007013A6">
            <w:pPr>
              <w:pStyle w:val="PlantList"/>
              <w:jc w:val="center"/>
              <w:pPrChange w:id="5737" w:author="Daniel Stewart" w:date="2022-02-10T13:42:00Z">
                <w:pPr/>
              </w:pPrChange>
            </w:pPr>
            <w:r w:rsidRPr="00FF20F1">
              <w:t>X</w:t>
            </w:r>
          </w:p>
        </w:tc>
        <w:tc>
          <w:tcPr>
            <w:tcW w:w="886" w:type="dxa"/>
          </w:tcPr>
          <w:p w14:paraId="7EDF1244" w14:textId="77777777" w:rsidR="007013A6" w:rsidRPr="00FF20F1" w:rsidRDefault="007013A6">
            <w:pPr>
              <w:pStyle w:val="PlantList"/>
              <w:jc w:val="center"/>
              <w:pPrChange w:id="5738" w:author="Daniel Stewart" w:date="2022-02-10T13:42:00Z">
                <w:pPr/>
              </w:pPrChange>
            </w:pPr>
          </w:p>
        </w:tc>
      </w:tr>
      <w:tr w:rsidR="007013A6" w:rsidRPr="00FF20F1" w14:paraId="0C2D872E" w14:textId="77777777" w:rsidTr="004D3373">
        <w:trPr>
          <w:trHeight w:hRule="exact" w:val="227"/>
        </w:trPr>
        <w:tc>
          <w:tcPr>
            <w:tcW w:w="3119" w:type="dxa"/>
            <w:shd w:val="clear" w:color="auto" w:fill="auto"/>
            <w:hideMark/>
          </w:tcPr>
          <w:p w14:paraId="1ED4EBE9" w14:textId="77777777" w:rsidR="007013A6" w:rsidRPr="00FF20F1" w:rsidRDefault="007013A6">
            <w:pPr>
              <w:pStyle w:val="PlantList"/>
              <w:jc w:val="left"/>
              <w:rPr>
                <w:i/>
                <w:iCs/>
                <w:rPrChange w:id="5739" w:author="Daniel Stewart" w:date="2022-02-10T13:41:00Z">
                  <w:rPr>
                    <w:lang w:val="en-US"/>
                  </w:rPr>
                </w:rPrChange>
              </w:rPr>
              <w:pPrChange w:id="5740" w:author="Daniel Stewart" w:date="2022-02-10T13:43:00Z">
                <w:pPr>
                  <w:jc w:val="left"/>
                </w:pPr>
              </w:pPrChange>
            </w:pPr>
            <w:proofErr w:type="spellStart"/>
            <w:r w:rsidRPr="00FF20F1">
              <w:rPr>
                <w:i/>
                <w:iCs/>
                <w:rPrChange w:id="5741" w:author="Daniel Stewart" w:date="2022-02-10T13:41:00Z">
                  <w:rPr/>
                </w:rPrChange>
              </w:rPr>
              <w:t>Persicaria</w:t>
            </w:r>
            <w:proofErr w:type="spellEnd"/>
            <w:r w:rsidRPr="00FF20F1">
              <w:rPr>
                <w:i/>
                <w:iCs/>
                <w:rPrChange w:id="5742" w:author="Daniel Stewart" w:date="2022-02-10T13:41:00Z">
                  <w:rPr/>
                </w:rPrChange>
              </w:rPr>
              <w:t> sp. </w:t>
            </w:r>
          </w:p>
        </w:tc>
        <w:tc>
          <w:tcPr>
            <w:tcW w:w="2941" w:type="dxa"/>
            <w:shd w:val="clear" w:color="auto" w:fill="auto"/>
            <w:hideMark/>
          </w:tcPr>
          <w:p w14:paraId="696B0C2E" w14:textId="77777777" w:rsidR="007013A6" w:rsidRPr="00FF20F1" w:rsidRDefault="007013A6">
            <w:pPr>
              <w:pStyle w:val="PlantList"/>
              <w:pPrChange w:id="5743" w:author="Daniel Stewart" w:date="2022-02-10T13:41:00Z">
                <w:pPr>
                  <w:jc w:val="left"/>
                </w:pPr>
              </w:pPrChange>
            </w:pPr>
            <w:r w:rsidRPr="00FF20F1">
              <w:t>unidentified smartweed</w:t>
            </w:r>
          </w:p>
        </w:tc>
        <w:tc>
          <w:tcPr>
            <w:tcW w:w="886" w:type="dxa"/>
            <w:shd w:val="clear" w:color="auto" w:fill="auto"/>
            <w:hideMark/>
          </w:tcPr>
          <w:p w14:paraId="4ABF25F0" w14:textId="77777777" w:rsidR="007013A6" w:rsidRPr="00FF20F1" w:rsidRDefault="007013A6">
            <w:pPr>
              <w:pStyle w:val="PlantList"/>
              <w:jc w:val="center"/>
              <w:pPrChange w:id="5744" w:author="Daniel Stewart" w:date="2022-02-10T13:42:00Z">
                <w:pPr/>
              </w:pPrChange>
            </w:pPr>
            <w:r w:rsidRPr="00FF20F1">
              <w:t>U</w:t>
            </w:r>
          </w:p>
        </w:tc>
        <w:tc>
          <w:tcPr>
            <w:tcW w:w="886" w:type="dxa"/>
          </w:tcPr>
          <w:p w14:paraId="221F513D" w14:textId="77777777" w:rsidR="007013A6" w:rsidRPr="00FF20F1" w:rsidRDefault="007013A6">
            <w:pPr>
              <w:pStyle w:val="PlantList"/>
              <w:jc w:val="center"/>
              <w:pPrChange w:id="5745" w:author="Daniel Stewart" w:date="2022-02-10T13:42:00Z">
                <w:pPr/>
              </w:pPrChange>
            </w:pPr>
            <w:r w:rsidRPr="00FF20F1">
              <w:t>X</w:t>
            </w:r>
          </w:p>
        </w:tc>
        <w:tc>
          <w:tcPr>
            <w:tcW w:w="886" w:type="dxa"/>
          </w:tcPr>
          <w:p w14:paraId="267C5DF7" w14:textId="77777777" w:rsidR="007013A6" w:rsidRPr="00FF20F1" w:rsidRDefault="007013A6">
            <w:pPr>
              <w:pStyle w:val="PlantList"/>
              <w:jc w:val="center"/>
              <w:rPr>
                <w:rPrChange w:id="5746" w:author="Daniel Stewart" w:date="2022-02-10T13:41:00Z">
                  <w:rPr>
                    <w:color w:val="000000"/>
                    <w:lang w:val="en-US"/>
                  </w:rPr>
                </w:rPrChange>
              </w:rPr>
              <w:pPrChange w:id="5747" w:author="Daniel Stewart" w:date="2022-02-10T13:42:00Z">
                <w:pPr/>
              </w:pPrChange>
            </w:pPr>
            <w:r w:rsidRPr="00FF20F1">
              <w:t>X</w:t>
            </w:r>
          </w:p>
        </w:tc>
      </w:tr>
      <w:tr w:rsidR="007013A6" w:rsidRPr="00FF20F1" w14:paraId="62826BC9" w14:textId="77777777" w:rsidTr="004D3373">
        <w:trPr>
          <w:trHeight w:hRule="exact" w:val="227"/>
        </w:trPr>
        <w:tc>
          <w:tcPr>
            <w:tcW w:w="3119" w:type="dxa"/>
            <w:shd w:val="clear" w:color="auto" w:fill="auto"/>
            <w:hideMark/>
          </w:tcPr>
          <w:p w14:paraId="49A796E6" w14:textId="77777777" w:rsidR="007013A6" w:rsidRPr="00FF20F1" w:rsidRDefault="007013A6">
            <w:pPr>
              <w:pStyle w:val="PlantList"/>
              <w:jc w:val="left"/>
              <w:rPr>
                <w:i/>
                <w:iCs/>
                <w:rPrChange w:id="5748" w:author="Daniel Stewart" w:date="2022-02-10T13:41:00Z">
                  <w:rPr>
                    <w:lang w:val="en-US"/>
                  </w:rPr>
                </w:rPrChange>
              </w:rPr>
              <w:pPrChange w:id="5749" w:author="Daniel Stewart" w:date="2022-02-10T13:43:00Z">
                <w:pPr>
                  <w:jc w:val="left"/>
                </w:pPr>
              </w:pPrChange>
            </w:pPr>
            <w:proofErr w:type="spellStart"/>
            <w:r w:rsidRPr="00FF20F1">
              <w:rPr>
                <w:i/>
                <w:iCs/>
                <w:rPrChange w:id="5750" w:author="Daniel Stewart" w:date="2022-02-10T13:41:00Z">
                  <w:rPr/>
                </w:rPrChange>
              </w:rPr>
              <w:t>Phalarus</w:t>
            </w:r>
            <w:proofErr w:type="spellEnd"/>
            <w:r w:rsidRPr="00FF20F1">
              <w:rPr>
                <w:i/>
                <w:iCs/>
                <w:rPrChange w:id="5751" w:author="Daniel Stewart" w:date="2022-02-10T13:41:00Z">
                  <w:rPr/>
                </w:rPrChange>
              </w:rPr>
              <w:t> arundinacea </w:t>
            </w:r>
          </w:p>
        </w:tc>
        <w:tc>
          <w:tcPr>
            <w:tcW w:w="2941" w:type="dxa"/>
            <w:shd w:val="clear" w:color="auto" w:fill="auto"/>
            <w:hideMark/>
          </w:tcPr>
          <w:p w14:paraId="3D54CF52" w14:textId="77777777" w:rsidR="007013A6" w:rsidRPr="00FF20F1" w:rsidRDefault="007013A6">
            <w:pPr>
              <w:pStyle w:val="PlantList"/>
              <w:pPrChange w:id="5752" w:author="Daniel Stewart" w:date="2022-02-10T13:41:00Z">
                <w:pPr>
                  <w:jc w:val="left"/>
                </w:pPr>
              </w:pPrChange>
            </w:pPr>
            <w:r w:rsidRPr="00FF20F1">
              <w:t>reed canary</w:t>
            </w:r>
            <w:del w:id="5753" w:author="Daniel Stewart" w:date="2022-02-09T16:19:00Z">
              <w:r w:rsidRPr="00FF20F1" w:rsidDel="00BF6793">
                <w:delText xml:space="preserve"> </w:delText>
              </w:r>
            </w:del>
            <w:r w:rsidRPr="00FF20F1">
              <w:t>grass </w:t>
            </w:r>
          </w:p>
        </w:tc>
        <w:tc>
          <w:tcPr>
            <w:tcW w:w="886" w:type="dxa"/>
            <w:shd w:val="clear" w:color="auto" w:fill="auto"/>
            <w:hideMark/>
          </w:tcPr>
          <w:p w14:paraId="79A2477D" w14:textId="77777777" w:rsidR="007013A6" w:rsidRPr="00FF20F1" w:rsidRDefault="007013A6">
            <w:pPr>
              <w:pStyle w:val="PlantList"/>
              <w:jc w:val="center"/>
              <w:pPrChange w:id="5754" w:author="Daniel Stewart" w:date="2022-02-10T13:42:00Z">
                <w:pPr/>
              </w:pPrChange>
            </w:pPr>
            <w:r w:rsidRPr="00FF20F1">
              <w:t>I</w:t>
            </w:r>
          </w:p>
        </w:tc>
        <w:tc>
          <w:tcPr>
            <w:tcW w:w="886" w:type="dxa"/>
          </w:tcPr>
          <w:p w14:paraId="619D8A48" w14:textId="77777777" w:rsidR="007013A6" w:rsidRPr="00FF20F1" w:rsidRDefault="007013A6">
            <w:pPr>
              <w:pStyle w:val="PlantList"/>
              <w:jc w:val="center"/>
              <w:pPrChange w:id="5755" w:author="Daniel Stewart" w:date="2022-02-10T13:42:00Z">
                <w:pPr/>
              </w:pPrChange>
            </w:pPr>
            <w:r w:rsidRPr="00FF20F1">
              <w:t>X</w:t>
            </w:r>
          </w:p>
        </w:tc>
        <w:tc>
          <w:tcPr>
            <w:tcW w:w="886" w:type="dxa"/>
          </w:tcPr>
          <w:p w14:paraId="73CEE05E" w14:textId="77777777" w:rsidR="007013A6" w:rsidRPr="00FF20F1" w:rsidRDefault="007013A6">
            <w:pPr>
              <w:pStyle w:val="PlantList"/>
              <w:jc w:val="center"/>
              <w:rPr>
                <w:rPrChange w:id="5756" w:author="Daniel Stewart" w:date="2022-02-10T13:41:00Z">
                  <w:rPr>
                    <w:color w:val="000000"/>
                    <w:lang w:val="en-US"/>
                  </w:rPr>
                </w:rPrChange>
              </w:rPr>
              <w:pPrChange w:id="5757" w:author="Daniel Stewart" w:date="2022-02-10T13:42:00Z">
                <w:pPr/>
              </w:pPrChange>
            </w:pPr>
            <w:r w:rsidRPr="00FF20F1">
              <w:t>X</w:t>
            </w:r>
          </w:p>
        </w:tc>
      </w:tr>
      <w:tr w:rsidR="007013A6" w:rsidRPr="00FF20F1" w14:paraId="45DA6712" w14:textId="77777777" w:rsidTr="004D3373">
        <w:trPr>
          <w:trHeight w:hRule="exact" w:val="227"/>
        </w:trPr>
        <w:tc>
          <w:tcPr>
            <w:tcW w:w="3119" w:type="dxa"/>
            <w:shd w:val="clear" w:color="auto" w:fill="auto"/>
            <w:hideMark/>
          </w:tcPr>
          <w:p w14:paraId="406DDEC1" w14:textId="77777777" w:rsidR="007013A6" w:rsidRPr="00FF20F1" w:rsidRDefault="007013A6">
            <w:pPr>
              <w:pStyle w:val="PlantList"/>
              <w:jc w:val="left"/>
              <w:rPr>
                <w:i/>
                <w:iCs/>
                <w:rPrChange w:id="5758" w:author="Daniel Stewart" w:date="2022-02-10T13:41:00Z">
                  <w:rPr>
                    <w:lang w:val="en-US"/>
                  </w:rPr>
                </w:rPrChange>
              </w:rPr>
              <w:pPrChange w:id="5759" w:author="Daniel Stewart" w:date="2022-02-10T13:43:00Z">
                <w:pPr>
                  <w:jc w:val="left"/>
                </w:pPr>
              </w:pPrChange>
            </w:pPr>
            <w:r w:rsidRPr="00FF20F1">
              <w:rPr>
                <w:i/>
                <w:iCs/>
                <w:rPrChange w:id="5760" w:author="Daniel Stewart" w:date="2022-02-10T13:41:00Z">
                  <w:rPr/>
                </w:rPrChange>
              </w:rPr>
              <w:t>Plantago lanceolata  </w:t>
            </w:r>
          </w:p>
        </w:tc>
        <w:tc>
          <w:tcPr>
            <w:tcW w:w="2941" w:type="dxa"/>
            <w:shd w:val="clear" w:color="auto" w:fill="auto"/>
            <w:hideMark/>
          </w:tcPr>
          <w:p w14:paraId="520758B2" w14:textId="77777777" w:rsidR="007013A6" w:rsidRPr="00FF20F1" w:rsidRDefault="007013A6">
            <w:pPr>
              <w:pStyle w:val="PlantList"/>
              <w:pPrChange w:id="5761" w:author="Daniel Stewart" w:date="2022-02-10T13:41:00Z">
                <w:pPr>
                  <w:jc w:val="left"/>
                </w:pPr>
              </w:pPrChange>
            </w:pPr>
            <w:r w:rsidRPr="00FF20F1">
              <w:t>ribwort plantain </w:t>
            </w:r>
          </w:p>
        </w:tc>
        <w:tc>
          <w:tcPr>
            <w:tcW w:w="886" w:type="dxa"/>
            <w:shd w:val="clear" w:color="auto" w:fill="auto"/>
            <w:hideMark/>
          </w:tcPr>
          <w:p w14:paraId="7EE2828C" w14:textId="77777777" w:rsidR="007013A6" w:rsidRPr="00FF20F1" w:rsidRDefault="007013A6">
            <w:pPr>
              <w:pStyle w:val="PlantList"/>
              <w:jc w:val="center"/>
              <w:pPrChange w:id="5762" w:author="Daniel Stewart" w:date="2022-02-10T13:42:00Z">
                <w:pPr/>
              </w:pPrChange>
            </w:pPr>
            <w:r w:rsidRPr="00FF20F1">
              <w:t>E</w:t>
            </w:r>
          </w:p>
        </w:tc>
        <w:tc>
          <w:tcPr>
            <w:tcW w:w="886" w:type="dxa"/>
          </w:tcPr>
          <w:p w14:paraId="52B7258D" w14:textId="77777777" w:rsidR="007013A6" w:rsidRPr="00FF20F1" w:rsidRDefault="007013A6">
            <w:pPr>
              <w:pStyle w:val="PlantList"/>
              <w:jc w:val="center"/>
              <w:pPrChange w:id="5763" w:author="Daniel Stewart" w:date="2022-02-10T13:42:00Z">
                <w:pPr/>
              </w:pPrChange>
            </w:pPr>
            <w:r w:rsidRPr="00FF20F1">
              <w:t>X</w:t>
            </w:r>
          </w:p>
        </w:tc>
        <w:tc>
          <w:tcPr>
            <w:tcW w:w="886" w:type="dxa"/>
          </w:tcPr>
          <w:p w14:paraId="57287341" w14:textId="77777777" w:rsidR="007013A6" w:rsidRPr="00FF20F1" w:rsidRDefault="007013A6">
            <w:pPr>
              <w:pStyle w:val="PlantList"/>
              <w:jc w:val="center"/>
              <w:rPr>
                <w:rPrChange w:id="5764" w:author="Daniel Stewart" w:date="2022-02-10T13:41:00Z">
                  <w:rPr>
                    <w:color w:val="000000"/>
                    <w:lang w:val="en-US"/>
                  </w:rPr>
                </w:rPrChange>
              </w:rPr>
              <w:pPrChange w:id="5765" w:author="Daniel Stewart" w:date="2022-02-10T13:42:00Z">
                <w:pPr/>
              </w:pPrChange>
            </w:pPr>
            <w:r w:rsidRPr="00FF20F1">
              <w:t>X</w:t>
            </w:r>
          </w:p>
        </w:tc>
      </w:tr>
      <w:tr w:rsidR="007013A6" w:rsidRPr="00FF20F1" w14:paraId="377AD356" w14:textId="77777777" w:rsidTr="004D3373">
        <w:trPr>
          <w:trHeight w:hRule="exact" w:val="227"/>
        </w:trPr>
        <w:tc>
          <w:tcPr>
            <w:tcW w:w="3119" w:type="dxa"/>
            <w:shd w:val="clear" w:color="auto" w:fill="auto"/>
            <w:hideMark/>
          </w:tcPr>
          <w:p w14:paraId="66B0EAF0" w14:textId="77777777" w:rsidR="007013A6" w:rsidRPr="00FF20F1" w:rsidRDefault="007013A6">
            <w:pPr>
              <w:pStyle w:val="PlantList"/>
              <w:jc w:val="left"/>
              <w:rPr>
                <w:i/>
                <w:iCs/>
                <w:rPrChange w:id="5766" w:author="Daniel Stewart" w:date="2022-02-10T13:41:00Z">
                  <w:rPr>
                    <w:lang w:val="en-US"/>
                  </w:rPr>
                </w:rPrChange>
              </w:rPr>
              <w:pPrChange w:id="5767" w:author="Daniel Stewart" w:date="2022-02-10T13:43:00Z">
                <w:pPr>
                  <w:jc w:val="left"/>
                </w:pPr>
              </w:pPrChange>
            </w:pPr>
            <w:r w:rsidRPr="00FF20F1">
              <w:rPr>
                <w:i/>
                <w:iCs/>
                <w:rPrChange w:id="5768" w:author="Daniel Stewart" w:date="2022-02-10T13:41:00Z">
                  <w:rPr/>
                </w:rPrChange>
              </w:rPr>
              <w:t>Plantago major </w:t>
            </w:r>
          </w:p>
        </w:tc>
        <w:tc>
          <w:tcPr>
            <w:tcW w:w="2941" w:type="dxa"/>
            <w:shd w:val="clear" w:color="auto" w:fill="auto"/>
            <w:hideMark/>
          </w:tcPr>
          <w:p w14:paraId="2C31EB61" w14:textId="77777777" w:rsidR="007013A6" w:rsidRPr="00FF20F1" w:rsidRDefault="007013A6">
            <w:pPr>
              <w:pStyle w:val="PlantList"/>
              <w:pPrChange w:id="5769" w:author="Daniel Stewart" w:date="2022-02-10T13:41:00Z">
                <w:pPr>
                  <w:jc w:val="left"/>
                </w:pPr>
              </w:pPrChange>
            </w:pPr>
            <w:r w:rsidRPr="00FF20F1">
              <w:t>common plantain </w:t>
            </w:r>
          </w:p>
        </w:tc>
        <w:tc>
          <w:tcPr>
            <w:tcW w:w="886" w:type="dxa"/>
            <w:shd w:val="clear" w:color="auto" w:fill="auto"/>
            <w:hideMark/>
          </w:tcPr>
          <w:p w14:paraId="121FBB30" w14:textId="77777777" w:rsidR="007013A6" w:rsidRPr="00FF20F1" w:rsidRDefault="007013A6">
            <w:pPr>
              <w:pStyle w:val="PlantList"/>
              <w:jc w:val="center"/>
              <w:pPrChange w:id="5770" w:author="Daniel Stewart" w:date="2022-02-10T13:42:00Z">
                <w:pPr/>
              </w:pPrChange>
            </w:pPr>
            <w:r w:rsidRPr="00FF20F1">
              <w:t>E</w:t>
            </w:r>
          </w:p>
        </w:tc>
        <w:tc>
          <w:tcPr>
            <w:tcW w:w="886" w:type="dxa"/>
          </w:tcPr>
          <w:p w14:paraId="665CD6D5" w14:textId="77777777" w:rsidR="007013A6" w:rsidRPr="00FF20F1" w:rsidRDefault="007013A6">
            <w:pPr>
              <w:pStyle w:val="PlantList"/>
              <w:jc w:val="center"/>
              <w:pPrChange w:id="5771" w:author="Daniel Stewart" w:date="2022-02-10T13:42:00Z">
                <w:pPr/>
              </w:pPrChange>
            </w:pPr>
            <w:r w:rsidRPr="00FF20F1">
              <w:t>X</w:t>
            </w:r>
          </w:p>
        </w:tc>
        <w:tc>
          <w:tcPr>
            <w:tcW w:w="886" w:type="dxa"/>
          </w:tcPr>
          <w:p w14:paraId="12AAA4A4" w14:textId="77777777" w:rsidR="007013A6" w:rsidRPr="00FF20F1" w:rsidRDefault="007013A6">
            <w:pPr>
              <w:pStyle w:val="PlantList"/>
              <w:jc w:val="center"/>
              <w:rPr>
                <w:rPrChange w:id="5772" w:author="Daniel Stewart" w:date="2022-02-10T13:41:00Z">
                  <w:rPr>
                    <w:color w:val="000000"/>
                    <w:lang w:val="en-US"/>
                  </w:rPr>
                </w:rPrChange>
              </w:rPr>
              <w:pPrChange w:id="5773" w:author="Daniel Stewart" w:date="2022-02-10T13:42:00Z">
                <w:pPr/>
              </w:pPrChange>
            </w:pPr>
            <w:r w:rsidRPr="00FF20F1">
              <w:t>X</w:t>
            </w:r>
          </w:p>
        </w:tc>
      </w:tr>
      <w:tr w:rsidR="007013A6" w:rsidRPr="00FF20F1" w14:paraId="4E998700" w14:textId="77777777" w:rsidTr="004D3373">
        <w:trPr>
          <w:trHeight w:hRule="exact" w:val="227"/>
        </w:trPr>
        <w:tc>
          <w:tcPr>
            <w:tcW w:w="3119" w:type="dxa"/>
            <w:shd w:val="clear" w:color="auto" w:fill="auto"/>
            <w:hideMark/>
          </w:tcPr>
          <w:p w14:paraId="7E0A6713" w14:textId="77777777" w:rsidR="007013A6" w:rsidRPr="00FF20F1" w:rsidRDefault="007013A6">
            <w:pPr>
              <w:pStyle w:val="PlantList"/>
              <w:jc w:val="left"/>
              <w:rPr>
                <w:i/>
                <w:iCs/>
                <w:rPrChange w:id="5774" w:author="Daniel Stewart" w:date="2022-02-10T13:41:00Z">
                  <w:rPr>
                    <w:lang w:val="en-US"/>
                  </w:rPr>
                </w:rPrChange>
              </w:rPr>
              <w:pPrChange w:id="5775" w:author="Daniel Stewart" w:date="2022-02-10T13:43:00Z">
                <w:pPr>
                  <w:jc w:val="left"/>
                </w:pPr>
              </w:pPrChange>
            </w:pPr>
            <w:r w:rsidRPr="00FF20F1">
              <w:rPr>
                <w:i/>
                <w:iCs/>
                <w:rPrChange w:id="5776" w:author="Daniel Stewart" w:date="2022-02-10T13:41:00Z">
                  <w:rPr/>
                </w:rPrChange>
              </w:rPr>
              <w:t>Poa annua </w:t>
            </w:r>
          </w:p>
        </w:tc>
        <w:tc>
          <w:tcPr>
            <w:tcW w:w="2941" w:type="dxa"/>
            <w:shd w:val="clear" w:color="auto" w:fill="auto"/>
            <w:hideMark/>
          </w:tcPr>
          <w:p w14:paraId="70214620" w14:textId="77777777" w:rsidR="007013A6" w:rsidRPr="00FF20F1" w:rsidRDefault="007013A6">
            <w:pPr>
              <w:pStyle w:val="PlantList"/>
              <w:pPrChange w:id="5777" w:author="Daniel Stewart" w:date="2022-02-10T13:41:00Z">
                <w:pPr>
                  <w:jc w:val="left"/>
                </w:pPr>
              </w:pPrChange>
            </w:pPr>
            <w:r w:rsidRPr="00FF20F1">
              <w:t>annual bluegrass </w:t>
            </w:r>
          </w:p>
        </w:tc>
        <w:tc>
          <w:tcPr>
            <w:tcW w:w="886" w:type="dxa"/>
            <w:shd w:val="clear" w:color="auto" w:fill="auto"/>
            <w:hideMark/>
          </w:tcPr>
          <w:p w14:paraId="478C2E23" w14:textId="77777777" w:rsidR="007013A6" w:rsidRPr="00FF20F1" w:rsidRDefault="007013A6">
            <w:pPr>
              <w:pStyle w:val="PlantList"/>
              <w:jc w:val="center"/>
              <w:pPrChange w:id="5778" w:author="Daniel Stewart" w:date="2022-02-10T13:42:00Z">
                <w:pPr/>
              </w:pPrChange>
            </w:pPr>
            <w:r w:rsidRPr="00FF20F1">
              <w:t>E</w:t>
            </w:r>
          </w:p>
        </w:tc>
        <w:tc>
          <w:tcPr>
            <w:tcW w:w="886" w:type="dxa"/>
          </w:tcPr>
          <w:p w14:paraId="67D2DFEF" w14:textId="77777777" w:rsidR="007013A6" w:rsidRPr="00FF20F1" w:rsidRDefault="007013A6">
            <w:pPr>
              <w:pStyle w:val="PlantList"/>
              <w:jc w:val="center"/>
              <w:pPrChange w:id="5779" w:author="Daniel Stewart" w:date="2022-02-10T13:42:00Z">
                <w:pPr/>
              </w:pPrChange>
            </w:pPr>
            <w:r w:rsidRPr="00FF20F1">
              <w:t>X</w:t>
            </w:r>
          </w:p>
        </w:tc>
        <w:tc>
          <w:tcPr>
            <w:tcW w:w="886" w:type="dxa"/>
          </w:tcPr>
          <w:p w14:paraId="1FE5D142" w14:textId="77777777" w:rsidR="007013A6" w:rsidRPr="00FF20F1" w:rsidRDefault="007013A6">
            <w:pPr>
              <w:pStyle w:val="PlantList"/>
              <w:jc w:val="center"/>
              <w:rPr>
                <w:rPrChange w:id="5780" w:author="Daniel Stewart" w:date="2022-02-10T13:41:00Z">
                  <w:rPr>
                    <w:color w:val="000000"/>
                    <w:lang w:val="en-US"/>
                  </w:rPr>
                </w:rPrChange>
              </w:rPr>
              <w:pPrChange w:id="5781" w:author="Daniel Stewart" w:date="2022-02-10T13:42:00Z">
                <w:pPr/>
              </w:pPrChange>
            </w:pPr>
            <w:r w:rsidRPr="00FF20F1">
              <w:t>X</w:t>
            </w:r>
          </w:p>
        </w:tc>
      </w:tr>
      <w:tr w:rsidR="007013A6" w:rsidRPr="00FF20F1" w14:paraId="30C10D07" w14:textId="77777777" w:rsidTr="004D3373">
        <w:trPr>
          <w:trHeight w:hRule="exact" w:val="227"/>
        </w:trPr>
        <w:tc>
          <w:tcPr>
            <w:tcW w:w="3119" w:type="dxa"/>
            <w:shd w:val="clear" w:color="auto" w:fill="auto"/>
            <w:hideMark/>
          </w:tcPr>
          <w:p w14:paraId="72DCE36A" w14:textId="77777777" w:rsidR="007013A6" w:rsidRPr="00FF20F1" w:rsidRDefault="007013A6">
            <w:pPr>
              <w:pStyle w:val="PlantList"/>
              <w:jc w:val="left"/>
              <w:rPr>
                <w:i/>
                <w:iCs/>
                <w:rPrChange w:id="5782" w:author="Daniel Stewart" w:date="2022-02-10T13:41:00Z">
                  <w:rPr>
                    <w:lang w:val="en-US"/>
                  </w:rPr>
                </w:rPrChange>
              </w:rPr>
              <w:pPrChange w:id="5783" w:author="Daniel Stewart" w:date="2022-02-10T13:43:00Z">
                <w:pPr>
                  <w:jc w:val="left"/>
                </w:pPr>
              </w:pPrChange>
            </w:pPr>
            <w:r w:rsidRPr="00FF20F1">
              <w:rPr>
                <w:i/>
                <w:iCs/>
                <w:rPrChange w:id="5784" w:author="Daniel Stewart" w:date="2022-02-10T13:41:00Z">
                  <w:rPr/>
                </w:rPrChange>
              </w:rPr>
              <w:t>Poa pratensis </w:t>
            </w:r>
          </w:p>
        </w:tc>
        <w:tc>
          <w:tcPr>
            <w:tcW w:w="2941" w:type="dxa"/>
            <w:shd w:val="clear" w:color="auto" w:fill="auto"/>
            <w:hideMark/>
          </w:tcPr>
          <w:p w14:paraId="1F0D403D" w14:textId="77777777" w:rsidR="007013A6" w:rsidRPr="00FF20F1" w:rsidRDefault="007013A6">
            <w:pPr>
              <w:pStyle w:val="PlantList"/>
              <w:pPrChange w:id="5785" w:author="Daniel Stewart" w:date="2022-02-10T13:41:00Z">
                <w:pPr>
                  <w:jc w:val="left"/>
                </w:pPr>
              </w:pPrChange>
            </w:pPr>
            <w:r w:rsidRPr="00FF20F1">
              <w:t>Kentucky bluegrass </w:t>
            </w:r>
          </w:p>
        </w:tc>
        <w:tc>
          <w:tcPr>
            <w:tcW w:w="886" w:type="dxa"/>
            <w:shd w:val="clear" w:color="auto" w:fill="auto"/>
            <w:hideMark/>
          </w:tcPr>
          <w:p w14:paraId="5A6618D5" w14:textId="77777777" w:rsidR="007013A6" w:rsidRPr="00FF20F1" w:rsidRDefault="007013A6">
            <w:pPr>
              <w:pStyle w:val="PlantList"/>
              <w:jc w:val="center"/>
              <w:pPrChange w:id="5786" w:author="Daniel Stewart" w:date="2022-02-10T13:42:00Z">
                <w:pPr/>
              </w:pPrChange>
            </w:pPr>
            <w:r w:rsidRPr="00FF20F1">
              <w:t>U</w:t>
            </w:r>
          </w:p>
        </w:tc>
        <w:tc>
          <w:tcPr>
            <w:tcW w:w="886" w:type="dxa"/>
          </w:tcPr>
          <w:p w14:paraId="19D397D2" w14:textId="77777777" w:rsidR="007013A6" w:rsidRPr="00FF20F1" w:rsidRDefault="007013A6">
            <w:pPr>
              <w:pStyle w:val="PlantList"/>
              <w:jc w:val="center"/>
              <w:pPrChange w:id="5787" w:author="Daniel Stewart" w:date="2022-02-10T13:42:00Z">
                <w:pPr/>
              </w:pPrChange>
            </w:pPr>
            <w:r w:rsidRPr="00FF20F1">
              <w:t>X</w:t>
            </w:r>
          </w:p>
        </w:tc>
        <w:tc>
          <w:tcPr>
            <w:tcW w:w="886" w:type="dxa"/>
          </w:tcPr>
          <w:p w14:paraId="6574111A" w14:textId="77777777" w:rsidR="007013A6" w:rsidRPr="00FF20F1" w:rsidRDefault="007013A6">
            <w:pPr>
              <w:pStyle w:val="PlantList"/>
              <w:jc w:val="center"/>
              <w:rPr>
                <w:rPrChange w:id="5788" w:author="Daniel Stewart" w:date="2022-02-10T13:41:00Z">
                  <w:rPr>
                    <w:color w:val="000000"/>
                    <w:lang w:val="en-US"/>
                  </w:rPr>
                </w:rPrChange>
              </w:rPr>
              <w:pPrChange w:id="5789" w:author="Daniel Stewart" w:date="2022-02-10T13:42:00Z">
                <w:pPr/>
              </w:pPrChange>
            </w:pPr>
            <w:r w:rsidRPr="00FF20F1">
              <w:t>X</w:t>
            </w:r>
          </w:p>
        </w:tc>
      </w:tr>
      <w:tr w:rsidR="007013A6" w:rsidRPr="00FF20F1" w14:paraId="3F4EDB7E" w14:textId="77777777" w:rsidTr="004D3373">
        <w:trPr>
          <w:trHeight w:hRule="exact" w:val="227"/>
        </w:trPr>
        <w:tc>
          <w:tcPr>
            <w:tcW w:w="3119" w:type="dxa"/>
            <w:shd w:val="clear" w:color="auto" w:fill="auto"/>
          </w:tcPr>
          <w:p w14:paraId="791DA5AC" w14:textId="77777777" w:rsidR="007013A6" w:rsidRPr="00FF20F1" w:rsidRDefault="007013A6">
            <w:pPr>
              <w:pStyle w:val="PlantList"/>
              <w:jc w:val="left"/>
              <w:rPr>
                <w:i/>
                <w:iCs/>
                <w:rPrChange w:id="5790" w:author="Daniel Stewart" w:date="2022-02-10T13:41:00Z">
                  <w:rPr>
                    <w:lang w:val="en-US"/>
                  </w:rPr>
                </w:rPrChange>
              </w:rPr>
              <w:pPrChange w:id="5791" w:author="Daniel Stewart" w:date="2022-02-10T13:43:00Z">
                <w:pPr>
                  <w:jc w:val="left"/>
                </w:pPr>
              </w:pPrChange>
            </w:pPr>
            <w:r w:rsidRPr="00FF20F1">
              <w:rPr>
                <w:i/>
                <w:iCs/>
                <w:rPrChange w:id="5792" w:author="Daniel Stewart" w:date="2022-02-10T13:41:00Z">
                  <w:rPr/>
                </w:rPrChange>
              </w:rPr>
              <w:t xml:space="preserve">Poa </w:t>
            </w:r>
            <w:proofErr w:type="spellStart"/>
            <w:r w:rsidRPr="00FF20F1">
              <w:rPr>
                <w:i/>
                <w:iCs/>
                <w:rPrChange w:id="5793" w:author="Daniel Stewart" w:date="2022-02-10T13:41:00Z">
                  <w:rPr/>
                </w:rPrChange>
              </w:rPr>
              <w:t>trivalis</w:t>
            </w:r>
            <w:proofErr w:type="spellEnd"/>
          </w:p>
        </w:tc>
        <w:tc>
          <w:tcPr>
            <w:tcW w:w="2941" w:type="dxa"/>
            <w:shd w:val="clear" w:color="auto" w:fill="auto"/>
          </w:tcPr>
          <w:p w14:paraId="0169B96A" w14:textId="77777777" w:rsidR="007013A6" w:rsidRPr="00FF20F1" w:rsidRDefault="007013A6">
            <w:pPr>
              <w:pStyle w:val="PlantList"/>
              <w:pPrChange w:id="5794" w:author="Daniel Stewart" w:date="2022-02-10T13:41:00Z">
                <w:pPr>
                  <w:jc w:val="left"/>
                </w:pPr>
              </w:pPrChange>
            </w:pPr>
            <w:r w:rsidRPr="00FF20F1">
              <w:t>rough bluegrass</w:t>
            </w:r>
          </w:p>
        </w:tc>
        <w:tc>
          <w:tcPr>
            <w:tcW w:w="886" w:type="dxa"/>
            <w:shd w:val="clear" w:color="auto" w:fill="auto"/>
          </w:tcPr>
          <w:p w14:paraId="4FFAC9C9" w14:textId="77777777" w:rsidR="007013A6" w:rsidRPr="00FF20F1" w:rsidRDefault="007013A6">
            <w:pPr>
              <w:pStyle w:val="PlantList"/>
              <w:jc w:val="center"/>
              <w:pPrChange w:id="5795" w:author="Daniel Stewart" w:date="2022-02-10T13:42:00Z">
                <w:pPr/>
              </w:pPrChange>
            </w:pPr>
            <w:r w:rsidRPr="00FF20F1">
              <w:t>E</w:t>
            </w:r>
          </w:p>
        </w:tc>
        <w:tc>
          <w:tcPr>
            <w:tcW w:w="886" w:type="dxa"/>
          </w:tcPr>
          <w:p w14:paraId="631BF94A" w14:textId="77777777" w:rsidR="007013A6" w:rsidRPr="00FF20F1" w:rsidRDefault="007013A6">
            <w:pPr>
              <w:pStyle w:val="PlantList"/>
              <w:jc w:val="center"/>
              <w:pPrChange w:id="5796" w:author="Daniel Stewart" w:date="2022-02-10T13:42:00Z">
                <w:pPr/>
              </w:pPrChange>
            </w:pPr>
            <w:r w:rsidRPr="00FF20F1">
              <w:t>X</w:t>
            </w:r>
          </w:p>
        </w:tc>
        <w:tc>
          <w:tcPr>
            <w:tcW w:w="886" w:type="dxa"/>
          </w:tcPr>
          <w:p w14:paraId="433765F2" w14:textId="77777777" w:rsidR="007013A6" w:rsidRPr="00FF20F1" w:rsidRDefault="007013A6">
            <w:pPr>
              <w:pStyle w:val="PlantList"/>
              <w:jc w:val="center"/>
              <w:pPrChange w:id="5797" w:author="Daniel Stewart" w:date="2022-02-10T13:42:00Z">
                <w:pPr/>
              </w:pPrChange>
            </w:pPr>
          </w:p>
        </w:tc>
      </w:tr>
      <w:tr w:rsidR="007013A6" w:rsidRPr="00FF20F1" w14:paraId="311B7722" w14:textId="77777777" w:rsidTr="004D3373">
        <w:trPr>
          <w:trHeight w:hRule="exact" w:val="227"/>
        </w:trPr>
        <w:tc>
          <w:tcPr>
            <w:tcW w:w="3119" w:type="dxa"/>
            <w:shd w:val="clear" w:color="auto" w:fill="auto"/>
          </w:tcPr>
          <w:p w14:paraId="4F473DCD" w14:textId="77777777" w:rsidR="007013A6" w:rsidRPr="00FF20F1" w:rsidRDefault="007013A6">
            <w:pPr>
              <w:pStyle w:val="PlantList"/>
              <w:jc w:val="left"/>
              <w:rPr>
                <w:i/>
                <w:iCs/>
                <w:rPrChange w:id="5798" w:author="Daniel Stewart" w:date="2022-02-10T13:41:00Z">
                  <w:rPr>
                    <w:lang w:val="en-US"/>
                  </w:rPr>
                </w:rPrChange>
              </w:rPr>
              <w:pPrChange w:id="5799" w:author="Daniel Stewart" w:date="2022-02-10T13:43:00Z">
                <w:pPr>
                  <w:jc w:val="left"/>
                </w:pPr>
              </w:pPrChange>
            </w:pPr>
            <w:r w:rsidRPr="00FF20F1">
              <w:rPr>
                <w:i/>
                <w:iCs/>
              </w:rPr>
              <w:t>Poa</w:t>
            </w:r>
            <w:r w:rsidRPr="00FF20F1">
              <w:rPr>
                <w:i/>
                <w:iCs/>
                <w:rPrChange w:id="5800" w:author="Daniel Stewart" w:date="2022-02-10T13:41:00Z">
                  <w:rPr/>
                </w:rPrChange>
              </w:rPr>
              <w:t xml:space="preserve"> </w:t>
            </w:r>
            <w:r w:rsidRPr="007013A6">
              <w:t>sp.</w:t>
            </w:r>
          </w:p>
        </w:tc>
        <w:tc>
          <w:tcPr>
            <w:tcW w:w="2941" w:type="dxa"/>
            <w:shd w:val="clear" w:color="auto" w:fill="auto"/>
          </w:tcPr>
          <w:p w14:paraId="7B1AB0D2" w14:textId="77777777" w:rsidR="007013A6" w:rsidRPr="00FF20F1" w:rsidRDefault="007013A6">
            <w:pPr>
              <w:pStyle w:val="PlantList"/>
              <w:pPrChange w:id="5801" w:author="Daniel Stewart" w:date="2022-02-10T13:41:00Z">
                <w:pPr>
                  <w:jc w:val="left"/>
                </w:pPr>
              </w:pPrChange>
            </w:pPr>
            <w:r w:rsidRPr="00FF20F1">
              <w:t>bluegrass</w:t>
            </w:r>
          </w:p>
        </w:tc>
        <w:tc>
          <w:tcPr>
            <w:tcW w:w="886" w:type="dxa"/>
            <w:shd w:val="clear" w:color="auto" w:fill="auto"/>
          </w:tcPr>
          <w:p w14:paraId="49FE4FD7" w14:textId="77777777" w:rsidR="007013A6" w:rsidRPr="00FF20F1" w:rsidRDefault="007013A6">
            <w:pPr>
              <w:pStyle w:val="PlantList"/>
              <w:jc w:val="center"/>
              <w:pPrChange w:id="5802" w:author="Daniel Stewart" w:date="2022-02-10T13:42:00Z">
                <w:pPr/>
              </w:pPrChange>
            </w:pPr>
            <w:r w:rsidRPr="00FF20F1">
              <w:t>E</w:t>
            </w:r>
          </w:p>
        </w:tc>
        <w:tc>
          <w:tcPr>
            <w:tcW w:w="886" w:type="dxa"/>
          </w:tcPr>
          <w:p w14:paraId="3C49C625" w14:textId="77777777" w:rsidR="007013A6" w:rsidRPr="00FF20F1" w:rsidRDefault="007013A6">
            <w:pPr>
              <w:pStyle w:val="PlantList"/>
              <w:jc w:val="center"/>
              <w:pPrChange w:id="5803" w:author="Daniel Stewart" w:date="2022-02-10T13:42:00Z">
                <w:pPr/>
              </w:pPrChange>
            </w:pPr>
            <w:r w:rsidRPr="00FF20F1">
              <w:t>X</w:t>
            </w:r>
          </w:p>
        </w:tc>
        <w:tc>
          <w:tcPr>
            <w:tcW w:w="886" w:type="dxa"/>
          </w:tcPr>
          <w:p w14:paraId="75434784" w14:textId="77777777" w:rsidR="007013A6" w:rsidRPr="00FF20F1" w:rsidRDefault="007013A6">
            <w:pPr>
              <w:pStyle w:val="PlantList"/>
              <w:jc w:val="center"/>
              <w:pPrChange w:id="5804" w:author="Daniel Stewart" w:date="2022-02-10T13:42:00Z">
                <w:pPr/>
              </w:pPrChange>
            </w:pPr>
          </w:p>
        </w:tc>
      </w:tr>
      <w:tr w:rsidR="007013A6" w:rsidRPr="00FF20F1" w14:paraId="2AF2704B" w14:textId="77777777" w:rsidTr="004D3373">
        <w:trPr>
          <w:trHeight w:hRule="exact" w:val="227"/>
        </w:trPr>
        <w:tc>
          <w:tcPr>
            <w:tcW w:w="3119" w:type="dxa"/>
            <w:shd w:val="clear" w:color="auto" w:fill="auto"/>
          </w:tcPr>
          <w:p w14:paraId="05B627A6" w14:textId="77777777" w:rsidR="007013A6" w:rsidRPr="00FF20F1" w:rsidRDefault="007013A6">
            <w:pPr>
              <w:pStyle w:val="PlantList"/>
              <w:jc w:val="left"/>
              <w:rPr>
                <w:i/>
                <w:iCs/>
                <w:rPrChange w:id="5805" w:author="Daniel Stewart" w:date="2022-02-10T13:41:00Z">
                  <w:rPr>
                    <w:lang w:val="en-US"/>
                  </w:rPr>
                </w:rPrChange>
              </w:rPr>
              <w:pPrChange w:id="5806" w:author="Daniel Stewart" w:date="2022-02-10T13:43:00Z">
                <w:pPr>
                  <w:jc w:val="left"/>
                </w:pPr>
              </w:pPrChange>
            </w:pPr>
            <w:proofErr w:type="spellStart"/>
            <w:r w:rsidRPr="00FF20F1">
              <w:rPr>
                <w:i/>
                <w:iCs/>
                <w:rPrChange w:id="5807" w:author="Daniel Stewart" w:date="2022-02-10T13:41:00Z">
                  <w:rPr/>
                </w:rPrChange>
              </w:rPr>
              <w:t>Poaceae</w:t>
            </w:r>
            <w:proofErr w:type="spellEnd"/>
            <w:r w:rsidRPr="00FF20F1">
              <w:rPr>
                <w:i/>
                <w:iCs/>
                <w:rPrChange w:id="5808" w:author="Daniel Stewart" w:date="2022-02-10T13:41:00Z">
                  <w:rPr/>
                </w:rPrChange>
              </w:rPr>
              <w:t> </w:t>
            </w:r>
          </w:p>
        </w:tc>
        <w:tc>
          <w:tcPr>
            <w:tcW w:w="2941" w:type="dxa"/>
            <w:shd w:val="clear" w:color="auto" w:fill="auto"/>
          </w:tcPr>
          <w:p w14:paraId="381BCC0B" w14:textId="77777777" w:rsidR="007013A6" w:rsidRPr="00FF20F1" w:rsidRDefault="007013A6">
            <w:pPr>
              <w:pStyle w:val="PlantList"/>
              <w:pPrChange w:id="5809" w:author="Daniel Stewart" w:date="2022-02-10T13:41:00Z">
                <w:pPr>
                  <w:jc w:val="left"/>
                </w:pPr>
              </w:pPrChange>
            </w:pPr>
            <w:r w:rsidRPr="00FF20F1">
              <w:t>unidentified grasses </w:t>
            </w:r>
          </w:p>
        </w:tc>
        <w:tc>
          <w:tcPr>
            <w:tcW w:w="886" w:type="dxa"/>
            <w:shd w:val="clear" w:color="auto" w:fill="auto"/>
          </w:tcPr>
          <w:p w14:paraId="1D6F9971" w14:textId="77777777" w:rsidR="007013A6" w:rsidRPr="00FF20F1" w:rsidRDefault="007013A6">
            <w:pPr>
              <w:pStyle w:val="PlantList"/>
              <w:jc w:val="center"/>
              <w:pPrChange w:id="5810" w:author="Daniel Stewart" w:date="2022-02-10T13:42:00Z">
                <w:pPr/>
              </w:pPrChange>
            </w:pPr>
            <w:r w:rsidRPr="00FF20F1">
              <w:t>U</w:t>
            </w:r>
          </w:p>
        </w:tc>
        <w:tc>
          <w:tcPr>
            <w:tcW w:w="886" w:type="dxa"/>
          </w:tcPr>
          <w:p w14:paraId="5D5E368D" w14:textId="77777777" w:rsidR="007013A6" w:rsidRPr="00FF20F1" w:rsidRDefault="007013A6">
            <w:pPr>
              <w:pStyle w:val="PlantList"/>
              <w:jc w:val="center"/>
              <w:pPrChange w:id="5811" w:author="Daniel Stewart" w:date="2022-02-10T13:42:00Z">
                <w:pPr/>
              </w:pPrChange>
            </w:pPr>
          </w:p>
        </w:tc>
        <w:tc>
          <w:tcPr>
            <w:tcW w:w="886" w:type="dxa"/>
          </w:tcPr>
          <w:p w14:paraId="025FA966" w14:textId="77777777" w:rsidR="007013A6" w:rsidRPr="00FF20F1" w:rsidRDefault="007013A6">
            <w:pPr>
              <w:pStyle w:val="PlantList"/>
              <w:jc w:val="center"/>
              <w:pPrChange w:id="5812" w:author="Daniel Stewart" w:date="2022-02-10T13:42:00Z">
                <w:pPr/>
              </w:pPrChange>
            </w:pPr>
            <w:r w:rsidRPr="00FF20F1">
              <w:t>X</w:t>
            </w:r>
          </w:p>
        </w:tc>
      </w:tr>
      <w:tr w:rsidR="007013A6" w:rsidRPr="00FF20F1" w14:paraId="023F333E" w14:textId="77777777" w:rsidTr="004D3373">
        <w:trPr>
          <w:trHeight w:hRule="exact" w:val="227"/>
        </w:trPr>
        <w:tc>
          <w:tcPr>
            <w:tcW w:w="3119" w:type="dxa"/>
            <w:shd w:val="clear" w:color="auto" w:fill="auto"/>
            <w:hideMark/>
          </w:tcPr>
          <w:p w14:paraId="31CAB69B" w14:textId="77777777" w:rsidR="007013A6" w:rsidRPr="00FF20F1" w:rsidRDefault="007013A6">
            <w:pPr>
              <w:pStyle w:val="PlantList"/>
              <w:jc w:val="left"/>
              <w:rPr>
                <w:i/>
                <w:iCs/>
                <w:rPrChange w:id="5813" w:author="Daniel Stewart" w:date="2022-02-10T13:41:00Z">
                  <w:rPr>
                    <w:lang w:val="en-US"/>
                  </w:rPr>
                </w:rPrChange>
              </w:rPr>
              <w:pPrChange w:id="5814" w:author="Daniel Stewart" w:date="2022-02-10T13:43:00Z">
                <w:pPr>
                  <w:jc w:val="left"/>
                </w:pPr>
              </w:pPrChange>
            </w:pPr>
            <w:r w:rsidRPr="00FF20F1">
              <w:rPr>
                <w:i/>
                <w:iCs/>
                <w:rPrChange w:id="5815" w:author="Daniel Stewart" w:date="2022-02-10T13:41:00Z">
                  <w:rPr/>
                </w:rPrChange>
              </w:rPr>
              <w:t>Polygonum </w:t>
            </w:r>
            <w:proofErr w:type="spellStart"/>
            <w:r w:rsidRPr="00FF20F1">
              <w:rPr>
                <w:i/>
                <w:iCs/>
                <w:rPrChange w:id="5816" w:author="Daniel Stewart" w:date="2022-02-10T13:41:00Z">
                  <w:rPr/>
                </w:rPrChange>
              </w:rPr>
              <w:t>aviculare</w:t>
            </w:r>
            <w:proofErr w:type="spellEnd"/>
            <w:r w:rsidRPr="00FF20F1">
              <w:rPr>
                <w:i/>
                <w:iCs/>
                <w:rPrChange w:id="5817" w:author="Daniel Stewart" w:date="2022-02-10T13:41:00Z">
                  <w:rPr/>
                </w:rPrChange>
              </w:rPr>
              <w:t> </w:t>
            </w:r>
          </w:p>
        </w:tc>
        <w:tc>
          <w:tcPr>
            <w:tcW w:w="2941" w:type="dxa"/>
            <w:shd w:val="clear" w:color="auto" w:fill="auto"/>
            <w:hideMark/>
          </w:tcPr>
          <w:p w14:paraId="48CC1C1E" w14:textId="77777777" w:rsidR="007013A6" w:rsidRPr="00FF20F1" w:rsidRDefault="007013A6">
            <w:pPr>
              <w:pStyle w:val="PlantList"/>
              <w:pPrChange w:id="5818" w:author="Daniel Stewart" w:date="2022-02-10T13:41:00Z">
                <w:pPr>
                  <w:jc w:val="left"/>
                </w:pPr>
              </w:pPrChange>
            </w:pPr>
            <w:r w:rsidRPr="00FF20F1">
              <w:t>common knotgrass </w:t>
            </w:r>
          </w:p>
        </w:tc>
        <w:tc>
          <w:tcPr>
            <w:tcW w:w="886" w:type="dxa"/>
            <w:shd w:val="clear" w:color="auto" w:fill="auto"/>
            <w:hideMark/>
          </w:tcPr>
          <w:p w14:paraId="595F937F" w14:textId="77777777" w:rsidR="007013A6" w:rsidRPr="00FF20F1" w:rsidRDefault="007013A6">
            <w:pPr>
              <w:pStyle w:val="PlantList"/>
              <w:jc w:val="center"/>
              <w:pPrChange w:id="5819" w:author="Daniel Stewart" w:date="2022-02-10T13:42:00Z">
                <w:pPr/>
              </w:pPrChange>
            </w:pPr>
            <w:r w:rsidRPr="00FF20F1">
              <w:t>E</w:t>
            </w:r>
          </w:p>
        </w:tc>
        <w:tc>
          <w:tcPr>
            <w:tcW w:w="886" w:type="dxa"/>
          </w:tcPr>
          <w:p w14:paraId="42AA5EDB" w14:textId="77777777" w:rsidR="007013A6" w:rsidRPr="00FF20F1" w:rsidRDefault="007013A6">
            <w:pPr>
              <w:pStyle w:val="PlantList"/>
              <w:jc w:val="center"/>
              <w:pPrChange w:id="5820" w:author="Daniel Stewart" w:date="2022-02-10T13:42:00Z">
                <w:pPr/>
              </w:pPrChange>
            </w:pPr>
          </w:p>
        </w:tc>
        <w:tc>
          <w:tcPr>
            <w:tcW w:w="886" w:type="dxa"/>
          </w:tcPr>
          <w:p w14:paraId="1D05CABB" w14:textId="77777777" w:rsidR="007013A6" w:rsidRPr="00FF20F1" w:rsidRDefault="007013A6">
            <w:pPr>
              <w:pStyle w:val="PlantList"/>
              <w:jc w:val="center"/>
              <w:rPr>
                <w:rPrChange w:id="5821" w:author="Daniel Stewart" w:date="2022-02-10T13:41:00Z">
                  <w:rPr>
                    <w:color w:val="000000"/>
                    <w:lang w:val="en-US"/>
                  </w:rPr>
                </w:rPrChange>
              </w:rPr>
              <w:pPrChange w:id="5822" w:author="Daniel Stewart" w:date="2022-02-10T13:42:00Z">
                <w:pPr/>
              </w:pPrChange>
            </w:pPr>
            <w:r w:rsidRPr="00FF20F1">
              <w:t>X</w:t>
            </w:r>
          </w:p>
        </w:tc>
      </w:tr>
      <w:tr w:rsidR="007013A6" w:rsidRPr="00FF20F1" w14:paraId="6C19E4DD" w14:textId="77777777" w:rsidTr="004D3373">
        <w:trPr>
          <w:trHeight w:hRule="exact" w:val="227"/>
        </w:trPr>
        <w:tc>
          <w:tcPr>
            <w:tcW w:w="3119" w:type="dxa"/>
            <w:shd w:val="clear" w:color="auto" w:fill="auto"/>
          </w:tcPr>
          <w:p w14:paraId="4D9D73B1" w14:textId="77777777" w:rsidR="007013A6" w:rsidRPr="00FF20F1" w:rsidRDefault="007013A6">
            <w:pPr>
              <w:pStyle w:val="PlantList"/>
              <w:jc w:val="left"/>
              <w:rPr>
                <w:i/>
                <w:iCs/>
                <w:rPrChange w:id="5823" w:author="Daniel Stewart" w:date="2022-02-10T13:41:00Z">
                  <w:rPr>
                    <w:lang w:val="en-US"/>
                  </w:rPr>
                </w:rPrChange>
              </w:rPr>
              <w:pPrChange w:id="5824" w:author="Daniel Stewart" w:date="2022-02-10T13:43:00Z">
                <w:pPr>
                  <w:jc w:val="left"/>
                </w:pPr>
              </w:pPrChange>
            </w:pPr>
            <w:r w:rsidRPr="00FF20F1">
              <w:rPr>
                <w:i/>
                <w:iCs/>
                <w:rPrChange w:id="5825" w:author="Daniel Stewart" w:date="2022-02-10T13:41:00Z">
                  <w:rPr/>
                </w:rPrChange>
              </w:rPr>
              <w:t>Populus balsamifera</w:t>
            </w:r>
          </w:p>
        </w:tc>
        <w:tc>
          <w:tcPr>
            <w:tcW w:w="2941" w:type="dxa"/>
            <w:shd w:val="clear" w:color="auto" w:fill="auto"/>
          </w:tcPr>
          <w:p w14:paraId="2C6C208D" w14:textId="77777777" w:rsidR="007013A6" w:rsidRPr="00FF20F1" w:rsidRDefault="007013A6">
            <w:pPr>
              <w:pStyle w:val="PlantList"/>
              <w:pPrChange w:id="5826" w:author="Daniel Stewart" w:date="2022-02-10T13:41:00Z">
                <w:pPr>
                  <w:jc w:val="left"/>
                </w:pPr>
              </w:pPrChange>
            </w:pPr>
            <w:r w:rsidRPr="00FF20F1">
              <w:t>black cottonwood</w:t>
            </w:r>
          </w:p>
        </w:tc>
        <w:tc>
          <w:tcPr>
            <w:tcW w:w="886" w:type="dxa"/>
            <w:shd w:val="clear" w:color="auto" w:fill="auto"/>
          </w:tcPr>
          <w:p w14:paraId="4B298422" w14:textId="77777777" w:rsidR="007013A6" w:rsidRPr="00FF20F1" w:rsidRDefault="007013A6">
            <w:pPr>
              <w:pStyle w:val="PlantList"/>
              <w:jc w:val="center"/>
              <w:pPrChange w:id="5827" w:author="Daniel Stewart" w:date="2022-02-10T13:42:00Z">
                <w:pPr/>
              </w:pPrChange>
            </w:pPr>
            <w:r w:rsidRPr="00FF20F1">
              <w:t>N</w:t>
            </w:r>
          </w:p>
        </w:tc>
        <w:tc>
          <w:tcPr>
            <w:tcW w:w="886" w:type="dxa"/>
          </w:tcPr>
          <w:p w14:paraId="12BEEE10" w14:textId="77777777" w:rsidR="007013A6" w:rsidRPr="00FF20F1" w:rsidRDefault="007013A6">
            <w:pPr>
              <w:pStyle w:val="PlantList"/>
              <w:jc w:val="center"/>
              <w:pPrChange w:id="5828" w:author="Daniel Stewart" w:date="2022-02-10T13:42:00Z">
                <w:pPr/>
              </w:pPrChange>
            </w:pPr>
            <w:r w:rsidRPr="00FF20F1">
              <w:t>X</w:t>
            </w:r>
          </w:p>
        </w:tc>
        <w:tc>
          <w:tcPr>
            <w:tcW w:w="886" w:type="dxa"/>
          </w:tcPr>
          <w:p w14:paraId="41BF89E5" w14:textId="77777777" w:rsidR="007013A6" w:rsidRPr="00FF20F1" w:rsidRDefault="007013A6">
            <w:pPr>
              <w:pStyle w:val="PlantList"/>
              <w:jc w:val="center"/>
              <w:pPrChange w:id="5829" w:author="Daniel Stewart" w:date="2022-02-10T13:42:00Z">
                <w:pPr/>
              </w:pPrChange>
            </w:pPr>
          </w:p>
        </w:tc>
      </w:tr>
      <w:tr w:rsidR="007013A6" w:rsidRPr="00FF20F1" w14:paraId="451704E2" w14:textId="77777777" w:rsidTr="004D3373">
        <w:trPr>
          <w:trHeight w:hRule="exact" w:val="227"/>
        </w:trPr>
        <w:tc>
          <w:tcPr>
            <w:tcW w:w="3119" w:type="dxa"/>
            <w:shd w:val="clear" w:color="auto" w:fill="auto"/>
            <w:hideMark/>
          </w:tcPr>
          <w:p w14:paraId="386DE7D9" w14:textId="77777777" w:rsidR="007013A6" w:rsidRPr="00FF20F1" w:rsidRDefault="007013A6">
            <w:pPr>
              <w:pStyle w:val="PlantList"/>
              <w:jc w:val="left"/>
              <w:rPr>
                <w:i/>
                <w:iCs/>
                <w:rPrChange w:id="5830" w:author="Daniel Stewart" w:date="2022-02-10T13:41:00Z">
                  <w:rPr>
                    <w:lang w:val="en-US"/>
                  </w:rPr>
                </w:rPrChange>
              </w:rPr>
              <w:pPrChange w:id="5831" w:author="Daniel Stewart" w:date="2022-02-10T13:43:00Z">
                <w:pPr>
                  <w:jc w:val="left"/>
                </w:pPr>
              </w:pPrChange>
            </w:pPr>
            <w:proofErr w:type="spellStart"/>
            <w:r w:rsidRPr="00FF20F1">
              <w:rPr>
                <w:i/>
                <w:iCs/>
                <w:rPrChange w:id="5832" w:author="Daniel Stewart" w:date="2022-02-10T13:41:00Z">
                  <w:rPr/>
                </w:rPrChange>
              </w:rPr>
              <w:t>Potamogeton</w:t>
            </w:r>
            <w:proofErr w:type="spellEnd"/>
            <w:r w:rsidRPr="00FF20F1">
              <w:rPr>
                <w:i/>
                <w:iCs/>
                <w:rPrChange w:id="5833" w:author="Daniel Stewart" w:date="2022-02-10T13:41:00Z">
                  <w:rPr/>
                </w:rPrChange>
              </w:rPr>
              <w:t> </w:t>
            </w:r>
            <w:proofErr w:type="spellStart"/>
            <w:r w:rsidRPr="00FF20F1">
              <w:rPr>
                <w:i/>
                <w:iCs/>
                <w:rPrChange w:id="5834" w:author="Daniel Stewart" w:date="2022-02-10T13:41:00Z">
                  <w:rPr/>
                </w:rPrChange>
              </w:rPr>
              <w:t>foliosus</w:t>
            </w:r>
            <w:proofErr w:type="spellEnd"/>
            <w:r w:rsidRPr="00FF20F1">
              <w:rPr>
                <w:i/>
                <w:iCs/>
                <w:rPrChange w:id="5835" w:author="Daniel Stewart" w:date="2022-02-10T13:41:00Z">
                  <w:rPr/>
                </w:rPrChange>
              </w:rPr>
              <w:t> </w:t>
            </w:r>
          </w:p>
        </w:tc>
        <w:tc>
          <w:tcPr>
            <w:tcW w:w="2941" w:type="dxa"/>
            <w:shd w:val="clear" w:color="auto" w:fill="auto"/>
            <w:hideMark/>
          </w:tcPr>
          <w:p w14:paraId="6B644985" w14:textId="77777777" w:rsidR="007013A6" w:rsidRPr="00FF20F1" w:rsidRDefault="007013A6">
            <w:pPr>
              <w:pStyle w:val="PlantList"/>
              <w:pPrChange w:id="5836" w:author="Daniel Stewart" w:date="2022-02-10T13:41:00Z">
                <w:pPr>
                  <w:jc w:val="left"/>
                </w:pPr>
              </w:pPrChange>
            </w:pPr>
            <w:r w:rsidRPr="00FF20F1">
              <w:t>leafy pondweed </w:t>
            </w:r>
          </w:p>
        </w:tc>
        <w:tc>
          <w:tcPr>
            <w:tcW w:w="886" w:type="dxa"/>
            <w:shd w:val="clear" w:color="auto" w:fill="auto"/>
            <w:hideMark/>
          </w:tcPr>
          <w:p w14:paraId="01655D6B" w14:textId="77777777" w:rsidR="007013A6" w:rsidRPr="00FF20F1" w:rsidRDefault="007013A6">
            <w:pPr>
              <w:pStyle w:val="PlantList"/>
              <w:jc w:val="center"/>
              <w:pPrChange w:id="5837" w:author="Daniel Stewart" w:date="2022-02-10T13:42:00Z">
                <w:pPr/>
              </w:pPrChange>
            </w:pPr>
            <w:r w:rsidRPr="00FF20F1">
              <w:t>N</w:t>
            </w:r>
          </w:p>
        </w:tc>
        <w:tc>
          <w:tcPr>
            <w:tcW w:w="886" w:type="dxa"/>
          </w:tcPr>
          <w:p w14:paraId="28BD8D24" w14:textId="77777777" w:rsidR="007013A6" w:rsidRPr="00FF20F1" w:rsidRDefault="007013A6">
            <w:pPr>
              <w:pStyle w:val="PlantList"/>
              <w:jc w:val="center"/>
              <w:pPrChange w:id="5838" w:author="Daniel Stewart" w:date="2022-02-10T13:42:00Z">
                <w:pPr/>
              </w:pPrChange>
            </w:pPr>
          </w:p>
        </w:tc>
        <w:tc>
          <w:tcPr>
            <w:tcW w:w="886" w:type="dxa"/>
          </w:tcPr>
          <w:p w14:paraId="0ADC6B8F" w14:textId="77777777" w:rsidR="007013A6" w:rsidRPr="00FF20F1" w:rsidRDefault="007013A6">
            <w:pPr>
              <w:pStyle w:val="PlantList"/>
              <w:jc w:val="center"/>
              <w:rPr>
                <w:rPrChange w:id="5839" w:author="Daniel Stewart" w:date="2022-02-10T13:41:00Z">
                  <w:rPr>
                    <w:color w:val="000000"/>
                    <w:lang w:val="en-US"/>
                  </w:rPr>
                </w:rPrChange>
              </w:rPr>
              <w:pPrChange w:id="5840" w:author="Daniel Stewart" w:date="2022-02-10T13:42:00Z">
                <w:pPr/>
              </w:pPrChange>
            </w:pPr>
            <w:r w:rsidRPr="00FF20F1">
              <w:t>X</w:t>
            </w:r>
          </w:p>
        </w:tc>
      </w:tr>
      <w:tr w:rsidR="007013A6" w:rsidRPr="00FF20F1" w:rsidDel="00BF6793" w14:paraId="4E827212" w14:textId="77777777" w:rsidTr="004D3373">
        <w:trPr>
          <w:trHeight w:hRule="exact" w:val="227"/>
          <w:del w:id="5841" w:author="Daniel Stewart" w:date="2022-02-09T16:22:00Z"/>
        </w:trPr>
        <w:tc>
          <w:tcPr>
            <w:tcW w:w="3119" w:type="dxa"/>
            <w:shd w:val="clear" w:color="auto" w:fill="auto"/>
            <w:hideMark/>
          </w:tcPr>
          <w:p w14:paraId="1F232F94" w14:textId="0862DD93" w:rsidR="007013A6" w:rsidRPr="00FF20F1" w:rsidDel="00BF6793" w:rsidRDefault="007013A6">
            <w:pPr>
              <w:pStyle w:val="PlantList"/>
              <w:jc w:val="left"/>
              <w:rPr>
                <w:del w:id="5842" w:author="Daniel Stewart" w:date="2022-02-09T16:22:00Z"/>
                <w:i/>
                <w:iCs/>
                <w:rPrChange w:id="5843" w:author="Daniel Stewart" w:date="2022-02-10T13:41:00Z">
                  <w:rPr>
                    <w:del w:id="5844" w:author="Daniel Stewart" w:date="2022-02-09T16:22:00Z"/>
                    <w:lang w:val="en-US"/>
                  </w:rPr>
                </w:rPrChange>
              </w:rPr>
              <w:pPrChange w:id="5845" w:author="Daniel Stewart" w:date="2022-02-10T13:43:00Z">
                <w:pPr/>
              </w:pPrChange>
            </w:pPr>
            <w:del w:id="5846" w:author="Daniel Stewart" w:date="2022-02-09T16:22:00Z">
              <w:r w:rsidRPr="00FF20F1" w:rsidDel="00BF6793">
                <w:rPr>
                  <w:i/>
                  <w:iCs/>
                  <w:rPrChange w:id="5847" w:author="Daniel Stewart" w:date="2022-02-10T13:41:00Z">
                    <w:rPr>
                      <w:lang w:val="en-US"/>
                    </w:rPr>
                  </w:rPrChange>
                </w:rPr>
                <w:delText>Potamogeton natans </w:delText>
              </w:r>
            </w:del>
          </w:p>
        </w:tc>
        <w:tc>
          <w:tcPr>
            <w:tcW w:w="2941" w:type="dxa"/>
            <w:shd w:val="clear" w:color="auto" w:fill="auto"/>
            <w:hideMark/>
          </w:tcPr>
          <w:p w14:paraId="23E4F7EA" w14:textId="13E02409" w:rsidR="007013A6" w:rsidRPr="00FF20F1" w:rsidDel="00BF6793" w:rsidRDefault="007013A6">
            <w:pPr>
              <w:pStyle w:val="PlantList"/>
              <w:jc w:val="left"/>
              <w:rPr>
                <w:del w:id="5848" w:author="Daniel Stewart" w:date="2022-02-09T16:22:00Z"/>
              </w:rPr>
              <w:pPrChange w:id="5849" w:author="Daniel Stewart" w:date="2022-02-10T13:43:00Z">
                <w:pPr/>
              </w:pPrChange>
            </w:pPr>
            <w:del w:id="5850" w:author="Daniel Stewart" w:date="2022-02-09T16:22:00Z">
              <w:r w:rsidRPr="00FF20F1" w:rsidDel="00BF6793">
                <w:delText>floating pondweed </w:delText>
              </w:r>
            </w:del>
          </w:p>
        </w:tc>
        <w:tc>
          <w:tcPr>
            <w:tcW w:w="886" w:type="dxa"/>
            <w:shd w:val="clear" w:color="auto" w:fill="auto"/>
            <w:hideMark/>
          </w:tcPr>
          <w:p w14:paraId="220799DC" w14:textId="76965150" w:rsidR="007013A6" w:rsidRPr="00FF20F1" w:rsidDel="00BF6793" w:rsidRDefault="007013A6">
            <w:pPr>
              <w:pStyle w:val="PlantList"/>
              <w:jc w:val="left"/>
              <w:rPr>
                <w:del w:id="5851" w:author="Daniel Stewart" w:date="2022-02-09T16:22:00Z"/>
              </w:rPr>
              <w:pPrChange w:id="5852" w:author="Daniel Stewart" w:date="2022-02-10T13:43:00Z">
                <w:pPr/>
              </w:pPrChange>
            </w:pPr>
            <w:del w:id="5853" w:author="Daniel Stewart" w:date="2022-02-09T16:22:00Z">
              <w:r w:rsidRPr="00FF20F1" w:rsidDel="00BF6793">
                <w:delText>N</w:delText>
              </w:r>
            </w:del>
          </w:p>
        </w:tc>
        <w:tc>
          <w:tcPr>
            <w:tcW w:w="886" w:type="dxa"/>
          </w:tcPr>
          <w:p w14:paraId="18A65C33" w14:textId="7FBA720E" w:rsidR="007013A6" w:rsidRPr="00FF20F1" w:rsidDel="00BF6793" w:rsidRDefault="007013A6">
            <w:pPr>
              <w:pStyle w:val="PlantList"/>
              <w:jc w:val="left"/>
              <w:rPr>
                <w:del w:id="5854" w:author="Daniel Stewart" w:date="2022-02-09T16:22:00Z"/>
              </w:rPr>
              <w:pPrChange w:id="5855" w:author="Daniel Stewart" w:date="2022-02-10T13:43:00Z">
                <w:pPr/>
              </w:pPrChange>
            </w:pPr>
            <w:del w:id="5856" w:author="Daniel Stewart" w:date="2022-02-09T16:21:00Z">
              <w:r w:rsidRPr="00FF20F1" w:rsidDel="00BF6793">
                <w:delText>X</w:delText>
              </w:r>
            </w:del>
          </w:p>
        </w:tc>
        <w:tc>
          <w:tcPr>
            <w:tcW w:w="886" w:type="dxa"/>
          </w:tcPr>
          <w:p w14:paraId="412BCABF" w14:textId="290014D7" w:rsidR="007013A6" w:rsidRPr="00FF20F1" w:rsidDel="00BF6793" w:rsidRDefault="007013A6">
            <w:pPr>
              <w:pStyle w:val="PlantList"/>
              <w:jc w:val="left"/>
              <w:rPr>
                <w:del w:id="5857" w:author="Daniel Stewart" w:date="2022-02-09T16:22:00Z"/>
                <w:rPrChange w:id="5858" w:author="Daniel Stewart" w:date="2022-02-10T13:41:00Z">
                  <w:rPr>
                    <w:del w:id="5859" w:author="Daniel Stewart" w:date="2022-02-09T16:22:00Z"/>
                    <w:color w:val="000000"/>
                    <w:lang w:val="en-US"/>
                  </w:rPr>
                </w:rPrChange>
              </w:rPr>
              <w:pPrChange w:id="5860" w:author="Daniel Stewart" w:date="2022-02-10T13:43:00Z">
                <w:pPr/>
              </w:pPrChange>
            </w:pPr>
            <w:del w:id="5861" w:author="Daniel Stewart" w:date="2022-02-09T16:22:00Z">
              <w:r w:rsidRPr="00FF20F1" w:rsidDel="00BF6793">
                <w:delText>X</w:delText>
              </w:r>
            </w:del>
          </w:p>
        </w:tc>
      </w:tr>
      <w:tr w:rsidR="007013A6" w:rsidRPr="00FF20F1" w14:paraId="41065B91" w14:textId="77777777" w:rsidTr="004D3373">
        <w:trPr>
          <w:trHeight w:hRule="exact" w:val="227"/>
        </w:trPr>
        <w:tc>
          <w:tcPr>
            <w:tcW w:w="3119" w:type="dxa"/>
            <w:shd w:val="clear" w:color="auto" w:fill="auto"/>
          </w:tcPr>
          <w:p w14:paraId="576668D1" w14:textId="77777777" w:rsidR="007013A6" w:rsidRPr="00FF20F1" w:rsidRDefault="007013A6">
            <w:pPr>
              <w:pStyle w:val="PlantList"/>
              <w:jc w:val="left"/>
              <w:rPr>
                <w:i/>
                <w:iCs/>
                <w:rPrChange w:id="5862" w:author="Daniel Stewart" w:date="2022-02-10T13:41:00Z">
                  <w:rPr>
                    <w:lang w:val="en-US"/>
                  </w:rPr>
                </w:rPrChange>
              </w:rPr>
              <w:pPrChange w:id="5863" w:author="Daniel Stewart" w:date="2022-02-10T13:43:00Z">
                <w:pPr>
                  <w:jc w:val="left"/>
                </w:pPr>
              </w:pPrChange>
            </w:pPr>
            <w:proofErr w:type="spellStart"/>
            <w:r w:rsidRPr="00FF20F1">
              <w:rPr>
                <w:i/>
                <w:iCs/>
                <w:rPrChange w:id="5864" w:author="Daniel Stewart" w:date="2022-02-10T13:41:00Z">
                  <w:rPr/>
                </w:rPrChange>
              </w:rPr>
              <w:t>Potamogeton</w:t>
            </w:r>
            <w:proofErr w:type="spellEnd"/>
            <w:r w:rsidRPr="00FF20F1">
              <w:rPr>
                <w:i/>
                <w:iCs/>
                <w:rPrChange w:id="5865" w:author="Daniel Stewart" w:date="2022-02-10T13:41:00Z">
                  <w:rPr/>
                </w:rPrChange>
              </w:rPr>
              <w:t xml:space="preserve"> </w:t>
            </w:r>
            <w:proofErr w:type="spellStart"/>
            <w:r w:rsidRPr="00FF20F1">
              <w:rPr>
                <w:i/>
                <w:iCs/>
                <w:rPrChange w:id="5866" w:author="Daniel Stewart" w:date="2022-02-10T13:41:00Z">
                  <w:rPr/>
                </w:rPrChange>
              </w:rPr>
              <w:t>pusillus</w:t>
            </w:r>
            <w:proofErr w:type="spellEnd"/>
          </w:p>
        </w:tc>
        <w:tc>
          <w:tcPr>
            <w:tcW w:w="2941" w:type="dxa"/>
            <w:shd w:val="clear" w:color="auto" w:fill="auto"/>
          </w:tcPr>
          <w:p w14:paraId="0ED009DF" w14:textId="77777777" w:rsidR="007013A6" w:rsidRPr="00FF20F1" w:rsidRDefault="007013A6">
            <w:pPr>
              <w:pStyle w:val="PlantList"/>
              <w:pPrChange w:id="5867" w:author="Daniel Stewart" w:date="2022-02-10T13:41:00Z">
                <w:pPr>
                  <w:jc w:val="left"/>
                </w:pPr>
              </w:pPrChange>
            </w:pPr>
            <w:r w:rsidRPr="00FF20F1">
              <w:t>small pondweed</w:t>
            </w:r>
          </w:p>
        </w:tc>
        <w:tc>
          <w:tcPr>
            <w:tcW w:w="886" w:type="dxa"/>
            <w:shd w:val="clear" w:color="auto" w:fill="auto"/>
          </w:tcPr>
          <w:p w14:paraId="5E1771B9" w14:textId="77777777" w:rsidR="007013A6" w:rsidRPr="00FF20F1" w:rsidRDefault="007013A6">
            <w:pPr>
              <w:pStyle w:val="PlantList"/>
              <w:jc w:val="center"/>
              <w:pPrChange w:id="5868" w:author="Daniel Stewart" w:date="2022-02-10T13:42:00Z">
                <w:pPr/>
              </w:pPrChange>
            </w:pPr>
            <w:r w:rsidRPr="00FF20F1">
              <w:t>N</w:t>
            </w:r>
          </w:p>
        </w:tc>
        <w:tc>
          <w:tcPr>
            <w:tcW w:w="886" w:type="dxa"/>
          </w:tcPr>
          <w:p w14:paraId="4472AB83" w14:textId="77777777" w:rsidR="007013A6" w:rsidRPr="00FF20F1" w:rsidRDefault="007013A6">
            <w:pPr>
              <w:pStyle w:val="PlantList"/>
              <w:jc w:val="center"/>
              <w:pPrChange w:id="5869" w:author="Daniel Stewart" w:date="2022-02-10T13:42:00Z">
                <w:pPr/>
              </w:pPrChange>
            </w:pPr>
            <w:r w:rsidRPr="00FF20F1">
              <w:t>X</w:t>
            </w:r>
          </w:p>
        </w:tc>
        <w:tc>
          <w:tcPr>
            <w:tcW w:w="886" w:type="dxa"/>
          </w:tcPr>
          <w:p w14:paraId="7E2A8A3E" w14:textId="77777777" w:rsidR="007013A6" w:rsidRPr="00FF20F1" w:rsidRDefault="007013A6">
            <w:pPr>
              <w:pStyle w:val="PlantList"/>
              <w:jc w:val="center"/>
              <w:pPrChange w:id="5870" w:author="Daniel Stewart" w:date="2022-02-10T13:42:00Z">
                <w:pPr/>
              </w:pPrChange>
            </w:pPr>
          </w:p>
        </w:tc>
      </w:tr>
      <w:tr w:rsidR="007013A6" w:rsidRPr="00FF20F1" w14:paraId="69A968DA" w14:textId="77777777" w:rsidTr="004D3373">
        <w:trPr>
          <w:trHeight w:hRule="exact" w:val="227"/>
        </w:trPr>
        <w:tc>
          <w:tcPr>
            <w:tcW w:w="3119" w:type="dxa"/>
            <w:shd w:val="clear" w:color="auto" w:fill="auto"/>
            <w:hideMark/>
          </w:tcPr>
          <w:p w14:paraId="2BF3AB02" w14:textId="77777777" w:rsidR="007013A6" w:rsidRPr="00FF20F1" w:rsidRDefault="007013A6">
            <w:pPr>
              <w:pStyle w:val="PlantList"/>
              <w:jc w:val="left"/>
              <w:rPr>
                <w:i/>
                <w:iCs/>
                <w:rPrChange w:id="5871" w:author="Daniel Stewart" w:date="2022-02-10T13:41:00Z">
                  <w:rPr>
                    <w:lang w:val="en-US"/>
                  </w:rPr>
                </w:rPrChange>
              </w:rPr>
              <w:pPrChange w:id="5872" w:author="Daniel Stewart" w:date="2022-02-10T13:43:00Z">
                <w:pPr>
                  <w:jc w:val="left"/>
                </w:pPr>
              </w:pPrChange>
            </w:pPr>
            <w:r w:rsidRPr="00FF20F1">
              <w:rPr>
                <w:i/>
                <w:iCs/>
                <w:rPrChange w:id="5873" w:author="Daniel Stewart" w:date="2022-02-10T13:41:00Z">
                  <w:rPr/>
                </w:rPrChange>
              </w:rPr>
              <w:t>Potentilla anserina </w:t>
            </w:r>
          </w:p>
        </w:tc>
        <w:tc>
          <w:tcPr>
            <w:tcW w:w="2941" w:type="dxa"/>
            <w:shd w:val="clear" w:color="auto" w:fill="auto"/>
            <w:hideMark/>
          </w:tcPr>
          <w:p w14:paraId="3DF443B1" w14:textId="77777777" w:rsidR="007013A6" w:rsidRPr="00FF20F1" w:rsidRDefault="007013A6">
            <w:pPr>
              <w:pStyle w:val="PlantList"/>
              <w:pPrChange w:id="5874" w:author="Daniel Stewart" w:date="2022-02-10T13:41:00Z">
                <w:pPr>
                  <w:jc w:val="left"/>
                </w:pPr>
              </w:pPrChange>
            </w:pPr>
            <w:r w:rsidRPr="00FF20F1">
              <w:t>silverweed </w:t>
            </w:r>
          </w:p>
        </w:tc>
        <w:tc>
          <w:tcPr>
            <w:tcW w:w="886" w:type="dxa"/>
            <w:shd w:val="clear" w:color="auto" w:fill="auto"/>
            <w:hideMark/>
          </w:tcPr>
          <w:p w14:paraId="5ED5C094" w14:textId="77777777" w:rsidR="007013A6" w:rsidRPr="00FF20F1" w:rsidRDefault="007013A6">
            <w:pPr>
              <w:pStyle w:val="PlantList"/>
              <w:jc w:val="center"/>
              <w:pPrChange w:id="5875" w:author="Daniel Stewart" w:date="2022-02-10T13:42:00Z">
                <w:pPr/>
              </w:pPrChange>
            </w:pPr>
            <w:r w:rsidRPr="00FF20F1">
              <w:t>N</w:t>
            </w:r>
          </w:p>
        </w:tc>
        <w:tc>
          <w:tcPr>
            <w:tcW w:w="886" w:type="dxa"/>
          </w:tcPr>
          <w:p w14:paraId="4949E174" w14:textId="77777777" w:rsidR="007013A6" w:rsidRPr="00FF20F1" w:rsidRDefault="007013A6">
            <w:pPr>
              <w:pStyle w:val="PlantList"/>
              <w:jc w:val="center"/>
              <w:pPrChange w:id="5876" w:author="Daniel Stewart" w:date="2022-02-10T13:42:00Z">
                <w:pPr/>
              </w:pPrChange>
            </w:pPr>
            <w:r w:rsidRPr="00FF20F1">
              <w:t>X</w:t>
            </w:r>
          </w:p>
        </w:tc>
        <w:tc>
          <w:tcPr>
            <w:tcW w:w="886" w:type="dxa"/>
          </w:tcPr>
          <w:p w14:paraId="325B0A5D" w14:textId="77777777" w:rsidR="007013A6" w:rsidRPr="00FF20F1" w:rsidRDefault="007013A6">
            <w:pPr>
              <w:pStyle w:val="PlantList"/>
              <w:jc w:val="center"/>
              <w:rPr>
                <w:rPrChange w:id="5877" w:author="Daniel Stewart" w:date="2022-02-10T13:41:00Z">
                  <w:rPr>
                    <w:color w:val="000000"/>
                    <w:lang w:val="en-US"/>
                  </w:rPr>
                </w:rPrChange>
              </w:rPr>
              <w:pPrChange w:id="5878" w:author="Daniel Stewart" w:date="2022-02-10T13:42:00Z">
                <w:pPr/>
              </w:pPrChange>
            </w:pPr>
            <w:r w:rsidRPr="00FF20F1">
              <w:t>X</w:t>
            </w:r>
          </w:p>
        </w:tc>
      </w:tr>
      <w:tr w:rsidR="007013A6" w:rsidRPr="00FF20F1" w14:paraId="44F684E6" w14:textId="77777777" w:rsidTr="004D3373">
        <w:trPr>
          <w:trHeight w:hRule="exact" w:val="227"/>
        </w:trPr>
        <w:tc>
          <w:tcPr>
            <w:tcW w:w="3119" w:type="dxa"/>
            <w:shd w:val="clear" w:color="auto" w:fill="auto"/>
          </w:tcPr>
          <w:p w14:paraId="23284F95" w14:textId="77777777" w:rsidR="007013A6" w:rsidRPr="00FF20F1" w:rsidRDefault="007013A6">
            <w:pPr>
              <w:pStyle w:val="PlantList"/>
              <w:jc w:val="left"/>
              <w:rPr>
                <w:i/>
                <w:iCs/>
                <w:rPrChange w:id="5879" w:author="Daniel Stewart" w:date="2022-02-10T13:41:00Z">
                  <w:rPr>
                    <w:lang w:val="en-US"/>
                  </w:rPr>
                </w:rPrChange>
              </w:rPr>
              <w:pPrChange w:id="5880" w:author="Daniel Stewart" w:date="2022-02-10T13:43:00Z">
                <w:pPr>
                  <w:jc w:val="left"/>
                </w:pPr>
              </w:pPrChange>
            </w:pPr>
            <w:r w:rsidRPr="00FF20F1">
              <w:rPr>
                <w:i/>
                <w:iCs/>
                <w:rPrChange w:id="5881" w:author="Daniel Stewart" w:date="2022-02-10T13:41:00Z">
                  <w:rPr/>
                </w:rPrChange>
              </w:rPr>
              <w:t xml:space="preserve">Potentilla </w:t>
            </w:r>
            <w:proofErr w:type="spellStart"/>
            <w:r w:rsidRPr="00FF20F1">
              <w:rPr>
                <w:i/>
                <w:iCs/>
                <w:rPrChange w:id="5882" w:author="Daniel Stewart" w:date="2022-02-10T13:41:00Z">
                  <w:rPr/>
                </w:rPrChange>
              </w:rPr>
              <w:t>egedii</w:t>
            </w:r>
            <w:proofErr w:type="spellEnd"/>
          </w:p>
        </w:tc>
        <w:tc>
          <w:tcPr>
            <w:tcW w:w="2941" w:type="dxa"/>
            <w:shd w:val="clear" w:color="auto" w:fill="auto"/>
          </w:tcPr>
          <w:p w14:paraId="5C81DF8B" w14:textId="77777777" w:rsidR="007013A6" w:rsidRPr="00FF20F1" w:rsidRDefault="007013A6">
            <w:pPr>
              <w:pStyle w:val="PlantList"/>
              <w:pPrChange w:id="5883" w:author="Daniel Stewart" w:date="2022-02-10T13:41:00Z">
                <w:pPr>
                  <w:jc w:val="left"/>
                </w:pPr>
              </w:pPrChange>
            </w:pPr>
            <w:r w:rsidRPr="00FF20F1">
              <w:t>coast silverweed</w:t>
            </w:r>
          </w:p>
        </w:tc>
        <w:tc>
          <w:tcPr>
            <w:tcW w:w="886" w:type="dxa"/>
            <w:shd w:val="clear" w:color="auto" w:fill="auto"/>
          </w:tcPr>
          <w:p w14:paraId="7D69BE38" w14:textId="77777777" w:rsidR="007013A6" w:rsidRPr="00FF20F1" w:rsidRDefault="007013A6">
            <w:pPr>
              <w:pStyle w:val="PlantList"/>
              <w:jc w:val="center"/>
              <w:pPrChange w:id="5884" w:author="Daniel Stewart" w:date="2022-02-10T13:42:00Z">
                <w:pPr/>
              </w:pPrChange>
            </w:pPr>
            <w:r w:rsidRPr="00FF20F1">
              <w:t>N</w:t>
            </w:r>
          </w:p>
        </w:tc>
        <w:tc>
          <w:tcPr>
            <w:tcW w:w="886" w:type="dxa"/>
          </w:tcPr>
          <w:p w14:paraId="5CB36BAB" w14:textId="77777777" w:rsidR="007013A6" w:rsidRPr="00FF20F1" w:rsidRDefault="007013A6">
            <w:pPr>
              <w:pStyle w:val="PlantList"/>
              <w:jc w:val="center"/>
              <w:pPrChange w:id="5885" w:author="Daniel Stewart" w:date="2022-02-10T13:42:00Z">
                <w:pPr/>
              </w:pPrChange>
            </w:pPr>
            <w:r w:rsidRPr="00FF20F1">
              <w:t>X</w:t>
            </w:r>
          </w:p>
        </w:tc>
        <w:tc>
          <w:tcPr>
            <w:tcW w:w="886" w:type="dxa"/>
          </w:tcPr>
          <w:p w14:paraId="6A366CBD" w14:textId="77777777" w:rsidR="007013A6" w:rsidRPr="00FF20F1" w:rsidRDefault="007013A6">
            <w:pPr>
              <w:pStyle w:val="PlantList"/>
              <w:jc w:val="center"/>
              <w:pPrChange w:id="5886" w:author="Daniel Stewart" w:date="2022-02-10T13:42:00Z">
                <w:pPr/>
              </w:pPrChange>
            </w:pPr>
          </w:p>
        </w:tc>
      </w:tr>
      <w:tr w:rsidR="007013A6" w:rsidRPr="00FF20F1" w14:paraId="1F03B74A" w14:textId="77777777" w:rsidTr="004D3373">
        <w:trPr>
          <w:trHeight w:hRule="exact" w:val="227"/>
        </w:trPr>
        <w:tc>
          <w:tcPr>
            <w:tcW w:w="3119" w:type="dxa"/>
            <w:shd w:val="clear" w:color="auto" w:fill="auto"/>
          </w:tcPr>
          <w:p w14:paraId="40553728" w14:textId="77777777" w:rsidR="007013A6" w:rsidRPr="00FF20F1" w:rsidRDefault="007013A6">
            <w:pPr>
              <w:pStyle w:val="PlantList"/>
              <w:jc w:val="left"/>
              <w:rPr>
                <w:i/>
                <w:iCs/>
                <w:rPrChange w:id="5887" w:author="Daniel Stewart" w:date="2022-02-10T13:41:00Z">
                  <w:rPr>
                    <w:lang w:val="en-US"/>
                  </w:rPr>
                </w:rPrChange>
              </w:rPr>
              <w:pPrChange w:id="5888" w:author="Daniel Stewart" w:date="2022-02-10T13:43:00Z">
                <w:pPr>
                  <w:jc w:val="left"/>
                </w:pPr>
              </w:pPrChange>
            </w:pPr>
            <w:r w:rsidRPr="00FF20F1">
              <w:rPr>
                <w:i/>
                <w:iCs/>
                <w:rPrChange w:id="5889" w:author="Daniel Stewart" w:date="2022-02-10T13:41:00Z">
                  <w:rPr/>
                </w:rPrChange>
              </w:rPr>
              <w:t>Prunella vulgaris ssp. vulgaris</w:t>
            </w:r>
          </w:p>
        </w:tc>
        <w:tc>
          <w:tcPr>
            <w:tcW w:w="2941" w:type="dxa"/>
            <w:shd w:val="clear" w:color="auto" w:fill="auto"/>
          </w:tcPr>
          <w:p w14:paraId="2031DDF0" w14:textId="77777777" w:rsidR="007013A6" w:rsidRPr="00FF20F1" w:rsidRDefault="007013A6">
            <w:pPr>
              <w:pStyle w:val="PlantList"/>
              <w:pPrChange w:id="5890" w:author="Daniel Stewart" w:date="2022-02-10T13:41:00Z">
                <w:pPr>
                  <w:jc w:val="left"/>
                </w:pPr>
              </w:pPrChange>
            </w:pPr>
            <w:r w:rsidRPr="00FF20F1">
              <w:t>self-heal</w:t>
            </w:r>
          </w:p>
        </w:tc>
        <w:tc>
          <w:tcPr>
            <w:tcW w:w="886" w:type="dxa"/>
            <w:shd w:val="clear" w:color="auto" w:fill="auto"/>
          </w:tcPr>
          <w:p w14:paraId="341C02F3" w14:textId="77777777" w:rsidR="007013A6" w:rsidRPr="00FF20F1" w:rsidRDefault="007013A6">
            <w:pPr>
              <w:pStyle w:val="PlantList"/>
              <w:jc w:val="center"/>
              <w:pPrChange w:id="5891" w:author="Daniel Stewart" w:date="2022-02-10T13:42:00Z">
                <w:pPr/>
              </w:pPrChange>
            </w:pPr>
            <w:r w:rsidRPr="00FF20F1">
              <w:t>E</w:t>
            </w:r>
          </w:p>
        </w:tc>
        <w:tc>
          <w:tcPr>
            <w:tcW w:w="886" w:type="dxa"/>
          </w:tcPr>
          <w:p w14:paraId="31A9F80C" w14:textId="77777777" w:rsidR="007013A6" w:rsidRPr="00FF20F1" w:rsidRDefault="007013A6">
            <w:pPr>
              <w:pStyle w:val="PlantList"/>
              <w:jc w:val="center"/>
              <w:pPrChange w:id="5892" w:author="Daniel Stewart" w:date="2022-02-10T13:42:00Z">
                <w:pPr/>
              </w:pPrChange>
            </w:pPr>
            <w:r w:rsidRPr="00FF20F1">
              <w:t>X</w:t>
            </w:r>
          </w:p>
        </w:tc>
        <w:tc>
          <w:tcPr>
            <w:tcW w:w="886" w:type="dxa"/>
          </w:tcPr>
          <w:p w14:paraId="609DC10B" w14:textId="77777777" w:rsidR="007013A6" w:rsidRPr="00FF20F1" w:rsidRDefault="007013A6">
            <w:pPr>
              <w:pStyle w:val="PlantList"/>
              <w:jc w:val="center"/>
              <w:pPrChange w:id="5893" w:author="Daniel Stewart" w:date="2022-02-10T13:42:00Z">
                <w:pPr/>
              </w:pPrChange>
            </w:pPr>
          </w:p>
        </w:tc>
      </w:tr>
      <w:tr w:rsidR="007013A6" w:rsidRPr="00FF20F1" w14:paraId="63FED012" w14:textId="77777777" w:rsidTr="004D3373">
        <w:trPr>
          <w:trHeight w:hRule="exact" w:val="227"/>
        </w:trPr>
        <w:tc>
          <w:tcPr>
            <w:tcW w:w="3119" w:type="dxa"/>
            <w:shd w:val="clear" w:color="auto" w:fill="auto"/>
          </w:tcPr>
          <w:p w14:paraId="6C9B41C2" w14:textId="77777777" w:rsidR="007013A6" w:rsidRPr="00FF20F1" w:rsidRDefault="007013A6">
            <w:pPr>
              <w:pStyle w:val="PlantList"/>
              <w:jc w:val="left"/>
              <w:rPr>
                <w:i/>
                <w:iCs/>
                <w:rPrChange w:id="5894" w:author="Daniel Stewart" w:date="2022-02-10T13:41:00Z">
                  <w:rPr>
                    <w:lang w:val="en-US"/>
                  </w:rPr>
                </w:rPrChange>
              </w:rPr>
              <w:pPrChange w:id="5895" w:author="Daniel Stewart" w:date="2022-02-10T13:43:00Z">
                <w:pPr>
                  <w:jc w:val="left"/>
                </w:pPr>
              </w:pPrChange>
            </w:pPr>
            <w:r w:rsidRPr="00FF20F1">
              <w:rPr>
                <w:i/>
                <w:iCs/>
                <w:rPrChange w:id="5896" w:author="Daniel Stewart" w:date="2022-02-10T13:41:00Z">
                  <w:rPr/>
                </w:rPrChange>
              </w:rPr>
              <w:t xml:space="preserve">Ranunculus </w:t>
            </w:r>
            <w:proofErr w:type="spellStart"/>
            <w:r w:rsidRPr="00FF20F1">
              <w:rPr>
                <w:i/>
                <w:iCs/>
                <w:rPrChange w:id="5897" w:author="Daniel Stewart" w:date="2022-02-10T13:41:00Z">
                  <w:rPr/>
                </w:rPrChange>
              </w:rPr>
              <w:t>flammula</w:t>
            </w:r>
            <w:proofErr w:type="spellEnd"/>
          </w:p>
        </w:tc>
        <w:tc>
          <w:tcPr>
            <w:tcW w:w="2941" w:type="dxa"/>
            <w:shd w:val="clear" w:color="auto" w:fill="auto"/>
          </w:tcPr>
          <w:p w14:paraId="1B36B24E" w14:textId="77777777" w:rsidR="007013A6" w:rsidRPr="00FF20F1" w:rsidRDefault="007013A6">
            <w:pPr>
              <w:pStyle w:val="PlantList"/>
              <w:pPrChange w:id="5898" w:author="Daniel Stewart" w:date="2022-02-10T13:41:00Z">
                <w:pPr>
                  <w:jc w:val="left"/>
                </w:pPr>
              </w:pPrChange>
            </w:pPr>
            <w:r w:rsidRPr="00FF20F1">
              <w:t>lesser spearwort</w:t>
            </w:r>
          </w:p>
        </w:tc>
        <w:tc>
          <w:tcPr>
            <w:tcW w:w="886" w:type="dxa"/>
            <w:shd w:val="clear" w:color="auto" w:fill="auto"/>
          </w:tcPr>
          <w:p w14:paraId="1C631382" w14:textId="77777777" w:rsidR="007013A6" w:rsidRPr="00FF20F1" w:rsidRDefault="007013A6">
            <w:pPr>
              <w:pStyle w:val="PlantList"/>
              <w:jc w:val="center"/>
              <w:pPrChange w:id="5899" w:author="Daniel Stewart" w:date="2022-02-10T13:42:00Z">
                <w:pPr/>
              </w:pPrChange>
            </w:pPr>
            <w:r w:rsidRPr="00FF20F1">
              <w:t>N</w:t>
            </w:r>
          </w:p>
        </w:tc>
        <w:tc>
          <w:tcPr>
            <w:tcW w:w="886" w:type="dxa"/>
          </w:tcPr>
          <w:p w14:paraId="1FF02C68" w14:textId="77777777" w:rsidR="007013A6" w:rsidRPr="00FF20F1" w:rsidRDefault="007013A6">
            <w:pPr>
              <w:pStyle w:val="PlantList"/>
              <w:jc w:val="center"/>
              <w:pPrChange w:id="5900" w:author="Daniel Stewart" w:date="2022-02-10T13:42:00Z">
                <w:pPr/>
              </w:pPrChange>
            </w:pPr>
            <w:r w:rsidRPr="00FF20F1">
              <w:t>X</w:t>
            </w:r>
          </w:p>
        </w:tc>
        <w:tc>
          <w:tcPr>
            <w:tcW w:w="886" w:type="dxa"/>
          </w:tcPr>
          <w:p w14:paraId="5BE464E0" w14:textId="77777777" w:rsidR="007013A6" w:rsidRPr="00FF20F1" w:rsidRDefault="007013A6">
            <w:pPr>
              <w:pStyle w:val="PlantList"/>
              <w:jc w:val="center"/>
              <w:pPrChange w:id="5901" w:author="Daniel Stewart" w:date="2022-02-10T13:42:00Z">
                <w:pPr/>
              </w:pPrChange>
            </w:pPr>
          </w:p>
        </w:tc>
      </w:tr>
      <w:tr w:rsidR="007013A6" w:rsidRPr="00FF20F1" w14:paraId="43E0475F" w14:textId="77777777" w:rsidTr="004D3373">
        <w:trPr>
          <w:trHeight w:hRule="exact" w:val="227"/>
        </w:trPr>
        <w:tc>
          <w:tcPr>
            <w:tcW w:w="3119" w:type="dxa"/>
            <w:shd w:val="clear" w:color="auto" w:fill="auto"/>
            <w:hideMark/>
          </w:tcPr>
          <w:p w14:paraId="4181358E" w14:textId="77777777" w:rsidR="007013A6" w:rsidRPr="00FF20F1" w:rsidRDefault="007013A6">
            <w:pPr>
              <w:pStyle w:val="PlantList"/>
              <w:jc w:val="left"/>
              <w:rPr>
                <w:i/>
                <w:iCs/>
                <w:rPrChange w:id="5902" w:author="Daniel Stewart" w:date="2022-02-10T13:41:00Z">
                  <w:rPr>
                    <w:lang w:val="en-US"/>
                  </w:rPr>
                </w:rPrChange>
              </w:rPr>
              <w:pPrChange w:id="5903" w:author="Daniel Stewart" w:date="2022-02-10T13:43:00Z">
                <w:pPr>
                  <w:jc w:val="left"/>
                </w:pPr>
              </w:pPrChange>
            </w:pPr>
            <w:r w:rsidRPr="00FF20F1">
              <w:rPr>
                <w:i/>
                <w:iCs/>
                <w:rPrChange w:id="5904" w:author="Daniel Stewart" w:date="2022-02-10T13:41:00Z">
                  <w:rPr/>
                </w:rPrChange>
              </w:rPr>
              <w:t>Ranunculus occidentalis </w:t>
            </w:r>
          </w:p>
        </w:tc>
        <w:tc>
          <w:tcPr>
            <w:tcW w:w="2941" w:type="dxa"/>
            <w:shd w:val="clear" w:color="auto" w:fill="auto"/>
            <w:hideMark/>
          </w:tcPr>
          <w:p w14:paraId="14F05B76" w14:textId="77777777" w:rsidR="007013A6" w:rsidRPr="00FF20F1" w:rsidRDefault="007013A6">
            <w:pPr>
              <w:pStyle w:val="PlantList"/>
              <w:pPrChange w:id="5905" w:author="Daniel Stewart" w:date="2022-02-10T13:41:00Z">
                <w:pPr>
                  <w:jc w:val="left"/>
                </w:pPr>
              </w:pPrChange>
            </w:pPr>
            <w:r w:rsidRPr="00FF20F1">
              <w:t>western buttercup </w:t>
            </w:r>
          </w:p>
        </w:tc>
        <w:tc>
          <w:tcPr>
            <w:tcW w:w="886" w:type="dxa"/>
            <w:shd w:val="clear" w:color="auto" w:fill="auto"/>
            <w:hideMark/>
          </w:tcPr>
          <w:p w14:paraId="63F16D4C" w14:textId="77777777" w:rsidR="007013A6" w:rsidRPr="00FF20F1" w:rsidRDefault="007013A6">
            <w:pPr>
              <w:pStyle w:val="PlantList"/>
              <w:jc w:val="center"/>
              <w:pPrChange w:id="5906" w:author="Daniel Stewart" w:date="2022-02-10T13:42:00Z">
                <w:pPr/>
              </w:pPrChange>
            </w:pPr>
            <w:r w:rsidRPr="00FF20F1">
              <w:t>N</w:t>
            </w:r>
          </w:p>
        </w:tc>
        <w:tc>
          <w:tcPr>
            <w:tcW w:w="886" w:type="dxa"/>
          </w:tcPr>
          <w:p w14:paraId="3FFAD5A0" w14:textId="77777777" w:rsidR="007013A6" w:rsidRPr="00FF20F1" w:rsidRDefault="007013A6">
            <w:pPr>
              <w:pStyle w:val="PlantList"/>
              <w:jc w:val="center"/>
              <w:pPrChange w:id="5907" w:author="Daniel Stewart" w:date="2022-02-10T13:42:00Z">
                <w:pPr/>
              </w:pPrChange>
            </w:pPr>
          </w:p>
        </w:tc>
        <w:tc>
          <w:tcPr>
            <w:tcW w:w="886" w:type="dxa"/>
          </w:tcPr>
          <w:p w14:paraId="14E22CE0" w14:textId="77777777" w:rsidR="007013A6" w:rsidRPr="00FF20F1" w:rsidRDefault="007013A6">
            <w:pPr>
              <w:pStyle w:val="PlantList"/>
              <w:jc w:val="center"/>
              <w:rPr>
                <w:rPrChange w:id="5908" w:author="Daniel Stewart" w:date="2022-02-10T13:41:00Z">
                  <w:rPr>
                    <w:color w:val="000000"/>
                    <w:lang w:val="en-US"/>
                  </w:rPr>
                </w:rPrChange>
              </w:rPr>
              <w:pPrChange w:id="5909" w:author="Daniel Stewart" w:date="2022-02-10T13:42:00Z">
                <w:pPr/>
              </w:pPrChange>
            </w:pPr>
            <w:r w:rsidRPr="00FF20F1">
              <w:t>X</w:t>
            </w:r>
          </w:p>
        </w:tc>
      </w:tr>
      <w:tr w:rsidR="007013A6" w:rsidRPr="00FF20F1" w14:paraId="3EB9CB0C" w14:textId="77777777" w:rsidTr="004D3373">
        <w:trPr>
          <w:trHeight w:hRule="exact" w:val="227"/>
        </w:trPr>
        <w:tc>
          <w:tcPr>
            <w:tcW w:w="3119" w:type="dxa"/>
            <w:shd w:val="clear" w:color="auto" w:fill="auto"/>
            <w:hideMark/>
          </w:tcPr>
          <w:p w14:paraId="0E1ED19F" w14:textId="77777777" w:rsidR="007013A6" w:rsidRPr="00FF20F1" w:rsidRDefault="007013A6">
            <w:pPr>
              <w:pStyle w:val="PlantList"/>
              <w:jc w:val="left"/>
              <w:rPr>
                <w:i/>
                <w:iCs/>
                <w:rPrChange w:id="5910" w:author="Daniel Stewart" w:date="2022-02-10T13:41:00Z">
                  <w:rPr>
                    <w:lang w:val="en-US"/>
                  </w:rPr>
                </w:rPrChange>
              </w:rPr>
              <w:pPrChange w:id="5911" w:author="Daniel Stewart" w:date="2022-02-10T13:43:00Z">
                <w:pPr>
                  <w:jc w:val="left"/>
                </w:pPr>
              </w:pPrChange>
            </w:pPr>
            <w:r w:rsidRPr="00FF20F1">
              <w:rPr>
                <w:i/>
                <w:iCs/>
                <w:rPrChange w:id="5912" w:author="Daniel Stewart" w:date="2022-02-10T13:41:00Z">
                  <w:rPr/>
                </w:rPrChange>
              </w:rPr>
              <w:t>Ranunculus repens </w:t>
            </w:r>
          </w:p>
        </w:tc>
        <w:tc>
          <w:tcPr>
            <w:tcW w:w="2941" w:type="dxa"/>
            <w:shd w:val="clear" w:color="auto" w:fill="auto"/>
            <w:hideMark/>
          </w:tcPr>
          <w:p w14:paraId="4F5C6686" w14:textId="77777777" w:rsidR="007013A6" w:rsidRPr="00FF20F1" w:rsidRDefault="007013A6">
            <w:pPr>
              <w:pStyle w:val="PlantList"/>
              <w:pPrChange w:id="5913" w:author="Daniel Stewart" w:date="2022-02-10T13:41:00Z">
                <w:pPr>
                  <w:jc w:val="left"/>
                </w:pPr>
              </w:pPrChange>
            </w:pPr>
            <w:r w:rsidRPr="00FF20F1">
              <w:t>creeping buttercup </w:t>
            </w:r>
          </w:p>
        </w:tc>
        <w:tc>
          <w:tcPr>
            <w:tcW w:w="886" w:type="dxa"/>
            <w:shd w:val="clear" w:color="auto" w:fill="auto"/>
            <w:hideMark/>
          </w:tcPr>
          <w:p w14:paraId="26D61180" w14:textId="77777777" w:rsidR="007013A6" w:rsidRPr="00FF20F1" w:rsidRDefault="007013A6">
            <w:pPr>
              <w:pStyle w:val="PlantList"/>
              <w:jc w:val="center"/>
              <w:pPrChange w:id="5914" w:author="Daniel Stewart" w:date="2022-02-10T13:42:00Z">
                <w:pPr/>
              </w:pPrChange>
            </w:pPr>
            <w:r w:rsidRPr="00FF20F1">
              <w:t>E</w:t>
            </w:r>
          </w:p>
        </w:tc>
        <w:tc>
          <w:tcPr>
            <w:tcW w:w="886" w:type="dxa"/>
          </w:tcPr>
          <w:p w14:paraId="7D6A27C6" w14:textId="77777777" w:rsidR="007013A6" w:rsidRPr="00FF20F1" w:rsidRDefault="007013A6">
            <w:pPr>
              <w:pStyle w:val="PlantList"/>
              <w:jc w:val="center"/>
              <w:pPrChange w:id="5915" w:author="Daniel Stewart" w:date="2022-02-10T13:42:00Z">
                <w:pPr/>
              </w:pPrChange>
            </w:pPr>
            <w:r w:rsidRPr="00FF20F1">
              <w:t>X</w:t>
            </w:r>
          </w:p>
        </w:tc>
        <w:tc>
          <w:tcPr>
            <w:tcW w:w="886" w:type="dxa"/>
          </w:tcPr>
          <w:p w14:paraId="6C84D3AF" w14:textId="77777777" w:rsidR="007013A6" w:rsidRPr="00FF20F1" w:rsidRDefault="007013A6">
            <w:pPr>
              <w:pStyle w:val="PlantList"/>
              <w:jc w:val="center"/>
              <w:rPr>
                <w:rPrChange w:id="5916" w:author="Daniel Stewart" w:date="2022-02-10T13:41:00Z">
                  <w:rPr>
                    <w:color w:val="000000"/>
                    <w:lang w:val="en-US"/>
                  </w:rPr>
                </w:rPrChange>
              </w:rPr>
              <w:pPrChange w:id="5917" w:author="Daniel Stewart" w:date="2022-02-10T13:42:00Z">
                <w:pPr/>
              </w:pPrChange>
            </w:pPr>
            <w:r w:rsidRPr="00FF20F1">
              <w:t>X</w:t>
            </w:r>
          </w:p>
        </w:tc>
      </w:tr>
      <w:tr w:rsidR="007013A6" w:rsidRPr="00FF20F1" w14:paraId="7729ABAE" w14:textId="77777777" w:rsidTr="004D3373">
        <w:trPr>
          <w:trHeight w:hRule="exact" w:val="227"/>
        </w:trPr>
        <w:tc>
          <w:tcPr>
            <w:tcW w:w="3119" w:type="dxa"/>
            <w:shd w:val="clear" w:color="auto" w:fill="auto"/>
            <w:hideMark/>
          </w:tcPr>
          <w:p w14:paraId="78AF698B" w14:textId="77777777" w:rsidR="007013A6" w:rsidRPr="00FF20F1" w:rsidRDefault="007013A6">
            <w:pPr>
              <w:pStyle w:val="PlantList"/>
              <w:jc w:val="left"/>
              <w:rPr>
                <w:i/>
                <w:iCs/>
                <w:rPrChange w:id="5918" w:author="Daniel Stewart" w:date="2022-02-10T13:41:00Z">
                  <w:rPr>
                    <w:lang w:val="en-US"/>
                  </w:rPr>
                </w:rPrChange>
              </w:rPr>
              <w:pPrChange w:id="5919" w:author="Daniel Stewart" w:date="2022-02-10T13:43:00Z">
                <w:pPr>
                  <w:jc w:val="left"/>
                </w:pPr>
              </w:pPrChange>
            </w:pPr>
            <w:r w:rsidRPr="00FF20F1">
              <w:rPr>
                <w:i/>
                <w:iCs/>
                <w:rPrChange w:id="5920" w:author="Daniel Stewart" w:date="2022-02-10T13:41:00Z">
                  <w:rPr/>
                </w:rPrChange>
              </w:rPr>
              <w:t>Ranunculus </w:t>
            </w:r>
            <w:proofErr w:type="spellStart"/>
            <w:r w:rsidRPr="00FF20F1">
              <w:rPr>
                <w:i/>
                <w:iCs/>
                <w:rPrChange w:id="5921" w:author="Daniel Stewart" w:date="2022-02-10T13:41:00Z">
                  <w:rPr/>
                </w:rPrChange>
              </w:rPr>
              <w:t>sceleratus</w:t>
            </w:r>
            <w:proofErr w:type="spellEnd"/>
            <w:r w:rsidRPr="00FF20F1">
              <w:rPr>
                <w:i/>
                <w:iCs/>
                <w:rPrChange w:id="5922" w:author="Daniel Stewart" w:date="2022-02-10T13:41:00Z">
                  <w:rPr/>
                </w:rPrChange>
              </w:rPr>
              <w:t> </w:t>
            </w:r>
          </w:p>
        </w:tc>
        <w:tc>
          <w:tcPr>
            <w:tcW w:w="2941" w:type="dxa"/>
            <w:shd w:val="clear" w:color="auto" w:fill="auto"/>
            <w:hideMark/>
          </w:tcPr>
          <w:p w14:paraId="7C70DFB2" w14:textId="77777777" w:rsidR="007013A6" w:rsidRPr="00FF20F1" w:rsidRDefault="007013A6">
            <w:pPr>
              <w:pStyle w:val="PlantList"/>
              <w:pPrChange w:id="5923" w:author="Daniel Stewart" w:date="2022-02-10T13:41:00Z">
                <w:pPr>
                  <w:jc w:val="left"/>
                </w:pPr>
              </w:pPrChange>
            </w:pPr>
            <w:r w:rsidRPr="00FF20F1">
              <w:t>celery-leaved buttercup </w:t>
            </w:r>
          </w:p>
        </w:tc>
        <w:tc>
          <w:tcPr>
            <w:tcW w:w="886" w:type="dxa"/>
            <w:shd w:val="clear" w:color="auto" w:fill="auto"/>
            <w:hideMark/>
          </w:tcPr>
          <w:p w14:paraId="1142A694" w14:textId="77777777" w:rsidR="007013A6" w:rsidRPr="00FF20F1" w:rsidRDefault="007013A6">
            <w:pPr>
              <w:pStyle w:val="PlantList"/>
              <w:jc w:val="center"/>
              <w:pPrChange w:id="5924" w:author="Daniel Stewart" w:date="2022-02-10T13:42:00Z">
                <w:pPr/>
              </w:pPrChange>
            </w:pPr>
            <w:r w:rsidRPr="00FF20F1">
              <w:t>N</w:t>
            </w:r>
          </w:p>
        </w:tc>
        <w:tc>
          <w:tcPr>
            <w:tcW w:w="886" w:type="dxa"/>
          </w:tcPr>
          <w:p w14:paraId="44FD396E" w14:textId="77777777" w:rsidR="007013A6" w:rsidRPr="00FF20F1" w:rsidRDefault="007013A6">
            <w:pPr>
              <w:pStyle w:val="PlantList"/>
              <w:jc w:val="center"/>
              <w:pPrChange w:id="5925" w:author="Daniel Stewart" w:date="2022-02-10T13:42:00Z">
                <w:pPr/>
              </w:pPrChange>
            </w:pPr>
          </w:p>
        </w:tc>
        <w:tc>
          <w:tcPr>
            <w:tcW w:w="886" w:type="dxa"/>
          </w:tcPr>
          <w:p w14:paraId="41911D9B" w14:textId="77777777" w:rsidR="007013A6" w:rsidRPr="00FF20F1" w:rsidRDefault="007013A6">
            <w:pPr>
              <w:pStyle w:val="PlantList"/>
              <w:jc w:val="center"/>
              <w:rPr>
                <w:rPrChange w:id="5926" w:author="Daniel Stewart" w:date="2022-02-10T13:41:00Z">
                  <w:rPr>
                    <w:color w:val="000000"/>
                    <w:lang w:val="en-US"/>
                  </w:rPr>
                </w:rPrChange>
              </w:rPr>
              <w:pPrChange w:id="5927" w:author="Daniel Stewart" w:date="2022-02-10T13:42:00Z">
                <w:pPr/>
              </w:pPrChange>
            </w:pPr>
            <w:r w:rsidRPr="00FF20F1">
              <w:t>X</w:t>
            </w:r>
          </w:p>
        </w:tc>
      </w:tr>
      <w:tr w:rsidR="007013A6" w:rsidRPr="00FF20F1" w14:paraId="510CBEDE" w14:textId="77777777" w:rsidTr="004D3373">
        <w:trPr>
          <w:trHeight w:hRule="exact" w:val="227"/>
        </w:trPr>
        <w:tc>
          <w:tcPr>
            <w:tcW w:w="3119" w:type="dxa"/>
            <w:shd w:val="clear" w:color="auto" w:fill="auto"/>
            <w:hideMark/>
          </w:tcPr>
          <w:p w14:paraId="14AC3364" w14:textId="77777777" w:rsidR="007013A6" w:rsidRPr="00FF20F1" w:rsidRDefault="007013A6">
            <w:pPr>
              <w:pStyle w:val="PlantList"/>
              <w:jc w:val="left"/>
              <w:rPr>
                <w:i/>
                <w:iCs/>
                <w:rPrChange w:id="5928" w:author="Daniel Stewart" w:date="2022-02-10T13:41:00Z">
                  <w:rPr>
                    <w:lang w:val="en-US"/>
                  </w:rPr>
                </w:rPrChange>
              </w:rPr>
              <w:pPrChange w:id="5929" w:author="Daniel Stewart" w:date="2022-02-10T13:43:00Z">
                <w:pPr>
                  <w:jc w:val="left"/>
                </w:pPr>
              </w:pPrChange>
            </w:pPr>
            <w:proofErr w:type="spellStart"/>
            <w:r w:rsidRPr="00FF20F1">
              <w:rPr>
                <w:i/>
                <w:iCs/>
                <w:rPrChange w:id="5930" w:author="Daniel Stewart" w:date="2022-02-10T13:41:00Z">
                  <w:rPr/>
                </w:rPrChange>
              </w:rPr>
              <w:t>Rorippa</w:t>
            </w:r>
            <w:proofErr w:type="spellEnd"/>
            <w:r w:rsidRPr="00FF20F1">
              <w:rPr>
                <w:i/>
                <w:iCs/>
                <w:rPrChange w:id="5931" w:author="Daniel Stewart" w:date="2022-02-10T13:41:00Z">
                  <w:rPr/>
                </w:rPrChange>
              </w:rPr>
              <w:t> palustris </w:t>
            </w:r>
          </w:p>
        </w:tc>
        <w:tc>
          <w:tcPr>
            <w:tcW w:w="2941" w:type="dxa"/>
            <w:shd w:val="clear" w:color="auto" w:fill="auto"/>
            <w:hideMark/>
          </w:tcPr>
          <w:p w14:paraId="2D3C3C80" w14:textId="77777777" w:rsidR="007013A6" w:rsidRPr="00FF20F1" w:rsidRDefault="007013A6">
            <w:pPr>
              <w:pStyle w:val="PlantList"/>
              <w:pPrChange w:id="5932" w:author="Daniel Stewart" w:date="2022-02-10T13:41:00Z">
                <w:pPr>
                  <w:jc w:val="left"/>
                </w:pPr>
              </w:pPrChange>
            </w:pPr>
            <w:r w:rsidRPr="00FF20F1">
              <w:t>yellow </w:t>
            </w:r>
            <w:proofErr w:type="spellStart"/>
            <w:r w:rsidRPr="00FF20F1">
              <w:t>marshcress</w:t>
            </w:r>
            <w:proofErr w:type="spellEnd"/>
            <w:r w:rsidRPr="00FF20F1">
              <w:t> </w:t>
            </w:r>
          </w:p>
        </w:tc>
        <w:tc>
          <w:tcPr>
            <w:tcW w:w="886" w:type="dxa"/>
            <w:shd w:val="clear" w:color="auto" w:fill="auto"/>
            <w:hideMark/>
          </w:tcPr>
          <w:p w14:paraId="7AE9C4AD" w14:textId="77777777" w:rsidR="007013A6" w:rsidRPr="00FF20F1" w:rsidRDefault="007013A6">
            <w:pPr>
              <w:pStyle w:val="PlantList"/>
              <w:jc w:val="center"/>
              <w:pPrChange w:id="5933" w:author="Daniel Stewart" w:date="2022-02-10T13:42:00Z">
                <w:pPr/>
              </w:pPrChange>
            </w:pPr>
            <w:r w:rsidRPr="00FF20F1">
              <w:t>N</w:t>
            </w:r>
          </w:p>
        </w:tc>
        <w:tc>
          <w:tcPr>
            <w:tcW w:w="886" w:type="dxa"/>
          </w:tcPr>
          <w:p w14:paraId="752B1A4E" w14:textId="77777777" w:rsidR="007013A6" w:rsidRPr="00FF20F1" w:rsidRDefault="007013A6">
            <w:pPr>
              <w:pStyle w:val="PlantList"/>
              <w:jc w:val="center"/>
              <w:pPrChange w:id="5934" w:author="Daniel Stewart" w:date="2022-02-10T13:42:00Z">
                <w:pPr/>
              </w:pPrChange>
            </w:pPr>
            <w:r w:rsidRPr="00FF20F1">
              <w:t>X</w:t>
            </w:r>
          </w:p>
        </w:tc>
        <w:tc>
          <w:tcPr>
            <w:tcW w:w="886" w:type="dxa"/>
          </w:tcPr>
          <w:p w14:paraId="119D0D1D" w14:textId="77777777" w:rsidR="007013A6" w:rsidRPr="00FF20F1" w:rsidRDefault="007013A6">
            <w:pPr>
              <w:pStyle w:val="PlantList"/>
              <w:jc w:val="center"/>
              <w:rPr>
                <w:rPrChange w:id="5935" w:author="Daniel Stewart" w:date="2022-02-10T13:41:00Z">
                  <w:rPr>
                    <w:color w:val="000000"/>
                    <w:lang w:val="en-US"/>
                  </w:rPr>
                </w:rPrChange>
              </w:rPr>
              <w:pPrChange w:id="5936" w:author="Daniel Stewart" w:date="2022-02-10T13:42:00Z">
                <w:pPr/>
              </w:pPrChange>
            </w:pPr>
            <w:r w:rsidRPr="00FF20F1">
              <w:t>X</w:t>
            </w:r>
          </w:p>
        </w:tc>
      </w:tr>
      <w:tr w:rsidR="007013A6" w:rsidRPr="00FF20F1" w14:paraId="4B5A7913" w14:textId="77777777" w:rsidTr="004D3373">
        <w:trPr>
          <w:trHeight w:hRule="exact" w:val="227"/>
        </w:trPr>
        <w:tc>
          <w:tcPr>
            <w:tcW w:w="3119" w:type="dxa"/>
            <w:shd w:val="clear" w:color="auto" w:fill="auto"/>
          </w:tcPr>
          <w:p w14:paraId="7103205D" w14:textId="77777777" w:rsidR="007013A6" w:rsidRPr="00FF20F1" w:rsidRDefault="007013A6">
            <w:pPr>
              <w:pStyle w:val="PlantList"/>
              <w:jc w:val="left"/>
              <w:rPr>
                <w:i/>
                <w:iCs/>
                <w:rPrChange w:id="5937" w:author="Daniel Stewart" w:date="2022-02-10T13:41:00Z">
                  <w:rPr>
                    <w:lang w:val="en-US"/>
                  </w:rPr>
                </w:rPrChange>
              </w:rPr>
              <w:pPrChange w:id="5938" w:author="Daniel Stewart" w:date="2022-02-10T13:43:00Z">
                <w:pPr>
                  <w:jc w:val="left"/>
                </w:pPr>
              </w:pPrChange>
            </w:pPr>
            <w:r w:rsidRPr="00FF20F1">
              <w:rPr>
                <w:i/>
                <w:iCs/>
                <w:rPrChange w:id="5939" w:author="Daniel Stewart" w:date="2022-02-10T13:41:00Z">
                  <w:rPr/>
                </w:rPrChange>
              </w:rPr>
              <w:t>Rosa multiflora</w:t>
            </w:r>
          </w:p>
        </w:tc>
        <w:tc>
          <w:tcPr>
            <w:tcW w:w="2941" w:type="dxa"/>
            <w:shd w:val="clear" w:color="auto" w:fill="auto"/>
          </w:tcPr>
          <w:p w14:paraId="1FFD8832" w14:textId="77777777" w:rsidR="007013A6" w:rsidRPr="00FF20F1" w:rsidRDefault="007013A6">
            <w:pPr>
              <w:pStyle w:val="PlantList"/>
              <w:pPrChange w:id="5940" w:author="Daniel Stewart" w:date="2022-02-10T13:41:00Z">
                <w:pPr>
                  <w:jc w:val="left"/>
                </w:pPr>
              </w:pPrChange>
            </w:pPr>
            <w:r w:rsidRPr="00FF20F1">
              <w:t>rambler rose</w:t>
            </w:r>
          </w:p>
        </w:tc>
        <w:tc>
          <w:tcPr>
            <w:tcW w:w="886" w:type="dxa"/>
            <w:shd w:val="clear" w:color="auto" w:fill="auto"/>
          </w:tcPr>
          <w:p w14:paraId="5C5EBC1B" w14:textId="77777777" w:rsidR="007013A6" w:rsidRPr="00FF20F1" w:rsidRDefault="007013A6">
            <w:pPr>
              <w:pStyle w:val="PlantList"/>
              <w:jc w:val="center"/>
              <w:pPrChange w:id="5941" w:author="Daniel Stewart" w:date="2022-02-10T13:42:00Z">
                <w:pPr/>
              </w:pPrChange>
            </w:pPr>
            <w:r w:rsidRPr="00FF20F1">
              <w:t>E</w:t>
            </w:r>
          </w:p>
        </w:tc>
        <w:tc>
          <w:tcPr>
            <w:tcW w:w="886" w:type="dxa"/>
          </w:tcPr>
          <w:p w14:paraId="39633EC3" w14:textId="77777777" w:rsidR="007013A6" w:rsidRPr="00FF20F1" w:rsidRDefault="007013A6">
            <w:pPr>
              <w:pStyle w:val="PlantList"/>
              <w:jc w:val="center"/>
              <w:pPrChange w:id="5942" w:author="Daniel Stewart" w:date="2022-02-10T13:42:00Z">
                <w:pPr/>
              </w:pPrChange>
            </w:pPr>
            <w:r w:rsidRPr="00FF20F1">
              <w:t>X</w:t>
            </w:r>
          </w:p>
        </w:tc>
        <w:tc>
          <w:tcPr>
            <w:tcW w:w="886" w:type="dxa"/>
          </w:tcPr>
          <w:p w14:paraId="2F6B8859" w14:textId="77777777" w:rsidR="007013A6" w:rsidRPr="00FF20F1" w:rsidRDefault="007013A6">
            <w:pPr>
              <w:pStyle w:val="PlantList"/>
              <w:jc w:val="center"/>
              <w:pPrChange w:id="5943" w:author="Daniel Stewart" w:date="2022-02-10T13:42:00Z">
                <w:pPr/>
              </w:pPrChange>
            </w:pPr>
          </w:p>
        </w:tc>
      </w:tr>
      <w:tr w:rsidR="007013A6" w:rsidRPr="00FF20F1" w14:paraId="3EFA9CBD" w14:textId="77777777" w:rsidTr="004D3373">
        <w:trPr>
          <w:trHeight w:hRule="exact" w:val="227"/>
        </w:trPr>
        <w:tc>
          <w:tcPr>
            <w:tcW w:w="3119" w:type="dxa"/>
            <w:shd w:val="clear" w:color="auto" w:fill="auto"/>
          </w:tcPr>
          <w:p w14:paraId="68E3B753" w14:textId="77777777" w:rsidR="007013A6" w:rsidRPr="00FF20F1" w:rsidRDefault="007013A6">
            <w:pPr>
              <w:pStyle w:val="PlantList"/>
              <w:jc w:val="left"/>
              <w:rPr>
                <w:i/>
                <w:iCs/>
                <w:rPrChange w:id="5944" w:author="Daniel Stewart" w:date="2022-02-10T13:41:00Z">
                  <w:rPr>
                    <w:lang w:val="en-US"/>
                  </w:rPr>
                </w:rPrChange>
              </w:rPr>
              <w:pPrChange w:id="5945" w:author="Daniel Stewart" w:date="2022-02-10T13:43:00Z">
                <w:pPr>
                  <w:jc w:val="left"/>
                </w:pPr>
              </w:pPrChange>
            </w:pPr>
            <w:r w:rsidRPr="00FF20F1">
              <w:rPr>
                <w:i/>
                <w:iCs/>
                <w:rPrChange w:id="5946" w:author="Daniel Stewart" w:date="2022-02-10T13:41:00Z">
                  <w:rPr/>
                </w:rPrChange>
              </w:rPr>
              <w:t xml:space="preserve">Rosa </w:t>
            </w:r>
            <w:proofErr w:type="spellStart"/>
            <w:r w:rsidRPr="00FF20F1">
              <w:rPr>
                <w:i/>
                <w:iCs/>
                <w:rPrChange w:id="5947" w:author="Daniel Stewart" w:date="2022-02-10T13:41:00Z">
                  <w:rPr/>
                </w:rPrChange>
              </w:rPr>
              <w:t>nutkana</w:t>
            </w:r>
            <w:proofErr w:type="spellEnd"/>
          </w:p>
        </w:tc>
        <w:tc>
          <w:tcPr>
            <w:tcW w:w="2941" w:type="dxa"/>
            <w:shd w:val="clear" w:color="auto" w:fill="auto"/>
          </w:tcPr>
          <w:p w14:paraId="02FCDACD" w14:textId="77777777" w:rsidR="007013A6" w:rsidRPr="00FF20F1" w:rsidRDefault="007013A6">
            <w:pPr>
              <w:pStyle w:val="PlantList"/>
              <w:pPrChange w:id="5948" w:author="Daniel Stewart" w:date="2022-02-10T13:41:00Z">
                <w:pPr>
                  <w:jc w:val="left"/>
                </w:pPr>
              </w:pPrChange>
            </w:pPr>
            <w:r w:rsidRPr="00FF20F1">
              <w:t>Nootka rose</w:t>
            </w:r>
          </w:p>
        </w:tc>
        <w:tc>
          <w:tcPr>
            <w:tcW w:w="886" w:type="dxa"/>
            <w:shd w:val="clear" w:color="auto" w:fill="auto"/>
          </w:tcPr>
          <w:p w14:paraId="39629050" w14:textId="77777777" w:rsidR="007013A6" w:rsidRPr="00FF20F1" w:rsidRDefault="007013A6">
            <w:pPr>
              <w:pStyle w:val="PlantList"/>
              <w:jc w:val="center"/>
              <w:pPrChange w:id="5949" w:author="Daniel Stewart" w:date="2022-02-10T13:42:00Z">
                <w:pPr/>
              </w:pPrChange>
            </w:pPr>
            <w:r w:rsidRPr="00FF20F1">
              <w:t>N</w:t>
            </w:r>
          </w:p>
        </w:tc>
        <w:tc>
          <w:tcPr>
            <w:tcW w:w="886" w:type="dxa"/>
          </w:tcPr>
          <w:p w14:paraId="15471C7E" w14:textId="77777777" w:rsidR="007013A6" w:rsidRPr="00FF20F1" w:rsidRDefault="007013A6">
            <w:pPr>
              <w:pStyle w:val="PlantList"/>
              <w:jc w:val="center"/>
              <w:pPrChange w:id="5950" w:author="Daniel Stewart" w:date="2022-02-10T13:42:00Z">
                <w:pPr/>
              </w:pPrChange>
            </w:pPr>
            <w:r w:rsidRPr="00FF20F1">
              <w:t>X</w:t>
            </w:r>
          </w:p>
        </w:tc>
        <w:tc>
          <w:tcPr>
            <w:tcW w:w="886" w:type="dxa"/>
          </w:tcPr>
          <w:p w14:paraId="641CC691" w14:textId="77777777" w:rsidR="007013A6" w:rsidRPr="00FF20F1" w:rsidRDefault="007013A6">
            <w:pPr>
              <w:pStyle w:val="PlantList"/>
              <w:jc w:val="center"/>
              <w:pPrChange w:id="5951" w:author="Daniel Stewart" w:date="2022-02-10T13:42:00Z">
                <w:pPr/>
              </w:pPrChange>
            </w:pPr>
          </w:p>
        </w:tc>
      </w:tr>
      <w:tr w:rsidR="007013A6" w:rsidRPr="00FF20F1" w14:paraId="7DD490F9" w14:textId="77777777" w:rsidTr="004D3373">
        <w:trPr>
          <w:trHeight w:hRule="exact" w:val="227"/>
        </w:trPr>
        <w:tc>
          <w:tcPr>
            <w:tcW w:w="3119" w:type="dxa"/>
            <w:shd w:val="clear" w:color="auto" w:fill="auto"/>
            <w:hideMark/>
          </w:tcPr>
          <w:p w14:paraId="2F5BE65D" w14:textId="77777777" w:rsidR="007013A6" w:rsidRPr="00FF20F1" w:rsidRDefault="007013A6">
            <w:pPr>
              <w:pStyle w:val="PlantList"/>
              <w:jc w:val="left"/>
              <w:rPr>
                <w:i/>
                <w:iCs/>
                <w:rPrChange w:id="5952" w:author="Daniel Stewart" w:date="2022-02-10T13:41:00Z">
                  <w:rPr>
                    <w:lang w:val="en-US"/>
                  </w:rPr>
                </w:rPrChange>
              </w:rPr>
              <w:pPrChange w:id="5953" w:author="Daniel Stewart" w:date="2022-02-10T13:43:00Z">
                <w:pPr>
                  <w:jc w:val="left"/>
                </w:pPr>
              </w:pPrChange>
            </w:pPr>
            <w:r w:rsidRPr="00FF20F1">
              <w:rPr>
                <w:i/>
                <w:iCs/>
                <w:rPrChange w:id="5954" w:author="Daniel Stewart" w:date="2022-02-10T13:41:00Z">
                  <w:rPr/>
                </w:rPrChange>
              </w:rPr>
              <w:t>Rubus </w:t>
            </w:r>
            <w:proofErr w:type="spellStart"/>
            <w:r w:rsidRPr="00FF20F1">
              <w:rPr>
                <w:i/>
                <w:iCs/>
                <w:rPrChange w:id="5955" w:author="Daniel Stewart" w:date="2022-02-10T13:41:00Z">
                  <w:rPr/>
                </w:rPrChange>
              </w:rPr>
              <w:t>armeniacus</w:t>
            </w:r>
            <w:proofErr w:type="spellEnd"/>
            <w:r w:rsidRPr="00FF20F1">
              <w:rPr>
                <w:i/>
                <w:iCs/>
                <w:rPrChange w:id="5956" w:author="Daniel Stewart" w:date="2022-02-10T13:41:00Z">
                  <w:rPr/>
                </w:rPrChange>
              </w:rPr>
              <w:t>  </w:t>
            </w:r>
          </w:p>
        </w:tc>
        <w:tc>
          <w:tcPr>
            <w:tcW w:w="2941" w:type="dxa"/>
            <w:shd w:val="clear" w:color="auto" w:fill="auto"/>
            <w:hideMark/>
          </w:tcPr>
          <w:p w14:paraId="73A1403E" w14:textId="77777777" w:rsidR="007013A6" w:rsidRPr="00FF20F1" w:rsidRDefault="007013A6">
            <w:pPr>
              <w:pStyle w:val="PlantList"/>
              <w:pPrChange w:id="5957" w:author="Daniel Stewart" w:date="2022-02-10T13:41:00Z">
                <w:pPr>
                  <w:jc w:val="left"/>
                </w:pPr>
              </w:pPrChange>
            </w:pPr>
            <w:r w:rsidRPr="00FF20F1">
              <w:t>Himalayan blackberry </w:t>
            </w:r>
          </w:p>
        </w:tc>
        <w:tc>
          <w:tcPr>
            <w:tcW w:w="886" w:type="dxa"/>
            <w:shd w:val="clear" w:color="auto" w:fill="auto"/>
            <w:hideMark/>
          </w:tcPr>
          <w:p w14:paraId="0C2A8F26" w14:textId="7F1BF1B8" w:rsidR="007013A6" w:rsidRPr="00FF20F1" w:rsidRDefault="002066E9">
            <w:pPr>
              <w:pStyle w:val="PlantList"/>
              <w:jc w:val="center"/>
              <w:pPrChange w:id="5958" w:author="Daniel Stewart" w:date="2022-02-10T13:42:00Z">
                <w:pPr/>
              </w:pPrChange>
            </w:pPr>
            <w:r>
              <w:t>E</w:t>
            </w:r>
          </w:p>
        </w:tc>
        <w:tc>
          <w:tcPr>
            <w:tcW w:w="886" w:type="dxa"/>
          </w:tcPr>
          <w:p w14:paraId="57C26BC3" w14:textId="77777777" w:rsidR="007013A6" w:rsidRPr="00FF20F1" w:rsidRDefault="007013A6">
            <w:pPr>
              <w:pStyle w:val="PlantList"/>
              <w:jc w:val="center"/>
              <w:pPrChange w:id="5959" w:author="Daniel Stewart" w:date="2022-02-10T13:42:00Z">
                <w:pPr/>
              </w:pPrChange>
            </w:pPr>
            <w:r w:rsidRPr="00FF20F1">
              <w:t>X</w:t>
            </w:r>
          </w:p>
        </w:tc>
        <w:tc>
          <w:tcPr>
            <w:tcW w:w="886" w:type="dxa"/>
          </w:tcPr>
          <w:p w14:paraId="58ACF234" w14:textId="77777777" w:rsidR="007013A6" w:rsidRPr="00FF20F1" w:rsidRDefault="007013A6">
            <w:pPr>
              <w:pStyle w:val="PlantList"/>
              <w:jc w:val="center"/>
              <w:rPr>
                <w:rPrChange w:id="5960" w:author="Daniel Stewart" w:date="2022-02-10T13:41:00Z">
                  <w:rPr>
                    <w:color w:val="000000"/>
                    <w:lang w:val="en-US"/>
                  </w:rPr>
                </w:rPrChange>
              </w:rPr>
              <w:pPrChange w:id="5961" w:author="Daniel Stewart" w:date="2022-02-10T13:42:00Z">
                <w:pPr/>
              </w:pPrChange>
            </w:pPr>
            <w:r w:rsidRPr="00FF20F1">
              <w:t>X</w:t>
            </w:r>
          </w:p>
        </w:tc>
      </w:tr>
      <w:tr w:rsidR="007013A6" w:rsidRPr="00FF20F1" w14:paraId="41226D24" w14:textId="77777777" w:rsidTr="004D3373">
        <w:trPr>
          <w:trHeight w:hRule="exact" w:val="227"/>
        </w:trPr>
        <w:tc>
          <w:tcPr>
            <w:tcW w:w="3119" w:type="dxa"/>
            <w:shd w:val="clear" w:color="auto" w:fill="auto"/>
            <w:hideMark/>
          </w:tcPr>
          <w:p w14:paraId="5ECAA9B9" w14:textId="77777777" w:rsidR="007013A6" w:rsidRPr="00FF20F1" w:rsidRDefault="007013A6">
            <w:pPr>
              <w:pStyle w:val="PlantList"/>
              <w:jc w:val="left"/>
              <w:rPr>
                <w:i/>
                <w:iCs/>
                <w:rPrChange w:id="5962" w:author="Daniel Stewart" w:date="2022-02-10T13:41:00Z">
                  <w:rPr>
                    <w:lang w:val="en-US"/>
                  </w:rPr>
                </w:rPrChange>
              </w:rPr>
              <w:pPrChange w:id="5963" w:author="Daniel Stewart" w:date="2022-02-10T13:43:00Z">
                <w:pPr>
                  <w:jc w:val="left"/>
                </w:pPr>
              </w:pPrChange>
            </w:pPr>
            <w:r w:rsidRPr="00FF20F1">
              <w:rPr>
                <w:i/>
                <w:iCs/>
                <w:rPrChange w:id="5964" w:author="Daniel Stewart" w:date="2022-02-10T13:41:00Z">
                  <w:rPr/>
                </w:rPrChange>
              </w:rPr>
              <w:t>Rumex </w:t>
            </w:r>
            <w:proofErr w:type="spellStart"/>
            <w:r w:rsidRPr="00FF20F1">
              <w:rPr>
                <w:i/>
                <w:iCs/>
                <w:rPrChange w:id="5965" w:author="Daniel Stewart" w:date="2022-02-10T13:41:00Z">
                  <w:rPr/>
                </w:rPrChange>
              </w:rPr>
              <w:t>conglomeratus</w:t>
            </w:r>
            <w:proofErr w:type="spellEnd"/>
            <w:r w:rsidRPr="00FF20F1">
              <w:rPr>
                <w:i/>
                <w:iCs/>
                <w:rPrChange w:id="5966" w:author="Daniel Stewart" w:date="2022-02-10T13:41:00Z">
                  <w:rPr/>
                </w:rPrChange>
              </w:rPr>
              <w:t> </w:t>
            </w:r>
          </w:p>
        </w:tc>
        <w:tc>
          <w:tcPr>
            <w:tcW w:w="2941" w:type="dxa"/>
            <w:shd w:val="clear" w:color="auto" w:fill="auto"/>
            <w:hideMark/>
          </w:tcPr>
          <w:p w14:paraId="1FDE156C" w14:textId="77777777" w:rsidR="007013A6" w:rsidRPr="00FF20F1" w:rsidRDefault="007013A6">
            <w:pPr>
              <w:pStyle w:val="PlantList"/>
              <w:pPrChange w:id="5967" w:author="Daniel Stewart" w:date="2022-02-10T13:41:00Z">
                <w:pPr>
                  <w:jc w:val="left"/>
                </w:pPr>
              </w:pPrChange>
            </w:pPr>
            <w:r w:rsidRPr="00FF20F1">
              <w:t>clustered dock </w:t>
            </w:r>
          </w:p>
        </w:tc>
        <w:tc>
          <w:tcPr>
            <w:tcW w:w="886" w:type="dxa"/>
            <w:shd w:val="clear" w:color="auto" w:fill="auto"/>
            <w:hideMark/>
          </w:tcPr>
          <w:p w14:paraId="25E88356" w14:textId="77777777" w:rsidR="007013A6" w:rsidRPr="00FF20F1" w:rsidRDefault="007013A6">
            <w:pPr>
              <w:pStyle w:val="PlantList"/>
              <w:jc w:val="center"/>
              <w:pPrChange w:id="5968" w:author="Daniel Stewart" w:date="2022-02-10T13:42:00Z">
                <w:pPr/>
              </w:pPrChange>
            </w:pPr>
            <w:r w:rsidRPr="00FF20F1">
              <w:t>E</w:t>
            </w:r>
          </w:p>
        </w:tc>
        <w:tc>
          <w:tcPr>
            <w:tcW w:w="886" w:type="dxa"/>
          </w:tcPr>
          <w:p w14:paraId="64034F6F" w14:textId="77777777" w:rsidR="007013A6" w:rsidRPr="00FF20F1" w:rsidRDefault="007013A6">
            <w:pPr>
              <w:pStyle w:val="PlantList"/>
              <w:jc w:val="center"/>
              <w:pPrChange w:id="5969" w:author="Daniel Stewart" w:date="2022-02-10T13:42:00Z">
                <w:pPr/>
              </w:pPrChange>
            </w:pPr>
            <w:r w:rsidRPr="00FF20F1">
              <w:t>X</w:t>
            </w:r>
          </w:p>
        </w:tc>
        <w:tc>
          <w:tcPr>
            <w:tcW w:w="886" w:type="dxa"/>
          </w:tcPr>
          <w:p w14:paraId="6E0B4351" w14:textId="77777777" w:rsidR="007013A6" w:rsidRPr="00FF20F1" w:rsidRDefault="007013A6">
            <w:pPr>
              <w:pStyle w:val="PlantList"/>
              <w:jc w:val="center"/>
              <w:rPr>
                <w:rPrChange w:id="5970" w:author="Daniel Stewart" w:date="2022-02-10T13:41:00Z">
                  <w:rPr>
                    <w:color w:val="000000"/>
                    <w:lang w:val="en-US"/>
                  </w:rPr>
                </w:rPrChange>
              </w:rPr>
              <w:pPrChange w:id="5971" w:author="Daniel Stewart" w:date="2022-02-10T13:42:00Z">
                <w:pPr/>
              </w:pPrChange>
            </w:pPr>
            <w:r w:rsidRPr="00FF20F1">
              <w:t>X</w:t>
            </w:r>
          </w:p>
        </w:tc>
      </w:tr>
      <w:tr w:rsidR="007013A6" w:rsidRPr="00FF20F1" w14:paraId="4B47F912" w14:textId="77777777" w:rsidTr="004D3373">
        <w:trPr>
          <w:trHeight w:hRule="exact" w:val="227"/>
        </w:trPr>
        <w:tc>
          <w:tcPr>
            <w:tcW w:w="3119" w:type="dxa"/>
            <w:shd w:val="clear" w:color="auto" w:fill="auto"/>
            <w:hideMark/>
          </w:tcPr>
          <w:p w14:paraId="60C1DB83" w14:textId="77777777" w:rsidR="007013A6" w:rsidRPr="00FF20F1" w:rsidRDefault="007013A6">
            <w:pPr>
              <w:pStyle w:val="PlantList"/>
              <w:jc w:val="left"/>
              <w:rPr>
                <w:i/>
                <w:iCs/>
                <w:rPrChange w:id="5972" w:author="Daniel Stewart" w:date="2022-02-10T13:41:00Z">
                  <w:rPr>
                    <w:lang w:val="en-US"/>
                  </w:rPr>
                </w:rPrChange>
              </w:rPr>
              <w:pPrChange w:id="5973" w:author="Daniel Stewart" w:date="2022-02-10T13:43:00Z">
                <w:pPr>
                  <w:jc w:val="left"/>
                </w:pPr>
              </w:pPrChange>
            </w:pPr>
            <w:r w:rsidRPr="00FF20F1">
              <w:rPr>
                <w:i/>
                <w:iCs/>
                <w:rPrChange w:id="5974" w:author="Daniel Stewart" w:date="2022-02-10T13:41:00Z">
                  <w:rPr/>
                </w:rPrChange>
              </w:rPr>
              <w:t>Rumex crispus </w:t>
            </w:r>
          </w:p>
        </w:tc>
        <w:tc>
          <w:tcPr>
            <w:tcW w:w="2941" w:type="dxa"/>
            <w:shd w:val="clear" w:color="auto" w:fill="auto"/>
            <w:hideMark/>
          </w:tcPr>
          <w:p w14:paraId="080F1DD7" w14:textId="77777777" w:rsidR="007013A6" w:rsidRPr="00FF20F1" w:rsidRDefault="007013A6">
            <w:pPr>
              <w:pStyle w:val="PlantList"/>
              <w:pPrChange w:id="5975" w:author="Daniel Stewart" w:date="2022-02-10T13:41:00Z">
                <w:pPr>
                  <w:jc w:val="left"/>
                </w:pPr>
              </w:pPrChange>
            </w:pPr>
            <w:r w:rsidRPr="00FF20F1">
              <w:t>curly dock </w:t>
            </w:r>
          </w:p>
        </w:tc>
        <w:tc>
          <w:tcPr>
            <w:tcW w:w="886" w:type="dxa"/>
            <w:shd w:val="clear" w:color="auto" w:fill="auto"/>
            <w:hideMark/>
          </w:tcPr>
          <w:p w14:paraId="46F86E23" w14:textId="77777777" w:rsidR="007013A6" w:rsidRPr="00FF20F1" w:rsidRDefault="007013A6">
            <w:pPr>
              <w:pStyle w:val="PlantList"/>
              <w:jc w:val="center"/>
              <w:pPrChange w:id="5976" w:author="Daniel Stewart" w:date="2022-02-10T13:42:00Z">
                <w:pPr/>
              </w:pPrChange>
            </w:pPr>
            <w:r w:rsidRPr="00FF20F1">
              <w:t>E</w:t>
            </w:r>
          </w:p>
        </w:tc>
        <w:tc>
          <w:tcPr>
            <w:tcW w:w="886" w:type="dxa"/>
          </w:tcPr>
          <w:p w14:paraId="43A614EC" w14:textId="77777777" w:rsidR="007013A6" w:rsidRPr="00FF20F1" w:rsidRDefault="007013A6">
            <w:pPr>
              <w:pStyle w:val="PlantList"/>
              <w:jc w:val="center"/>
              <w:pPrChange w:id="5977" w:author="Daniel Stewart" w:date="2022-02-10T13:42:00Z">
                <w:pPr/>
              </w:pPrChange>
            </w:pPr>
          </w:p>
        </w:tc>
        <w:tc>
          <w:tcPr>
            <w:tcW w:w="886" w:type="dxa"/>
          </w:tcPr>
          <w:p w14:paraId="557D8444" w14:textId="77777777" w:rsidR="007013A6" w:rsidRPr="00FF20F1" w:rsidRDefault="007013A6">
            <w:pPr>
              <w:pStyle w:val="PlantList"/>
              <w:jc w:val="center"/>
              <w:rPr>
                <w:rPrChange w:id="5978" w:author="Daniel Stewart" w:date="2022-02-10T13:41:00Z">
                  <w:rPr>
                    <w:color w:val="000000"/>
                    <w:lang w:val="en-US"/>
                  </w:rPr>
                </w:rPrChange>
              </w:rPr>
              <w:pPrChange w:id="5979" w:author="Daniel Stewart" w:date="2022-02-10T13:42:00Z">
                <w:pPr/>
              </w:pPrChange>
            </w:pPr>
            <w:r w:rsidRPr="00FF20F1">
              <w:t>X</w:t>
            </w:r>
          </w:p>
        </w:tc>
      </w:tr>
      <w:tr w:rsidR="007013A6" w:rsidRPr="00FF20F1" w14:paraId="6DFDC849" w14:textId="77777777" w:rsidTr="004D3373">
        <w:trPr>
          <w:trHeight w:hRule="exact" w:val="227"/>
        </w:trPr>
        <w:tc>
          <w:tcPr>
            <w:tcW w:w="3119" w:type="dxa"/>
            <w:shd w:val="clear" w:color="auto" w:fill="auto"/>
            <w:hideMark/>
          </w:tcPr>
          <w:p w14:paraId="232B159C" w14:textId="77777777" w:rsidR="007013A6" w:rsidRPr="00FF20F1" w:rsidRDefault="007013A6">
            <w:pPr>
              <w:pStyle w:val="PlantList"/>
              <w:jc w:val="left"/>
              <w:rPr>
                <w:i/>
                <w:iCs/>
                <w:rPrChange w:id="5980" w:author="Daniel Stewart" w:date="2022-02-10T13:41:00Z">
                  <w:rPr>
                    <w:lang w:val="en-US"/>
                  </w:rPr>
                </w:rPrChange>
              </w:rPr>
              <w:pPrChange w:id="5981" w:author="Daniel Stewart" w:date="2022-02-10T13:43:00Z">
                <w:pPr>
                  <w:jc w:val="left"/>
                </w:pPr>
              </w:pPrChange>
            </w:pPr>
            <w:r w:rsidRPr="00FF20F1">
              <w:rPr>
                <w:i/>
                <w:iCs/>
                <w:rPrChange w:id="5982" w:author="Daniel Stewart" w:date="2022-02-10T13:41:00Z">
                  <w:rPr/>
                </w:rPrChange>
              </w:rPr>
              <w:t>Rumex occidentalis </w:t>
            </w:r>
          </w:p>
        </w:tc>
        <w:tc>
          <w:tcPr>
            <w:tcW w:w="2941" w:type="dxa"/>
            <w:shd w:val="clear" w:color="auto" w:fill="auto"/>
            <w:hideMark/>
          </w:tcPr>
          <w:p w14:paraId="46E8D4FE" w14:textId="77777777" w:rsidR="007013A6" w:rsidRPr="00FF20F1" w:rsidRDefault="007013A6">
            <w:pPr>
              <w:pStyle w:val="PlantList"/>
              <w:pPrChange w:id="5983" w:author="Daniel Stewart" w:date="2022-02-10T13:41:00Z">
                <w:pPr>
                  <w:jc w:val="left"/>
                </w:pPr>
              </w:pPrChange>
            </w:pPr>
            <w:r w:rsidRPr="00FF20F1">
              <w:t>western dock </w:t>
            </w:r>
          </w:p>
        </w:tc>
        <w:tc>
          <w:tcPr>
            <w:tcW w:w="886" w:type="dxa"/>
            <w:shd w:val="clear" w:color="auto" w:fill="auto"/>
            <w:hideMark/>
          </w:tcPr>
          <w:p w14:paraId="6D3FED83" w14:textId="77777777" w:rsidR="007013A6" w:rsidRPr="00FF20F1" w:rsidRDefault="007013A6">
            <w:pPr>
              <w:pStyle w:val="PlantList"/>
              <w:jc w:val="center"/>
              <w:pPrChange w:id="5984" w:author="Daniel Stewart" w:date="2022-02-10T13:42:00Z">
                <w:pPr/>
              </w:pPrChange>
            </w:pPr>
            <w:r w:rsidRPr="00FF20F1">
              <w:t>N</w:t>
            </w:r>
          </w:p>
        </w:tc>
        <w:tc>
          <w:tcPr>
            <w:tcW w:w="886" w:type="dxa"/>
          </w:tcPr>
          <w:p w14:paraId="4887A13E" w14:textId="77777777" w:rsidR="007013A6" w:rsidRPr="00FF20F1" w:rsidRDefault="007013A6">
            <w:pPr>
              <w:pStyle w:val="PlantList"/>
              <w:jc w:val="center"/>
              <w:pPrChange w:id="5985" w:author="Daniel Stewart" w:date="2022-02-10T13:42:00Z">
                <w:pPr/>
              </w:pPrChange>
            </w:pPr>
            <w:r w:rsidRPr="00FF20F1">
              <w:t>X</w:t>
            </w:r>
          </w:p>
        </w:tc>
        <w:tc>
          <w:tcPr>
            <w:tcW w:w="886" w:type="dxa"/>
          </w:tcPr>
          <w:p w14:paraId="16419BAC" w14:textId="77777777" w:rsidR="007013A6" w:rsidRPr="00FF20F1" w:rsidRDefault="007013A6">
            <w:pPr>
              <w:pStyle w:val="PlantList"/>
              <w:jc w:val="center"/>
              <w:rPr>
                <w:rPrChange w:id="5986" w:author="Daniel Stewart" w:date="2022-02-10T13:41:00Z">
                  <w:rPr>
                    <w:color w:val="000000"/>
                    <w:lang w:val="en-US"/>
                  </w:rPr>
                </w:rPrChange>
              </w:rPr>
              <w:pPrChange w:id="5987" w:author="Daniel Stewart" w:date="2022-02-10T13:42:00Z">
                <w:pPr/>
              </w:pPrChange>
            </w:pPr>
            <w:r w:rsidRPr="00FF20F1">
              <w:t>X</w:t>
            </w:r>
          </w:p>
        </w:tc>
      </w:tr>
      <w:tr w:rsidR="007013A6" w:rsidRPr="00FF20F1" w14:paraId="3F979E40" w14:textId="77777777" w:rsidTr="004D3373">
        <w:trPr>
          <w:trHeight w:hRule="exact" w:val="227"/>
        </w:trPr>
        <w:tc>
          <w:tcPr>
            <w:tcW w:w="3119" w:type="dxa"/>
            <w:shd w:val="clear" w:color="auto" w:fill="auto"/>
            <w:hideMark/>
          </w:tcPr>
          <w:p w14:paraId="3BF97834" w14:textId="77777777" w:rsidR="007013A6" w:rsidRPr="00FF20F1" w:rsidRDefault="007013A6">
            <w:pPr>
              <w:pStyle w:val="PlantList"/>
              <w:jc w:val="left"/>
              <w:rPr>
                <w:i/>
                <w:iCs/>
                <w:rPrChange w:id="5988" w:author="Daniel Stewart" w:date="2022-02-10T13:41:00Z">
                  <w:rPr>
                    <w:lang w:val="en-US"/>
                  </w:rPr>
                </w:rPrChange>
              </w:rPr>
              <w:pPrChange w:id="5989" w:author="Daniel Stewart" w:date="2022-02-10T13:43:00Z">
                <w:pPr>
                  <w:jc w:val="left"/>
                </w:pPr>
              </w:pPrChange>
            </w:pPr>
            <w:r w:rsidRPr="00FF20F1">
              <w:rPr>
                <w:i/>
                <w:iCs/>
                <w:rPrChange w:id="5990" w:author="Daniel Stewart" w:date="2022-02-10T13:41:00Z">
                  <w:rPr/>
                </w:rPrChange>
              </w:rPr>
              <w:t>Rumex </w:t>
            </w:r>
            <w:proofErr w:type="spellStart"/>
            <w:r w:rsidRPr="00FF20F1">
              <w:rPr>
                <w:i/>
                <w:iCs/>
                <w:rPrChange w:id="5991" w:author="Daniel Stewart" w:date="2022-02-10T13:41:00Z">
                  <w:rPr/>
                </w:rPrChange>
              </w:rPr>
              <w:t>salicifolius</w:t>
            </w:r>
            <w:proofErr w:type="spellEnd"/>
            <w:r w:rsidRPr="00FF20F1">
              <w:rPr>
                <w:i/>
                <w:iCs/>
                <w:rPrChange w:id="5992" w:author="Daniel Stewart" w:date="2022-02-10T13:41:00Z">
                  <w:rPr/>
                </w:rPrChange>
              </w:rPr>
              <w:t> </w:t>
            </w:r>
          </w:p>
        </w:tc>
        <w:tc>
          <w:tcPr>
            <w:tcW w:w="2941" w:type="dxa"/>
            <w:shd w:val="clear" w:color="auto" w:fill="auto"/>
            <w:hideMark/>
          </w:tcPr>
          <w:p w14:paraId="6C853B14" w14:textId="77777777" w:rsidR="007013A6" w:rsidRPr="00FF20F1" w:rsidRDefault="007013A6">
            <w:pPr>
              <w:pStyle w:val="PlantList"/>
              <w:pPrChange w:id="5993" w:author="Daniel Stewart" w:date="2022-02-10T13:41:00Z">
                <w:pPr>
                  <w:jc w:val="left"/>
                </w:pPr>
              </w:pPrChange>
            </w:pPr>
            <w:r w:rsidRPr="00FF20F1">
              <w:t>willow-leaved dock </w:t>
            </w:r>
          </w:p>
        </w:tc>
        <w:tc>
          <w:tcPr>
            <w:tcW w:w="886" w:type="dxa"/>
            <w:shd w:val="clear" w:color="auto" w:fill="auto"/>
            <w:hideMark/>
          </w:tcPr>
          <w:p w14:paraId="4E386673" w14:textId="77777777" w:rsidR="007013A6" w:rsidRPr="00FF20F1" w:rsidRDefault="007013A6">
            <w:pPr>
              <w:pStyle w:val="PlantList"/>
              <w:jc w:val="center"/>
              <w:pPrChange w:id="5994" w:author="Daniel Stewart" w:date="2022-02-10T13:42:00Z">
                <w:pPr/>
              </w:pPrChange>
            </w:pPr>
            <w:r w:rsidRPr="00FF20F1">
              <w:t>N</w:t>
            </w:r>
          </w:p>
        </w:tc>
        <w:tc>
          <w:tcPr>
            <w:tcW w:w="886" w:type="dxa"/>
          </w:tcPr>
          <w:p w14:paraId="64BF311A" w14:textId="77777777" w:rsidR="007013A6" w:rsidRPr="00FF20F1" w:rsidRDefault="007013A6">
            <w:pPr>
              <w:pStyle w:val="PlantList"/>
              <w:jc w:val="center"/>
              <w:pPrChange w:id="5995" w:author="Daniel Stewart" w:date="2022-02-10T13:42:00Z">
                <w:pPr/>
              </w:pPrChange>
            </w:pPr>
          </w:p>
        </w:tc>
        <w:tc>
          <w:tcPr>
            <w:tcW w:w="886" w:type="dxa"/>
          </w:tcPr>
          <w:p w14:paraId="15CB9ECB" w14:textId="77777777" w:rsidR="007013A6" w:rsidRPr="00FF20F1" w:rsidRDefault="007013A6">
            <w:pPr>
              <w:pStyle w:val="PlantList"/>
              <w:jc w:val="center"/>
              <w:rPr>
                <w:rPrChange w:id="5996" w:author="Daniel Stewart" w:date="2022-02-10T13:41:00Z">
                  <w:rPr>
                    <w:color w:val="000000"/>
                    <w:lang w:val="en-US"/>
                  </w:rPr>
                </w:rPrChange>
              </w:rPr>
              <w:pPrChange w:id="5997" w:author="Daniel Stewart" w:date="2022-02-10T13:42:00Z">
                <w:pPr/>
              </w:pPrChange>
            </w:pPr>
            <w:r w:rsidRPr="00FF20F1">
              <w:t>X</w:t>
            </w:r>
          </w:p>
        </w:tc>
      </w:tr>
      <w:tr w:rsidR="007013A6" w:rsidRPr="00FF20F1" w14:paraId="358D0E67" w14:textId="77777777" w:rsidTr="004D3373">
        <w:trPr>
          <w:trHeight w:hRule="exact" w:val="227"/>
        </w:trPr>
        <w:tc>
          <w:tcPr>
            <w:tcW w:w="3119" w:type="dxa"/>
            <w:shd w:val="clear" w:color="auto" w:fill="auto"/>
          </w:tcPr>
          <w:p w14:paraId="369EC22F" w14:textId="77777777" w:rsidR="007013A6" w:rsidRPr="00FF20F1" w:rsidRDefault="007013A6">
            <w:pPr>
              <w:pStyle w:val="PlantList"/>
              <w:jc w:val="left"/>
              <w:rPr>
                <w:i/>
                <w:iCs/>
                <w:rPrChange w:id="5998" w:author="Daniel Stewart" w:date="2022-02-10T13:41:00Z">
                  <w:rPr>
                    <w:lang w:val="en-US"/>
                  </w:rPr>
                </w:rPrChange>
              </w:rPr>
              <w:pPrChange w:id="5999" w:author="Daniel Stewart" w:date="2022-02-10T13:43:00Z">
                <w:pPr>
                  <w:jc w:val="left"/>
                </w:pPr>
              </w:pPrChange>
            </w:pPr>
            <w:proofErr w:type="spellStart"/>
            <w:r w:rsidRPr="00FF20F1">
              <w:rPr>
                <w:i/>
                <w:iCs/>
                <w:rPrChange w:id="6000" w:author="Daniel Stewart" w:date="2022-02-10T13:41:00Z">
                  <w:rPr/>
                </w:rPrChange>
              </w:rPr>
              <w:t>Sagittaria</w:t>
            </w:r>
            <w:proofErr w:type="spellEnd"/>
            <w:r w:rsidRPr="00FF20F1">
              <w:rPr>
                <w:i/>
                <w:iCs/>
                <w:rPrChange w:id="6001" w:author="Daniel Stewart" w:date="2022-02-10T13:41:00Z">
                  <w:rPr/>
                </w:rPrChange>
              </w:rPr>
              <w:t xml:space="preserve"> cuneata</w:t>
            </w:r>
          </w:p>
        </w:tc>
        <w:tc>
          <w:tcPr>
            <w:tcW w:w="2941" w:type="dxa"/>
            <w:shd w:val="clear" w:color="auto" w:fill="auto"/>
          </w:tcPr>
          <w:p w14:paraId="038C631D" w14:textId="77777777" w:rsidR="007013A6" w:rsidRPr="00FF20F1" w:rsidRDefault="007013A6">
            <w:pPr>
              <w:pStyle w:val="PlantList"/>
              <w:pPrChange w:id="6002" w:author="Daniel Stewart" w:date="2022-02-10T13:41:00Z">
                <w:pPr>
                  <w:jc w:val="left"/>
                </w:pPr>
              </w:pPrChange>
            </w:pPr>
            <w:r w:rsidRPr="00FF20F1">
              <w:t>arum-leaved arrowhead</w:t>
            </w:r>
          </w:p>
        </w:tc>
        <w:tc>
          <w:tcPr>
            <w:tcW w:w="886" w:type="dxa"/>
            <w:shd w:val="clear" w:color="auto" w:fill="auto"/>
          </w:tcPr>
          <w:p w14:paraId="3BC30170" w14:textId="77777777" w:rsidR="007013A6" w:rsidRPr="00FF20F1" w:rsidRDefault="007013A6">
            <w:pPr>
              <w:pStyle w:val="PlantList"/>
              <w:jc w:val="center"/>
              <w:pPrChange w:id="6003" w:author="Daniel Stewart" w:date="2022-02-10T13:42:00Z">
                <w:pPr/>
              </w:pPrChange>
            </w:pPr>
            <w:r w:rsidRPr="00FF20F1">
              <w:t>N</w:t>
            </w:r>
          </w:p>
        </w:tc>
        <w:tc>
          <w:tcPr>
            <w:tcW w:w="886" w:type="dxa"/>
          </w:tcPr>
          <w:p w14:paraId="431AFE7A" w14:textId="77777777" w:rsidR="007013A6" w:rsidRPr="00FF20F1" w:rsidRDefault="007013A6">
            <w:pPr>
              <w:pStyle w:val="PlantList"/>
              <w:jc w:val="center"/>
              <w:pPrChange w:id="6004" w:author="Daniel Stewart" w:date="2022-02-10T13:42:00Z">
                <w:pPr/>
              </w:pPrChange>
            </w:pPr>
            <w:r w:rsidRPr="00FF20F1">
              <w:t>X</w:t>
            </w:r>
          </w:p>
        </w:tc>
        <w:tc>
          <w:tcPr>
            <w:tcW w:w="886" w:type="dxa"/>
          </w:tcPr>
          <w:p w14:paraId="7DA17186" w14:textId="77777777" w:rsidR="007013A6" w:rsidRPr="00FF20F1" w:rsidRDefault="007013A6">
            <w:pPr>
              <w:pStyle w:val="PlantList"/>
              <w:jc w:val="center"/>
              <w:pPrChange w:id="6005" w:author="Daniel Stewart" w:date="2022-02-10T13:42:00Z">
                <w:pPr/>
              </w:pPrChange>
            </w:pPr>
          </w:p>
        </w:tc>
      </w:tr>
      <w:tr w:rsidR="007013A6" w:rsidRPr="00FF20F1" w14:paraId="1278B279" w14:textId="77777777" w:rsidTr="004D3373">
        <w:trPr>
          <w:trHeight w:hRule="exact" w:val="227"/>
        </w:trPr>
        <w:tc>
          <w:tcPr>
            <w:tcW w:w="3119" w:type="dxa"/>
            <w:shd w:val="clear" w:color="auto" w:fill="auto"/>
            <w:hideMark/>
          </w:tcPr>
          <w:p w14:paraId="7F6E4E78" w14:textId="77777777" w:rsidR="007013A6" w:rsidRPr="00FF20F1" w:rsidRDefault="007013A6">
            <w:pPr>
              <w:pStyle w:val="PlantList"/>
              <w:jc w:val="left"/>
              <w:rPr>
                <w:i/>
                <w:iCs/>
                <w:rPrChange w:id="6006" w:author="Daniel Stewart" w:date="2022-02-10T13:41:00Z">
                  <w:rPr>
                    <w:lang w:val="en-US"/>
                  </w:rPr>
                </w:rPrChange>
              </w:rPr>
              <w:pPrChange w:id="6007" w:author="Daniel Stewart" w:date="2022-02-10T13:43:00Z">
                <w:pPr>
                  <w:jc w:val="left"/>
                </w:pPr>
              </w:pPrChange>
            </w:pPr>
            <w:proofErr w:type="spellStart"/>
            <w:r w:rsidRPr="00FF20F1">
              <w:rPr>
                <w:i/>
                <w:iCs/>
                <w:rPrChange w:id="6008" w:author="Daniel Stewart" w:date="2022-02-10T13:41:00Z">
                  <w:rPr/>
                </w:rPrChange>
              </w:rPr>
              <w:t>Sagittaria</w:t>
            </w:r>
            <w:proofErr w:type="spellEnd"/>
            <w:r w:rsidRPr="00FF20F1">
              <w:rPr>
                <w:i/>
                <w:iCs/>
                <w:rPrChange w:id="6009" w:author="Daniel Stewart" w:date="2022-02-10T13:41:00Z">
                  <w:rPr/>
                </w:rPrChange>
              </w:rPr>
              <w:t> latifolia </w:t>
            </w:r>
          </w:p>
        </w:tc>
        <w:tc>
          <w:tcPr>
            <w:tcW w:w="2941" w:type="dxa"/>
            <w:shd w:val="clear" w:color="auto" w:fill="auto"/>
            <w:hideMark/>
          </w:tcPr>
          <w:p w14:paraId="45C5559E" w14:textId="77777777" w:rsidR="007013A6" w:rsidRPr="00FF20F1" w:rsidRDefault="007013A6">
            <w:pPr>
              <w:pStyle w:val="PlantList"/>
              <w:pPrChange w:id="6010" w:author="Daniel Stewart" w:date="2022-02-10T13:41:00Z">
                <w:pPr>
                  <w:jc w:val="left"/>
                </w:pPr>
              </w:pPrChange>
            </w:pPr>
            <w:proofErr w:type="spellStart"/>
            <w:r w:rsidRPr="00FF20F1">
              <w:t>wapato</w:t>
            </w:r>
            <w:proofErr w:type="spellEnd"/>
            <w:r w:rsidRPr="00FF20F1">
              <w:t> </w:t>
            </w:r>
          </w:p>
        </w:tc>
        <w:tc>
          <w:tcPr>
            <w:tcW w:w="886" w:type="dxa"/>
            <w:shd w:val="clear" w:color="auto" w:fill="auto"/>
            <w:hideMark/>
          </w:tcPr>
          <w:p w14:paraId="3E726A56" w14:textId="77777777" w:rsidR="007013A6" w:rsidRPr="00FF20F1" w:rsidRDefault="007013A6">
            <w:pPr>
              <w:pStyle w:val="PlantList"/>
              <w:jc w:val="center"/>
              <w:pPrChange w:id="6011" w:author="Daniel Stewart" w:date="2022-02-10T13:42:00Z">
                <w:pPr/>
              </w:pPrChange>
            </w:pPr>
            <w:r w:rsidRPr="00FF20F1">
              <w:t>N</w:t>
            </w:r>
          </w:p>
        </w:tc>
        <w:tc>
          <w:tcPr>
            <w:tcW w:w="886" w:type="dxa"/>
          </w:tcPr>
          <w:p w14:paraId="46663A36" w14:textId="77777777" w:rsidR="007013A6" w:rsidRPr="00FF20F1" w:rsidRDefault="007013A6">
            <w:pPr>
              <w:pStyle w:val="PlantList"/>
              <w:jc w:val="center"/>
              <w:pPrChange w:id="6012" w:author="Daniel Stewart" w:date="2022-02-10T13:42:00Z">
                <w:pPr/>
              </w:pPrChange>
            </w:pPr>
            <w:r w:rsidRPr="00FF20F1">
              <w:t>X</w:t>
            </w:r>
          </w:p>
        </w:tc>
        <w:tc>
          <w:tcPr>
            <w:tcW w:w="886" w:type="dxa"/>
          </w:tcPr>
          <w:p w14:paraId="5AD402B5" w14:textId="77777777" w:rsidR="007013A6" w:rsidRPr="00FF20F1" w:rsidRDefault="007013A6">
            <w:pPr>
              <w:pStyle w:val="PlantList"/>
              <w:jc w:val="center"/>
              <w:rPr>
                <w:rPrChange w:id="6013" w:author="Daniel Stewart" w:date="2022-02-10T13:41:00Z">
                  <w:rPr>
                    <w:color w:val="000000"/>
                    <w:lang w:val="en-US"/>
                  </w:rPr>
                </w:rPrChange>
              </w:rPr>
              <w:pPrChange w:id="6014" w:author="Daniel Stewart" w:date="2022-02-10T13:42:00Z">
                <w:pPr/>
              </w:pPrChange>
            </w:pPr>
            <w:r w:rsidRPr="00FF20F1">
              <w:t>X</w:t>
            </w:r>
          </w:p>
        </w:tc>
      </w:tr>
      <w:tr w:rsidR="007013A6" w:rsidRPr="00FF20F1" w14:paraId="31921989" w14:textId="77777777" w:rsidTr="004D3373">
        <w:trPr>
          <w:trHeight w:hRule="exact" w:val="227"/>
        </w:trPr>
        <w:tc>
          <w:tcPr>
            <w:tcW w:w="3119" w:type="dxa"/>
            <w:shd w:val="clear" w:color="auto" w:fill="auto"/>
          </w:tcPr>
          <w:p w14:paraId="3B6381D5" w14:textId="77777777" w:rsidR="007013A6" w:rsidRPr="00FF20F1" w:rsidRDefault="007013A6">
            <w:pPr>
              <w:pStyle w:val="PlantList"/>
              <w:jc w:val="left"/>
              <w:rPr>
                <w:i/>
                <w:iCs/>
                <w:rPrChange w:id="6015" w:author="Daniel Stewart" w:date="2022-02-10T13:41:00Z">
                  <w:rPr>
                    <w:lang w:val="en-US"/>
                  </w:rPr>
                </w:rPrChange>
              </w:rPr>
              <w:pPrChange w:id="6016" w:author="Daniel Stewart" w:date="2022-02-10T13:43:00Z">
                <w:pPr>
                  <w:jc w:val="left"/>
                </w:pPr>
              </w:pPrChange>
            </w:pPr>
            <w:proofErr w:type="spellStart"/>
            <w:r w:rsidRPr="00FF20F1">
              <w:rPr>
                <w:i/>
                <w:iCs/>
                <w:rPrChange w:id="6017" w:author="Daniel Stewart" w:date="2022-02-10T13:41:00Z">
                  <w:rPr/>
                </w:rPrChange>
              </w:rPr>
              <w:t>Sagina</w:t>
            </w:r>
            <w:proofErr w:type="spellEnd"/>
            <w:r w:rsidRPr="00FF20F1">
              <w:rPr>
                <w:i/>
                <w:iCs/>
                <w:rPrChange w:id="6018" w:author="Daniel Stewart" w:date="2022-02-10T13:41:00Z">
                  <w:rPr/>
                </w:rPrChange>
              </w:rPr>
              <w:t xml:space="preserve"> maxima</w:t>
            </w:r>
          </w:p>
        </w:tc>
        <w:tc>
          <w:tcPr>
            <w:tcW w:w="2941" w:type="dxa"/>
            <w:shd w:val="clear" w:color="auto" w:fill="auto"/>
          </w:tcPr>
          <w:p w14:paraId="737892DB" w14:textId="77777777" w:rsidR="007013A6" w:rsidRPr="00FF20F1" w:rsidRDefault="007013A6">
            <w:pPr>
              <w:pStyle w:val="PlantList"/>
              <w:pPrChange w:id="6019" w:author="Daniel Stewart" w:date="2022-02-10T13:41:00Z">
                <w:pPr>
                  <w:jc w:val="left"/>
                </w:pPr>
              </w:pPrChange>
            </w:pPr>
            <w:r w:rsidRPr="00FF20F1">
              <w:t>coast pearlwort</w:t>
            </w:r>
          </w:p>
        </w:tc>
        <w:tc>
          <w:tcPr>
            <w:tcW w:w="886" w:type="dxa"/>
            <w:shd w:val="clear" w:color="auto" w:fill="auto"/>
          </w:tcPr>
          <w:p w14:paraId="73A6CA86" w14:textId="77777777" w:rsidR="007013A6" w:rsidRPr="00FF20F1" w:rsidRDefault="007013A6">
            <w:pPr>
              <w:pStyle w:val="PlantList"/>
              <w:jc w:val="center"/>
              <w:pPrChange w:id="6020" w:author="Daniel Stewart" w:date="2022-02-10T13:42:00Z">
                <w:pPr/>
              </w:pPrChange>
            </w:pPr>
            <w:r w:rsidRPr="00FF20F1">
              <w:t>N</w:t>
            </w:r>
          </w:p>
        </w:tc>
        <w:tc>
          <w:tcPr>
            <w:tcW w:w="886" w:type="dxa"/>
          </w:tcPr>
          <w:p w14:paraId="60B47754" w14:textId="77777777" w:rsidR="007013A6" w:rsidRPr="00FF20F1" w:rsidRDefault="007013A6">
            <w:pPr>
              <w:pStyle w:val="PlantList"/>
              <w:jc w:val="center"/>
              <w:pPrChange w:id="6021" w:author="Daniel Stewart" w:date="2022-02-10T13:42:00Z">
                <w:pPr/>
              </w:pPrChange>
            </w:pPr>
            <w:r w:rsidRPr="00FF20F1">
              <w:t>X</w:t>
            </w:r>
          </w:p>
        </w:tc>
        <w:tc>
          <w:tcPr>
            <w:tcW w:w="886" w:type="dxa"/>
          </w:tcPr>
          <w:p w14:paraId="0652CD14" w14:textId="77777777" w:rsidR="007013A6" w:rsidRPr="00FF20F1" w:rsidRDefault="007013A6">
            <w:pPr>
              <w:pStyle w:val="PlantList"/>
              <w:jc w:val="center"/>
              <w:pPrChange w:id="6022" w:author="Daniel Stewart" w:date="2022-02-10T13:42:00Z">
                <w:pPr/>
              </w:pPrChange>
            </w:pPr>
          </w:p>
        </w:tc>
      </w:tr>
      <w:tr w:rsidR="007013A6" w:rsidRPr="00FF20F1" w14:paraId="13A74845" w14:textId="77777777" w:rsidTr="004D3373">
        <w:trPr>
          <w:trHeight w:hRule="exact" w:val="227"/>
        </w:trPr>
        <w:tc>
          <w:tcPr>
            <w:tcW w:w="3119" w:type="dxa"/>
            <w:shd w:val="clear" w:color="auto" w:fill="auto"/>
            <w:hideMark/>
          </w:tcPr>
          <w:p w14:paraId="4CEA691F" w14:textId="77777777" w:rsidR="007013A6" w:rsidRPr="00FF20F1" w:rsidRDefault="007013A6">
            <w:pPr>
              <w:pStyle w:val="PlantList"/>
              <w:jc w:val="left"/>
              <w:rPr>
                <w:i/>
                <w:iCs/>
                <w:rPrChange w:id="6023" w:author="Daniel Stewart" w:date="2022-02-10T13:41:00Z">
                  <w:rPr>
                    <w:lang w:val="en-US"/>
                  </w:rPr>
                </w:rPrChange>
              </w:rPr>
              <w:pPrChange w:id="6024" w:author="Daniel Stewart" w:date="2022-02-10T13:43:00Z">
                <w:pPr>
                  <w:jc w:val="left"/>
                </w:pPr>
              </w:pPrChange>
            </w:pPr>
            <w:proofErr w:type="spellStart"/>
            <w:r w:rsidRPr="00FF20F1">
              <w:rPr>
                <w:i/>
                <w:iCs/>
                <w:rPrChange w:id="6025" w:author="Daniel Stewart" w:date="2022-02-10T13:41:00Z">
                  <w:rPr/>
                </w:rPrChange>
              </w:rPr>
              <w:t>Sagina</w:t>
            </w:r>
            <w:proofErr w:type="spellEnd"/>
            <w:r w:rsidRPr="00FF20F1">
              <w:rPr>
                <w:i/>
                <w:iCs/>
                <w:rPrChange w:id="6026" w:author="Daniel Stewart" w:date="2022-02-10T13:41:00Z">
                  <w:rPr/>
                </w:rPrChange>
              </w:rPr>
              <w:t> procumbens </w:t>
            </w:r>
          </w:p>
        </w:tc>
        <w:tc>
          <w:tcPr>
            <w:tcW w:w="2941" w:type="dxa"/>
            <w:shd w:val="clear" w:color="auto" w:fill="auto"/>
            <w:hideMark/>
          </w:tcPr>
          <w:p w14:paraId="57CFA79F" w14:textId="77777777" w:rsidR="007013A6" w:rsidRPr="00FF20F1" w:rsidRDefault="007013A6">
            <w:pPr>
              <w:pStyle w:val="PlantList"/>
              <w:pPrChange w:id="6027" w:author="Daniel Stewart" w:date="2022-02-10T13:41:00Z">
                <w:pPr>
                  <w:jc w:val="left"/>
                </w:pPr>
              </w:pPrChange>
            </w:pPr>
            <w:r w:rsidRPr="00FF20F1">
              <w:t>bird-eye pearlwort </w:t>
            </w:r>
          </w:p>
        </w:tc>
        <w:tc>
          <w:tcPr>
            <w:tcW w:w="886" w:type="dxa"/>
            <w:shd w:val="clear" w:color="auto" w:fill="auto"/>
            <w:hideMark/>
          </w:tcPr>
          <w:p w14:paraId="545E650A" w14:textId="77777777" w:rsidR="007013A6" w:rsidRPr="00FF20F1" w:rsidRDefault="007013A6">
            <w:pPr>
              <w:pStyle w:val="PlantList"/>
              <w:jc w:val="center"/>
              <w:pPrChange w:id="6028" w:author="Daniel Stewart" w:date="2022-02-10T13:42:00Z">
                <w:pPr/>
              </w:pPrChange>
            </w:pPr>
            <w:r w:rsidRPr="00FF20F1">
              <w:t>E</w:t>
            </w:r>
          </w:p>
        </w:tc>
        <w:tc>
          <w:tcPr>
            <w:tcW w:w="886" w:type="dxa"/>
          </w:tcPr>
          <w:p w14:paraId="44570826" w14:textId="77777777" w:rsidR="007013A6" w:rsidRPr="00FF20F1" w:rsidRDefault="007013A6">
            <w:pPr>
              <w:pStyle w:val="PlantList"/>
              <w:jc w:val="center"/>
              <w:pPrChange w:id="6029" w:author="Daniel Stewart" w:date="2022-02-10T13:42:00Z">
                <w:pPr/>
              </w:pPrChange>
            </w:pPr>
          </w:p>
        </w:tc>
        <w:tc>
          <w:tcPr>
            <w:tcW w:w="886" w:type="dxa"/>
          </w:tcPr>
          <w:p w14:paraId="59E079A3" w14:textId="77777777" w:rsidR="007013A6" w:rsidRPr="00FF20F1" w:rsidRDefault="007013A6">
            <w:pPr>
              <w:pStyle w:val="PlantList"/>
              <w:jc w:val="center"/>
              <w:rPr>
                <w:rPrChange w:id="6030" w:author="Daniel Stewart" w:date="2022-02-10T13:41:00Z">
                  <w:rPr>
                    <w:color w:val="000000"/>
                    <w:lang w:val="en-US"/>
                  </w:rPr>
                </w:rPrChange>
              </w:rPr>
              <w:pPrChange w:id="6031" w:author="Daniel Stewart" w:date="2022-02-10T13:42:00Z">
                <w:pPr/>
              </w:pPrChange>
            </w:pPr>
            <w:r w:rsidRPr="00FF20F1">
              <w:t>X</w:t>
            </w:r>
          </w:p>
        </w:tc>
      </w:tr>
      <w:tr w:rsidR="007013A6" w:rsidRPr="00FF20F1" w14:paraId="316F9ECA" w14:textId="77777777" w:rsidTr="004D3373">
        <w:trPr>
          <w:trHeight w:hRule="exact" w:val="227"/>
        </w:trPr>
        <w:tc>
          <w:tcPr>
            <w:tcW w:w="3119" w:type="dxa"/>
            <w:shd w:val="clear" w:color="auto" w:fill="auto"/>
            <w:hideMark/>
          </w:tcPr>
          <w:p w14:paraId="138C41AE" w14:textId="77777777" w:rsidR="007013A6" w:rsidRPr="00FF20F1" w:rsidRDefault="007013A6">
            <w:pPr>
              <w:pStyle w:val="PlantList"/>
              <w:jc w:val="left"/>
              <w:rPr>
                <w:i/>
                <w:iCs/>
                <w:rPrChange w:id="6032" w:author="Daniel Stewart" w:date="2022-02-10T13:41:00Z">
                  <w:rPr>
                    <w:lang w:val="en-US"/>
                  </w:rPr>
                </w:rPrChange>
              </w:rPr>
              <w:pPrChange w:id="6033" w:author="Daniel Stewart" w:date="2022-02-10T13:43:00Z">
                <w:pPr>
                  <w:jc w:val="left"/>
                </w:pPr>
              </w:pPrChange>
            </w:pPr>
            <w:r w:rsidRPr="00FF20F1">
              <w:rPr>
                <w:i/>
                <w:iCs/>
                <w:rPrChange w:id="6034" w:author="Daniel Stewart" w:date="2022-02-10T13:41:00Z">
                  <w:rPr/>
                </w:rPrChange>
              </w:rPr>
              <w:t>Salicornia </w:t>
            </w:r>
            <w:proofErr w:type="spellStart"/>
            <w:r w:rsidRPr="00FF20F1">
              <w:rPr>
                <w:i/>
                <w:iCs/>
                <w:rPrChange w:id="6035" w:author="Daniel Stewart" w:date="2022-02-10T13:41:00Z">
                  <w:rPr/>
                </w:rPrChange>
              </w:rPr>
              <w:t>pacifica</w:t>
            </w:r>
            <w:proofErr w:type="spellEnd"/>
            <w:r w:rsidRPr="00FF20F1">
              <w:rPr>
                <w:i/>
                <w:iCs/>
                <w:rPrChange w:id="6036" w:author="Daniel Stewart" w:date="2022-02-10T13:41:00Z">
                  <w:rPr/>
                </w:rPrChange>
              </w:rPr>
              <w:t> </w:t>
            </w:r>
          </w:p>
        </w:tc>
        <w:tc>
          <w:tcPr>
            <w:tcW w:w="2941" w:type="dxa"/>
            <w:shd w:val="clear" w:color="auto" w:fill="auto"/>
            <w:hideMark/>
          </w:tcPr>
          <w:p w14:paraId="06C0760C" w14:textId="77777777" w:rsidR="007013A6" w:rsidRPr="00FF20F1" w:rsidRDefault="007013A6">
            <w:pPr>
              <w:pStyle w:val="PlantList"/>
              <w:pPrChange w:id="6037" w:author="Daniel Stewart" w:date="2022-02-10T13:41:00Z">
                <w:pPr>
                  <w:jc w:val="left"/>
                </w:pPr>
              </w:pPrChange>
            </w:pPr>
            <w:r w:rsidRPr="00FF20F1">
              <w:t>pickleweed </w:t>
            </w:r>
          </w:p>
        </w:tc>
        <w:tc>
          <w:tcPr>
            <w:tcW w:w="886" w:type="dxa"/>
            <w:shd w:val="clear" w:color="auto" w:fill="auto"/>
            <w:hideMark/>
          </w:tcPr>
          <w:p w14:paraId="207D68ED" w14:textId="77777777" w:rsidR="007013A6" w:rsidRPr="00FF20F1" w:rsidRDefault="007013A6">
            <w:pPr>
              <w:pStyle w:val="PlantList"/>
              <w:jc w:val="center"/>
              <w:pPrChange w:id="6038" w:author="Daniel Stewart" w:date="2022-02-10T13:42:00Z">
                <w:pPr/>
              </w:pPrChange>
            </w:pPr>
            <w:r w:rsidRPr="00FF20F1">
              <w:t>N</w:t>
            </w:r>
          </w:p>
        </w:tc>
        <w:tc>
          <w:tcPr>
            <w:tcW w:w="886" w:type="dxa"/>
          </w:tcPr>
          <w:p w14:paraId="062F1947" w14:textId="77777777" w:rsidR="007013A6" w:rsidRPr="00FF20F1" w:rsidRDefault="007013A6">
            <w:pPr>
              <w:pStyle w:val="PlantList"/>
              <w:jc w:val="center"/>
              <w:pPrChange w:id="6039" w:author="Daniel Stewart" w:date="2022-02-10T13:42:00Z">
                <w:pPr/>
              </w:pPrChange>
            </w:pPr>
          </w:p>
        </w:tc>
        <w:tc>
          <w:tcPr>
            <w:tcW w:w="886" w:type="dxa"/>
          </w:tcPr>
          <w:p w14:paraId="57E96FB7" w14:textId="77777777" w:rsidR="007013A6" w:rsidRPr="00FF20F1" w:rsidRDefault="007013A6">
            <w:pPr>
              <w:pStyle w:val="PlantList"/>
              <w:jc w:val="center"/>
              <w:rPr>
                <w:rPrChange w:id="6040" w:author="Daniel Stewart" w:date="2022-02-10T13:41:00Z">
                  <w:rPr>
                    <w:color w:val="000000"/>
                    <w:lang w:val="en-US"/>
                  </w:rPr>
                </w:rPrChange>
              </w:rPr>
              <w:pPrChange w:id="6041" w:author="Daniel Stewart" w:date="2022-02-10T13:42:00Z">
                <w:pPr/>
              </w:pPrChange>
            </w:pPr>
            <w:r w:rsidRPr="00FF20F1">
              <w:t>X</w:t>
            </w:r>
          </w:p>
        </w:tc>
      </w:tr>
      <w:tr w:rsidR="007013A6" w:rsidRPr="00FF20F1" w14:paraId="3316D66C" w14:textId="77777777" w:rsidTr="004D3373">
        <w:trPr>
          <w:trHeight w:hRule="exact" w:val="227"/>
        </w:trPr>
        <w:tc>
          <w:tcPr>
            <w:tcW w:w="3119" w:type="dxa"/>
            <w:shd w:val="clear" w:color="auto" w:fill="auto"/>
          </w:tcPr>
          <w:p w14:paraId="222B8706" w14:textId="77777777" w:rsidR="007013A6" w:rsidRPr="00FF20F1" w:rsidRDefault="007013A6">
            <w:pPr>
              <w:pStyle w:val="PlantList"/>
              <w:jc w:val="left"/>
              <w:rPr>
                <w:i/>
                <w:iCs/>
                <w:rPrChange w:id="6042" w:author="Daniel Stewart" w:date="2022-02-10T13:41:00Z">
                  <w:rPr>
                    <w:lang w:val="en-US"/>
                  </w:rPr>
                </w:rPrChange>
              </w:rPr>
              <w:pPrChange w:id="6043" w:author="Daniel Stewart" w:date="2022-02-10T13:43:00Z">
                <w:pPr>
                  <w:jc w:val="left"/>
                </w:pPr>
              </w:pPrChange>
            </w:pPr>
            <w:r w:rsidRPr="00FF20F1">
              <w:rPr>
                <w:i/>
                <w:iCs/>
                <w:rPrChange w:id="6044" w:author="Daniel Stewart" w:date="2022-02-10T13:41:00Z">
                  <w:rPr/>
                </w:rPrChange>
              </w:rPr>
              <w:t>Salix lucida</w:t>
            </w:r>
          </w:p>
        </w:tc>
        <w:tc>
          <w:tcPr>
            <w:tcW w:w="2941" w:type="dxa"/>
            <w:shd w:val="clear" w:color="auto" w:fill="auto"/>
          </w:tcPr>
          <w:p w14:paraId="7AE7AA46" w14:textId="77777777" w:rsidR="007013A6" w:rsidRPr="00FF20F1" w:rsidRDefault="007013A6">
            <w:pPr>
              <w:pStyle w:val="PlantList"/>
              <w:pPrChange w:id="6045" w:author="Daniel Stewart" w:date="2022-02-10T13:41:00Z">
                <w:pPr>
                  <w:jc w:val="left"/>
                </w:pPr>
              </w:pPrChange>
            </w:pPr>
            <w:r w:rsidRPr="00FF20F1">
              <w:t>shining willow</w:t>
            </w:r>
          </w:p>
        </w:tc>
        <w:tc>
          <w:tcPr>
            <w:tcW w:w="886" w:type="dxa"/>
            <w:shd w:val="clear" w:color="auto" w:fill="auto"/>
          </w:tcPr>
          <w:p w14:paraId="247C2901" w14:textId="77777777" w:rsidR="007013A6" w:rsidRPr="00FF20F1" w:rsidRDefault="007013A6">
            <w:pPr>
              <w:pStyle w:val="PlantList"/>
              <w:jc w:val="center"/>
              <w:pPrChange w:id="6046" w:author="Daniel Stewart" w:date="2022-02-10T13:42:00Z">
                <w:pPr/>
              </w:pPrChange>
            </w:pPr>
            <w:r w:rsidRPr="00FF20F1">
              <w:t>N</w:t>
            </w:r>
          </w:p>
        </w:tc>
        <w:tc>
          <w:tcPr>
            <w:tcW w:w="886" w:type="dxa"/>
          </w:tcPr>
          <w:p w14:paraId="4A3DE2A8" w14:textId="77777777" w:rsidR="007013A6" w:rsidRPr="00FF20F1" w:rsidRDefault="007013A6">
            <w:pPr>
              <w:pStyle w:val="PlantList"/>
              <w:jc w:val="center"/>
              <w:pPrChange w:id="6047" w:author="Daniel Stewart" w:date="2022-02-10T13:42:00Z">
                <w:pPr/>
              </w:pPrChange>
            </w:pPr>
            <w:r w:rsidRPr="00FF20F1">
              <w:t>X</w:t>
            </w:r>
          </w:p>
        </w:tc>
        <w:tc>
          <w:tcPr>
            <w:tcW w:w="886" w:type="dxa"/>
          </w:tcPr>
          <w:p w14:paraId="432D11F6" w14:textId="77777777" w:rsidR="007013A6" w:rsidRPr="00FF20F1" w:rsidRDefault="007013A6">
            <w:pPr>
              <w:pStyle w:val="PlantList"/>
              <w:jc w:val="center"/>
              <w:pPrChange w:id="6048" w:author="Daniel Stewart" w:date="2022-02-10T13:42:00Z">
                <w:pPr/>
              </w:pPrChange>
            </w:pPr>
          </w:p>
        </w:tc>
      </w:tr>
      <w:tr w:rsidR="007013A6" w:rsidRPr="00FF20F1" w14:paraId="171C24E0" w14:textId="77777777" w:rsidTr="004D3373">
        <w:trPr>
          <w:trHeight w:hRule="exact" w:val="227"/>
        </w:trPr>
        <w:tc>
          <w:tcPr>
            <w:tcW w:w="3119" w:type="dxa"/>
            <w:shd w:val="clear" w:color="auto" w:fill="auto"/>
          </w:tcPr>
          <w:p w14:paraId="0E2CAEBA" w14:textId="77777777" w:rsidR="007013A6" w:rsidRPr="00FF20F1" w:rsidRDefault="007013A6">
            <w:pPr>
              <w:pStyle w:val="PlantList"/>
              <w:jc w:val="left"/>
              <w:rPr>
                <w:i/>
                <w:iCs/>
                <w:rPrChange w:id="6049" w:author="Daniel Stewart" w:date="2022-02-10T13:41:00Z">
                  <w:rPr>
                    <w:lang w:val="en-US"/>
                  </w:rPr>
                </w:rPrChange>
              </w:rPr>
              <w:pPrChange w:id="6050" w:author="Daniel Stewart" w:date="2022-02-10T13:43:00Z">
                <w:pPr>
                  <w:jc w:val="left"/>
                </w:pPr>
              </w:pPrChange>
            </w:pPr>
            <w:r w:rsidRPr="00FF20F1">
              <w:rPr>
                <w:i/>
                <w:iCs/>
                <w:rPrChange w:id="6051" w:author="Daniel Stewart" w:date="2022-02-10T13:41:00Z">
                  <w:rPr/>
                </w:rPrChange>
              </w:rPr>
              <w:t xml:space="preserve">Salix </w:t>
            </w:r>
            <w:proofErr w:type="spellStart"/>
            <w:r w:rsidRPr="00FF20F1">
              <w:rPr>
                <w:i/>
                <w:iCs/>
                <w:rPrChange w:id="6052" w:author="Daniel Stewart" w:date="2022-02-10T13:41:00Z">
                  <w:rPr/>
                </w:rPrChange>
              </w:rPr>
              <w:t>sitchensis</w:t>
            </w:r>
            <w:proofErr w:type="spellEnd"/>
          </w:p>
        </w:tc>
        <w:tc>
          <w:tcPr>
            <w:tcW w:w="2941" w:type="dxa"/>
            <w:shd w:val="clear" w:color="auto" w:fill="auto"/>
          </w:tcPr>
          <w:p w14:paraId="6337BF9A" w14:textId="77777777" w:rsidR="007013A6" w:rsidRPr="00FF20F1" w:rsidRDefault="007013A6">
            <w:pPr>
              <w:pStyle w:val="PlantList"/>
              <w:pPrChange w:id="6053" w:author="Daniel Stewart" w:date="2022-02-10T13:41:00Z">
                <w:pPr>
                  <w:jc w:val="left"/>
                </w:pPr>
              </w:pPrChange>
            </w:pPr>
            <w:r w:rsidRPr="00FF20F1">
              <w:t>Sitka willow</w:t>
            </w:r>
          </w:p>
        </w:tc>
        <w:tc>
          <w:tcPr>
            <w:tcW w:w="886" w:type="dxa"/>
            <w:shd w:val="clear" w:color="auto" w:fill="auto"/>
          </w:tcPr>
          <w:p w14:paraId="6CBE7353" w14:textId="77777777" w:rsidR="007013A6" w:rsidRPr="00FF20F1" w:rsidRDefault="007013A6">
            <w:pPr>
              <w:pStyle w:val="PlantList"/>
              <w:jc w:val="center"/>
              <w:pPrChange w:id="6054" w:author="Daniel Stewart" w:date="2022-02-10T13:42:00Z">
                <w:pPr/>
              </w:pPrChange>
            </w:pPr>
            <w:r w:rsidRPr="00FF20F1">
              <w:t>N</w:t>
            </w:r>
          </w:p>
        </w:tc>
        <w:tc>
          <w:tcPr>
            <w:tcW w:w="886" w:type="dxa"/>
          </w:tcPr>
          <w:p w14:paraId="615B2512" w14:textId="77777777" w:rsidR="007013A6" w:rsidRPr="00FF20F1" w:rsidRDefault="007013A6">
            <w:pPr>
              <w:pStyle w:val="PlantList"/>
              <w:jc w:val="center"/>
              <w:pPrChange w:id="6055" w:author="Daniel Stewart" w:date="2022-02-10T13:42:00Z">
                <w:pPr/>
              </w:pPrChange>
            </w:pPr>
            <w:r w:rsidRPr="00FF20F1">
              <w:t>X</w:t>
            </w:r>
          </w:p>
        </w:tc>
        <w:tc>
          <w:tcPr>
            <w:tcW w:w="886" w:type="dxa"/>
          </w:tcPr>
          <w:p w14:paraId="00AA0F5D" w14:textId="77777777" w:rsidR="007013A6" w:rsidRPr="00FF20F1" w:rsidRDefault="007013A6">
            <w:pPr>
              <w:pStyle w:val="PlantList"/>
              <w:jc w:val="center"/>
              <w:pPrChange w:id="6056" w:author="Daniel Stewart" w:date="2022-02-10T13:42:00Z">
                <w:pPr/>
              </w:pPrChange>
            </w:pPr>
          </w:p>
        </w:tc>
      </w:tr>
      <w:tr w:rsidR="007013A6" w:rsidRPr="00FF20F1" w14:paraId="6EB4B61C" w14:textId="77777777" w:rsidTr="004D3373">
        <w:trPr>
          <w:trHeight w:hRule="exact" w:val="227"/>
        </w:trPr>
        <w:tc>
          <w:tcPr>
            <w:tcW w:w="3119" w:type="dxa"/>
            <w:shd w:val="clear" w:color="auto" w:fill="auto"/>
            <w:hideMark/>
          </w:tcPr>
          <w:p w14:paraId="2DBF60CC" w14:textId="77777777" w:rsidR="007013A6" w:rsidRPr="00FF20F1" w:rsidRDefault="007013A6">
            <w:pPr>
              <w:pStyle w:val="PlantList"/>
              <w:jc w:val="left"/>
              <w:rPr>
                <w:i/>
                <w:iCs/>
                <w:rPrChange w:id="6057" w:author="Daniel Stewart" w:date="2022-02-10T13:41:00Z">
                  <w:rPr>
                    <w:lang w:val="en-US"/>
                  </w:rPr>
                </w:rPrChange>
              </w:rPr>
              <w:pPrChange w:id="6058" w:author="Daniel Stewart" w:date="2022-02-10T13:43:00Z">
                <w:pPr>
                  <w:jc w:val="left"/>
                </w:pPr>
              </w:pPrChange>
            </w:pPr>
            <w:r w:rsidRPr="00FF20F1">
              <w:rPr>
                <w:i/>
                <w:iCs/>
                <w:rPrChange w:id="6059" w:author="Daniel Stewart" w:date="2022-02-10T13:41:00Z">
                  <w:rPr/>
                </w:rPrChange>
              </w:rPr>
              <w:t xml:space="preserve">Salix </w:t>
            </w:r>
            <w:r w:rsidRPr="007013A6">
              <w:t>sp.</w:t>
            </w:r>
            <w:r w:rsidRPr="00FF20F1">
              <w:rPr>
                <w:i/>
                <w:iCs/>
                <w:rPrChange w:id="6060" w:author="Daniel Stewart" w:date="2022-02-10T13:41:00Z">
                  <w:rPr/>
                </w:rPrChange>
              </w:rPr>
              <w:t> </w:t>
            </w:r>
          </w:p>
        </w:tc>
        <w:tc>
          <w:tcPr>
            <w:tcW w:w="2941" w:type="dxa"/>
            <w:shd w:val="clear" w:color="auto" w:fill="auto"/>
            <w:hideMark/>
          </w:tcPr>
          <w:p w14:paraId="21F132AA" w14:textId="77777777" w:rsidR="007013A6" w:rsidRPr="00FF20F1" w:rsidRDefault="007013A6">
            <w:pPr>
              <w:pStyle w:val="PlantList"/>
              <w:pPrChange w:id="6061" w:author="Daniel Stewart" w:date="2022-02-10T13:41:00Z">
                <w:pPr>
                  <w:jc w:val="left"/>
                </w:pPr>
              </w:pPrChange>
            </w:pPr>
            <w:r w:rsidRPr="00FF20F1">
              <w:t>willow </w:t>
            </w:r>
          </w:p>
        </w:tc>
        <w:tc>
          <w:tcPr>
            <w:tcW w:w="886" w:type="dxa"/>
            <w:shd w:val="clear" w:color="auto" w:fill="auto"/>
            <w:hideMark/>
          </w:tcPr>
          <w:p w14:paraId="3D315699" w14:textId="77777777" w:rsidR="007013A6" w:rsidRPr="00FF20F1" w:rsidRDefault="007013A6">
            <w:pPr>
              <w:pStyle w:val="PlantList"/>
              <w:jc w:val="center"/>
              <w:pPrChange w:id="6062" w:author="Daniel Stewart" w:date="2022-02-10T13:42:00Z">
                <w:pPr/>
              </w:pPrChange>
            </w:pPr>
            <w:r w:rsidRPr="00FF20F1">
              <w:t>N</w:t>
            </w:r>
          </w:p>
        </w:tc>
        <w:tc>
          <w:tcPr>
            <w:tcW w:w="886" w:type="dxa"/>
          </w:tcPr>
          <w:p w14:paraId="28D3FB92" w14:textId="77777777" w:rsidR="007013A6" w:rsidRPr="00FF20F1" w:rsidRDefault="007013A6">
            <w:pPr>
              <w:pStyle w:val="PlantList"/>
              <w:jc w:val="center"/>
              <w:pPrChange w:id="6063" w:author="Daniel Stewart" w:date="2022-02-10T13:42:00Z">
                <w:pPr/>
              </w:pPrChange>
            </w:pPr>
            <w:r w:rsidRPr="00FF20F1">
              <w:t>X</w:t>
            </w:r>
          </w:p>
        </w:tc>
        <w:tc>
          <w:tcPr>
            <w:tcW w:w="886" w:type="dxa"/>
          </w:tcPr>
          <w:p w14:paraId="6766D2DF" w14:textId="77777777" w:rsidR="007013A6" w:rsidRPr="00FF20F1" w:rsidRDefault="007013A6">
            <w:pPr>
              <w:pStyle w:val="PlantList"/>
              <w:jc w:val="center"/>
              <w:rPr>
                <w:rPrChange w:id="6064" w:author="Daniel Stewart" w:date="2022-02-10T13:41:00Z">
                  <w:rPr>
                    <w:color w:val="000000"/>
                    <w:lang w:val="en-US"/>
                  </w:rPr>
                </w:rPrChange>
              </w:rPr>
              <w:pPrChange w:id="6065" w:author="Daniel Stewart" w:date="2022-02-10T13:42:00Z">
                <w:pPr/>
              </w:pPrChange>
            </w:pPr>
            <w:r w:rsidRPr="00FF20F1">
              <w:t>X</w:t>
            </w:r>
          </w:p>
        </w:tc>
      </w:tr>
      <w:tr w:rsidR="007013A6" w:rsidRPr="00FF20F1" w14:paraId="1A831B36" w14:textId="77777777" w:rsidTr="004D3373">
        <w:trPr>
          <w:trHeight w:hRule="exact" w:val="227"/>
        </w:trPr>
        <w:tc>
          <w:tcPr>
            <w:tcW w:w="3119" w:type="dxa"/>
            <w:shd w:val="clear" w:color="auto" w:fill="auto"/>
            <w:hideMark/>
          </w:tcPr>
          <w:p w14:paraId="25BB4F1A" w14:textId="77777777" w:rsidR="007013A6" w:rsidRPr="00FF20F1" w:rsidRDefault="007013A6">
            <w:pPr>
              <w:pStyle w:val="PlantList"/>
              <w:jc w:val="left"/>
              <w:rPr>
                <w:i/>
                <w:iCs/>
                <w:rPrChange w:id="6066" w:author="Daniel Stewart" w:date="2022-02-10T13:41:00Z">
                  <w:rPr>
                    <w:lang w:val="en-US"/>
                  </w:rPr>
                </w:rPrChange>
              </w:rPr>
              <w:pPrChange w:id="6067" w:author="Daniel Stewart" w:date="2022-02-10T13:43:00Z">
                <w:pPr>
                  <w:jc w:val="left"/>
                </w:pPr>
              </w:pPrChange>
            </w:pPr>
            <w:proofErr w:type="spellStart"/>
            <w:r w:rsidRPr="00FF20F1">
              <w:rPr>
                <w:i/>
                <w:iCs/>
                <w:rPrChange w:id="6068" w:author="Daniel Stewart" w:date="2022-02-10T13:41:00Z">
                  <w:rPr/>
                </w:rPrChange>
              </w:rPr>
              <w:t>Schedonorus</w:t>
            </w:r>
            <w:proofErr w:type="spellEnd"/>
            <w:r w:rsidRPr="00FF20F1">
              <w:rPr>
                <w:i/>
                <w:iCs/>
                <w:rPrChange w:id="6069" w:author="Daniel Stewart" w:date="2022-02-10T13:41:00Z">
                  <w:rPr/>
                </w:rPrChange>
              </w:rPr>
              <w:t> arundinacea </w:t>
            </w:r>
          </w:p>
        </w:tc>
        <w:tc>
          <w:tcPr>
            <w:tcW w:w="2941" w:type="dxa"/>
            <w:shd w:val="clear" w:color="auto" w:fill="auto"/>
            <w:hideMark/>
          </w:tcPr>
          <w:p w14:paraId="1DD666E6" w14:textId="77777777" w:rsidR="007013A6" w:rsidRPr="00FF20F1" w:rsidRDefault="007013A6">
            <w:pPr>
              <w:pStyle w:val="PlantList"/>
              <w:pPrChange w:id="6070" w:author="Daniel Stewart" w:date="2022-02-10T13:41:00Z">
                <w:pPr>
                  <w:jc w:val="left"/>
                </w:pPr>
              </w:pPrChange>
            </w:pPr>
            <w:r w:rsidRPr="00FF20F1">
              <w:t>tall fescue </w:t>
            </w:r>
          </w:p>
        </w:tc>
        <w:tc>
          <w:tcPr>
            <w:tcW w:w="886" w:type="dxa"/>
            <w:shd w:val="clear" w:color="auto" w:fill="auto"/>
            <w:hideMark/>
          </w:tcPr>
          <w:p w14:paraId="45363FD9" w14:textId="77777777" w:rsidR="007013A6" w:rsidRPr="00FF20F1" w:rsidRDefault="007013A6">
            <w:pPr>
              <w:pStyle w:val="PlantList"/>
              <w:jc w:val="center"/>
              <w:pPrChange w:id="6071" w:author="Daniel Stewart" w:date="2022-02-10T13:42:00Z">
                <w:pPr/>
              </w:pPrChange>
            </w:pPr>
            <w:r w:rsidRPr="00FF20F1">
              <w:t>E</w:t>
            </w:r>
          </w:p>
        </w:tc>
        <w:tc>
          <w:tcPr>
            <w:tcW w:w="886" w:type="dxa"/>
          </w:tcPr>
          <w:p w14:paraId="4D3C4DCF" w14:textId="77777777" w:rsidR="007013A6" w:rsidRPr="00FF20F1" w:rsidRDefault="007013A6">
            <w:pPr>
              <w:pStyle w:val="PlantList"/>
              <w:jc w:val="center"/>
              <w:pPrChange w:id="6072" w:author="Daniel Stewart" w:date="2022-02-10T13:42:00Z">
                <w:pPr/>
              </w:pPrChange>
            </w:pPr>
            <w:r w:rsidRPr="00FF20F1">
              <w:t>X</w:t>
            </w:r>
          </w:p>
        </w:tc>
        <w:tc>
          <w:tcPr>
            <w:tcW w:w="886" w:type="dxa"/>
          </w:tcPr>
          <w:p w14:paraId="1D81E035" w14:textId="77777777" w:rsidR="007013A6" w:rsidRPr="00FF20F1" w:rsidRDefault="007013A6">
            <w:pPr>
              <w:pStyle w:val="PlantList"/>
              <w:jc w:val="center"/>
              <w:rPr>
                <w:rPrChange w:id="6073" w:author="Daniel Stewart" w:date="2022-02-10T13:41:00Z">
                  <w:rPr>
                    <w:color w:val="000000"/>
                    <w:lang w:val="en-US"/>
                  </w:rPr>
                </w:rPrChange>
              </w:rPr>
              <w:pPrChange w:id="6074" w:author="Daniel Stewart" w:date="2022-02-10T13:42:00Z">
                <w:pPr/>
              </w:pPrChange>
            </w:pPr>
            <w:r w:rsidRPr="00FF20F1">
              <w:t>X</w:t>
            </w:r>
          </w:p>
        </w:tc>
      </w:tr>
      <w:tr w:rsidR="007013A6" w:rsidRPr="00FF20F1" w14:paraId="6BEE9CD8" w14:textId="77777777" w:rsidTr="004D3373">
        <w:trPr>
          <w:trHeight w:hRule="exact" w:val="227"/>
        </w:trPr>
        <w:tc>
          <w:tcPr>
            <w:tcW w:w="3119" w:type="dxa"/>
            <w:shd w:val="clear" w:color="auto" w:fill="auto"/>
            <w:hideMark/>
          </w:tcPr>
          <w:p w14:paraId="32B7A4CF" w14:textId="77777777" w:rsidR="007013A6" w:rsidRPr="00FF20F1" w:rsidRDefault="007013A6">
            <w:pPr>
              <w:pStyle w:val="PlantList"/>
              <w:jc w:val="left"/>
              <w:rPr>
                <w:i/>
                <w:iCs/>
                <w:rPrChange w:id="6075" w:author="Daniel Stewart" w:date="2022-02-10T13:41:00Z">
                  <w:rPr>
                    <w:lang w:val="en-US"/>
                  </w:rPr>
                </w:rPrChange>
              </w:rPr>
              <w:pPrChange w:id="6076" w:author="Daniel Stewart" w:date="2022-02-10T13:43:00Z">
                <w:pPr>
                  <w:jc w:val="left"/>
                </w:pPr>
              </w:pPrChange>
            </w:pPr>
            <w:r w:rsidRPr="00FF20F1">
              <w:rPr>
                <w:i/>
                <w:iCs/>
                <w:rPrChange w:id="6077" w:author="Daniel Stewart" w:date="2022-02-10T13:41:00Z">
                  <w:rPr/>
                </w:rPrChange>
              </w:rPr>
              <w:t>Schoenoplectus </w:t>
            </w:r>
            <w:proofErr w:type="spellStart"/>
            <w:r w:rsidRPr="00FF20F1">
              <w:rPr>
                <w:i/>
                <w:iCs/>
                <w:rPrChange w:id="6078" w:author="Daniel Stewart" w:date="2022-02-10T13:41:00Z">
                  <w:rPr/>
                </w:rPrChange>
              </w:rPr>
              <w:t>pungens</w:t>
            </w:r>
            <w:proofErr w:type="spellEnd"/>
            <w:r w:rsidRPr="00FF20F1">
              <w:rPr>
                <w:i/>
                <w:iCs/>
                <w:rPrChange w:id="6079" w:author="Daniel Stewart" w:date="2022-02-10T13:41:00Z">
                  <w:rPr/>
                </w:rPrChange>
              </w:rPr>
              <w:t> </w:t>
            </w:r>
          </w:p>
        </w:tc>
        <w:tc>
          <w:tcPr>
            <w:tcW w:w="2941" w:type="dxa"/>
            <w:shd w:val="clear" w:color="auto" w:fill="auto"/>
            <w:hideMark/>
          </w:tcPr>
          <w:p w14:paraId="4A3A69E6" w14:textId="77777777" w:rsidR="007013A6" w:rsidRPr="00FF20F1" w:rsidRDefault="007013A6">
            <w:pPr>
              <w:pStyle w:val="PlantList"/>
              <w:pPrChange w:id="6080" w:author="Daniel Stewart" w:date="2022-02-10T13:41:00Z">
                <w:pPr>
                  <w:jc w:val="left"/>
                </w:pPr>
              </w:pPrChange>
            </w:pPr>
            <w:r w:rsidRPr="00FF20F1">
              <w:t>three-squared bulrush </w:t>
            </w:r>
          </w:p>
        </w:tc>
        <w:tc>
          <w:tcPr>
            <w:tcW w:w="886" w:type="dxa"/>
            <w:shd w:val="clear" w:color="auto" w:fill="auto"/>
            <w:hideMark/>
          </w:tcPr>
          <w:p w14:paraId="3DFD6815" w14:textId="77777777" w:rsidR="007013A6" w:rsidRPr="00FF20F1" w:rsidRDefault="007013A6">
            <w:pPr>
              <w:pStyle w:val="PlantList"/>
              <w:jc w:val="center"/>
              <w:pPrChange w:id="6081" w:author="Daniel Stewart" w:date="2022-02-10T13:42:00Z">
                <w:pPr/>
              </w:pPrChange>
            </w:pPr>
            <w:r w:rsidRPr="00FF20F1">
              <w:t>N</w:t>
            </w:r>
          </w:p>
        </w:tc>
        <w:tc>
          <w:tcPr>
            <w:tcW w:w="886" w:type="dxa"/>
          </w:tcPr>
          <w:p w14:paraId="3D8ECB11" w14:textId="77777777" w:rsidR="007013A6" w:rsidRPr="00FF20F1" w:rsidRDefault="007013A6">
            <w:pPr>
              <w:pStyle w:val="PlantList"/>
              <w:jc w:val="center"/>
              <w:pPrChange w:id="6082" w:author="Daniel Stewart" w:date="2022-02-10T13:42:00Z">
                <w:pPr/>
              </w:pPrChange>
            </w:pPr>
            <w:r w:rsidRPr="00FF20F1">
              <w:t>X</w:t>
            </w:r>
          </w:p>
        </w:tc>
        <w:tc>
          <w:tcPr>
            <w:tcW w:w="886" w:type="dxa"/>
          </w:tcPr>
          <w:p w14:paraId="2A11120F" w14:textId="77777777" w:rsidR="007013A6" w:rsidRPr="00FF20F1" w:rsidRDefault="007013A6">
            <w:pPr>
              <w:pStyle w:val="PlantList"/>
              <w:jc w:val="center"/>
              <w:rPr>
                <w:rPrChange w:id="6083" w:author="Daniel Stewart" w:date="2022-02-10T13:41:00Z">
                  <w:rPr>
                    <w:color w:val="000000"/>
                    <w:lang w:val="en-US"/>
                  </w:rPr>
                </w:rPrChange>
              </w:rPr>
              <w:pPrChange w:id="6084" w:author="Daniel Stewart" w:date="2022-02-10T13:42:00Z">
                <w:pPr/>
              </w:pPrChange>
            </w:pPr>
            <w:r w:rsidRPr="00FF20F1">
              <w:t>X</w:t>
            </w:r>
          </w:p>
        </w:tc>
      </w:tr>
      <w:tr w:rsidR="007013A6" w:rsidRPr="00FF20F1" w14:paraId="6BD360F8" w14:textId="77777777" w:rsidTr="004D3373">
        <w:trPr>
          <w:trHeight w:hRule="exact" w:val="227"/>
        </w:trPr>
        <w:tc>
          <w:tcPr>
            <w:tcW w:w="3119" w:type="dxa"/>
            <w:shd w:val="clear" w:color="auto" w:fill="auto"/>
            <w:hideMark/>
          </w:tcPr>
          <w:p w14:paraId="3C03EAAD" w14:textId="77777777" w:rsidR="007013A6" w:rsidRPr="00FF20F1" w:rsidRDefault="007013A6">
            <w:pPr>
              <w:pStyle w:val="PlantList"/>
              <w:jc w:val="left"/>
              <w:rPr>
                <w:i/>
                <w:iCs/>
                <w:rPrChange w:id="6085" w:author="Daniel Stewart" w:date="2022-02-10T13:41:00Z">
                  <w:rPr>
                    <w:lang w:val="en-US"/>
                  </w:rPr>
                </w:rPrChange>
              </w:rPr>
              <w:pPrChange w:id="6086" w:author="Daniel Stewart" w:date="2022-02-10T13:43:00Z">
                <w:pPr>
                  <w:jc w:val="left"/>
                </w:pPr>
              </w:pPrChange>
            </w:pPr>
            <w:r w:rsidRPr="00FF20F1">
              <w:rPr>
                <w:i/>
                <w:iCs/>
                <w:rPrChange w:id="6087" w:author="Daniel Stewart" w:date="2022-02-10T13:41:00Z">
                  <w:rPr/>
                </w:rPrChange>
              </w:rPr>
              <w:t>Schoenoplectus </w:t>
            </w:r>
            <w:proofErr w:type="spellStart"/>
            <w:r w:rsidRPr="00FF20F1">
              <w:rPr>
                <w:i/>
                <w:iCs/>
                <w:rPrChange w:id="6088" w:author="Daniel Stewart" w:date="2022-02-10T13:41:00Z">
                  <w:rPr/>
                </w:rPrChange>
              </w:rPr>
              <w:t>tabernaemontani</w:t>
            </w:r>
            <w:proofErr w:type="spellEnd"/>
            <w:r w:rsidRPr="00FF20F1">
              <w:rPr>
                <w:i/>
                <w:iCs/>
                <w:rPrChange w:id="6089" w:author="Daniel Stewart" w:date="2022-02-10T13:41:00Z">
                  <w:rPr/>
                </w:rPrChange>
              </w:rPr>
              <w:t> </w:t>
            </w:r>
          </w:p>
        </w:tc>
        <w:tc>
          <w:tcPr>
            <w:tcW w:w="2941" w:type="dxa"/>
            <w:shd w:val="clear" w:color="auto" w:fill="auto"/>
            <w:hideMark/>
          </w:tcPr>
          <w:p w14:paraId="7D4ED160" w14:textId="77777777" w:rsidR="007013A6" w:rsidRPr="00FF20F1" w:rsidRDefault="007013A6">
            <w:pPr>
              <w:pStyle w:val="PlantList"/>
              <w:pPrChange w:id="6090" w:author="Daniel Stewart" w:date="2022-02-10T13:41:00Z">
                <w:pPr>
                  <w:jc w:val="left"/>
                </w:pPr>
              </w:pPrChange>
            </w:pPr>
            <w:proofErr w:type="spellStart"/>
            <w:r w:rsidRPr="00FF20F1">
              <w:t>softstem</w:t>
            </w:r>
            <w:proofErr w:type="spellEnd"/>
            <w:r w:rsidRPr="00FF20F1">
              <w:t> bulrush </w:t>
            </w:r>
          </w:p>
        </w:tc>
        <w:tc>
          <w:tcPr>
            <w:tcW w:w="886" w:type="dxa"/>
            <w:shd w:val="clear" w:color="auto" w:fill="auto"/>
            <w:hideMark/>
          </w:tcPr>
          <w:p w14:paraId="53C34A9B" w14:textId="77777777" w:rsidR="007013A6" w:rsidRPr="00FF20F1" w:rsidRDefault="007013A6">
            <w:pPr>
              <w:pStyle w:val="PlantList"/>
              <w:jc w:val="center"/>
              <w:pPrChange w:id="6091" w:author="Daniel Stewart" w:date="2022-02-10T13:42:00Z">
                <w:pPr/>
              </w:pPrChange>
            </w:pPr>
            <w:r w:rsidRPr="00FF20F1">
              <w:t>N</w:t>
            </w:r>
          </w:p>
        </w:tc>
        <w:tc>
          <w:tcPr>
            <w:tcW w:w="886" w:type="dxa"/>
          </w:tcPr>
          <w:p w14:paraId="06120A88" w14:textId="77777777" w:rsidR="007013A6" w:rsidRPr="00FF20F1" w:rsidRDefault="007013A6">
            <w:pPr>
              <w:pStyle w:val="PlantList"/>
              <w:jc w:val="center"/>
              <w:pPrChange w:id="6092" w:author="Daniel Stewart" w:date="2022-02-10T13:42:00Z">
                <w:pPr/>
              </w:pPrChange>
            </w:pPr>
            <w:r w:rsidRPr="00FF20F1">
              <w:t>X</w:t>
            </w:r>
          </w:p>
        </w:tc>
        <w:tc>
          <w:tcPr>
            <w:tcW w:w="886" w:type="dxa"/>
          </w:tcPr>
          <w:p w14:paraId="7D2ABE4C" w14:textId="77777777" w:rsidR="007013A6" w:rsidRPr="00FF20F1" w:rsidRDefault="007013A6">
            <w:pPr>
              <w:pStyle w:val="PlantList"/>
              <w:jc w:val="center"/>
              <w:rPr>
                <w:rPrChange w:id="6093" w:author="Daniel Stewart" w:date="2022-02-10T13:41:00Z">
                  <w:rPr>
                    <w:color w:val="000000"/>
                    <w:lang w:val="en-US"/>
                  </w:rPr>
                </w:rPrChange>
              </w:rPr>
              <w:pPrChange w:id="6094" w:author="Daniel Stewart" w:date="2022-02-10T13:42:00Z">
                <w:pPr/>
              </w:pPrChange>
            </w:pPr>
            <w:r w:rsidRPr="00FF20F1">
              <w:t>X</w:t>
            </w:r>
          </w:p>
        </w:tc>
      </w:tr>
      <w:tr w:rsidR="007013A6" w:rsidRPr="00FF20F1" w14:paraId="45FAC57A" w14:textId="77777777" w:rsidTr="00305A4B">
        <w:tblPrEx>
          <w:tblW w:w="8718" w:type="dxa"/>
          <w:tblCellMar>
            <w:left w:w="0" w:type="dxa"/>
            <w:right w:w="0" w:type="dxa"/>
          </w:tblCellMar>
          <w:tblPrExChange w:id="6095" w:author="Daniel Stewart" w:date="2022-02-09T16:26:00Z">
            <w:tblPrEx>
              <w:tblW w:w="8718" w:type="dxa"/>
              <w:tblCellMar>
                <w:left w:w="0" w:type="dxa"/>
                <w:right w:w="0" w:type="dxa"/>
              </w:tblCellMar>
            </w:tblPrEx>
          </w:tblPrExChange>
        </w:tblPrEx>
        <w:trPr>
          <w:trHeight w:hRule="exact" w:val="227"/>
          <w:trPrChange w:id="6096" w:author="Daniel Stewart" w:date="2022-02-09T16:26:00Z">
            <w:trPr>
              <w:trHeight w:hRule="exact" w:val="227"/>
            </w:trPr>
          </w:trPrChange>
        </w:trPr>
        <w:tc>
          <w:tcPr>
            <w:tcW w:w="3119" w:type="dxa"/>
            <w:shd w:val="clear" w:color="auto" w:fill="auto"/>
            <w:hideMark/>
            <w:tcPrChange w:id="6097" w:author="Daniel Stewart" w:date="2022-02-09T16:26:00Z">
              <w:tcPr>
                <w:tcW w:w="3119" w:type="dxa"/>
                <w:shd w:val="clear" w:color="auto" w:fill="auto"/>
                <w:hideMark/>
              </w:tcPr>
            </w:tcPrChange>
          </w:tcPr>
          <w:p w14:paraId="273BF192" w14:textId="77777777" w:rsidR="007013A6" w:rsidRPr="00FF20F1" w:rsidRDefault="007013A6">
            <w:pPr>
              <w:pStyle w:val="PlantList"/>
              <w:jc w:val="left"/>
              <w:rPr>
                <w:i/>
                <w:iCs/>
                <w:rPrChange w:id="6098" w:author="Daniel Stewart" w:date="2022-02-10T13:41:00Z">
                  <w:rPr>
                    <w:lang w:val="en-US"/>
                  </w:rPr>
                </w:rPrChange>
              </w:rPr>
              <w:pPrChange w:id="6099" w:author="Daniel Stewart" w:date="2022-02-10T13:43:00Z">
                <w:pPr>
                  <w:jc w:val="left"/>
                </w:pPr>
              </w:pPrChange>
            </w:pPr>
            <w:proofErr w:type="spellStart"/>
            <w:r w:rsidRPr="00FF20F1">
              <w:rPr>
                <w:i/>
                <w:iCs/>
                <w:rPrChange w:id="6100" w:author="Daniel Stewart" w:date="2022-02-10T13:41:00Z">
                  <w:rPr/>
                </w:rPrChange>
              </w:rPr>
              <w:t>Scirpus</w:t>
            </w:r>
            <w:proofErr w:type="spellEnd"/>
            <w:r w:rsidRPr="00FF20F1">
              <w:rPr>
                <w:i/>
                <w:iCs/>
                <w:rPrChange w:id="6101" w:author="Daniel Stewart" w:date="2022-02-10T13:41:00Z">
                  <w:rPr/>
                </w:rPrChange>
              </w:rPr>
              <w:t> </w:t>
            </w:r>
            <w:proofErr w:type="spellStart"/>
            <w:r w:rsidRPr="00FF20F1">
              <w:rPr>
                <w:i/>
                <w:iCs/>
                <w:rPrChange w:id="6102" w:author="Daniel Stewart" w:date="2022-02-10T13:41:00Z">
                  <w:rPr/>
                </w:rPrChange>
              </w:rPr>
              <w:t>atrocinctus</w:t>
            </w:r>
            <w:proofErr w:type="spellEnd"/>
            <w:r w:rsidRPr="00FF20F1">
              <w:rPr>
                <w:i/>
                <w:iCs/>
                <w:rPrChange w:id="6103" w:author="Daniel Stewart" w:date="2022-02-10T13:41:00Z">
                  <w:rPr/>
                </w:rPrChange>
              </w:rPr>
              <w:t> </w:t>
            </w:r>
          </w:p>
        </w:tc>
        <w:tc>
          <w:tcPr>
            <w:tcW w:w="2941" w:type="dxa"/>
            <w:shd w:val="clear" w:color="auto" w:fill="auto"/>
            <w:hideMark/>
            <w:tcPrChange w:id="6104" w:author="Daniel Stewart" w:date="2022-02-09T16:26:00Z">
              <w:tcPr>
                <w:tcW w:w="2941" w:type="dxa"/>
                <w:shd w:val="clear" w:color="auto" w:fill="auto"/>
                <w:hideMark/>
              </w:tcPr>
            </w:tcPrChange>
          </w:tcPr>
          <w:p w14:paraId="41AF4209" w14:textId="77777777" w:rsidR="007013A6" w:rsidRPr="00FF20F1" w:rsidRDefault="007013A6">
            <w:pPr>
              <w:pStyle w:val="PlantList"/>
              <w:pPrChange w:id="6105" w:author="Daniel Stewart" w:date="2022-02-10T13:41:00Z">
                <w:pPr>
                  <w:jc w:val="left"/>
                </w:pPr>
              </w:pPrChange>
            </w:pPr>
            <w:r w:rsidRPr="00FF20F1">
              <w:t>wool grass </w:t>
            </w:r>
          </w:p>
        </w:tc>
        <w:tc>
          <w:tcPr>
            <w:tcW w:w="886" w:type="dxa"/>
            <w:shd w:val="clear" w:color="auto" w:fill="auto"/>
            <w:hideMark/>
            <w:tcPrChange w:id="6106" w:author="Daniel Stewart" w:date="2022-02-09T16:26:00Z">
              <w:tcPr>
                <w:tcW w:w="886" w:type="dxa"/>
                <w:shd w:val="clear" w:color="auto" w:fill="auto"/>
                <w:hideMark/>
              </w:tcPr>
            </w:tcPrChange>
          </w:tcPr>
          <w:p w14:paraId="7B851E7F" w14:textId="77777777" w:rsidR="007013A6" w:rsidRPr="00FF20F1" w:rsidRDefault="007013A6">
            <w:pPr>
              <w:pStyle w:val="PlantList"/>
              <w:jc w:val="center"/>
              <w:pPrChange w:id="6107" w:author="Daniel Stewart" w:date="2022-02-10T13:42:00Z">
                <w:pPr/>
              </w:pPrChange>
            </w:pPr>
            <w:r w:rsidRPr="00FF20F1">
              <w:t>N</w:t>
            </w:r>
          </w:p>
        </w:tc>
        <w:tc>
          <w:tcPr>
            <w:tcW w:w="886" w:type="dxa"/>
            <w:tcPrChange w:id="6108" w:author="Daniel Stewart" w:date="2022-02-09T16:26:00Z">
              <w:tcPr>
                <w:tcW w:w="886" w:type="dxa"/>
              </w:tcPr>
            </w:tcPrChange>
          </w:tcPr>
          <w:p w14:paraId="3CEFD610" w14:textId="77777777" w:rsidR="007013A6" w:rsidRPr="00FF20F1" w:rsidRDefault="007013A6">
            <w:pPr>
              <w:pStyle w:val="PlantList"/>
              <w:jc w:val="center"/>
              <w:pPrChange w:id="6109" w:author="Daniel Stewart" w:date="2022-02-10T13:42:00Z">
                <w:pPr/>
              </w:pPrChange>
            </w:pPr>
            <w:r w:rsidRPr="00FF20F1">
              <w:t>X</w:t>
            </w:r>
          </w:p>
        </w:tc>
        <w:tc>
          <w:tcPr>
            <w:tcW w:w="886" w:type="dxa"/>
            <w:tcPrChange w:id="6110" w:author="Daniel Stewart" w:date="2022-02-09T16:26:00Z">
              <w:tcPr>
                <w:tcW w:w="886" w:type="dxa"/>
              </w:tcPr>
            </w:tcPrChange>
          </w:tcPr>
          <w:p w14:paraId="57F3FB41" w14:textId="77777777" w:rsidR="007013A6" w:rsidRPr="00FF20F1" w:rsidRDefault="007013A6">
            <w:pPr>
              <w:pStyle w:val="PlantList"/>
              <w:jc w:val="center"/>
              <w:rPr>
                <w:rPrChange w:id="6111" w:author="Daniel Stewart" w:date="2022-02-10T13:41:00Z">
                  <w:rPr>
                    <w:color w:val="000000"/>
                    <w:lang w:val="en-US"/>
                  </w:rPr>
                </w:rPrChange>
              </w:rPr>
              <w:pPrChange w:id="6112" w:author="Daniel Stewart" w:date="2022-02-10T13:42:00Z">
                <w:pPr/>
              </w:pPrChange>
            </w:pPr>
            <w:r w:rsidRPr="00FF20F1">
              <w:t>X</w:t>
            </w:r>
          </w:p>
        </w:tc>
      </w:tr>
      <w:tr w:rsidR="007013A6" w:rsidRPr="00FF20F1" w14:paraId="0CCAA750" w14:textId="77777777" w:rsidTr="004D3373">
        <w:trPr>
          <w:trHeight w:hRule="exact" w:val="227"/>
        </w:trPr>
        <w:tc>
          <w:tcPr>
            <w:tcW w:w="3119" w:type="dxa"/>
            <w:shd w:val="clear" w:color="auto" w:fill="auto"/>
            <w:hideMark/>
          </w:tcPr>
          <w:p w14:paraId="4076C37E" w14:textId="77777777" w:rsidR="007013A6" w:rsidRPr="00FF20F1" w:rsidRDefault="007013A6">
            <w:pPr>
              <w:pStyle w:val="PlantList"/>
              <w:jc w:val="left"/>
              <w:rPr>
                <w:i/>
                <w:iCs/>
                <w:rPrChange w:id="6113" w:author="Daniel Stewart" w:date="2022-02-10T13:41:00Z">
                  <w:rPr>
                    <w:lang w:val="en-US"/>
                  </w:rPr>
                </w:rPrChange>
              </w:rPr>
              <w:pPrChange w:id="6114" w:author="Daniel Stewart" w:date="2022-02-10T13:43:00Z">
                <w:pPr>
                  <w:jc w:val="left"/>
                </w:pPr>
              </w:pPrChange>
            </w:pPr>
            <w:proofErr w:type="spellStart"/>
            <w:r w:rsidRPr="00FF20F1">
              <w:rPr>
                <w:i/>
                <w:iCs/>
                <w:rPrChange w:id="6115" w:author="Daniel Stewart" w:date="2022-02-10T13:41:00Z">
                  <w:rPr/>
                </w:rPrChange>
              </w:rPr>
              <w:t>Scirpus</w:t>
            </w:r>
            <w:proofErr w:type="spellEnd"/>
            <w:r w:rsidRPr="00FF20F1">
              <w:rPr>
                <w:i/>
                <w:iCs/>
                <w:rPrChange w:id="6116" w:author="Daniel Stewart" w:date="2022-02-10T13:41:00Z">
                  <w:rPr/>
                </w:rPrChange>
              </w:rPr>
              <w:t> </w:t>
            </w:r>
            <w:proofErr w:type="spellStart"/>
            <w:r w:rsidRPr="00FF20F1">
              <w:rPr>
                <w:i/>
                <w:iCs/>
                <w:rPrChange w:id="6117" w:author="Daniel Stewart" w:date="2022-02-10T13:41:00Z">
                  <w:rPr/>
                </w:rPrChange>
              </w:rPr>
              <w:t>microcarpus</w:t>
            </w:r>
            <w:proofErr w:type="spellEnd"/>
            <w:r w:rsidRPr="00FF20F1">
              <w:rPr>
                <w:i/>
                <w:iCs/>
                <w:rPrChange w:id="6118" w:author="Daniel Stewart" w:date="2022-02-10T13:41:00Z">
                  <w:rPr/>
                </w:rPrChange>
              </w:rPr>
              <w:t> </w:t>
            </w:r>
          </w:p>
        </w:tc>
        <w:tc>
          <w:tcPr>
            <w:tcW w:w="2941" w:type="dxa"/>
            <w:shd w:val="clear" w:color="auto" w:fill="auto"/>
            <w:hideMark/>
          </w:tcPr>
          <w:p w14:paraId="2736A160" w14:textId="77777777" w:rsidR="007013A6" w:rsidRPr="00FF20F1" w:rsidRDefault="007013A6">
            <w:pPr>
              <w:pStyle w:val="PlantList"/>
              <w:pPrChange w:id="6119" w:author="Daniel Stewart" w:date="2022-02-10T13:41:00Z">
                <w:pPr>
                  <w:jc w:val="left"/>
                </w:pPr>
              </w:pPrChange>
            </w:pPr>
            <w:r w:rsidRPr="00FF20F1">
              <w:t>small-flowered bulrush </w:t>
            </w:r>
          </w:p>
        </w:tc>
        <w:tc>
          <w:tcPr>
            <w:tcW w:w="886" w:type="dxa"/>
            <w:shd w:val="clear" w:color="auto" w:fill="auto"/>
            <w:hideMark/>
          </w:tcPr>
          <w:p w14:paraId="75D9A93A" w14:textId="77777777" w:rsidR="007013A6" w:rsidRPr="00FF20F1" w:rsidRDefault="007013A6">
            <w:pPr>
              <w:pStyle w:val="PlantList"/>
              <w:jc w:val="center"/>
              <w:pPrChange w:id="6120" w:author="Daniel Stewart" w:date="2022-02-10T13:42:00Z">
                <w:pPr/>
              </w:pPrChange>
            </w:pPr>
            <w:r w:rsidRPr="00FF20F1">
              <w:t>N</w:t>
            </w:r>
          </w:p>
        </w:tc>
        <w:tc>
          <w:tcPr>
            <w:tcW w:w="886" w:type="dxa"/>
          </w:tcPr>
          <w:p w14:paraId="3A3E0F9B" w14:textId="77777777" w:rsidR="007013A6" w:rsidRPr="00FF20F1" w:rsidRDefault="007013A6">
            <w:pPr>
              <w:pStyle w:val="PlantList"/>
              <w:jc w:val="center"/>
              <w:pPrChange w:id="6121" w:author="Daniel Stewart" w:date="2022-02-10T13:42:00Z">
                <w:pPr/>
              </w:pPrChange>
            </w:pPr>
            <w:r w:rsidRPr="00FF20F1">
              <w:t>X</w:t>
            </w:r>
          </w:p>
        </w:tc>
        <w:tc>
          <w:tcPr>
            <w:tcW w:w="886" w:type="dxa"/>
          </w:tcPr>
          <w:p w14:paraId="79E978C2" w14:textId="77777777" w:rsidR="007013A6" w:rsidRPr="00FF20F1" w:rsidRDefault="007013A6">
            <w:pPr>
              <w:pStyle w:val="PlantList"/>
              <w:jc w:val="center"/>
              <w:rPr>
                <w:rPrChange w:id="6122" w:author="Daniel Stewart" w:date="2022-02-10T13:41:00Z">
                  <w:rPr>
                    <w:color w:val="000000"/>
                    <w:lang w:val="en-US"/>
                  </w:rPr>
                </w:rPrChange>
              </w:rPr>
              <w:pPrChange w:id="6123" w:author="Daniel Stewart" w:date="2022-02-10T13:42:00Z">
                <w:pPr/>
              </w:pPrChange>
            </w:pPr>
            <w:r w:rsidRPr="00FF20F1">
              <w:t>X</w:t>
            </w:r>
          </w:p>
        </w:tc>
      </w:tr>
      <w:tr w:rsidR="007013A6" w:rsidRPr="00FF20F1" w14:paraId="58D7D22C" w14:textId="77777777" w:rsidTr="004D3373">
        <w:trPr>
          <w:trHeight w:hRule="exact" w:val="227"/>
        </w:trPr>
        <w:tc>
          <w:tcPr>
            <w:tcW w:w="3119" w:type="dxa"/>
            <w:shd w:val="clear" w:color="auto" w:fill="auto"/>
          </w:tcPr>
          <w:p w14:paraId="55814CDA" w14:textId="77777777" w:rsidR="007013A6" w:rsidRPr="00FF20F1" w:rsidRDefault="007013A6">
            <w:pPr>
              <w:pStyle w:val="PlantList"/>
              <w:jc w:val="left"/>
              <w:rPr>
                <w:i/>
                <w:iCs/>
                <w:rPrChange w:id="6124" w:author="Daniel Stewart" w:date="2022-02-10T13:41:00Z">
                  <w:rPr>
                    <w:lang w:val="en-US"/>
                  </w:rPr>
                </w:rPrChange>
              </w:rPr>
              <w:pPrChange w:id="6125" w:author="Daniel Stewart" w:date="2022-02-10T13:43:00Z">
                <w:pPr>
                  <w:jc w:val="left"/>
                </w:pPr>
              </w:pPrChange>
            </w:pPr>
            <w:proofErr w:type="spellStart"/>
            <w:r w:rsidRPr="00FF20F1">
              <w:rPr>
                <w:i/>
                <w:iCs/>
                <w:rPrChange w:id="6126" w:author="Daniel Stewart" w:date="2022-02-10T13:41:00Z">
                  <w:rPr/>
                </w:rPrChange>
              </w:rPr>
              <w:t>Scutellaria</w:t>
            </w:r>
            <w:proofErr w:type="spellEnd"/>
            <w:r w:rsidRPr="00FF20F1">
              <w:rPr>
                <w:i/>
                <w:iCs/>
                <w:rPrChange w:id="6127" w:author="Daniel Stewart" w:date="2022-02-10T13:41:00Z">
                  <w:rPr/>
                </w:rPrChange>
              </w:rPr>
              <w:t xml:space="preserve"> </w:t>
            </w:r>
            <w:proofErr w:type="spellStart"/>
            <w:r w:rsidRPr="00FF20F1">
              <w:rPr>
                <w:i/>
                <w:iCs/>
                <w:rPrChange w:id="6128" w:author="Daniel Stewart" w:date="2022-02-10T13:41:00Z">
                  <w:rPr/>
                </w:rPrChange>
              </w:rPr>
              <w:t>lateriflora</w:t>
            </w:r>
            <w:proofErr w:type="spellEnd"/>
          </w:p>
        </w:tc>
        <w:tc>
          <w:tcPr>
            <w:tcW w:w="2941" w:type="dxa"/>
            <w:shd w:val="clear" w:color="auto" w:fill="auto"/>
          </w:tcPr>
          <w:p w14:paraId="5C6E2827" w14:textId="77777777" w:rsidR="007013A6" w:rsidRPr="00FF20F1" w:rsidRDefault="007013A6">
            <w:pPr>
              <w:pStyle w:val="PlantList"/>
              <w:pPrChange w:id="6129" w:author="Daniel Stewart" w:date="2022-02-10T13:41:00Z">
                <w:pPr>
                  <w:jc w:val="left"/>
                </w:pPr>
              </w:pPrChange>
            </w:pPr>
            <w:r w:rsidRPr="00FF20F1">
              <w:t>blue skullcap</w:t>
            </w:r>
          </w:p>
        </w:tc>
        <w:tc>
          <w:tcPr>
            <w:tcW w:w="886" w:type="dxa"/>
            <w:shd w:val="clear" w:color="auto" w:fill="auto"/>
          </w:tcPr>
          <w:p w14:paraId="09073BA9" w14:textId="77777777" w:rsidR="007013A6" w:rsidRPr="00FF20F1" w:rsidRDefault="007013A6">
            <w:pPr>
              <w:pStyle w:val="PlantList"/>
              <w:jc w:val="center"/>
              <w:pPrChange w:id="6130" w:author="Daniel Stewart" w:date="2022-02-10T13:42:00Z">
                <w:pPr/>
              </w:pPrChange>
            </w:pPr>
            <w:r w:rsidRPr="00FF20F1">
              <w:t>N</w:t>
            </w:r>
          </w:p>
        </w:tc>
        <w:tc>
          <w:tcPr>
            <w:tcW w:w="886" w:type="dxa"/>
          </w:tcPr>
          <w:p w14:paraId="75886D8D" w14:textId="77777777" w:rsidR="007013A6" w:rsidRPr="00FF20F1" w:rsidRDefault="007013A6">
            <w:pPr>
              <w:pStyle w:val="PlantList"/>
              <w:jc w:val="center"/>
              <w:pPrChange w:id="6131" w:author="Daniel Stewart" w:date="2022-02-10T13:42:00Z">
                <w:pPr/>
              </w:pPrChange>
            </w:pPr>
            <w:r w:rsidRPr="00FF20F1">
              <w:t>X</w:t>
            </w:r>
          </w:p>
        </w:tc>
        <w:tc>
          <w:tcPr>
            <w:tcW w:w="886" w:type="dxa"/>
          </w:tcPr>
          <w:p w14:paraId="0DDFAC0B" w14:textId="77777777" w:rsidR="007013A6" w:rsidRPr="00FF20F1" w:rsidRDefault="007013A6">
            <w:pPr>
              <w:pStyle w:val="PlantList"/>
              <w:jc w:val="center"/>
              <w:pPrChange w:id="6132" w:author="Daniel Stewart" w:date="2022-02-10T13:42:00Z">
                <w:pPr/>
              </w:pPrChange>
            </w:pPr>
          </w:p>
        </w:tc>
      </w:tr>
      <w:tr w:rsidR="007013A6" w:rsidRPr="00FF20F1" w14:paraId="62A52A44" w14:textId="77777777" w:rsidTr="00981875">
        <w:tblPrEx>
          <w:tblW w:w="8718" w:type="dxa"/>
          <w:tblCellMar>
            <w:left w:w="0" w:type="dxa"/>
            <w:right w:w="0" w:type="dxa"/>
          </w:tblCellMar>
          <w:tblPrExChange w:id="6133" w:author="Daniel Stewart" w:date="2022-02-09T15:42:00Z">
            <w:tblPrEx>
              <w:tblW w:w="8718" w:type="dxa"/>
              <w:tblCellMar>
                <w:left w:w="0" w:type="dxa"/>
                <w:right w:w="0" w:type="dxa"/>
              </w:tblCellMar>
            </w:tblPrEx>
          </w:tblPrExChange>
        </w:tblPrEx>
        <w:trPr>
          <w:trHeight w:hRule="exact" w:val="227"/>
          <w:trPrChange w:id="6134" w:author="Daniel Stewart" w:date="2022-02-09T15:42:00Z">
            <w:trPr>
              <w:trHeight w:hRule="exact" w:val="227"/>
            </w:trPr>
          </w:trPrChange>
        </w:trPr>
        <w:tc>
          <w:tcPr>
            <w:tcW w:w="3119" w:type="dxa"/>
            <w:shd w:val="clear" w:color="auto" w:fill="auto"/>
            <w:hideMark/>
            <w:tcPrChange w:id="6135" w:author="Daniel Stewart" w:date="2022-02-09T15:42:00Z">
              <w:tcPr>
                <w:tcW w:w="3119" w:type="dxa"/>
                <w:shd w:val="clear" w:color="auto" w:fill="auto"/>
                <w:hideMark/>
              </w:tcPr>
            </w:tcPrChange>
          </w:tcPr>
          <w:p w14:paraId="6AA6DA51" w14:textId="77777777" w:rsidR="007013A6" w:rsidRPr="00FF20F1" w:rsidRDefault="007013A6">
            <w:pPr>
              <w:pStyle w:val="PlantList"/>
              <w:jc w:val="left"/>
              <w:rPr>
                <w:i/>
                <w:iCs/>
                <w:rPrChange w:id="6136" w:author="Daniel Stewart" w:date="2022-02-10T13:41:00Z">
                  <w:rPr>
                    <w:lang w:val="en-US"/>
                  </w:rPr>
                </w:rPrChange>
              </w:rPr>
              <w:pPrChange w:id="6137" w:author="Daniel Stewart" w:date="2022-02-10T13:43:00Z">
                <w:pPr>
                  <w:jc w:val="left"/>
                </w:pPr>
              </w:pPrChange>
            </w:pPr>
            <w:proofErr w:type="spellStart"/>
            <w:r w:rsidRPr="00FF20F1">
              <w:rPr>
                <w:i/>
                <w:iCs/>
                <w:rPrChange w:id="6138" w:author="Daniel Stewart" w:date="2022-02-10T13:41:00Z">
                  <w:rPr/>
                </w:rPrChange>
              </w:rPr>
              <w:t>Sidalcea</w:t>
            </w:r>
            <w:proofErr w:type="spellEnd"/>
            <w:r w:rsidRPr="00FF20F1">
              <w:rPr>
                <w:i/>
                <w:iCs/>
                <w:rPrChange w:id="6139" w:author="Daniel Stewart" w:date="2022-02-10T13:41:00Z">
                  <w:rPr/>
                </w:rPrChange>
              </w:rPr>
              <w:t> </w:t>
            </w:r>
            <w:proofErr w:type="spellStart"/>
            <w:r w:rsidRPr="00FF20F1">
              <w:rPr>
                <w:i/>
                <w:iCs/>
                <w:rPrChange w:id="6140" w:author="Daniel Stewart" w:date="2022-02-10T13:41:00Z">
                  <w:rPr/>
                </w:rPrChange>
              </w:rPr>
              <w:t>hendersonii</w:t>
            </w:r>
            <w:proofErr w:type="spellEnd"/>
            <w:r w:rsidRPr="00FF20F1">
              <w:rPr>
                <w:i/>
                <w:iCs/>
                <w:rPrChange w:id="6141" w:author="Daniel Stewart" w:date="2022-02-10T13:41:00Z">
                  <w:rPr/>
                </w:rPrChange>
              </w:rPr>
              <w:t> </w:t>
            </w:r>
          </w:p>
        </w:tc>
        <w:tc>
          <w:tcPr>
            <w:tcW w:w="2941" w:type="dxa"/>
            <w:shd w:val="clear" w:color="auto" w:fill="auto"/>
            <w:hideMark/>
            <w:tcPrChange w:id="6142" w:author="Daniel Stewart" w:date="2022-02-09T15:42:00Z">
              <w:tcPr>
                <w:tcW w:w="2941" w:type="dxa"/>
                <w:shd w:val="clear" w:color="auto" w:fill="auto"/>
                <w:hideMark/>
              </w:tcPr>
            </w:tcPrChange>
          </w:tcPr>
          <w:p w14:paraId="1E124AB1" w14:textId="77777777" w:rsidR="007013A6" w:rsidRPr="00FF20F1" w:rsidRDefault="007013A6">
            <w:pPr>
              <w:pStyle w:val="PlantList"/>
              <w:pPrChange w:id="6143" w:author="Daniel Stewart" w:date="2022-02-10T13:41:00Z">
                <w:pPr>
                  <w:jc w:val="left"/>
                </w:pPr>
              </w:pPrChange>
            </w:pPr>
            <w:r w:rsidRPr="00FF20F1">
              <w:t>Henderson's checker-mallow </w:t>
            </w:r>
          </w:p>
        </w:tc>
        <w:tc>
          <w:tcPr>
            <w:tcW w:w="886" w:type="dxa"/>
            <w:shd w:val="clear" w:color="auto" w:fill="auto"/>
            <w:hideMark/>
            <w:tcPrChange w:id="6144" w:author="Daniel Stewart" w:date="2022-02-09T15:42:00Z">
              <w:tcPr>
                <w:tcW w:w="886" w:type="dxa"/>
                <w:shd w:val="clear" w:color="auto" w:fill="auto"/>
                <w:hideMark/>
              </w:tcPr>
            </w:tcPrChange>
          </w:tcPr>
          <w:p w14:paraId="3EC8260B" w14:textId="77777777" w:rsidR="007013A6" w:rsidRPr="00FF20F1" w:rsidRDefault="007013A6">
            <w:pPr>
              <w:pStyle w:val="PlantList"/>
              <w:jc w:val="center"/>
              <w:pPrChange w:id="6145" w:author="Daniel Stewart" w:date="2022-02-10T13:42:00Z">
                <w:pPr/>
              </w:pPrChange>
            </w:pPr>
            <w:r w:rsidRPr="00FF20F1">
              <w:t>N</w:t>
            </w:r>
          </w:p>
        </w:tc>
        <w:tc>
          <w:tcPr>
            <w:tcW w:w="886" w:type="dxa"/>
            <w:tcPrChange w:id="6146" w:author="Daniel Stewart" w:date="2022-02-09T15:42:00Z">
              <w:tcPr>
                <w:tcW w:w="886" w:type="dxa"/>
              </w:tcPr>
            </w:tcPrChange>
          </w:tcPr>
          <w:p w14:paraId="1F684140" w14:textId="77777777" w:rsidR="007013A6" w:rsidRPr="00FF20F1" w:rsidRDefault="007013A6">
            <w:pPr>
              <w:pStyle w:val="PlantList"/>
              <w:jc w:val="center"/>
              <w:pPrChange w:id="6147" w:author="Daniel Stewart" w:date="2022-02-10T13:42:00Z">
                <w:pPr/>
              </w:pPrChange>
            </w:pPr>
          </w:p>
        </w:tc>
        <w:tc>
          <w:tcPr>
            <w:tcW w:w="886" w:type="dxa"/>
            <w:tcPrChange w:id="6148" w:author="Daniel Stewart" w:date="2022-02-09T15:42:00Z">
              <w:tcPr>
                <w:tcW w:w="886" w:type="dxa"/>
              </w:tcPr>
            </w:tcPrChange>
          </w:tcPr>
          <w:p w14:paraId="7D9BF223" w14:textId="77777777" w:rsidR="007013A6" w:rsidRPr="00FF20F1" w:rsidRDefault="007013A6">
            <w:pPr>
              <w:pStyle w:val="PlantList"/>
              <w:jc w:val="center"/>
              <w:rPr>
                <w:rPrChange w:id="6149" w:author="Daniel Stewart" w:date="2022-02-10T13:41:00Z">
                  <w:rPr>
                    <w:color w:val="000000"/>
                    <w:lang w:val="en-US"/>
                  </w:rPr>
                </w:rPrChange>
              </w:rPr>
              <w:pPrChange w:id="6150" w:author="Daniel Stewart" w:date="2022-02-10T13:42:00Z">
                <w:pPr/>
              </w:pPrChange>
            </w:pPr>
            <w:r w:rsidRPr="00FF20F1">
              <w:t>X</w:t>
            </w:r>
          </w:p>
        </w:tc>
      </w:tr>
      <w:tr w:rsidR="007013A6" w:rsidRPr="00FF20F1" w14:paraId="7525BCE1" w14:textId="77777777" w:rsidTr="00305A4B">
        <w:tblPrEx>
          <w:tblW w:w="8718" w:type="dxa"/>
          <w:tblCellMar>
            <w:left w:w="0" w:type="dxa"/>
            <w:right w:w="0" w:type="dxa"/>
          </w:tblCellMar>
          <w:tblPrExChange w:id="6151" w:author="Daniel Stewart" w:date="2022-02-09T16:26:00Z">
            <w:tblPrEx>
              <w:tblW w:w="8718" w:type="dxa"/>
              <w:tblCellMar>
                <w:left w:w="0" w:type="dxa"/>
                <w:right w:w="0" w:type="dxa"/>
              </w:tblCellMar>
            </w:tblPrEx>
          </w:tblPrExChange>
        </w:tblPrEx>
        <w:trPr>
          <w:trHeight w:hRule="exact" w:val="227"/>
          <w:trPrChange w:id="6152" w:author="Daniel Stewart" w:date="2022-02-09T16:26:00Z">
            <w:trPr>
              <w:trHeight w:hRule="exact" w:val="227"/>
            </w:trPr>
          </w:trPrChange>
        </w:trPr>
        <w:tc>
          <w:tcPr>
            <w:tcW w:w="3119" w:type="dxa"/>
            <w:shd w:val="clear" w:color="auto" w:fill="auto"/>
            <w:tcPrChange w:id="6153" w:author="Daniel Stewart" w:date="2022-02-09T16:26:00Z">
              <w:tcPr>
                <w:tcW w:w="3119" w:type="dxa"/>
                <w:shd w:val="clear" w:color="auto" w:fill="auto"/>
              </w:tcPr>
            </w:tcPrChange>
          </w:tcPr>
          <w:p w14:paraId="75534EC9" w14:textId="77777777" w:rsidR="007013A6" w:rsidRPr="00FF20F1" w:rsidRDefault="007013A6">
            <w:pPr>
              <w:pStyle w:val="PlantList"/>
              <w:jc w:val="left"/>
              <w:rPr>
                <w:i/>
                <w:iCs/>
                <w:rPrChange w:id="6154" w:author="Daniel Stewart" w:date="2022-02-10T13:41:00Z">
                  <w:rPr>
                    <w:lang w:val="en-US"/>
                  </w:rPr>
                </w:rPrChange>
              </w:rPr>
              <w:pPrChange w:id="6155" w:author="Daniel Stewart" w:date="2022-02-10T13:43:00Z">
                <w:pPr>
                  <w:jc w:val="left"/>
                </w:pPr>
              </w:pPrChange>
            </w:pPr>
            <w:proofErr w:type="gramStart"/>
            <w:r w:rsidRPr="00FF20F1">
              <w:rPr>
                <w:i/>
                <w:iCs/>
                <w:rPrChange w:id="6156" w:author="Daniel Stewart" w:date="2022-02-10T13:41:00Z">
                  <w:rPr/>
                </w:rPrChange>
              </w:rPr>
              <w:t>Sinapis</w:t>
            </w:r>
            <w:proofErr w:type="gramEnd"/>
            <w:r w:rsidRPr="00FF20F1">
              <w:rPr>
                <w:i/>
                <w:iCs/>
                <w:rPrChange w:id="6157" w:author="Daniel Stewart" w:date="2022-02-10T13:41:00Z">
                  <w:rPr/>
                </w:rPrChange>
              </w:rPr>
              <w:t xml:space="preserve"> alba</w:t>
            </w:r>
          </w:p>
        </w:tc>
        <w:tc>
          <w:tcPr>
            <w:tcW w:w="2941" w:type="dxa"/>
            <w:shd w:val="clear" w:color="auto" w:fill="auto"/>
            <w:tcPrChange w:id="6158" w:author="Daniel Stewart" w:date="2022-02-09T16:26:00Z">
              <w:tcPr>
                <w:tcW w:w="2941" w:type="dxa"/>
                <w:shd w:val="clear" w:color="auto" w:fill="auto"/>
              </w:tcPr>
            </w:tcPrChange>
          </w:tcPr>
          <w:p w14:paraId="18027E4A" w14:textId="77777777" w:rsidR="007013A6" w:rsidRPr="00FF20F1" w:rsidRDefault="007013A6">
            <w:pPr>
              <w:pStyle w:val="PlantList"/>
              <w:pPrChange w:id="6159" w:author="Daniel Stewart" w:date="2022-02-10T13:41:00Z">
                <w:pPr>
                  <w:jc w:val="left"/>
                </w:pPr>
              </w:pPrChange>
            </w:pPr>
            <w:r w:rsidRPr="00FF20F1">
              <w:t>white mustard</w:t>
            </w:r>
          </w:p>
        </w:tc>
        <w:tc>
          <w:tcPr>
            <w:tcW w:w="886" w:type="dxa"/>
            <w:shd w:val="clear" w:color="auto" w:fill="auto"/>
            <w:tcPrChange w:id="6160" w:author="Daniel Stewart" w:date="2022-02-09T16:26:00Z">
              <w:tcPr>
                <w:tcW w:w="886" w:type="dxa"/>
                <w:shd w:val="clear" w:color="auto" w:fill="auto"/>
              </w:tcPr>
            </w:tcPrChange>
          </w:tcPr>
          <w:p w14:paraId="32B3ADBB" w14:textId="77777777" w:rsidR="007013A6" w:rsidRPr="00FF20F1" w:rsidRDefault="007013A6">
            <w:pPr>
              <w:pStyle w:val="PlantList"/>
              <w:jc w:val="center"/>
              <w:pPrChange w:id="6161" w:author="Daniel Stewart" w:date="2022-02-10T13:42:00Z">
                <w:pPr/>
              </w:pPrChange>
            </w:pPr>
            <w:r w:rsidRPr="00FF20F1">
              <w:t>E</w:t>
            </w:r>
          </w:p>
        </w:tc>
        <w:tc>
          <w:tcPr>
            <w:tcW w:w="886" w:type="dxa"/>
            <w:tcPrChange w:id="6162" w:author="Daniel Stewart" w:date="2022-02-09T16:26:00Z">
              <w:tcPr>
                <w:tcW w:w="886" w:type="dxa"/>
              </w:tcPr>
            </w:tcPrChange>
          </w:tcPr>
          <w:p w14:paraId="321CB866" w14:textId="77777777" w:rsidR="007013A6" w:rsidRPr="00FF20F1" w:rsidRDefault="007013A6">
            <w:pPr>
              <w:pStyle w:val="PlantList"/>
              <w:jc w:val="center"/>
              <w:pPrChange w:id="6163" w:author="Daniel Stewart" w:date="2022-02-10T13:42:00Z">
                <w:pPr/>
              </w:pPrChange>
            </w:pPr>
            <w:r w:rsidRPr="00FF20F1">
              <w:t>X</w:t>
            </w:r>
          </w:p>
        </w:tc>
        <w:tc>
          <w:tcPr>
            <w:tcW w:w="886" w:type="dxa"/>
            <w:tcPrChange w:id="6164" w:author="Daniel Stewart" w:date="2022-02-09T16:26:00Z">
              <w:tcPr>
                <w:tcW w:w="886" w:type="dxa"/>
              </w:tcPr>
            </w:tcPrChange>
          </w:tcPr>
          <w:p w14:paraId="12DAF640" w14:textId="77777777" w:rsidR="007013A6" w:rsidRPr="00FF20F1" w:rsidRDefault="007013A6">
            <w:pPr>
              <w:pStyle w:val="PlantList"/>
              <w:jc w:val="center"/>
              <w:pPrChange w:id="6165" w:author="Daniel Stewart" w:date="2022-02-10T13:42:00Z">
                <w:pPr/>
              </w:pPrChange>
            </w:pPr>
          </w:p>
        </w:tc>
      </w:tr>
      <w:tr w:rsidR="007013A6" w:rsidRPr="00FF20F1" w:rsidDel="00981875" w14:paraId="7DDD5CCA" w14:textId="77777777" w:rsidTr="00981875">
        <w:trPr>
          <w:trHeight w:hRule="exact" w:val="227"/>
          <w:del w:id="6166" w:author="Daniel Stewart" w:date="2022-02-09T15:42:00Z"/>
        </w:trPr>
        <w:tc>
          <w:tcPr>
            <w:tcW w:w="3119" w:type="dxa"/>
            <w:shd w:val="clear" w:color="auto" w:fill="auto"/>
          </w:tcPr>
          <w:p w14:paraId="43CBF674" w14:textId="140E6ADE" w:rsidR="007013A6" w:rsidRPr="00FF20F1" w:rsidDel="00981875" w:rsidRDefault="007013A6">
            <w:pPr>
              <w:pStyle w:val="PlantList"/>
              <w:jc w:val="left"/>
              <w:rPr>
                <w:del w:id="6167" w:author="Daniel Stewart" w:date="2022-02-09T15:42:00Z"/>
                <w:i/>
                <w:iCs/>
                <w:rPrChange w:id="6168" w:author="Daniel Stewart" w:date="2022-02-10T13:41:00Z">
                  <w:rPr>
                    <w:del w:id="6169" w:author="Daniel Stewart" w:date="2022-02-09T15:42:00Z"/>
                    <w:i/>
                    <w:iCs/>
                    <w:color w:val="000000"/>
                    <w:lang w:val="en-US"/>
                  </w:rPr>
                </w:rPrChange>
              </w:rPr>
              <w:pPrChange w:id="6170" w:author="Daniel Stewart" w:date="2022-02-10T13:43:00Z">
                <w:pPr/>
              </w:pPrChange>
            </w:pPr>
            <w:del w:id="6171" w:author="Daniel Stewart" w:date="2022-02-09T15:42:00Z">
              <w:r w:rsidRPr="00FF20F1" w:rsidDel="00981875">
                <w:rPr>
                  <w:i/>
                  <w:iCs/>
                  <w:rPrChange w:id="6172" w:author="Daniel Stewart" w:date="2022-02-10T13:41:00Z">
                    <w:rPr>
                      <w:lang w:val="en-US"/>
                    </w:rPr>
                  </w:rPrChange>
                </w:rPr>
                <w:delText>Species </w:delText>
              </w:r>
            </w:del>
          </w:p>
        </w:tc>
        <w:tc>
          <w:tcPr>
            <w:tcW w:w="2941" w:type="dxa"/>
            <w:shd w:val="clear" w:color="auto" w:fill="auto"/>
          </w:tcPr>
          <w:p w14:paraId="02BA9D95" w14:textId="08269301" w:rsidR="007013A6" w:rsidRPr="00FF20F1" w:rsidDel="00981875" w:rsidRDefault="007013A6">
            <w:pPr>
              <w:pStyle w:val="PlantList"/>
              <w:jc w:val="left"/>
              <w:rPr>
                <w:del w:id="6173" w:author="Daniel Stewart" w:date="2022-02-09T15:42:00Z"/>
                <w:rPrChange w:id="6174" w:author="Daniel Stewart" w:date="2022-02-10T13:41:00Z">
                  <w:rPr>
                    <w:del w:id="6175" w:author="Daniel Stewart" w:date="2022-02-09T15:42:00Z"/>
                    <w:color w:val="000000"/>
                    <w:lang w:val="en-US"/>
                  </w:rPr>
                </w:rPrChange>
              </w:rPr>
              <w:pPrChange w:id="6176" w:author="Daniel Stewart" w:date="2022-02-10T13:43:00Z">
                <w:pPr/>
              </w:pPrChange>
            </w:pPr>
            <w:del w:id="6177" w:author="Daniel Stewart" w:date="2022-02-09T15:42:00Z">
              <w:r w:rsidRPr="00FF20F1" w:rsidDel="00981875">
                <w:delText>Common Name </w:delText>
              </w:r>
            </w:del>
          </w:p>
        </w:tc>
        <w:tc>
          <w:tcPr>
            <w:tcW w:w="886" w:type="dxa"/>
            <w:shd w:val="clear" w:color="auto" w:fill="auto"/>
          </w:tcPr>
          <w:p w14:paraId="4C3BFDA6" w14:textId="4AE2445C" w:rsidR="007013A6" w:rsidRPr="00FF20F1" w:rsidDel="00981875" w:rsidRDefault="007013A6">
            <w:pPr>
              <w:pStyle w:val="PlantList"/>
              <w:jc w:val="left"/>
              <w:rPr>
                <w:del w:id="6178" w:author="Daniel Stewart" w:date="2022-02-09T15:42:00Z"/>
                <w:rPrChange w:id="6179" w:author="Daniel Stewart" w:date="2022-02-10T13:41:00Z">
                  <w:rPr>
                    <w:del w:id="6180" w:author="Daniel Stewart" w:date="2022-02-09T15:42:00Z"/>
                    <w:color w:val="000000"/>
                    <w:lang w:val="en-US"/>
                  </w:rPr>
                </w:rPrChange>
              </w:rPr>
              <w:pPrChange w:id="6181" w:author="Daniel Stewart" w:date="2022-02-10T13:43:00Z">
                <w:pPr/>
              </w:pPrChange>
            </w:pPr>
            <w:del w:id="6182" w:author="Daniel Stewart" w:date="2022-02-09T15:42:00Z">
              <w:r w:rsidRPr="00FF20F1" w:rsidDel="00981875">
                <w:delText>Origin</w:delText>
              </w:r>
            </w:del>
          </w:p>
        </w:tc>
        <w:tc>
          <w:tcPr>
            <w:tcW w:w="886" w:type="dxa"/>
          </w:tcPr>
          <w:p w14:paraId="347E9CB4" w14:textId="656563B2" w:rsidR="007013A6" w:rsidRPr="00FF20F1" w:rsidDel="00981875" w:rsidRDefault="007013A6">
            <w:pPr>
              <w:pStyle w:val="PlantList"/>
              <w:jc w:val="left"/>
              <w:rPr>
                <w:del w:id="6183" w:author="Daniel Stewart" w:date="2022-02-09T15:42:00Z"/>
                <w:rPrChange w:id="6184" w:author="Daniel Stewart" w:date="2022-02-10T13:41:00Z">
                  <w:rPr>
                    <w:del w:id="6185" w:author="Daniel Stewart" w:date="2022-02-09T15:42:00Z"/>
                    <w:color w:val="000000"/>
                    <w:lang w:val="en-US"/>
                  </w:rPr>
                </w:rPrChange>
              </w:rPr>
              <w:pPrChange w:id="6186" w:author="Daniel Stewart" w:date="2022-02-10T13:43:00Z">
                <w:pPr/>
              </w:pPrChange>
            </w:pPr>
            <w:del w:id="6187" w:author="Daniel Stewart" w:date="2022-02-09T15:42:00Z">
              <w:r w:rsidRPr="00FF20F1" w:rsidDel="00981875">
                <w:delText>2015</w:delText>
              </w:r>
            </w:del>
          </w:p>
        </w:tc>
        <w:tc>
          <w:tcPr>
            <w:tcW w:w="886" w:type="dxa"/>
          </w:tcPr>
          <w:p w14:paraId="784E763C" w14:textId="7DAEA18A" w:rsidR="007013A6" w:rsidRPr="00FF20F1" w:rsidDel="00981875" w:rsidRDefault="007013A6">
            <w:pPr>
              <w:pStyle w:val="PlantList"/>
              <w:jc w:val="left"/>
              <w:rPr>
                <w:del w:id="6188" w:author="Daniel Stewart" w:date="2022-02-09T15:42:00Z"/>
              </w:rPr>
              <w:pPrChange w:id="6189" w:author="Daniel Stewart" w:date="2022-02-10T13:43:00Z">
                <w:pPr/>
              </w:pPrChange>
            </w:pPr>
            <w:del w:id="6190" w:author="Daniel Stewart" w:date="2022-02-09T15:42:00Z">
              <w:r w:rsidRPr="00FF20F1" w:rsidDel="00981875">
                <w:delText>2021</w:delText>
              </w:r>
            </w:del>
          </w:p>
        </w:tc>
      </w:tr>
      <w:tr w:rsidR="007013A6" w:rsidRPr="00FF20F1" w14:paraId="6A3820A7" w14:textId="77777777" w:rsidTr="004D3373">
        <w:trPr>
          <w:trHeight w:hRule="exact" w:val="227"/>
        </w:trPr>
        <w:tc>
          <w:tcPr>
            <w:tcW w:w="3119" w:type="dxa"/>
            <w:shd w:val="clear" w:color="auto" w:fill="auto"/>
            <w:hideMark/>
          </w:tcPr>
          <w:p w14:paraId="22685E78" w14:textId="77777777" w:rsidR="007013A6" w:rsidRPr="00FF20F1" w:rsidRDefault="007013A6">
            <w:pPr>
              <w:pStyle w:val="PlantList"/>
              <w:jc w:val="left"/>
              <w:rPr>
                <w:i/>
                <w:iCs/>
                <w:rPrChange w:id="6191" w:author="Daniel Stewart" w:date="2022-02-10T13:41:00Z">
                  <w:rPr>
                    <w:lang w:val="en-US"/>
                  </w:rPr>
                </w:rPrChange>
              </w:rPr>
              <w:pPrChange w:id="6192" w:author="Daniel Stewart" w:date="2022-02-10T13:43:00Z">
                <w:pPr>
                  <w:jc w:val="left"/>
                </w:pPr>
              </w:pPrChange>
            </w:pPr>
            <w:r w:rsidRPr="00FF20F1">
              <w:rPr>
                <w:i/>
                <w:iCs/>
                <w:rPrChange w:id="6193" w:author="Daniel Stewart" w:date="2022-02-10T13:41:00Z">
                  <w:rPr/>
                </w:rPrChange>
              </w:rPr>
              <w:t>Sium suave </w:t>
            </w:r>
          </w:p>
        </w:tc>
        <w:tc>
          <w:tcPr>
            <w:tcW w:w="2941" w:type="dxa"/>
            <w:shd w:val="clear" w:color="auto" w:fill="auto"/>
            <w:hideMark/>
          </w:tcPr>
          <w:p w14:paraId="18FCF73D" w14:textId="77777777" w:rsidR="007013A6" w:rsidRPr="00FF20F1" w:rsidRDefault="007013A6">
            <w:pPr>
              <w:pStyle w:val="PlantList"/>
              <w:pPrChange w:id="6194" w:author="Daniel Stewart" w:date="2022-02-10T13:41:00Z">
                <w:pPr>
                  <w:jc w:val="left"/>
                </w:pPr>
              </w:pPrChange>
            </w:pPr>
            <w:r w:rsidRPr="00FF20F1">
              <w:t>water parsnip </w:t>
            </w:r>
          </w:p>
        </w:tc>
        <w:tc>
          <w:tcPr>
            <w:tcW w:w="886" w:type="dxa"/>
            <w:shd w:val="clear" w:color="auto" w:fill="auto"/>
            <w:hideMark/>
          </w:tcPr>
          <w:p w14:paraId="3BA5AA3D" w14:textId="77777777" w:rsidR="007013A6" w:rsidRPr="00FF20F1" w:rsidRDefault="007013A6">
            <w:pPr>
              <w:pStyle w:val="PlantList"/>
              <w:jc w:val="center"/>
              <w:pPrChange w:id="6195" w:author="Daniel Stewart" w:date="2022-02-10T13:42:00Z">
                <w:pPr/>
              </w:pPrChange>
            </w:pPr>
            <w:r w:rsidRPr="00FF20F1">
              <w:t>N</w:t>
            </w:r>
          </w:p>
        </w:tc>
        <w:tc>
          <w:tcPr>
            <w:tcW w:w="886" w:type="dxa"/>
          </w:tcPr>
          <w:p w14:paraId="5D80C026" w14:textId="77777777" w:rsidR="007013A6" w:rsidRPr="00FF20F1" w:rsidRDefault="007013A6">
            <w:pPr>
              <w:pStyle w:val="PlantList"/>
              <w:jc w:val="center"/>
              <w:pPrChange w:id="6196" w:author="Daniel Stewart" w:date="2022-02-10T13:42:00Z">
                <w:pPr/>
              </w:pPrChange>
            </w:pPr>
            <w:r w:rsidRPr="00FF20F1">
              <w:t>X</w:t>
            </w:r>
          </w:p>
        </w:tc>
        <w:tc>
          <w:tcPr>
            <w:tcW w:w="886" w:type="dxa"/>
          </w:tcPr>
          <w:p w14:paraId="2F58516A" w14:textId="77777777" w:rsidR="007013A6" w:rsidRPr="00FF20F1" w:rsidRDefault="007013A6">
            <w:pPr>
              <w:pStyle w:val="PlantList"/>
              <w:jc w:val="center"/>
              <w:rPr>
                <w:rPrChange w:id="6197" w:author="Daniel Stewart" w:date="2022-02-10T13:41:00Z">
                  <w:rPr>
                    <w:color w:val="000000"/>
                    <w:lang w:val="en-US"/>
                  </w:rPr>
                </w:rPrChange>
              </w:rPr>
              <w:pPrChange w:id="6198" w:author="Daniel Stewart" w:date="2022-02-10T13:42:00Z">
                <w:pPr/>
              </w:pPrChange>
            </w:pPr>
            <w:r w:rsidRPr="00FF20F1">
              <w:t>X</w:t>
            </w:r>
          </w:p>
        </w:tc>
      </w:tr>
      <w:tr w:rsidR="007013A6" w:rsidRPr="00FF20F1" w14:paraId="4EBD5005" w14:textId="77777777" w:rsidTr="004D3373">
        <w:trPr>
          <w:trHeight w:hRule="exact" w:val="227"/>
        </w:trPr>
        <w:tc>
          <w:tcPr>
            <w:tcW w:w="3119" w:type="dxa"/>
            <w:shd w:val="clear" w:color="auto" w:fill="auto"/>
          </w:tcPr>
          <w:p w14:paraId="06499C02" w14:textId="77777777" w:rsidR="007013A6" w:rsidRPr="00FF20F1" w:rsidRDefault="007013A6">
            <w:pPr>
              <w:pStyle w:val="PlantList"/>
              <w:jc w:val="left"/>
              <w:rPr>
                <w:i/>
                <w:iCs/>
                <w:rPrChange w:id="6199" w:author="Daniel Stewart" w:date="2022-02-10T13:41:00Z">
                  <w:rPr>
                    <w:lang w:val="en-US"/>
                  </w:rPr>
                </w:rPrChange>
              </w:rPr>
              <w:pPrChange w:id="6200" w:author="Daniel Stewart" w:date="2022-02-10T13:43:00Z">
                <w:pPr>
                  <w:jc w:val="left"/>
                </w:pPr>
              </w:pPrChange>
            </w:pPr>
            <w:r w:rsidRPr="00FF20F1">
              <w:rPr>
                <w:i/>
                <w:iCs/>
                <w:rPrChange w:id="6201" w:author="Daniel Stewart" w:date="2022-02-10T13:41:00Z">
                  <w:rPr/>
                </w:rPrChange>
              </w:rPr>
              <w:t xml:space="preserve">Solanum </w:t>
            </w:r>
            <w:proofErr w:type="spellStart"/>
            <w:r w:rsidRPr="00FF20F1">
              <w:rPr>
                <w:i/>
                <w:iCs/>
                <w:rPrChange w:id="6202" w:author="Daniel Stewart" w:date="2022-02-10T13:41:00Z">
                  <w:rPr/>
                </w:rPrChange>
              </w:rPr>
              <w:t>dulcamara</w:t>
            </w:r>
            <w:proofErr w:type="spellEnd"/>
          </w:p>
        </w:tc>
        <w:tc>
          <w:tcPr>
            <w:tcW w:w="2941" w:type="dxa"/>
            <w:shd w:val="clear" w:color="auto" w:fill="auto"/>
          </w:tcPr>
          <w:p w14:paraId="50F2BD6F" w14:textId="77777777" w:rsidR="007013A6" w:rsidRPr="00FF20F1" w:rsidRDefault="007013A6">
            <w:pPr>
              <w:pStyle w:val="PlantList"/>
              <w:pPrChange w:id="6203" w:author="Daniel Stewart" w:date="2022-02-10T13:41:00Z">
                <w:pPr>
                  <w:jc w:val="left"/>
                </w:pPr>
              </w:pPrChange>
            </w:pPr>
            <w:r w:rsidRPr="00FF20F1">
              <w:t>European bittersweet</w:t>
            </w:r>
          </w:p>
        </w:tc>
        <w:tc>
          <w:tcPr>
            <w:tcW w:w="886" w:type="dxa"/>
            <w:shd w:val="clear" w:color="auto" w:fill="auto"/>
          </w:tcPr>
          <w:p w14:paraId="0B5A3AD2" w14:textId="77777777" w:rsidR="007013A6" w:rsidRPr="00FF20F1" w:rsidRDefault="007013A6">
            <w:pPr>
              <w:pStyle w:val="PlantList"/>
              <w:jc w:val="center"/>
              <w:pPrChange w:id="6204" w:author="Daniel Stewart" w:date="2022-02-10T13:42:00Z">
                <w:pPr/>
              </w:pPrChange>
            </w:pPr>
            <w:r w:rsidRPr="00FF20F1">
              <w:t>E</w:t>
            </w:r>
          </w:p>
        </w:tc>
        <w:tc>
          <w:tcPr>
            <w:tcW w:w="886" w:type="dxa"/>
          </w:tcPr>
          <w:p w14:paraId="1F8F488F" w14:textId="77777777" w:rsidR="007013A6" w:rsidRPr="00FF20F1" w:rsidRDefault="007013A6">
            <w:pPr>
              <w:pStyle w:val="PlantList"/>
              <w:jc w:val="center"/>
              <w:pPrChange w:id="6205" w:author="Daniel Stewart" w:date="2022-02-10T13:42:00Z">
                <w:pPr/>
              </w:pPrChange>
            </w:pPr>
            <w:r w:rsidRPr="00FF20F1">
              <w:t>X</w:t>
            </w:r>
          </w:p>
        </w:tc>
        <w:tc>
          <w:tcPr>
            <w:tcW w:w="886" w:type="dxa"/>
          </w:tcPr>
          <w:p w14:paraId="56DF4740" w14:textId="77777777" w:rsidR="007013A6" w:rsidRPr="00FF20F1" w:rsidRDefault="007013A6">
            <w:pPr>
              <w:pStyle w:val="PlantList"/>
              <w:jc w:val="center"/>
              <w:pPrChange w:id="6206" w:author="Daniel Stewart" w:date="2022-02-10T13:42:00Z">
                <w:pPr/>
              </w:pPrChange>
            </w:pPr>
          </w:p>
        </w:tc>
      </w:tr>
      <w:tr w:rsidR="007013A6" w:rsidRPr="00FF20F1" w14:paraId="0CA33F95" w14:textId="77777777" w:rsidTr="004D3373">
        <w:trPr>
          <w:trHeight w:hRule="exact" w:val="227"/>
        </w:trPr>
        <w:tc>
          <w:tcPr>
            <w:tcW w:w="3119" w:type="dxa"/>
            <w:shd w:val="clear" w:color="auto" w:fill="auto"/>
            <w:hideMark/>
          </w:tcPr>
          <w:p w14:paraId="4FB3ADA0" w14:textId="77777777" w:rsidR="007013A6" w:rsidRPr="00FF20F1" w:rsidRDefault="007013A6">
            <w:pPr>
              <w:pStyle w:val="PlantList"/>
              <w:jc w:val="left"/>
              <w:rPr>
                <w:i/>
                <w:iCs/>
                <w:rPrChange w:id="6207" w:author="Daniel Stewart" w:date="2022-02-10T13:41:00Z">
                  <w:rPr>
                    <w:lang w:val="en-US"/>
                  </w:rPr>
                </w:rPrChange>
              </w:rPr>
              <w:pPrChange w:id="6208" w:author="Daniel Stewart" w:date="2022-02-10T13:43:00Z">
                <w:pPr>
                  <w:jc w:val="left"/>
                </w:pPr>
              </w:pPrChange>
            </w:pPr>
            <w:r w:rsidRPr="00FF20F1">
              <w:rPr>
                <w:i/>
                <w:iCs/>
                <w:rPrChange w:id="6209" w:author="Daniel Stewart" w:date="2022-02-10T13:41:00Z">
                  <w:rPr/>
                </w:rPrChange>
              </w:rPr>
              <w:t>Solidago canadensis </w:t>
            </w:r>
          </w:p>
        </w:tc>
        <w:tc>
          <w:tcPr>
            <w:tcW w:w="2941" w:type="dxa"/>
            <w:shd w:val="clear" w:color="auto" w:fill="auto"/>
            <w:hideMark/>
          </w:tcPr>
          <w:p w14:paraId="3B18BCD9" w14:textId="77777777" w:rsidR="007013A6" w:rsidRPr="00FF20F1" w:rsidRDefault="007013A6">
            <w:pPr>
              <w:pStyle w:val="PlantList"/>
              <w:pPrChange w:id="6210" w:author="Daniel Stewart" w:date="2022-02-10T13:41:00Z">
                <w:pPr>
                  <w:jc w:val="left"/>
                </w:pPr>
              </w:pPrChange>
            </w:pPr>
            <w:r w:rsidRPr="00FF20F1">
              <w:t>Canada goldenrod </w:t>
            </w:r>
          </w:p>
        </w:tc>
        <w:tc>
          <w:tcPr>
            <w:tcW w:w="886" w:type="dxa"/>
            <w:shd w:val="clear" w:color="auto" w:fill="auto"/>
            <w:hideMark/>
          </w:tcPr>
          <w:p w14:paraId="3F11B5FC" w14:textId="77777777" w:rsidR="007013A6" w:rsidRPr="00FF20F1" w:rsidRDefault="007013A6">
            <w:pPr>
              <w:pStyle w:val="PlantList"/>
              <w:jc w:val="center"/>
              <w:pPrChange w:id="6211" w:author="Daniel Stewart" w:date="2022-02-10T13:42:00Z">
                <w:pPr/>
              </w:pPrChange>
            </w:pPr>
            <w:r w:rsidRPr="00FF20F1">
              <w:t>N</w:t>
            </w:r>
          </w:p>
        </w:tc>
        <w:tc>
          <w:tcPr>
            <w:tcW w:w="886" w:type="dxa"/>
          </w:tcPr>
          <w:p w14:paraId="257F66A1" w14:textId="77777777" w:rsidR="007013A6" w:rsidRPr="00FF20F1" w:rsidRDefault="007013A6">
            <w:pPr>
              <w:pStyle w:val="PlantList"/>
              <w:jc w:val="center"/>
              <w:pPrChange w:id="6212" w:author="Daniel Stewart" w:date="2022-02-10T13:42:00Z">
                <w:pPr/>
              </w:pPrChange>
            </w:pPr>
          </w:p>
        </w:tc>
        <w:tc>
          <w:tcPr>
            <w:tcW w:w="886" w:type="dxa"/>
          </w:tcPr>
          <w:p w14:paraId="2390FF6A" w14:textId="77777777" w:rsidR="007013A6" w:rsidRPr="00FF20F1" w:rsidRDefault="007013A6">
            <w:pPr>
              <w:pStyle w:val="PlantList"/>
              <w:jc w:val="center"/>
              <w:rPr>
                <w:rPrChange w:id="6213" w:author="Daniel Stewart" w:date="2022-02-10T13:41:00Z">
                  <w:rPr>
                    <w:color w:val="000000"/>
                    <w:lang w:val="en-US"/>
                  </w:rPr>
                </w:rPrChange>
              </w:rPr>
              <w:pPrChange w:id="6214" w:author="Daniel Stewart" w:date="2022-02-10T13:42:00Z">
                <w:pPr/>
              </w:pPrChange>
            </w:pPr>
            <w:r w:rsidRPr="00FF20F1">
              <w:t>X</w:t>
            </w:r>
          </w:p>
        </w:tc>
      </w:tr>
      <w:tr w:rsidR="007013A6" w:rsidRPr="00FF20F1" w14:paraId="436AB6A6" w14:textId="77777777" w:rsidTr="004D3373">
        <w:trPr>
          <w:trHeight w:hRule="exact" w:val="227"/>
        </w:trPr>
        <w:tc>
          <w:tcPr>
            <w:tcW w:w="3119" w:type="dxa"/>
            <w:shd w:val="clear" w:color="auto" w:fill="auto"/>
            <w:hideMark/>
          </w:tcPr>
          <w:p w14:paraId="6DCAE1D6" w14:textId="77777777" w:rsidR="007013A6" w:rsidRPr="00FF20F1" w:rsidRDefault="007013A6">
            <w:pPr>
              <w:pStyle w:val="PlantList"/>
              <w:jc w:val="left"/>
              <w:rPr>
                <w:i/>
                <w:iCs/>
                <w:rPrChange w:id="6215" w:author="Daniel Stewart" w:date="2022-02-10T13:41:00Z">
                  <w:rPr>
                    <w:lang w:val="en-US"/>
                  </w:rPr>
                </w:rPrChange>
              </w:rPr>
              <w:pPrChange w:id="6216" w:author="Daniel Stewart" w:date="2022-02-10T13:43:00Z">
                <w:pPr>
                  <w:jc w:val="left"/>
                </w:pPr>
              </w:pPrChange>
            </w:pPr>
            <w:r w:rsidRPr="00FF20F1">
              <w:rPr>
                <w:i/>
                <w:iCs/>
                <w:rPrChange w:id="6217" w:author="Daniel Stewart" w:date="2022-02-10T13:41:00Z">
                  <w:rPr/>
                </w:rPrChange>
              </w:rPr>
              <w:t>Sonchus arvensis </w:t>
            </w:r>
          </w:p>
        </w:tc>
        <w:tc>
          <w:tcPr>
            <w:tcW w:w="2941" w:type="dxa"/>
            <w:shd w:val="clear" w:color="auto" w:fill="auto"/>
            <w:hideMark/>
          </w:tcPr>
          <w:p w14:paraId="1B46BD1D" w14:textId="77777777" w:rsidR="007013A6" w:rsidRPr="00FF20F1" w:rsidRDefault="007013A6">
            <w:pPr>
              <w:pStyle w:val="PlantList"/>
              <w:pPrChange w:id="6218" w:author="Daniel Stewart" w:date="2022-02-10T13:41:00Z">
                <w:pPr>
                  <w:jc w:val="left"/>
                </w:pPr>
              </w:pPrChange>
            </w:pPr>
            <w:r w:rsidRPr="00FF20F1">
              <w:t>sow thistle </w:t>
            </w:r>
          </w:p>
        </w:tc>
        <w:tc>
          <w:tcPr>
            <w:tcW w:w="886" w:type="dxa"/>
            <w:shd w:val="clear" w:color="auto" w:fill="auto"/>
            <w:hideMark/>
          </w:tcPr>
          <w:p w14:paraId="03D1CA72" w14:textId="77777777" w:rsidR="007013A6" w:rsidRPr="00FF20F1" w:rsidRDefault="007013A6">
            <w:pPr>
              <w:pStyle w:val="PlantList"/>
              <w:jc w:val="center"/>
              <w:pPrChange w:id="6219" w:author="Daniel Stewart" w:date="2022-02-10T13:42:00Z">
                <w:pPr/>
              </w:pPrChange>
            </w:pPr>
            <w:r w:rsidRPr="00FF20F1">
              <w:t>E</w:t>
            </w:r>
          </w:p>
        </w:tc>
        <w:tc>
          <w:tcPr>
            <w:tcW w:w="886" w:type="dxa"/>
          </w:tcPr>
          <w:p w14:paraId="225020C7" w14:textId="77777777" w:rsidR="007013A6" w:rsidRPr="00FF20F1" w:rsidRDefault="007013A6">
            <w:pPr>
              <w:pStyle w:val="PlantList"/>
              <w:jc w:val="center"/>
              <w:pPrChange w:id="6220" w:author="Daniel Stewart" w:date="2022-02-10T13:42:00Z">
                <w:pPr/>
              </w:pPrChange>
            </w:pPr>
            <w:r w:rsidRPr="00FF20F1">
              <w:t>X</w:t>
            </w:r>
          </w:p>
        </w:tc>
        <w:tc>
          <w:tcPr>
            <w:tcW w:w="886" w:type="dxa"/>
          </w:tcPr>
          <w:p w14:paraId="77062FF5" w14:textId="77777777" w:rsidR="007013A6" w:rsidRPr="00FF20F1" w:rsidRDefault="007013A6">
            <w:pPr>
              <w:pStyle w:val="PlantList"/>
              <w:jc w:val="center"/>
              <w:rPr>
                <w:rPrChange w:id="6221" w:author="Daniel Stewart" w:date="2022-02-10T13:41:00Z">
                  <w:rPr>
                    <w:color w:val="000000"/>
                    <w:lang w:val="en-US"/>
                  </w:rPr>
                </w:rPrChange>
              </w:rPr>
              <w:pPrChange w:id="6222" w:author="Daniel Stewart" w:date="2022-02-10T13:42:00Z">
                <w:pPr/>
              </w:pPrChange>
            </w:pPr>
            <w:r w:rsidRPr="00FF20F1">
              <w:t>X</w:t>
            </w:r>
          </w:p>
        </w:tc>
      </w:tr>
      <w:tr w:rsidR="007013A6" w:rsidRPr="00FF20F1" w14:paraId="6A521553" w14:textId="77777777" w:rsidTr="004D3373">
        <w:trPr>
          <w:trHeight w:hRule="exact" w:val="227"/>
        </w:trPr>
        <w:tc>
          <w:tcPr>
            <w:tcW w:w="3119" w:type="dxa"/>
            <w:shd w:val="clear" w:color="auto" w:fill="auto"/>
          </w:tcPr>
          <w:p w14:paraId="6FEDE6D4" w14:textId="77777777" w:rsidR="007013A6" w:rsidRPr="00FF20F1" w:rsidRDefault="007013A6">
            <w:pPr>
              <w:pStyle w:val="PlantList"/>
              <w:jc w:val="left"/>
              <w:rPr>
                <w:i/>
                <w:iCs/>
                <w:rPrChange w:id="6223" w:author="Daniel Stewart" w:date="2022-02-10T13:41:00Z">
                  <w:rPr>
                    <w:lang w:val="en-US"/>
                  </w:rPr>
                </w:rPrChange>
              </w:rPr>
              <w:pPrChange w:id="6224" w:author="Daniel Stewart" w:date="2022-02-10T13:43:00Z">
                <w:pPr>
                  <w:jc w:val="left"/>
                </w:pPr>
              </w:pPrChange>
            </w:pPr>
            <w:proofErr w:type="spellStart"/>
            <w:r w:rsidRPr="00FF20F1">
              <w:rPr>
                <w:i/>
                <w:iCs/>
                <w:rPrChange w:id="6225" w:author="Daniel Stewart" w:date="2022-02-10T13:41:00Z">
                  <w:rPr/>
                </w:rPrChange>
              </w:rPr>
              <w:t>Soncus</w:t>
            </w:r>
            <w:proofErr w:type="spellEnd"/>
            <w:r w:rsidRPr="00FF20F1">
              <w:rPr>
                <w:i/>
                <w:iCs/>
                <w:rPrChange w:id="6226" w:author="Daniel Stewart" w:date="2022-02-10T13:41:00Z">
                  <w:rPr/>
                </w:rPrChange>
              </w:rPr>
              <w:t xml:space="preserve"> oleraceus</w:t>
            </w:r>
          </w:p>
        </w:tc>
        <w:tc>
          <w:tcPr>
            <w:tcW w:w="2941" w:type="dxa"/>
            <w:shd w:val="clear" w:color="auto" w:fill="auto"/>
          </w:tcPr>
          <w:p w14:paraId="14BD3BC5" w14:textId="77777777" w:rsidR="007013A6" w:rsidRPr="00FF20F1" w:rsidRDefault="007013A6">
            <w:pPr>
              <w:pStyle w:val="PlantList"/>
              <w:pPrChange w:id="6227" w:author="Daniel Stewart" w:date="2022-02-10T13:41:00Z">
                <w:pPr>
                  <w:jc w:val="left"/>
                </w:pPr>
              </w:pPrChange>
            </w:pPr>
            <w:r w:rsidRPr="00FF20F1">
              <w:t>common sow thistle</w:t>
            </w:r>
          </w:p>
        </w:tc>
        <w:tc>
          <w:tcPr>
            <w:tcW w:w="886" w:type="dxa"/>
            <w:shd w:val="clear" w:color="auto" w:fill="auto"/>
          </w:tcPr>
          <w:p w14:paraId="3AAAA5A5" w14:textId="77777777" w:rsidR="007013A6" w:rsidRPr="00FF20F1" w:rsidRDefault="007013A6">
            <w:pPr>
              <w:pStyle w:val="PlantList"/>
              <w:jc w:val="center"/>
              <w:pPrChange w:id="6228" w:author="Daniel Stewart" w:date="2022-02-10T13:42:00Z">
                <w:pPr/>
              </w:pPrChange>
            </w:pPr>
            <w:r w:rsidRPr="00FF20F1">
              <w:t>E</w:t>
            </w:r>
          </w:p>
        </w:tc>
        <w:tc>
          <w:tcPr>
            <w:tcW w:w="886" w:type="dxa"/>
          </w:tcPr>
          <w:p w14:paraId="3FA183CF" w14:textId="77777777" w:rsidR="007013A6" w:rsidRPr="00FF20F1" w:rsidRDefault="007013A6">
            <w:pPr>
              <w:pStyle w:val="PlantList"/>
              <w:jc w:val="center"/>
              <w:pPrChange w:id="6229" w:author="Daniel Stewart" w:date="2022-02-10T13:42:00Z">
                <w:pPr/>
              </w:pPrChange>
            </w:pPr>
            <w:r w:rsidRPr="00FF20F1">
              <w:t>X</w:t>
            </w:r>
          </w:p>
        </w:tc>
        <w:tc>
          <w:tcPr>
            <w:tcW w:w="886" w:type="dxa"/>
          </w:tcPr>
          <w:p w14:paraId="324A6003" w14:textId="77777777" w:rsidR="007013A6" w:rsidRPr="00FF20F1" w:rsidRDefault="007013A6">
            <w:pPr>
              <w:pStyle w:val="PlantList"/>
              <w:jc w:val="center"/>
              <w:pPrChange w:id="6230" w:author="Daniel Stewart" w:date="2022-02-10T13:42:00Z">
                <w:pPr/>
              </w:pPrChange>
            </w:pPr>
          </w:p>
        </w:tc>
      </w:tr>
      <w:tr w:rsidR="007013A6" w:rsidRPr="00FF20F1" w14:paraId="4DBEC4B9" w14:textId="77777777" w:rsidTr="004D3373">
        <w:trPr>
          <w:trHeight w:hRule="exact" w:val="227"/>
        </w:trPr>
        <w:tc>
          <w:tcPr>
            <w:tcW w:w="3119" w:type="dxa"/>
            <w:shd w:val="clear" w:color="auto" w:fill="auto"/>
          </w:tcPr>
          <w:p w14:paraId="6A0900DE" w14:textId="77777777" w:rsidR="007013A6" w:rsidRPr="00FF20F1" w:rsidRDefault="007013A6">
            <w:pPr>
              <w:pStyle w:val="PlantList"/>
              <w:jc w:val="left"/>
              <w:rPr>
                <w:i/>
                <w:iCs/>
                <w:rPrChange w:id="6231" w:author="Daniel Stewart" w:date="2022-02-10T13:41:00Z">
                  <w:rPr>
                    <w:lang w:val="en-US"/>
                  </w:rPr>
                </w:rPrChange>
              </w:rPr>
              <w:pPrChange w:id="6232" w:author="Daniel Stewart" w:date="2022-02-10T13:43:00Z">
                <w:pPr>
                  <w:jc w:val="left"/>
                </w:pPr>
              </w:pPrChange>
            </w:pPr>
            <w:proofErr w:type="spellStart"/>
            <w:r w:rsidRPr="00FF20F1">
              <w:rPr>
                <w:i/>
                <w:iCs/>
                <w:rPrChange w:id="6233" w:author="Daniel Stewart" w:date="2022-02-10T13:41:00Z">
                  <w:rPr/>
                </w:rPrChange>
              </w:rPr>
              <w:t>Sparganium</w:t>
            </w:r>
            <w:proofErr w:type="spellEnd"/>
            <w:r w:rsidRPr="00FF20F1">
              <w:rPr>
                <w:i/>
                <w:iCs/>
                <w:rPrChange w:id="6234" w:author="Daniel Stewart" w:date="2022-02-10T13:41:00Z">
                  <w:rPr/>
                </w:rPrChange>
              </w:rPr>
              <w:t> angustifolium</w:t>
            </w:r>
          </w:p>
        </w:tc>
        <w:tc>
          <w:tcPr>
            <w:tcW w:w="2941" w:type="dxa"/>
            <w:shd w:val="clear" w:color="auto" w:fill="auto"/>
          </w:tcPr>
          <w:p w14:paraId="76733E2E" w14:textId="77777777" w:rsidR="007013A6" w:rsidRPr="00FF20F1" w:rsidRDefault="007013A6">
            <w:pPr>
              <w:pStyle w:val="PlantList"/>
              <w:pPrChange w:id="6235" w:author="Daniel Stewart" w:date="2022-02-10T13:41:00Z">
                <w:pPr>
                  <w:jc w:val="left"/>
                </w:pPr>
              </w:pPrChange>
            </w:pPr>
            <w:r w:rsidRPr="00FF20F1">
              <w:t>narrow-leaved bur-reed</w:t>
            </w:r>
          </w:p>
        </w:tc>
        <w:tc>
          <w:tcPr>
            <w:tcW w:w="886" w:type="dxa"/>
            <w:shd w:val="clear" w:color="auto" w:fill="auto"/>
          </w:tcPr>
          <w:p w14:paraId="3E255C61" w14:textId="77777777" w:rsidR="007013A6" w:rsidRPr="00FF20F1" w:rsidRDefault="007013A6">
            <w:pPr>
              <w:pStyle w:val="PlantList"/>
              <w:jc w:val="center"/>
              <w:pPrChange w:id="6236" w:author="Daniel Stewart" w:date="2022-02-10T13:42:00Z">
                <w:pPr/>
              </w:pPrChange>
            </w:pPr>
            <w:r w:rsidRPr="00FF20F1">
              <w:t>N</w:t>
            </w:r>
          </w:p>
        </w:tc>
        <w:tc>
          <w:tcPr>
            <w:tcW w:w="886" w:type="dxa"/>
          </w:tcPr>
          <w:p w14:paraId="3A55BDD8" w14:textId="77777777" w:rsidR="007013A6" w:rsidRPr="00FF20F1" w:rsidRDefault="007013A6">
            <w:pPr>
              <w:pStyle w:val="PlantList"/>
              <w:jc w:val="center"/>
              <w:pPrChange w:id="6237" w:author="Daniel Stewart" w:date="2022-02-10T13:42:00Z">
                <w:pPr/>
              </w:pPrChange>
            </w:pPr>
            <w:r w:rsidRPr="00FF20F1">
              <w:t>X</w:t>
            </w:r>
          </w:p>
        </w:tc>
        <w:tc>
          <w:tcPr>
            <w:tcW w:w="886" w:type="dxa"/>
          </w:tcPr>
          <w:p w14:paraId="0660E1B0" w14:textId="77777777" w:rsidR="007013A6" w:rsidRPr="00FF20F1" w:rsidRDefault="007013A6">
            <w:pPr>
              <w:pStyle w:val="PlantList"/>
              <w:jc w:val="center"/>
              <w:pPrChange w:id="6238" w:author="Daniel Stewart" w:date="2022-02-10T13:42:00Z">
                <w:pPr/>
              </w:pPrChange>
            </w:pPr>
          </w:p>
        </w:tc>
      </w:tr>
      <w:tr w:rsidR="007013A6" w:rsidRPr="00FF20F1" w14:paraId="0B386A81" w14:textId="77777777" w:rsidTr="004D3373">
        <w:trPr>
          <w:trHeight w:hRule="exact" w:val="227"/>
        </w:trPr>
        <w:tc>
          <w:tcPr>
            <w:tcW w:w="3119" w:type="dxa"/>
            <w:shd w:val="clear" w:color="auto" w:fill="auto"/>
            <w:hideMark/>
          </w:tcPr>
          <w:p w14:paraId="2A8DD85B" w14:textId="77777777" w:rsidR="007013A6" w:rsidRPr="00FF20F1" w:rsidRDefault="007013A6">
            <w:pPr>
              <w:pStyle w:val="PlantList"/>
              <w:jc w:val="left"/>
              <w:rPr>
                <w:i/>
                <w:iCs/>
                <w:rPrChange w:id="6239" w:author="Daniel Stewart" w:date="2022-02-10T13:41:00Z">
                  <w:rPr>
                    <w:lang w:val="en-US"/>
                  </w:rPr>
                </w:rPrChange>
              </w:rPr>
              <w:pPrChange w:id="6240" w:author="Daniel Stewart" w:date="2022-02-10T13:43:00Z">
                <w:pPr>
                  <w:jc w:val="left"/>
                </w:pPr>
              </w:pPrChange>
            </w:pPr>
            <w:proofErr w:type="spellStart"/>
            <w:r w:rsidRPr="00FF20F1">
              <w:rPr>
                <w:i/>
                <w:iCs/>
                <w:rPrChange w:id="6241" w:author="Daniel Stewart" w:date="2022-02-10T13:41:00Z">
                  <w:rPr/>
                </w:rPrChange>
              </w:rPr>
              <w:t>Sparganium</w:t>
            </w:r>
            <w:proofErr w:type="spellEnd"/>
            <w:r w:rsidRPr="00FF20F1">
              <w:rPr>
                <w:i/>
                <w:iCs/>
                <w:rPrChange w:id="6242" w:author="Daniel Stewart" w:date="2022-02-10T13:41:00Z">
                  <w:rPr/>
                </w:rPrChange>
              </w:rPr>
              <w:t> </w:t>
            </w:r>
            <w:proofErr w:type="spellStart"/>
            <w:r w:rsidRPr="00FF20F1">
              <w:rPr>
                <w:i/>
                <w:iCs/>
                <w:rPrChange w:id="6243" w:author="Daniel Stewart" w:date="2022-02-10T13:41:00Z">
                  <w:rPr/>
                </w:rPrChange>
              </w:rPr>
              <w:t>emersum</w:t>
            </w:r>
            <w:proofErr w:type="spellEnd"/>
            <w:r w:rsidRPr="00FF20F1">
              <w:rPr>
                <w:i/>
                <w:iCs/>
                <w:rPrChange w:id="6244" w:author="Daniel Stewart" w:date="2022-02-10T13:41:00Z">
                  <w:rPr/>
                </w:rPrChange>
              </w:rPr>
              <w:t> </w:t>
            </w:r>
          </w:p>
        </w:tc>
        <w:tc>
          <w:tcPr>
            <w:tcW w:w="2941" w:type="dxa"/>
            <w:shd w:val="clear" w:color="auto" w:fill="auto"/>
            <w:hideMark/>
          </w:tcPr>
          <w:p w14:paraId="1EB1EB29" w14:textId="77777777" w:rsidR="007013A6" w:rsidRPr="00FF20F1" w:rsidRDefault="007013A6">
            <w:pPr>
              <w:pStyle w:val="PlantList"/>
              <w:pPrChange w:id="6245" w:author="Daniel Stewart" w:date="2022-02-10T13:41:00Z">
                <w:pPr>
                  <w:jc w:val="left"/>
                </w:pPr>
              </w:pPrChange>
            </w:pPr>
            <w:r w:rsidRPr="00FF20F1">
              <w:t>emersed bur-reed  </w:t>
            </w:r>
          </w:p>
        </w:tc>
        <w:tc>
          <w:tcPr>
            <w:tcW w:w="886" w:type="dxa"/>
            <w:shd w:val="clear" w:color="auto" w:fill="auto"/>
            <w:hideMark/>
          </w:tcPr>
          <w:p w14:paraId="2A973E0A" w14:textId="77777777" w:rsidR="007013A6" w:rsidRPr="00FF20F1" w:rsidRDefault="007013A6">
            <w:pPr>
              <w:pStyle w:val="PlantList"/>
              <w:jc w:val="center"/>
              <w:pPrChange w:id="6246" w:author="Daniel Stewart" w:date="2022-02-10T13:42:00Z">
                <w:pPr/>
              </w:pPrChange>
            </w:pPr>
            <w:r w:rsidRPr="00FF20F1">
              <w:t>N</w:t>
            </w:r>
          </w:p>
        </w:tc>
        <w:tc>
          <w:tcPr>
            <w:tcW w:w="886" w:type="dxa"/>
          </w:tcPr>
          <w:p w14:paraId="0733DDAD" w14:textId="77777777" w:rsidR="007013A6" w:rsidRPr="00FF20F1" w:rsidRDefault="007013A6">
            <w:pPr>
              <w:pStyle w:val="PlantList"/>
              <w:jc w:val="center"/>
              <w:pPrChange w:id="6247" w:author="Daniel Stewart" w:date="2022-02-10T13:42:00Z">
                <w:pPr/>
              </w:pPrChange>
            </w:pPr>
            <w:r w:rsidRPr="00FF20F1">
              <w:t>X</w:t>
            </w:r>
          </w:p>
        </w:tc>
        <w:tc>
          <w:tcPr>
            <w:tcW w:w="886" w:type="dxa"/>
          </w:tcPr>
          <w:p w14:paraId="6BCBF9BB" w14:textId="77777777" w:rsidR="007013A6" w:rsidRPr="00FF20F1" w:rsidRDefault="007013A6">
            <w:pPr>
              <w:pStyle w:val="PlantList"/>
              <w:jc w:val="center"/>
              <w:rPr>
                <w:rPrChange w:id="6248" w:author="Daniel Stewart" w:date="2022-02-10T13:41:00Z">
                  <w:rPr>
                    <w:color w:val="000000"/>
                    <w:lang w:val="en-US"/>
                  </w:rPr>
                </w:rPrChange>
              </w:rPr>
              <w:pPrChange w:id="6249" w:author="Daniel Stewart" w:date="2022-02-10T13:42:00Z">
                <w:pPr/>
              </w:pPrChange>
            </w:pPr>
            <w:r w:rsidRPr="00FF20F1">
              <w:t>X</w:t>
            </w:r>
          </w:p>
        </w:tc>
      </w:tr>
      <w:tr w:rsidR="007013A6" w:rsidRPr="00FF20F1" w:rsidDel="00305A4B" w14:paraId="1304BA71" w14:textId="77777777" w:rsidTr="004D3373">
        <w:trPr>
          <w:trHeight w:hRule="exact" w:val="227"/>
          <w:del w:id="6250" w:author="Daniel Stewart" w:date="2022-02-09T16:26:00Z"/>
        </w:trPr>
        <w:tc>
          <w:tcPr>
            <w:tcW w:w="3119" w:type="dxa"/>
            <w:shd w:val="clear" w:color="auto" w:fill="auto"/>
            <w:hideMark/>
          </w:tcPr>
          <w:p w14:paraId="0E5A9C2D" w14:textId="33F38606" w:rsidR="007013A6" w:rsidRPr="00FF20F1" w:rsidDel="00305A4B" w:rsidRDefault="007013A6">
            <w:pPr>
              <w:pStyle w:val="PlantList"/>
              <w:jc w:val="left"/>
              <w:rPr>
                <w:del w:id="6251" w:author="Daniel Stewart" w:date="2022-02-09T16:26:00Z"/>
                <w:i/>
                <w:iCs/>
                <w:rPrChange w:id="6252" w:author="Daniel Stewart" w:date="2022-02-10T13:41:00Z">
                  <w:rPr>
                    <w:del w:id="6253" w:author="Daniel Stewart" w:date="2022-02-09T16:26:00Z"/>
                    <w:lang w:val="en-US"/>
                  </w:rPr>
                </w:rPrChange>
              </w:rPr>
              <w:pPrChange w:id="6254" w:author="Daniel Stewart" w:date="2022-02-10T13:43:00Z">
                <w:pPr/>
              </w:pPrChange>
            </w:pPr>
            <w:del w:id="6255" w:author="Daniel Stewart" w:date="2022-02-09T16:26:00Z">
              <w:r w:rsidRPr="00FF20F1" w:rsidDel="00305A4B">
                <w:rPr>
                  <w:i/>
                  <w:iCs/>
                  <w:rPrChange w:id="6256" w:author="Daniel Stewart" w:date="2022-02-10T13:41:00Z">
                    <w:rPr>
                      <w:lang w:val="en-US"/>
                    </w:rPr>
                  </w:rPrChange>
                </w:rPr>
                <w:delText>Spergularia salina </w:delText>
              </w:r>
            </w:del>
          </w:p>
        </w:tc>
        <w:tc>
          <w:tcPr>
            <w:tcW w:w="2941" w:type="dxa"/>
            <w:shd w:val="clear" w:color="auto" w:fill="auto"/>
            <w:hideMark/>
          </w:tcPr>
          <w:p w14:paraId="45261E7F" w14:textId="081602D6" w:rsidR="007013A6" w:rsidRPr="00FF20F1" w:rsidDel="00305A4B" w:rsidRDefault="007013A6">
            <w:pPr>
              <w:pStyle w:val="PlantList"/>
              <w:jc w:val="left"/>
              <w:rPr>
                <w:del w:id="6257" w:author="Daniel Stewart" w:date="2022-02-09T16:26:00Z"/>
              </w:rPr>
              <w:pPrChange w:id="6258" w:author="Daniel Stewart" w:date="2022-02-10T13:43:00Z">
                <w:pPr/>
              </w:pPrChange>
            </w:pPr>
            <w:del w:id="6259" w:author="Daniel Stewart" w:date="2022-02-09T16:26:00Z">
              <w:r w:rsidRPr="00FF20F1" w:rsidDel="00305A4B">
                <w:delText>saltmarsh sand spurry </w:delText>
              </w:r>
            </w:del>
          </w:p>
        </w:tc>
        <w:tc>
          <w:tcPr>
            <w:tcW w:w="886" w:type="dxa"/>
            <w:shd w:val="clear" w:color="auto" w:fill="auto"/>
            <w:hideMark/>
          </w:tcPr>
          <w:p w14:paraId="626CD829" w14:textId="370A9100" w:rsidR="007013A6" w:rsidRPr="00FF20F1" w:rsidDel="00305A4B" w:rsidRDefault="007013A6">
            <w:pPr>
              <w:pStyle w:val="PlantList"/>
              <w:jc w:val="left"/>
              <w:rPr>
                <w:del w:id="6260" w:author="Daniel Stewart" w:date="2022-02-09T16:26:00Z"/>
              </w:rPr>
              <w:pPrChange w:id="6261" w:author="Daniel Stewart" w:date="2022-02-10T13:43:00Z">
                <w:pPr/>
              </w:pPrChange>
            </w:pPr>
            <w:del w:id="6262" w:author="Daniel Stewart" w:date="2022-02-09T16:26:00Z">
              <w:r w:rsidRPr="00FF20F1" w:rsidDel="00305A4B">
                <w:delText>E</w:delText>
              </w:r>
            </w:del>
          </w:p>
        </w:tc>
        <w:tc>
          <w:tcPr>
            <w:tcW w:w="886" w:type="dxa"/>
          </w:tcPr>
          <w:p w14:paraId="04AD7790" w14:textId="2B696D11" w:rsidR="007013A6" w:rsidRPr="00FF20F1" w:rsidDel="00305A4B" w:rsidRDefault="007013A6">
            <w:pPr>
              <w:pStyle w:val="PlantList"/>
              <w:jc w:val="left"/>
              <w:rPr>
                <w:del w:id="6263" w:author="Daniel Stewart" w:date="2022-02-09T16:26:00Z"/>
              </w:rPr>
              <w:pPrChange w:id="6264" w:author="Daniel Stewart" w:date="2022-02-10T13:43:00Z">
                <w:pPr/>
              </w:pPrChange>
            </w:pPr>
          </w:p>
        </w:tc>
        <w:tc>
          <w:tcPr>
            <w:tcW w:w="886" w:type="dxa"/>
          </w:tcPr>
          <w:p w14:paraId="0DD07A8D" w14:textId="7306DC4B" w:rsidR="007013A6" w:rsidRPr="00FF20F1" w:rsidDel="00305A4B" w:rsidRDefault="007013A6">
            <w:pPr>
              <w:pStyle w:val="PlantList"/>
              <w:jc w:val="left"/>
              <w:rPr>
                <w:del w:id="6265" w:author="Daniel Stewart" w:date="2022-02-09T16:26:00Z"/>
                <w:rPrChange w:id="6266" w:author="Daniel Stewart" w:date="2022-02-10T13:41:00Z">
                  <w:rPr>
                    <w:del w:id="6267" w:author="Daniel Stewart" w:date="2022-02-09T16:26:00Z"/>
                    <w:color w:val="000000"/>
                    <w:lang w:val="en-US"/>
                  </w:rPr>
                </w:rPrChange>
              </w:rPr>
              <w:pPrChange w:id="6268" w:author="Daniel Stewart" w:date="2022-02-10T13:43:00Z">
                <w:pPr/>
              </w:pPrChange>
            </w:pPr>
            <w:del w:id="6269" w:author="Daniel Stewart" w:date="2022-02-09T16:26:00Z">
              <w:r w:rsidRPr="00FF20F1" w:rsidDel="00305A4B">
                <w:delText>X</w:delText>
              </w:r>
            </w:del>
          </w:p>
        </w:tc>
      </w:tr>
      <w:tr w:rsidR="007013A6" w:rsidRPr="00FF20F1" w14:paraId="52AAF06F" w14:textId="77777777" w:rsidTr="004D3373">
        <w:trPr>
          <w:trHeight w:hRule="exact" w:val="227"/>
        </w:trPr>
        <w:tc>
          <w:tcPr>
            <w:tcW w:w="3119" w:type="dxa"/>
            <w:shd w:val="clear" w:color="auto" w:fill="auto"/>
          </w:tcPr>
          <w:p w14:paraId="438EDF81" w14:textId="77777777" w:rsidR="007013A6" w:rsidRPr="00FF20F1" w:rsidRDefault="007013A6">
            <w:pPr>
              <w:pStyle w:val="PlantList"/>
              <w:jc w:val="left"/>
              <w:rPr>
                <w:i/>
                <w:iCs/>
                <w:rPrChange w:id="6270" w:author="Daniel Stewart" w:date="2022-02-10T13:41:00Z">
                  <w:rPr>
                    <w:lang w:val="en-US"/>
                  </w:rPr>
                </w:rPrChange>
              </w:rPr>
              <w:pPrChange w:id="6271" w:author="Daniel Stewart" w:date="2022-02-10T13:43:00Z">
                <w:pPr>
                  <w:jc w:val="left"/>
                </w:pPr>
              </w:pPrChange>
            </w:pPr>
            <w:r w:rsidRPr="00FF20F1">
              <w:rPr>
                <w:i/>
                <w:iCs/>
                <w:rPrChange w:id="6272" w:author="Daniel Stewart" w:date="2022-02-10T13:41:00Z">
                  <w:rPr/>
                </w:rPrChange>
              </w:rPr>
              <w:t xml:space="preserve">Spiraea </w:t>
            </w:r>
            <w:proofErr w:type="spellStart"/>
            <w:r w:rsidRPr="00FF20F1">
              <w:rPr>
                <w:i/>
                <w:iCs/>
                <w:rPrChange w:id="6273" w:author="Daniel Stewart" w:date="2022-02-10T13:41:00Z">
                  <w:rPr/>
                </w:rPrChange>
              </w:rPr>
              <w:t>douglasii</w:t>
            </w:r>
            <w:proofErr w:type="spellEnd"/>
          </w:p>
        </w:tc>
        <w:tc>
          <w:tcPr>
            <w:tcW w:w="2941" w:type="dxa"/>
            <w:shd w:val="clear" w:color="auto" w:fill="auto"/>
          </w:tcPr>
          <w:p w14:paraId="5B21233D" w14:textId="77777777" w:rsidR="007013A6" w:rsidRPr="00FF20F1" w:rsidRDefault="007013A6">
            <w:pPr>
              <w:pStyle w:val="PlantList"/>
              <w:pPrChange w:id="6274" w:author="Daniel Stewart" w:date="2022-02-10T13:41:00Z">
                <w:pPr>
                  <w:jc w:val="left"/>
                </w:pPr>
              </w:pPrChange>
            </w:pPr>
            <w:r w:rsidRPr="00FF20F1">
              <w:t>hardhack</w:t>
            </w:r>
          </w:p>
        </w:tc>
        <w:tc>
          <w:tcPr>
            <w:tcW w:w="886" w:type="dxa"/>
            <w:shd w:val="clear" w:color="auto" w:fill="auto"/>
          </w:tcPr>
          <w:p w14:paraId="2151D106" w14:textId="77777777" w:rsidR="007013A6" w:rsidRPr="00FF20F1" w:rsidRDefault="007013A6">
            <w:pPr>
              <w:pStyle w:val="PlantList"/>
              <w:jc w:val="center"/>
              <w:pPrChange w:id="6275" w:author="Daniel Stewart" w:date="2022-02-10T13:42:00Z">
                <w:pPr/>
              </w:pPrChange>
            </w:pPr>
            <w:r w:rsidRPr="00FF20F1">
              <w:t>N</w:t>
            </w:r>
          </w:p>
        </w:tc>
        <w:tc>
          <w:tcPr>
            <w:tcW w:w="886" w:type="dxa"/>
          </w:tcPr>
          <w:p w14:paraId="5ACCA24D" w14:textId="77777777" w:rsidR="007013A6" w:rsidRPr="00FF20F1" w:rsidRDefault="007013A6">
            <w:pPr>
              <w:pStyle w:val="PlantList"/>
              <w:jc w:val="center"/>
              <w:pPrChange w:id="6276" w:author="Daniel Stewart" w:date="2022-02-10T13:42:00Z">
                <w:pPr/>
              </w:pPrChange>
            </w:pPr>
            <w:r w:rsidRPr="00FF20F1">
              <w:t>X</w:t>
            </w:r>
          </w:p>
        </w:tc>
        <w:tc>
          <w:tcPr>
            <w:tcW w:w="886" w:type="dxa"/>
          </w:tcPr>
          <w:p w14:paraId="777B5CFB" w14:textId="77777777" w:rsidR="007013A6" w:rsidRPr="00FF20F1" w:rsidRDefault="007013A6">
            <w:pPr>
              <w:pStyle w:val="PlantList"/>
              <w:jc w:val="center"/>
              <w:pPrChange w:id="6277" w:author="Daniel Stewart" w:date="2022-02-10T13:42:00Z">
                <w:pPr/>
              </w:pPrChange>
            </w:pPr>
          </w:p>
        </w:tc>
      </w:tr>
      <w:tr w:rsidR="007013A6" w:rsidRPr="00FF20F1" w14:paraId="28F18B27" w14:textId="77777777" w:rsidTr="007013A6">
        <w:tblPrEx>
          <w:tblW w:w="8718" w:type="dxa"/>
          <w:tblCellMar>
            <w:left w:w="0" w:type="dxa"/>
            <w:right w:w="0" w:type="dxa"/>
          </w:tblCellMar>
          <w:tblPrExChange w:id="6278" w:author="Daniel Stewart" w:date="2022-02-10T13:44:00Z">
            <w:tblPrEx>
              <w:tblW w:w="8718" w:type="dxa"/>
              <w:tblCellMar>
                <w:left w:w="0" w:type="dxa"/>
                <w:right w:w="0" w:type="dxa"/>
              </w:tblCellMar>
            </w:tblPrEx>
          </w:tblPrExChange>
        </w:tblPrEx>
        <w:trPr>
          <w:trHeight w:hRule="exact" w:val="227"/>
          <w:trPrChange w:id="6279" w:author="Daniel Stewart" w:date="2022-02-10T13:44:00Z">
            <w:trPr>
              <w:trHeight w:hRule="exact" w:val="227"/>
            </w:trPr>
          </w:trPrChange>
        </w:trPr>
        <w:tc>
          <w:tcPr>
            <w:tcW w:w="3119" w:type="dxa"/>
            <w:shd w:val="clear" w:color="auto" w:fill="auto"/>
            <w:hideMark/>
            <w:tcPrChange w:id="6280" w:author="Daniel Stewart" w:date="2022-02-10T13:44:00Z">
              <w:tcPr>
                <w:tcW w:w="3119" w:type="dxa"/>
                <w:shd w:val="clear" w:color="auto" w:fill="auto"/>
                <w:hideMark/>
              </w:tcPr>
            </w:tcPrChange>
          </w:tcPr>
          <w:p w14:paraId="02D6B7DB" w14:textId="48DAEBD7" w:rsidR="007013A6" w:rsidRPr="00FF20F1" w:rsidRDefault="007013A6">
            <w:pPr>
              <w:pStyle w:val="PlantList"/>
              <w:jc w:val="left"/>
              <w:rPr>
                <w:i/>
                <w:iCs/>
                <w:rPrChange w:id="6281" w:author="Daniel Stewart" w:date="2022-02-10T13:41:00Z">
                  <w:rPr>
                    <w:lang w:val="en-US"/>
                  </w:rPr>
                </w:rPrChange>
              </w:rPr>
              <w:pPrChange w:id="6282" w:author="Daniel Stewart" w:date="2022-02-10T13:43:00Z">
                <w:pPr>
                  <w:jc w:val="left"/>
                </w:pPr>
              </w:pPrChange>
            </w:pPr>
            <w:proofErr w:type="spellStart"/>
            <w:r w:rsidRPr="00FF20F1">
              <w:rPr>
                <w:i/>
                <w:iCs/>
                <w:rPrChange w:id="6283" w:author="Daniel Stewart" w:date="2022-02-10T13:41:00Z">
                  <w:rPr/>
                </w:rPrChange>
              </w:rPr>
              <w:t>Symph</w:t>
            </w:r>
            <w:ins w:id="6284" w:author="Daniel Stewart" w:date="2022-02-09T15:42:00Z">
              <w:r w:rsidRPr="00FF20F1">
                <w:rPr>
                  <w:i/>
                  <w:iCs/>
                  <w:rPrChange w:id="6285" w:author="Daniel Stewart" w:date="2022-02-10T13:41:00Z">
                    <w:rPr/>
                  </w:rPrChange>
                </w:rPr>
                <w:t>yo</w:t>
              </w:r>
            </w:ins>
            <w:del w:id="6286" w:author="Daniel Stewart" w:date="2022-02-09T15:42:00Z">
              <w:r w:rsidRPr="00FF20F1" w:rsidDel="00981875">
                <w:rPr>
                  <w:i/>
                  <w:iCs/>
                  <w:rPrChange w:id="6287" w:author="Daniel Stewart" w:date="2022-02-10T13:41:00Z">
                    <w:rPr/>
                  </w:rPrChange>
                </w:rPr>
                <w:delText>io</w:delText>
              </w:r>
            </w:del>
            <w:r w:rsidRPr="00FF20F1">
              <w:rPr>
                <w:i/>
                <w:iCs/>
                <w:rPrChange w:id="6288" w:author="Daniel Stewart" w:date="2022-02-10T13:41:00Z">
                  <w:rPr/>
                </w:rPrChange>
              </w:rPr>
              <w:t>trichum</w:t>
            </w:r>
            <w:proofErr w:type="spellEnd"/>
            <w:r w:rsidRPr="00FF20F1">
              <w:rPr>
                <w:i/>
                <w:iCs/>
                <w:rPrChange w:id="6289" w:author="Daniel Stewart" w:date="2022-02-10T13:41:00Z">
                  <w:rPr/>
                </w:rPrChange>
              </w:rPr>
              <w:t> </w:t>
            </w:r>
            <w:proofErr w:type="spellStart"/>
            <w:r w:rsidRPr="00FF20F1">
              <w:rPr>
                <w:i/>
                <w:iCs/>
                <w:rPrChange w:id="6290" w:author="Daniel Stewart" w:date="2022-02-10T13:41:00Z">
                  <w:rPr/>
                </w:rPrChange>
              </w:rPr>
              <w:t>subspicatum</w:t>
            </w:r>
            <w:proofErr w:type="spellEnd"/>
            <w:r w:rsidRPr="00FF20F1">
              <w:rPr>
                <w:i/>
                <w:iCs/>
                <w:rPrChange w:id="6291" w:author="Daniel Stewart" w:date="2022-02-10T13:41:00Z">
                  <w:rPr/>
                </w:rPrChange>
              </w:rPr>
              <w:t> </w:t>
            </w:r>
          </w:p>
        </w:tc>
        <w:tc>
          <w:tcPr>
            <w:tcW w:w="2941" w:type="dxa"/>
            <w:shd w:val="clear" w:color="auto" w:fill="auto"/>
            <w:hideMark/>
            <w:tcPrChange w:id="6292" w:author="Daniel Stewart" w:date="2022-02-10T13:44:00Z">
              <w:tcPr>
                <w:tcW w:w="2941" w:type="dxa"/>
                <w:shd w:val="clear" w:color="auto" w:fill="auto"/>
                <w:hideMark/>
              </w:tcPr>
            </w:tcPrChange>
          </w:tcPr>
          <w:p w14:paraId="025804C2" w14:textId="77777777" w:rsidR="007013A6" w:rsidRPr="00FF20F1" w:rsidRDefault="007013A6">
            <w:pPr>
              <w:pStyle w:val="PlantList"/>
              <w:pPrChange w:id="6293" w:author="Daniel Stewart" w:date="2022-02-10T13:41:00Z">
                <w:pPr>
                  <w:jc w:val="left"/>
                </w:pPr>
              </w:pPrChange>
            </w:pPr>
            <w:r w:rsidRPr="00FF20F1">
              <w:t>Douglas' aster </w:t>
            </w:r>
          </w:p>
        </w:tc>
        <w:tc>
          <w:tcPr>
            <w:tcW w:w="886" w:type="dxa"/>
            <w:shd w:val="clear" w:color="auto" w:fill="auto"/>
            <w:hideMark/>
            <w:tcPrChange w:id="6294" w:author="Daniel Stewart" w:date="2022-02-10T13:44:00Z">
              <w:tcPr>
                <w:tcW w:w="886" w:type="dxa"/>
                <w:shd w:val="clear" w:color="auto" w:fill="auto"/>
                <w:hideMark/>
              </w:tcPr>
            </w:tcPrChange>
          </w:tcPr>
          <w:p w14:paraId="05BB42CD" w14:textId="77777777" w:rsidR="007013A6" w:rsidRPr="00FF20F1" w:rsidRDefault="007013A6">
            <w:pPr>
              <w:pStyle w:val="PlantList"/>
              <w:jc w:val="center"/>
              <w:pPrChange w:id="6295" w:author="Daniel Stewart" w:date="2022-02-10T13:42:00Z">
                <w:pPr/>
              </w:pPrChange>
            </w:pPr>
            <w:r w:rsidRPr="00FF20F1">
              <w:t>N</w:t>
            </w:r>
          </w:p>
        </w:tc>
        <w:tc>
          <w:tcPr>
            <w:tcW w:w="886" w:type="dxa"/>
            <w:tcPrChange w:id="6296" w:author="Daniel Stewart" w:date="2022-02-10T13:44:00Z">
              <w:tcPr>
                <w:tcW w:w="886" w:type="dxa"/>
              </w:tcPr>
            </w:tcPrChange>
          </w:tcPr>
          <w:p w14:paraId="7BFE5F0C" w14:textId="77777777" w:rsidR="007013A6" w:rsidRPr="00FF20F1" w:rsidRDefault="007013A6">
            <w:pPr>
              <w:pStyle w:val="PlantList"/>
              <w:jc w:val="center"/>
              <w:pPrChange w:id="6297" w:author="Daniel Stewart" w:date="2022-02-10T13:42:00Z">
                <w:pPr/>
              </w:pPrChange>
            </w:pPr>
            <w:r w:rsidRPr="00FF20F1">
              <w:t>X</w:t>
            </w:r>
          </w:p>
        </w:tc>
        <w:tc>
          <w:tcPr>
            <w:tcW w:w="886" w:type="dxa"/>
            <w:tcPrChange w:id="6298" w:author="Daniel Stewart" w:date="2022-02-10T13:44:00Z">
              <w:tcPr>
                <w:tcW w:w="886" w:type="dxa"/>
              </w:tcPr>
            </w:tcPrChange>
          </w:tcPr>
          <w:p w14:paraId="68914ADA" w14:textId="77777777" w:rsidR="007013A6" w:rsidRPr="00FF20F1" w:rsidRDefault="007013A6">
            <w:pPr>
              <w:pStyle w:val="PlantList"/>
              <w:jc w:val="center"/>
              <w:rPr>
                <w:rPrChange w:id="6299" w:author="Daniel Stewart" w:date="2022-02-10T13:41:00Z">
                  <w:rPr>
                    <w:color w:val="000000"/>
                    <w:lang w:val="en-US"/>
                  </w:rPr>
                </w:rPrChange>
              </w:rPr>
              <w:pPrChange w:id="6300" w:author="Daniel Stewart" w:date="2022-02-10T13:42:00Z">
                <w:pPr/>
              </w:pPrChange>
            </w:pPr>
            <w:r w:rsidRPr="00FF20F1">
              <w:t>X</w:t>
            </w:r>
          </w:p>
        </w:tc>
      </w:tr>
      <w:tr w:rsidR="007013A6" w:rsidRPr="00FF20F1" w14:paraId="4923BC97" w14:textId="77777777" w:rsidTr="007013A6">
        <w:tblPrEx>
          <w:tblW w:w="8718" w:type="dxa"/>
          <w:tblCellMar>
            <w:left w:w="0" w:type="dxa"/>
            <w:right w:w="0" w:type="dxa"/>
          </w:tblCellMar>
          <w:tblPrExChange w:id="6301" w:author="Daniel Stewart" w:date="2022-02-10T13:44:00Z">
            <w:tblPrEx>
              <w:tblW w:w="8718" w:type="dxa"/>
              <w:tblCellMar>
                <w:left w:w="0" w:type="dxa"/>
                <w:right w:w="0" w:type="dxa"/>
              </w:tblCellMar>
            </w:tblPrEx>
          </w:tblPrExChange>
        </w:tblPrEx>
        <w:trPr>
          <w:trHeight w:hRule="exact" w:val="227"/>
          <w:ins w:id="6302" w:author="Daniel Stewart" w:date="2022-02-10T13:44:00Z"/>
          <w:trPrChange w:id="6303" w:author="Daniel Stewart" w:date="2022-02-10T13:44:00Z">
            <w:trPr>
              <w:trHeight w:hRule="exact" w:val="227"/>
            </w:trPr>
          </w:trPrChange>
        </w:trPr>
        <w:tc>
          <w:tcPr>
            <w:tcW w:w="3119" w:type="dxa"/>
            <w:tcBorders>
              <w:bottom w:val="single" w:sz="4" w:space="0" w:color="auto"/>
            </w:tcBorders>
            <w:shd w:val="clear" w:color="auto" w:fill="auto"/>
            <w:tcPrChange w:id="6304" w:author="Daniel Stewart" w:date="2022-02-10T13:44:00Z">
              <w:tcPr>
                <w:tcW w:w="3119" w:type="dxa"/>
                <w:shd w:val="clear" w:color="auto" w:fill="auto"/>
              </w:tcPr>
            </w:tcPrChange>
          </w:tcPr>
          <w:p w14:paraId="34813D21" w14:textId="4A527C66" w:rsidR="007013A6" w:rsidRPr="007013A6" w:rsidRDefault="007013A6" w:rsidP="007013A6">
            <w:pPr>
              <w:pStyle w:val="PlantList"/>
              <w:jc w:val="left"/>
              <w:rPr>
                <w:ins w:id="6305" w:author="Daniel Stewart" w:date="2022-02-10T13:44:00Z"/>
                <w:i/>
                <w:iCs/>
              </w:rPr>
            </w:pPr>
            <w:ins w:id="6306" w:author="Daniel Stewart" w:date="2022-02-10T13:44:00Z">
              <w:r w:rsidRPr="008D4DC8">
                <w:rPr>
                  <w:b/>
                  <w:bCs/>
                </w:rPr>
                <w:lastRenderedPageBreak/>
                <w:t>Species </w:t>
              </w:r>
            </w:ins>
          </w:p>
        </w:tc>
        <w:tc>
          <w:tcPr>
            <w:tcW w:w="2941" w:type="dxa"/>
            <w:tcBorders>
              <w:bottom w:val="single" w:sz="4" w:space="0" w:color="auto"/>
            </w:tcBorders>
            <w:shd w:val="clear" w:color="auto" w:fill="auto"/>
            <w:tcPrChange w:id="6307" w:author="Daniel Stewart" w:date="2022-02-10T13:44:00Z">
              <w:tcPr>
                <w:tcW w:w="2941" w:type="dxa"/>
                <w:shd w:val="clear" w:color="auto" w:fill="auto"/>
              </w:tcPr>
            </w:tcPrChange>
          </w:tcPr>
          <w:p w14:paraId="5D12F0EE" w14:textId="597B3A22" w:rsidR="007013A6" w:rsidRPr="00FF20F1" w:rsidRDefault="007013A6" w:rsidP="007013A6">
            <w:pPr>
              <w:pStyle w:val="PlantList"/>
              <w:rPr>
                <w:ins w:id="6308" w:author="Daniel Stewart" w:date="2022-02-10T13:44:00Z"/>
              </w:rPr>
            </w:pPr>
            <w:ins w:id="6309" w:author="Daniel Stewart" w:date="2022-02-10T13:44:00Z">
              <w:r w:rsidRPr="008D4DC8">
                <w:rPr>
                  <w:b/>
                  <w:bCs/>
                </w:rPr>
                <w:t>Common Name </w:t>
              </w:r>
            </w:ins>
          </w:p>
        </w:tc>
        <w:tc>
          <w:tcPr>
            <w:tcW w:w="886" w:type="dxa"/>
            <w:tcBorders>
              <w:bottom w:val="single" w:sz="4" w:space="0" w:color="auto"/>
            </w:tcBorders>
            <w:shd w:val="clear" w:color="auto" w:fill="auto"/>
            <w:tcPrChange w:id="6310" w:author="Daniel Stewart" w:date="2022-02-10T13:44:00Z">
              <w:tcPr>
                <w:tcW w:w="886" w:type="dxa"/>
                <w:shd w:val="clear" w:color="auto" w:fill="auto"/>
              </w:tcPr>
            </w:tcPrChange>
          </w:tcPr>
          <w:p w14:paraId="3AB1C16A" w14:textId="67720576" w:rsidR="007013A6" w:rsidRPr="00FF20F1" w:rsidRDefault="007013A6" w:rsidP="007013A6">
            <w:pPr>
              <w:pStyle w:val="PlantList"/>
              <w:jc w:val="center"/>
              <w:rPr>
                <w:ins w:id="6311" w:author="Daniel Stewart" w:date="2022-02-10T13:44:00Z"/>
              </w:rPr>
            </w:pPr>
            <w:ins w:id="6312" w:author="Daniel Stewart" w:date="2022-02-10T13:44:00Z">
              <w:r w:rsidRPr="008D4DC8">
                <w:rPr>
                  <w:b/>
                  <w:bCs/>
                </w:rPr>
                <w:t>Origin</w:t>
              </w:r>
            </w:ins>
          </w:p>
        </w:tc>
        <w:tc>
          <w:tcPr>
            <w:tcW w:w="886" w:type="dxa"/>
            <w:tcBorders>
              <w:bottom w:val="single" w:sz="4" w:space="0" w:color="auto"/>
            </w:tcBorders>
            <w:tcPrChange w:id="6313" w:author="Daniel Stewart" w:date="2022-02-10T13:44:00Z">
              <w:tcPr>
                <w:tcW w:w="886" w:type="dxa"/>
              </w:tcPr>
            </w:tcPrChange>
          </w:tcPr>
          <w:p w14:paraId="5055C903" w14:textId="1C487B47" w:rsidR="007013A6" w:rsidRPr="00FF20F1" w:rsidRDefault="007013A6" w:rsidP="007013A6">
            <w:pPr>
              <w:pStyle w:val="PlantList"/>
              <w:jc w:val="center"/>
              <w:rPr>
                <w:ins w:id="6314" w:author="Daniel Stewart" w:date="2022-02-10T13:44:00Z"/>
              </w:rPr>
            </w:pPr>
            <w:ins w:id="6315" w:author="Daniel Stewart" w:date="2022-02-10T13:44:00Z">
              <w:r w:rsidRPr="008D4DC8">
                <w:rPr>
                  <w:b/>
                  <w:bCs/>
                </w:rPr>
                <w:t>2015</w:t>
              </w:r>
            </w:ins>
          </w:p>
        </w:tc>
        <w:tc>
          <w:tcPr>
            <w:tcW w:w="886" w:type="dxa"/>
            <w:tcBorders>
              <w:bottom w:val="single" w:sz="4" w:space="0" w:color="auto"/>
            </w:tcBorders>
            <w:tcPrChange w:id="6316" w:author="Daniel Stewart" w:date="2022-02-10T13:44:00Z">
              <w:tcPr>
                <w:tcW w:w="886" w:type="dxa"/>
              </w:tcPr>
            </w:tcPrChange>
          </w:tcPr>
          <w:p w14:paraId="060D5933" w14:textId="23AE0C7D" w:rsidR="007013A6" w:rsidRPr="00FF20F1" w:rsidRDefault="007013A6" w:rsidP="007013A6">
            <w:pPr>
              <w:pStyle w:val="PlantList"/>
              <w:jc w:val="center"/>
              <w:rPr>
                <w:ins w:id="6317" w:author="Daniel Stewart" w:date="2022-02-10T13:44:00Z"/>
              </w:rPr>
            </w:pPr>
            <w:ins w:id="6318" w:author="Daniel Stewart" w:date="2022-02-10T13:44:00Z">
              <w:r w:rsidRPr="008D4DC8">
                <w:rPr>
                  <w:b/>
                  <w:bCs/>
                </w:rPr>
                <w:t>2021</w:t>
              </w:r>
            </w:ins>
          </w:p>
        </w:tc>
      </w:tr>
      <w:tr w:rsidR="007013A6" w:rsidRPr="00FF20F1" w14:paraId="3FDC3293" w14:textId="77777777" w:rsidTr="007013A6">
        <w:tblPrEx>
          <w:tblW w:w="8718" w:type="dxa"/>
          <w:tblCellMar>
            <w:left w:w="0" w:type="dxa"/>
            <w:right w:w="0" w:type="dxa"/>
          </w:tblCellMar>
          <w:tblPrExChange w:id="6319" w:author="Daniel Stewart" w:date="2022-02-10T13:44:00Z">
            <w:tblPrEx>
              <w:tblW w:w="8718" w:type="dxa"/>
              <w:tblCellMar>
                <w:left w:w="0" w:type="dxa"/>
                <w:right w:w="0" w:type="dxa"/>
              </w:tblCellMar>
            </w:tblPrEx>
          </w:tblPrExChange>
        </w:tblPrEx>
        <w:trPr>
          <w:trHeight w:hRule="exact" w:val="227"/>
          <w:trPrChange w:id="6320" w:author="Daniel Stewart" w:date="2022-02-10T13:44:00Z">
            <w:trPr>
              <w:trHeight w:hRule="exact" w:val="227"/>
            </w:trPr>
          </w:trPrChange>
        </w:trPr>
        <w:tc>
          <w:tcPr>
            <w:tcW w:w="3119" w:type="dxa"/>
            <w:tcBorders>
              <w:top w:val="single" w:sz="4" w:space="0" w:color="auto"/>
            </w:tcBorders>
            <w:shd w:val="clear" w:color="auto" w:fill="auto"/>
            <w:tcPrChange w:id="6321" w:author="Daniel Stewart" w:date="2022-02-10T13:44:00Z">
              <w:tcPr>
                <w:tcW w:w="3119" w:type="dxa"/>
                <w:shd w:val="clear" w:color="auto" w:fill="auto"/>
              </w:tcPr>
            </w:tcPrChange>
          </w:tcPr>
          <w:p w14:paraId="5574179B" w14:textId="77777777" w:rsidR="007013A6" w:rsidRPr="00FF20F1" w:rsidRDefault="007013A6">
            <w:pPr>
              <w:pStyle w:val="PlantList"/>
              <w:jc w:val="left"/>
              <w:rPr>
                <w:i/>
                <w:iCs/>
                <w:rPrChange w:id="6322" w:author="Daniel Stewart" w:date="2022-02-10T13:41:00Z">
                  <w:rPr>
                    <w:lang w:val="en-US"/>
                  </w:rPr>
                </w:rPrChange>
              </w:rPr>
              <w:pPrChange w:id="6323" w:author="Daniel Stewart" w:date="2022-02-10T13:43:00Z">
                <w:pPr>
                  <w:jc w:val="left"/>
                </w:pPr>
              </w:pPrChange>
            </w:pPr>
            <w:r w:rsidRPr="00FF20F1">
              <w:rPr>
                <w:i/>
                <w:iCs/>
                <w:rPrChange w:id="6324" w:author="Daniel Stewart" w:date="2022-02-10T13:41:00Z">
                  <w:rPr/>
                </w:rPrChange>
              </w:rPr>
              <w:t>Tanacetum vulgare</w:t>
            </w:r>
          </w:p>
        </w:tc>
        <w:tc>
          <w:tcPr>
            <w:tcW w:w="2941" w:type="dxa"/>
            <w:tcBorders>
              <w:top w:val="single" w:sz="4" w:space="0" w:color="auto"/>
            </w:tcBorders>
            <w:shd w:val="clear" w:color="auto" w:fill="auto"/>
            <w:tcPrChange w:id="6325" w:author="Daniel Stewart" w:date="2022-02-10T13:44:00Z">
              <w:tcPr>
                <w:tcW w:w="2941" w:type="dxa"/>
                <w:shd w:val="clear" w:color="auto" w:fill="auto"/>
              </w:tcPr>
            </w:tcPrChange>
          </w:tcPr>
          <w:p w14:paraId="61BA773D" w14:textId="77777777" w:rsidR="007013A6" w:rsidRPr="00FF20F1" w:rsidRDefault="007013A6">
            <w:pPr>
              <w:pStyle w:val="PlantList"/>
              <w:pPrChange w:id="6326" w:author="Daniel Stewart" w:date="2022-02-10T13:41:00Z">
                <w:pPr>
                  <w:jc w:val="left"/>
                </w:pPr>
              </w:pPrChange>
            </w:pPr>
            <w:r w:rsidRPr="00FF20F1">
              <w:t>common tansy</w:t>
            </w:r>
          </w:p>
        </w:tc>
        <w:tc>
          <w:tcPr>
            <w:tcW w:w="886" w:type="dxa"/>
            <w:tcBorders>
              <w:top w:val="single" w:sz="4" w:space="0" w:color="auto"/>
            </w:tcBorders>
            <w:shd w:val="clear" w:color="auto" w:fill="auto"/>
            <w:tcPrChange w:id="6327" w:author="Daniel Stewart" w:date="2022-02-10T13:44:00Z">
              <w:tcPr>
                <w:tcW w:w="886" w:type="dxa"/>
                <w:shd w:val="clear" w:color="auto" w:fill="auto"/>
              </w:tcPr>
            </w:tcPrChange>
          </w:tcPr>
          <w:p w14:paraId="497D4882" w14:textId="2283A954" w:rsidR="007013A6" w:rsidRPr="00FF20F1" w:rsidRDefault="00572CC4">
            <w:pPr>
              <w:pStyle w:val="PlantList"/>
              <w:jc w:val="center"/>
              <w:pPrChange w:id="6328" w:author="Daniel Stewart" w:date="2022-02-10T13:42:00Z">
                <w:pPr/>
              </w:pPrChange>
            </w:pPr>
            <w:r>
              <w:t>E</w:t>
            </w:r>
          </w:p>
        </w:tc>
        <w:tc>
          <w:tcPr>
            <w:tcW w:w="886" w:type="dxa"/>
            <w:tcBorders>
              <w:top w:val="single" w:sz="4" w:space="0" w:color="auto"/>
            </w:tcBorders>
            <w:tcPrChange w:id="6329" w:author="Daniel Stewart" w:date="2022-02-10T13:44:00Z">
              <w:tcPr>
                <w:tcW w:w="886" w:type="dxa"/>
              </w:tcPr>
            </w:tcPrChange>
          </w:tcPr>
          <w:p w14:paraId="66538BE6" w14:textId="77777777" w:rsidR="007013A6" w:rsidRPr="00FF20F1" w:rsidRDefault="007013A6">
            <w:pPr>
              <w:pStyle w:val="PlantList"/>
              <w:jc w:val="center"/>
              <w:pPrChange w:id="6330" w:author="Daniel Stewart" w:date="2022-02-10T13:42:00Z">
                <w:pPr/>
              </w:pPrChange>
            </w:pPr>
            <w:r w:rsidRPr="00FF20F1">
              <w:t>X</w:t>
            </w:r>
          </w:p>
        </w:tc>
        <w:tc>
          <w:tcPr>
            <w:tcW w:w="886" w:type="dxa"/>
            <w:tcBorders>
              <w:top w:val="single" w:sz="4" w:space="0" w:color="auto"/>
            </w:tcBorders>
            <w:tcPrChange w:id="6331" w:author="Daniel Stewart" w:date="2022-02-10T13:44:00Z">
              <w:tcPr>
                <w:tcW w:w="886" w:type="dxa"/>
              </w:tcPr>
            </w:tcPrChange>
          </w:tcPr>
          <w:p w14:paraId="2E2AED3E" w14:textId="77777777" w:rsidR="007013A6" w:rsidRPr="00FF20F1" w:rsidRDefault="007013A6">
            <w:pPr>
              <w:pStyle w:val="PlantList"/>
              <w:jc w:val="center"/>
              <w:pPrChange w:id="6332" w:author="Daniel Stewart" w:date="2022-02-10T13:42:00Z">
                <w:pPr/>
              </w:pPrChange>
            </w:pPr>
          </w:p>
        </w:tc>
      </w:tr>
      <w:tr w:rsidR="007013A6" w:rsidRPr="00FF20F1" w14:paraId="1F21D04A" w14:textId="77777777" w:rsidTr="004D3373">
        <w:trPr>
          <w:trHeight w:hRule="exact" w:val="227"/>
        </w:trPr>
        <w:tc>
          <w:tcPr>
            <w:tcW w:w="3119" w:type="dxa"/>
            <w:shd w:val="clear" w:color="auto" w:fill="auto"/>
            <w:hideMark/>
          </w:tcPr>
          <w:p w14:paraId="7D8CFD14" w14:textId="77777777" w:rsidR="007013A6" w:rsidRPr="00FF20F1" w:rsidRDefault="007013A6">
            <w:pPr>
              <w:pStyle w:val="PlantList"/>
              <w:jc w:val="left"/>
              <w:rPr>
                <w:i/>
                <w:iCs/>
                <w:rPrChange w:id="6333" w:author="Daniel Stewart" w:date="2022-02-10T13:41:00Z">
                  <w:rPr>
                    <w:lang w:val="en-US"/>
                  </w:rPr>
                </w:rPrChange>
              </w:rPr>
              <w:pPrChange w:id="6334" w:author="Daniel Stewart" w:date="2022-02-10T13:43:00Z">
                <w:pPr>
                  <w:jc w:val="left"/>
                </w:pPr>
              </w:pPrChange>
            </w:pPr>
            <w:r w:rsidRPr="00FF20F1">
              <w:rPr>
                <w:i/>
                <w:iCs/>
                <w:rPrChange w:id="6335" w:author="Daniel Stewart" w:date="2022-02-10T13:41:00Z">
                  <w:rPr/>
                </w:rPrChange>
              </w:rPr>
              <w:t>Taraxacum officinale </w:t>
            </w:r>
          </w:p>
        </w:tc>
        <w:tc>
          <w:tcPr>
            <w:tcW w:w="2941" w:type="dxa"/>
            <w:shd w:val="clear" w:color="auto" w:fill="auto"/>
            <w:hideMark/>
          </w:tcPr>
          <w:p w14:paraId="24D5D3A4" w14:textId="77777777" w:rsidR="007013A6" w:rsidRPr="00FF20F1" w:rsidRDefault="007013A6">
            <w:pPr>
              <w:pStyle w:val="PlantList"/>
              <w:pPrChange w:id="6336" w:author="Daniel Stewart" w:date="2022-02-10T13:41:00Z">
                <w:pPr>
                  <w:jc w:val="left"/>
                </w:pPr>
              </w:pPrChange>
            </w:pPr>
            <w:r w:rsidRPr="00FF20F1">
              <w:t>common dandelion </w:t>
            </w:r>
          </w:p>
        </w:tc>
        <w:tc>
          <w:tcPr>
            <w:tcW w:w="886" w:type="dxa"/>
            <w:shd w:val="clear" w:color="auto" w:fill="auto"/>
            <w:hideMark/>
          </w:tcPr>
          <w:p w14:paraId="3A24F94B" w14:textId="77777777" w:rsidR="007013A6" w:rsidRPr="00FF20F1" w:rsidRDefault="007013A6">
            <w:pPr>
              <w:pStyle w:val="PlantList"/>
              <w:jc w:val="center"/>
              <w:pPrChange w:id="6337" w:author="Daniel Stewart" w:date="2022-02-10T13:42:00Z">
                <w:pPr/>
              </w:pPrChange>
            </w:pPr>
            <w:r w:rsidRPr="00FF20F1">
              <w:t>E</w:t>
            </w:r>
          </w:p>
        </w:tc>
        <w:tc>
          <w:tcPr>
            <w:tcW w:w="886" w:type="dxa"/>
          </w:tcPr>
          <w:p w14:paraId="377C8D5C" w14:textId="77777777" w:rsidR="007013A6" w:rsidRPr="00FF20F1" w:rsidRDefault="007013A6">
            <w:pPr>
              <w:pStyle w:val="PlantList"/>
              <w:jc w:val="center"/>
              <w:pPrChange w:id="6338" w:author="Daniel Stewart" w:date="2022-02-10T13:42:00Z">
                <w:pPr/>
              </w:pPrChange>
            </w:pPr>
            <w:r w:rsidRPr="00FF20F1">
              <w:t>X</w:t>
            </w:r>
          </w:p>
        </w:tc>
        <w:tc>
          <w:tcPr>
            <w:tcW w:w="886" w:type="dxa"/>
          </w:tcPr>
          <w:p w14:paraId="4047D777" w14:textId="77777777" w:rsidR="007013A6" w:rsidRPr="00FF20F1" w:rsidRDefault="007013A6">
            <w:pPr>
              <w:pStyle w:val="PlantList"/>
              <w:jc w:val="center"/>
              <w:rPr>
                <w:rPrChange w:id="6339" w:author="Daniel Stewart" w:date="2022-02-10T13:41:00Z">
                  <w:rPr>
                    <w:color w:val="000000"/>
                    <w:lang w:val="en-US"/>
                  </w:rPr>
                </w:rPrChange>
              </w:rPr>
              <w:pPrChange w:id="6340" w:author="Daniel Stewart" w:date="2022-02-10T13:42:00Z">
                <w:pPr/>
              </w:pPrChange>
            </w:pPr>
            <w:r w:rsidRPr="00FF20F1">
              <w:t>X</w:t>
            </w:r>
          </w:p>
        </w:tc>
      </w:tr>
      <w:tr w:rsidR="007013A6" w:rsidRPr="00FF20F1" w14:paraId="6562B0D2" w14:textId="77777777" w:rsidTr="004D3373">
        <w:trPr>
          <w:trHeight w:hRule="exact" w:val="227"/>
        </w:trPr>
        <w:tc>
          <w:tcPr>
            <w:tcW w:w="3119" w:type="dxa"/>
            <w:shd w:val="clear" w:color="auto" w:fill="auto"/>
          </w:tcPr>
          <w:p w14:paraId="6F407B79" w14:textId="77777777" w:rsidR="007013A6" w:rsidRPr="00FF20F1" w:rsidRDefault="007013A6">
            <w:pPr>
              <w:pStyle w:val="PlantList"/>
              <w:rPr>
                <w:i/>
                <w:iCs/>
                <w:rPrChange w:id="6341" w:author="Daniel Stewart" w:date="2022-02-10T13:41:00Z">
                  <w:rPr>
                    <w:lang w:val="en-US"/>
                  </w:rPr>
                </w:rPrChange>
              </w:rPr>
              <w:pPrChange w:id="6342" w:author="Daniel Stewart" w:date="2022-02-10T13:41:00Z">
                <w:pPr>
                  <w:jc w:val="left"/>
                </w:pPr>
              </w:pPrChange>
            </w:pPr>
            <w:r w:rsidRPr="00FF20F1">
              <w:rPr>
                <w:i/>
                <w:iCs/>
                <w:rPrChange w:id="6343" w:author="Daniel Stewart" w:date="2022-02-10T13:41:00Z">
                  <w:rPr/>
                </w:rPrChange>
              </w:rPr>
              <w:t>Trifolium pratense</w:t>
            </w:r>
          </w:p>
        </w:tc>
        <w:tc>
          <w:tcPr>
            <w:tcW w:w="2941" w:type="dxa"/>
            <w:shd w:val="clear" w:color="auto" w:fill="auto"/>
          </w:tcPr>
          <w:p w14:paraId="17CDD3EF" w14:textId="77777777" w:rsidR="007013A6" w:rsidRPr="00FF20F1" w:rsidRDefault="007013A6">
            <w:pPr>
              <w:pStyle w:val="PlantList"/>
              <w:pPrChange w:id="6344" w:author="Daniel Stewart" w:date="2022-02-10T13:41:00Z">
                <w:pPr>
                  <w:jc w:val="left"/>
                </w:pPr>
              </w:pPrChange>
            </w:pPr>
            <w:r w:rsidRPr="00FF20F1">
              <w:t>red clover</w:t>
            </w:r>
          </w:p>
        </w:tc>
        <w:tc>
          <w:tcPr>
            <w:tcW w:w="886" w:type="dxa"/>
            <w:shd w:val="clear" w:color="auto" w:fill="auto"/>
          </w:tcPr>
          <w:p w14:paraId="4E483EC8" w14:textId="77777777" w:rsidR="007013A6" w:rsidRPr="00FF20F1" w:rsidRDefault="007013A6">
            <w:pPr>
              <w:pStyle w:val="PlantList"/>
              <w:jc w:val="center"/>
              <w:pPrChange w:id="6345" w:author="Daniel Stewart" w:date="2022-02-10T13:42:00Z">
                <w:pPr/>
              </w:pPrChange>
            </w:pPr>
            <w:r w:rsidRPr="00FF20F1">
              <w:t>E</w:t>
            </w:r>
          </w:p>
        </w:tc>
        <w:tc>
          <w:tcPr>
            <w:tcW w:w="886" w:type="dxa"/>
          </w:tcPr>
          <w:p w14:paraId="449D5905" w14:textId="77777777" w:rsidR="007013A6" w:rsidRPr="00FF20F1" w:rsidRDefault="007013A6">
            <w:pPr>
              <w:pStyle w:val="PlantList"/>
              <w:jc w:val="center"/>
              <w:pPrChange w:id="6346" w:author="Daniel Stewart" w:date="2022-02-10T13:42:00Z">
                <w:pPr/>
              </w:pPrChange>
            </w:pPr>
            <w:r w:rsidRPr="00FF20F1">
              <w:t>X</w:t>
            </w:r>
          </w:p>
        </w:tc>
        <w:tc>
          <w:tcPr>
            <w:tcW w:w="886" w:type="dxa"/>
          </w:tcPr>
          <w:p w14:paraId="636CF0E7" w14:textId="77777777" w:rsidR="007013A6" w:rsidRPr="00FF20F1" w:rsidRDefault="007013A6">
            <w:pPr>
              <w:pStyle w:val="PlantList"/>
              <w:jc w:val="center"/>
              <w:pPrChange w:id="6347" w:author="Daniel Stewart" w:date="2022-02-10T13:42:00Z">
                <w:pPr/>
              </w:pPrChange>
            </w:pPr>
          </w:p>
        </w:tc>
      </w:tr>
      <w:tr w:rsidR="007013A6" w:rsidRPr="00FF20F1" w14:paraId="275BDCE2" w14:textId="77777777" w:rsidTr="004D3373">
        <w:trPr>
          <w:trHeight w:hRule="exact" w:val="227"/>
        </w:trPr>
        <w:tc>
          <w:tcPr>
            <w:tcW w:w="3119" w:type="dxa"/>
            <w:shd w:val="clear" w:color="auto" w:fill="auto"/>
            <w:hideMark/>
          </w:tcPr>
          <w:p w14:paraId="16265F81" w14:textId="77777777" w:rsidR="007013A6" w:rsidRPr="00FF20F1" w:rsidRDefault="007013A6">
            <w:pPr>
              <w:pStyle w:val="PlantList"/>
              <w:rPr>
                <w:i/>
                <w:iCs/>
                <w:rPrChange w:id="6348" w:author="Daniel Stewart" w:date="2022-02-10T13:41:00Z">
                  <w:rPr>
                    <w:lang w:val="en-US"/>
                  </w:rPr>
                </w:rPrChange>
              </w:rPr>
              <w:pPrChange w:id="6349" w:author="Daniel Stewart" w:date="2022-02-10T13:41:00Z">
                <w:pPr>
                  <w:jc w:val="left"/>
                </w:pPr>
              </w:pPrChange>
            </w:pPr>
            <w:r w:rsidRPr="00FF20F1">
              <w:rPr>
                <w:i/>
                <w:iCs/>
                <w:rPrChange w:id="6350" w:author="Daniel Stewart" w:date="2022-02-10T13:41:00Z">
                  <w:rPr/>
                </w:rPrChange>
              </w:rPr>
              <w:t>Trifolium repens </w:t>
            </w:r>
          </w:p>
        </w:tc>
        <w:tc>
          <w:tcPr>
            <w:tcW w:w="2941" w:type="dxa"/>
            <w:shd w:val="clear" w:color="auto" w:fill="auto"/>
            <w:hideMark/>
          </w:tcPr>
          <w:p w14:paraId="592A8AF7" w14:textId="77777777" w:rsidR="007013A6" w:rsidRPr="00FF20F1" w:rsidRDefault="007013A6">
            <w:pPr>
              <w:pStyle w:val="PlantList"/>
              <w:pPrChange w:id="6351" w:author="Daniel Stewart" w:date="2022-02-10T13:41:00Z">
                <w:pPr>
                  <w:jc w:val="left"/>
                </w:pPr>
              </w:pPrChange>
            </w:pPr>
            <w:r w:rsidRPr="00FF20F1">
              <w:t>white clover </w:t>
            </w:r>
          </w:p>
        </w:tc>
        <w:tc>
          <w:tcPr>
            <w:tcW w:w="886" w:type="dxa"/>
            <w:shd w:val="clear" w:color="auto" w:fill="auto"/>
            <w:hideMark/>
          </w:tcPr>
          <w:p w14:paraId="5021FAEC" w14:textId="77777777" w:rsidR="007013A6" w:rsidRPr="00FF20F1" w:rsidRDefault="007013A6">
            <w:pPr>
              <w:pStyle w:val="PlantList"/>
              <w:jc w:val="center"/>
              <w:pPrChange w:id="6352" w:author="Daniel Stewart" w:date="2022-02-10T13:42:00Z">
                <w:pPr/>
              </w:pPrChange>
            </w:pPr>
            <w:r w:rsidRPr="00FF20F1">
              <w:t>E</w:t>
            </w:r>
          </w:p>
        </w:tc>
        <w:tc>
          <w:tcPr>
            <w:tcW w:w="886" w:type="dxa"/>
          </w:tcPr>
          <w:p w14:paraId="42A41DBB" w14:textId="77777777" w:rsidR="007013A6" w:rsidRPr="00FF20F1" w:rsidRDefault="007013A6">
            <w:pPr>
              <w:pStyle w:val="PlantList"/>
              <w:jc w:val="center"/>
              <w:pPrChange w:id="6353" w:author="Daniel Stewart" w:date="2022-02-10T13:42:00Z">
                <w:pPr/>
              </w:pPrChange>
            </w:pPr>
          </w:p>
        </w:tc>
        <w:tc>
          <w:tcPr>
            <w:tcW w:w="886" w:type="dxa"/>
          </w:tcPr>
          <w:p w14:paraId="2D155B49" w14:textId="77777777" w:rsidR="007013A6" w:rsidRPr="00FF20F1" w:rsidRDefault="007013A6">
            <w:pPr>
              <w:pStyle w:val="PlantList"/>
              <w:jc w:val="center"/>
              <w:rPr>
                <w:rPrChange w:id="6354" w:author="Daniel Stewart" w:date="2022-02-10T13:41:00Z">
                  <w:rPr>
                    <w:color w:val="000000"/>
                    <w:lang w:val="en-US"/>
                  </w:rPr>
                </w:rPrChange>
              </w:rPr>
              <w:pPrChange w:id="6355" w:author="Daniel Stewart" w:date="2022-02-10T13:42:00Z">
                <w:pPr/>
              </w:pPrChange>
            </w:pPr>
            <w:r w:rsidRPr="00FF20F1">
              <w:t>X</w:t>
            </w:r>
          </w:p>
        </w:tc>
      </w:tr>
      <w:tr w:rsidR="007013A6" w:rsidRPr="00FF20F1" w14:paraId="7A07093A" w14:textId="77777777" w:rsidTr="004D3373">
        <w:trPr>
          <w:trHeight w:hRule="exact" w:val="227"/>
        </w:trPr>
        <w:tc>
          <w:tcPr>
            <w:tcW w:w="3119" w:type="dxa"/>
            <w:shd w:val="clear" w:color="auto" w:fill="auto"/>
          </w:tcPr>
          <w:p w14:paraId="0A358A05" w14:textId="77777777" w:rsidR="007013A6" w:rsidRPr="00FF20F1" w:rsidRDefault="007013A6">
            <w:pPr>
              <w:pStyle w:val="PlantList"/>
              <w:rPr>
                <w:i/>
                <w:iCs/>
                <w:rPrChange w:id="6356" w:author="Daniel Stewart" w:date="2022-02-10T13:41:00Z">
                  <w:rPr>
                    <w:lang w:val="en-US"/>
                  </w:rPr>
                </w:rPrChange>
              </w:rPr>
              <w:pPrChange w:id="6357" w:author="Daniel Stewart" w:date="2022-02-10T13:41:00Z">
                <w:pPr>
                  <w:jc w:val="left"/>
                </w:pPr>
              </w:pPrChange>
            </w:pPr>
            <w:r w:rsidRPr="00FF20F1">
              <w:rPr>
                <w:i/>
                <w:iCs/>
                <w:rPrChange w:id="6358" w:author="Daniel Stewart" w:date="2022-02-10T13:41:00Z">
                  <w:rPr/>
                </w:rPrChange>
              </w:rPr>
              <w:t xml:space="preserve">Trifolium </w:t>
            </w:r>
            <w:proofErr w:type="spellStart"/>
            <w:r w:rsidRPr="00FF20F1">
              <w:rPr>
                <w:i/>
                <w:iCs/>
                <w:rPrChange w:id="6359" w:author="Daniel Stewart" w:date="2022-02-10T13:41:00Z">
                  <w:rPr/>
                </w:rPrChange>
              </w:rPr>
              <w:t>wormskioldii</w:t>
            </w:r>
            <w:proofErr w:type="spellEnd"/>
          </w:p>
        </w:tc>
        <w:tc>
          <w:tcPr>
            <w:tcW w:w="2941" w:type="dxa"/>
            <w:shd w:val="clear" w:color="auto" w:fill="auto"/>
          </w:tcPr>
          <w:p w14:paraId="42FC92F8" w14:textId="77777777" w:rsidR="007013A6" w:rsidRPr="00FF20F1" w:rsidRDefault="007013A6">
            <w:pPr>
              <w:pStyle w:val="PlantList"/>
              <w:pPrChange w:id="6360" w:author="Daniel Stewart" w:date="2022-02-10T13:41:00Z">
                <w:pPr>
                  <w:jc w:val="left"/>
                </w:pPr>
              </w:pPrChange>
            </w:pPr>
            <w:proofErr w:type="spellStart"/>
            <w:r w:rsidRPr="00FF20F1">
              <w:t>springbank</w:t>
            </w:r>
            <w:proofErr w:type="spellEnd"/>
            <w:r w:rsidRPr="00FF20F1">
              <w:t xml:space="preserve"> clover</w:t>
            </w:r>
          </w:p>
        </w:tc>
        <w:tc>
          <w:tcPr>
            <w:tcW w:w="886" w:type="dxa"/>
            <w:shd w:val="clear" w:color="auto" w:fill="auto"/>
          </w:tcPr>
          <w:p w14:paraId="6E9F13ED" w14:textId="77777777" w:rsidR="007013A6" w:rsidRPr="00FF20F1" w:rsidRDefault="007013A6">
            <w:pPr>
              <w:pStyle w:val="PlantList"/>
              <w:jc w:val="center"/>
              <w:pPrChange w:id="6361" w:author="Daniel Stewart" w:date="2022-02-10T13:42:00Z">
                <w:pPr/>
              </w:pPrChange>
            </w:pPr>
            <w:r w:rsidRPr="00FF20F1">
              <w:t>N</w:t>
            </w:r>
          </w:p>
        </w:tc>
        <w:tc>
          <w:tcPr>
            <w:tcW w:w="886" w:type="dxa"/>
          </w:tcPr>
          <w:p w14:paraId="67CC5126" w14:textId="77777777" w:rsidR="007013A6" w:rsidRPr="00FF20F1" w:rsidRDefault="007013A6">
            <w:pPr>
              <w:pStyle w:val="PlantList"/>
              <w:jc w:val="center"/>
              <w:pPrChange w:id="6362" w:author="Daniel Stewart" w:date="2022-02-10T13:42:00Z">
                <w:pPr/>
              </w:pPrChange>
            </w:pPr>
            <w:r w:rsidRPr="00FF20F1">
              <w:t>X</w:t>
            </w:r>
          </w:p>
        </w:tc>
        <w:tc>
          <w:tcPr>
            <w:tcW w:w="886" w:type="dxa"/>
          </w:tcPr>
          <w:p w14:paraId="245207EE" w14:textId="77777777" w:rsidR="007013A6" w:rsidRPr="00FF20F1" w:rsidRDefault="007013A6">
            <w:pPr>
              <w:pStyle w:val="PlantList"/>
              <w:jc w:val="center"/>
              <w:pPrChange w:id="6363" w:author="Daniel Stewart" w:date="2022-02-10T13:42:00Z">
                <w:pPr/>
              </w:pPrChange>
            </w:pPr>
          </w:p>
        </w:tc>
      </w:tr>
      <w:tr w:rsidR="007013A6" w:rsidRPr="00FF20F1" w14:paraId="3A4F71D4" w14:textId="77777777" w:rsidTr="004D3373">
        <w:trPr>
          <w:trHeight w:hRule="exact" w:val="227"/>
        </w:trPr>
        <w:tc>
          <w:tcPr>
            <w:tcW w:w="3119" w:type="dxa"/>
            <w:shd w:val="clear" w:color="auto" w:fill="auto"/>
            <w:hideMark/>
          </w:tcPr>
          <w:p w14:paraId="7AF9F91E" w14:textId="77777777" w:rsidR="007013A6" w:rsidRPr="00FF20F1" w:rsidRDefault="007013A6">
            <w:pPr>
              <w:pStyle w:val="PlantList"/>
              <w:rPr>
                <w:i/>
                <w:iCs/>
                <w:rPrChange w:id="6364" w:author="Daniel Stewart" w:date="2022-02-10T13:41:00Z">
                  <w:rPr>
                    <w:lang w:val="en-US"/>
                  </w:rPr>
                </w:rPrChange>
              </w:rPr>
              <w:pPrChange w:id="6365" w:author="Daniel Stewart" w:date="2022-02-10T13:41:00Z">
                <w:pPr>
                  <w:jc w:val="left"/>
                </w:pPr>
              </w:pPrChange>
            </w:pPr>
            <w:proofErr w:type="spellStart"/>
            <w:r w:rsidRPr="00FF20F1">
              <w:rPr>
                <w:i/>
                <w:iCs/>
                <w:rPrChange w:id="6366" w:author="Daniel Stewart" w:date="2022-02-10T13:41:00Z">
                  <w:rPr/>
                </w:rPrChange>
              </w:rPr>
              <w:t>Triglochin</w:t>
            </w:r>
            <w:proofErr w:type="spellEnd"/>
            <w:r w:rsidRPr="00FF20F1">
              <w:rPr>
                <w:i/>
                <w:iCs/>
                <w:rPrChange w:id="6367" w:author="Daniel Stewart" w:date="2022-02-10T13:41:00Z">
                  <w:rPr/>
                </w:rPrChange>
              </w:rPr>
              <w:t> maritima </w:t>
            </w:r>
          </w:p>
        </w:tc>
        <w:tc>
          <w:tcPr>
            <w:tcW w:w="2941" w:type="dxa"/>
            <w:shd w:val="clear" w:color="auto" w:fill="auto"/>
            <w:hideMark/>
          </w:tcPr>
          <w:p w14:paraId="62D6E843" w14:textId="77777777" w:rsidR="007013A6" w:rsidRPr="00FF20F1" w:rsidRDefault="007013A6">
            <w:pPr>
              <w:pStyle w:val="PlantList"/>
              <w:pPrChange w:id="6368" w:author="Daniel Stewart" w:date="2022-02-10T13:41:00Z">
                <w:pPr>
                  <w:jc w:val="left"/>
                </w:pPr>
              </w:pPrChange>
            </w:pPr>
            <w:r w:rsidRPr="00FF20F1">
              <w:t>sea arrowgrass </w:t>
            </w:r>
          </w:p>
        </w:tc>
        <w:tc>
          <w:tcPr>
            <w:tcW w:w="886" w:type="dxa"/>
            <w:shd w:val="clear" w:color="auto" w:fill="auto"/>
            <w:hideMark/>
          </w:tcPr>
          <w:p w14:paraId="69992FA0" w14:textId="77777777" w:rsidR="007013A6" w:rsidRPr="00FF20F1" w:rsidRDefault="007013A6">
            <w:pPr>
              <w:pStyle w:val="PlantList"/>
              <w:jc w:val="center"/>
              <w:pPrChange w:id="6369" w:author="Daniel Stewart" w:date="2022-02-10T13:42:00Z">
                <w:pPr/>
              </w:pPrChange>
            </w:pPr>
            <w:r w:rsidRPr="00FF20F1">
              <w:t>N</w:t>
            </w:r>
          </w:p>
        </w:tc>
        <w:tc>
          <w:tcPr>
            <w:tcW w:w="886" w:type="dxa"/>
          </w:tcPr>
          <w:p w14:paraId="34C4EC6F" w14:textId="77777777" w:rsidR="007013A6" w:rsidRPr="00FF20F1" w:rsidRDefault="007013A6">
            <w:pPr>
              <w:pStyle w:val="PlantList"/>
              <w:jc w:val="center"/>
              <w:pPrChange w:id="6370" w:author="Daniel Stewart" w:date="2022-02-10T13:42:00Z">
                <w:pPr/>
              </w:pPrChange>
            </w:pPr>
            <w:r w:rsidRPr="00FF20F1">
              <w:t>X</w:t>
            </w:r>
          </w:p>
        </w:tc>
        <w:tc>
          <w:tcPr>
            <w:tcW w:w="886" w:type="dxa"/>
          </w:tcPr>
          <w:p w14:paraId="01AF39F7" w14:textId="77777777" w:rsidR="007013A6" w:rsidRPr="00FF20F1" w:rsidRDefault="007013A6">
            <w:pPr>
              <w:pStyle w:val="PlantList"/>
              <w:jc w:val="center"/>
              <w:rPr>
                <w:rPrChange w:id="6371" w:author="Daniel Stewart" w:date="2022-02-10T13:41:00Z">
                  <w:rPr>
                    <w:color w:val="000000"/>
                    <w:lang w:val="en-US"/>
                  </w:rPr>
                </w:rPrChange>
              </w:rPr>
              <w:pPrChange w:id="6372" w:author="Daniel Stewart" w:date="2022-02-10T13:42:00Z">
                <w:pPr/>
              </w:pPrChange>
            </w:pPr>
            <w:r w:rsidRPr="00FF20F1">
              <w:t>X</w:t>
            </w:r>
          </w:p>
        </w:tc>
      </w:tr>
      <w:tr w:rsidR="007013A6" w:rsidRPr="00FF20F1" w14:paraId="5AFF3B49" w14:textId="77777777" w:rsidTr="004D3373">
        <w:trPr>
          <w:trHeight w:hRule="exact" w:val="227"/>
        </w:trPr>
        <w:tc>
          <w:tcPr>
            <w:tcW w:w="3119" w:type="dxa"/>
            <w:shd w:val="clear" w:color="auto" w:fill="auto"/>
          </w:tcPr>
          <w:p w14:paraId="14CE953B" w14:textId="77777777" w:rsidR="007013A6" w:rsidRPr="00FF20F1" w:rsidRDefault="007013A6">
            <w:pPr>
              <w:pStyle w:val="PlantList"/>
              <w:rPr>
                <w:i/>
                <w:iCs/>
                <w:rPrChange w:id="6373" w:author="Daniel Stewart" w:date="2022-02-10T13:41:00Z">
                  <w:rPr>
                    <w:lang w:val="en-US"/>
                  </w:rPr>
                </w:rPrChange>
              </w:rPr>
              <w:pPrChange w:id="6374" w:author="Daniel Stewart" w:date="2022-02-10T13:41:00Z">
                <w:pPr>
                  <w:jc w:val="left"/>
                </w:pPr>
              </w:pPrChange>
            </w:pPr>
            <w:proofErr w:type="spellStart"/>
            <w:r w:rsidRPr="00FF20F1">
              <w:rPr>
                <w:i/>
                <w:iCs/>
                <w:rPrChange w:id="6375" w:author="Daniel Stewart" w:date="2022-02-10T13:41:00Z">
                  <w:rPr/>
                </w:rPrChange>
              </w:rPr>
              <w:t>Triglochin</w:t>
            </w:r>
            <w:proofErr w:type="spellEnd"/>
            <w:r w:rsidRPr="00FF20F1">
              <w:rPr>
                <w:i/>
                <w:iCs/>
                <w:rPrChange w:id="6376" w:author="Daniel Stewart" w:date="2022-02-10T13:41:00Z">
                  <w:rPr/>
                </w:rPrChange>
              </w:rPr>
              <w:t xml:space="preserve"> </w:t>
            </w:r>
            <w:proofErr w:type="spellStart"/>
            <w:r w:rsidRPr="00FF20F1">
              <w:rPr>
                <w:i/>
                <w:iCs/>
                <w:rPrChange w:id="6377" w:author="Daniel Stewart" w:date="2022-02-10T13:41:00Z">
                  <w:rPr/>
                </w:rPrChange>
              </w:rPr>
              <w:t>scilloides</w:t>
            </w:r>
            <w:proofErr w:type="spellEnd"/>
          </w:p>
        </w:tc>
        <w:tc>
          <w:tcPr>
            <w:tcW w:w="2941" w:type="dxa"/>
            <w:shd w:val="clear" w:color="auto" w:fill="auto"/>
          </w:tcPr>
          <w:p w14:paraId="543FC04A" w14:textId="77777777" w:rsidR="007013A6" w:rsidRPr="00FF20F1" w:rsidRDefault="007013A6">
            <w:pPr>
              <w:pStyle w:val="PlantList"/>
              <w:pPrChange w:id="6378" w:author="Daniel Stewart" w:date="2022-02-10T13:41:00Z">
                <w:pPr>
                  <w:jc w:val="left"/>
                </w:pPr>
              </w:pPrChange>
            </w:pPr>
            <w:r w:rsidRPr="00FF20F1">
              <w:t>flowering quillwort</w:t>
            </w:r>
          </w:p>
        </w:tc>
        <w:tc>
          <w:tcPr>
            <w:tcW w:w="886" w:type="dxa"/>
            <w:shd w:val="clear" w:color="auto" w:fill="auto"/>
          </w:tcPr>
          <w:p w14:paraId="2CC0B824" w14:textId="77777777" w:rsidR="007013A6" w:rsidRPr="00FF20F1" w:rsidRDefault="007013A6">
            <w:pPr>
              <w:pStyle w:val="PlantList"/>
              <w:jc w:val="center"/>
              <w:pPrChange w:id="6379" w:author="Daniel Stewart" w:date="2022-02-10T13:42:00Z">
                <w:pPr/>
              </w:pPrChange>
            </w:pPr>
            <w:r w:rsidRPr="00FF20F1">
              <w:t>N</w:t>
            </w:r>
          </w:p>
        </w:tc>
        <w:tc>
          <w:tcPr>
            <w:tcW w:w="886" w:type="dxa"/>
          </w:tcPr>
          <w:p w14:paraId="78650E13" w14:textId="77777777" w:rsidR="007013A6" w:rsidRPr="00FF20F1" w:rsidRDefault="007013A6">
            <w:pPr>
              <w:pStyle w:val="PlantList"/>
              <w:jc w:val="center"/>
              <w:pPrChange w:id="6380" w:author="Daniel Stewart" w:date="2022-02-10T13:42:00Z">
                <w:pPr/>
              </w:pPrChange>
            </w:pPr>
            <w:r w:rsidRPr="00FF20F1">
              <w:t>X</w:t>
            </w:r>
          </w:p>
        </w:tc>
        <w:tc>
          <w:tcPr>
            <w:tcW w:w="886" w:type="dxa"/>
          </w:tcPr>
          <w:p w14:paraId="57D9D64D" w14:textId="77777777" w:rsidR="007013A6" w:rsidRPr="00FF20F1" w:rsidRDefault="007013A6">
            <w:pPr>
              <w:pStyle w:val="PlantList"/>
              <w:jc w:val="center"/>
              <w:pPrChange w:id="6381" w:author="Daniel Stewart" w:date="2022-02-10T13:42:00Z">
                <w:pPr/>
              </w:pPrChange>
            </w:pPr>
            <w:r w:rsidRPr="00FF20F1">
              <w:t>X</w:t>
            </w:r>
          </w:p>
        </w:tc>
      </w:tr>
      <w:tr w:rsidR="007013A6" w:rsidRPr="00FF20F1" w14:paraId="22D869F3" w14:textId="77777777" w:rsidTr="004D3373">
        <w:trPr>
          <w:trHeight w:hRule="exact" w:val="227"/>
        </w:trPr>
        <w:tc>
          <w:tcPr>
            <w:tcW w:w="3119" w:type="dxa"/>
            <w:shd w:val="clear" w:color="auto" w:fill="auto"/>
            <w:hideMark/>
          </w:tcPr>
          <w:p w14:paraId="0C924E44" w14:textId="77777777" w:rsidR="007013A6" w:rsidRPr="00FF20F1" w:rsidRDefault="007013A6">
            <w:pPr>
              <w:pStyle w:val="PlantList"/>
              <w:rPr>
                <w:i/>
                <w:iCs/>
                <w:rPrChange w:id="6382" w:author="Daniel Stewart" w:date="2022-02-10T13:41:00Z">
                  <w:rPr>
                    <w:lang w:val="en-US"/>
                  </w:rPr>
                </w:rPrChange>
              </w:rPr>
              <w:pPrChange w:id="6383" w:author="Daniel Stewart" w:date="2022-02-10T13:41:00Z">
                <w:pPr>
                  <w:jc w:val="left"/>
                </w:pPr>
              </w:pPrChange>
            </w:pPr>
            <w:r w:rsidRPr="00FF20F1">
              <w:rPr>
                <w:i/>
                <w:iCs/>
                <w:rPrChange w:id="6384" w:author="Daniel Stewart" w:date="2022-02-10T13:41:00Z">
                  <w:rPr/>
                </w:rPrChange>
              </w:rPr>
              <w:t>Typha angustifolia </w:t>
            </w:r>
          </w:p>
        </w:tc>
        <w:tc>
          <w:tcPr>
            <w:tcW w:w="2941" w:type="dxa"/>
            <w:shd w:val="clear" w:color="auto" w:fill="auto"/>
            <w:hideMark/>
          </w:tcPr>
          <w:p w14:paraId="63D14C03" w14:textId="77777777" w:rsidR="007013A6" w:rsidRPr="00FF20F1" w:rsidRDefault="007013A6">
            <w:pPr>
              <w:pStyle w:val="PlantList"/>
              <w:pPrChange w:id="6385" w:author="Daniel Stewart" w:date="2022-02-10T13:41:00Z">
                <w:pPr>
                  <w:jc w:val="left"/>
                </w:pPr>
              </w:pPrChange>
            </w:pPr>
            <w:r w:rsidRPr="00FF20F1">
              <w:t>narrowleaf cattail </w:t>
            </w:r>
          </w:p>
        </w:tc>
        <w:tc>
          <w:tcPr>
            <w:tcW w:w="886" w:type="dxa"/>
            <w:shd w:val="clear" w:color="auto" w:fill="auto"/>
            <w:hideMark/>
          </w:tcPr>
          <w:p w14:paraId="6F5DE99A" w14:textId="77777777" w:rsidR="007013A6" w:rsidRPr="00FF20F1" w:rsidRDefault="007013A6">
            <w:pPr>
              <w:pStyle w:val="PlantList"/>
              <w:jc w:val="center"/>
              <w:pPrChange w:id="6386" w:author="Daniel Stewart" w:date="2022-02-10T13:42:00Z">
                <w:pPr/>
              </w:pPrChange>
            </w:pPr>
            <w:r w:rsidRPr="00FF20F1">
              <w:t>I</w:t>
            </w:r>
          </w:p>
        </w:tc>
        <w:tc>
          <w:tcPr>
            <w:tcW w:w="886" w:type="dxa"/>
          </w:tcPr>
          <w:p w14:paraId="00D7A2F9" w14:textId="77777777" w:rsidR="007013A6" w:rsidRPr="00FF20F1" w:rsidRDefault="007013A6">
            <w:pPr>
              <w:pStyle w:val="PlantList"/>
              <w:jc w:val="center"/>
              <w:pPrChange w:id="6387" w:author="Daniel Stewart" w:date="2022-02-10T13:42:00Z">
                <w:pPr/>
              </w:pPrChange>
            </w:pPr>
            <w:r w:rsidRPr="00FF20F1">
              <w:t>X</w:t>
            </w:r>
          </w:p>
        </w:tc>
        <w:tc>
          <w:tcPr>
            <w:tcW w:w="886" w:type="dxa"/>
          </w:tcPr>
          <w:p w14:paraId="6B93DED4" w14:textId="77777777" w:rsidR="007013A6" w:rsidRPr="00FF20F1" w:rsidRDefault="007013A6">
            <w:pPr>
              <w:pStyle w:val="PlantList"/>
              <w:jc w:val="center"/>
              <w:rPr>
                <w:rPrChange w:id="6388" w:author="Daniel Stewart" w:date="2022-02-10T13:41:00Z">
                  <w:rPr>
                    <w:color w:val="000000"/>
                    <w:lang w:val="en-US"/>
                  </w:rPr>
                </w:rPrChange>
              </w:rPr>
              <w:pPrChange w:id="6389" w:author="Daniel Stewart" w:date="2022-02-10T13:42:00Z">
                <w:pPr/>
              </w:pPrChange>
            </w:pPr>
            <w:r w:rsidRPr="00FF20F1">
              <w:t>X</w:t>
            </w:r>
          </w:p>
        </w:tc>
      </w:tr>
      <w:tr w:rsidR="007013A6" w:rsidRPr="00FF20F1" w14:paraId="1F4E7DC2" w14:textId="77777777" w:rsidTr="004D3373">
        <w:trPr>
          <w:trHeight w:hRule="exact" w:val="227"/>
        </w:trPr>
        <w:tc>
          <w:tcPr>
            <w:tcW w:w="3119" w:type="dxa"/>
            <w:shd w:val="clear" w:color="auto" w:fill="auto"/>
            <w:hideMark/>
          </w:tcPr>
          <w:p w14:paraId="636542C0" w14:textId="7A57E28F" w:rsidR="007013A6" w:rsidRPr="00FF20F1" w:rsidRDefault="007013A6">
            <w:pPr>
              <w:pStyle w:val="PlantList"/>
              <w:rPr>
                <w:i/>
                <w:iCs/>
                <w:rPrChange w:id="6390" w:author="Daniel Stewart" w:date="2022-02-10T13:41:00Z">
                  <w:rPr>
                    <w:lang w:val="en-US"/>
                  </w:rPr>
                </w:rPrChange>
              </w:rPr>
              <w:pPrChange w:id="6391" w:author="Daniel Stewart" w:date="2022-02-10T13:41:00Z">
                <w:pPr>
                  <w:jc w:val="left"/>
                </w:pPr>
              </w:pPrChange>
            </w:pPr>
            <w:r w:rsidRPr="00FF20F1">
              <w:rPr>
                <w:i/>
                <w:iCs/>
                <w:rPrChange w:id="6392" w:author="Daniel Stewart" w:date="2022-02-10T13:41:00Z">
                  <w:rPr/>
                </w:rPrChange>
              </w:rPr>
              <w:t xml:space="preserve">Typha </w:t>
            </w:r>
            <w:ins w:id="6393" w:author="Daniel Stewart" w:date="2022-01-27T14:13:00Z">
              <w:r w:rsidR="00572CC4" w:rsidRPr="00572CC4">
                <w:t>×</w:t>
              </w:r>
            </w:ins>
            <w:r w:rsidRPr="00FF20F1">
              <w:rPr>
                <w:i/>
                <w:iCs/>
                <w:rPrChange w:id="6394" w:author="Daniel Stewart" w:date="2022-02-10T13:41:00Z">
                  <w:rPr/>
                </w:rPrChange>
              </w:rPr>
              <w:t xml:space="preserve"> glauca </w:t>
            </w:r>
          </w:p>
        </w:tc>
        <w:tc>
          <w:tcPr>
            <w:tcW w:w="2941" w:type="dxa"/>
            <w:shd w:val="clear" w:color="auto" w:fill="auto"/>
            <w:hideMark/>
          </w:tcPr>
          <w:p w14:paraId="3EBEB7C9" w14:textId="77777777" w:rsidR="007013A6" w:rsidRPr="00FF20F1" w:rsidRDefault="007013A6">
            <w:pPr>
              <w:pStyle w:val="PlantList"/>
              <w:pPrChange w:id="6395" w:author="Daniel Stewart" w:date="2022-02-10T13:41:00Z">
                <w:pPr>
                  <w:jc w:val="left"/>
                </w:pPr>
              </w:pPrChange>
            </w:pPr>
            <w:r w:rsidRPr="00FF20F1">
              <w:t>hybrid cattail </w:t>
            </w:r>
          </w:p>
        </w:tc>
        <w:tc>
          <w:tcPr>
            <w:tcW w:w="886" w:type="dxa"/>
            <w:shd w:val="clear" w:color="auto" w:fill="auto"/>
            <w:hideMark/>
          </w:tcPr>
          <w:p w14:paraId="359D7369" w14:textId="77777777" w:rsidR="007013A6" w:rsidRPr="00FF20F1" w:rsidRDefault="007013A6">
            <w:pPr>
              <w:pStyle w:val="PlantList"/>
              <w:jc w:val="center"/>
              <w:pPrChange w:id="6396" w:author="Daniel Stewart" w:date="2022-02-10T13:42:00Z">
                <w:pPr/>
              </w:pPrChange>
            </w:pPr>
            <w:r w:rsidRPr="00FF20F1">
              <w:t>I</w:t>
            </w:r>
          </w:p>
        </w:tc>
        <w:tc>
          <w:tcPr>
            <w:tcW w:w="886" w:type="dxa"/>
          </w:tcPr>
          <w:p w14:paraId="7461515E" w14:textId="77777777" w:rsidR="007013A6" w:rsidRPr="00FF20F1" w:rsidRDefault="007013A6">
            <w:pPr>
              <w:pStyle w:val="PlantList"/>
              <w:jc w:val="center"/>
              <w:pPrChange w:id="6397" w:author="Daniel Stewart" w:date="2022-02-10T13:42:00Z">
                <w:pPr/>
              </w:pPrChange>
            </w:pPr>
            <w:r w:rsidRPr="00FF20F1">
              <w:t>X</w:t>
            </w:r>
          </w:p>
        </w:tc>
        <w:tc>
          <w:tcPr>
            <w:tcW w:w="886" w:type="dxa"/>
          </w:tcPr>
          <w:p w14:paraId="547B7543" w14:textId="77777777" w:rsidR="007013A6" w:rsidRPr="00FF20F1" w:rsidRDefault="007013A6">
            <w:pPr>
              <w:pStyle w:val="PlantList"/>
              <w:jc w:val="center"/>
              <w:rPr>
                <w:rPrChange w:id="6398" w:author="Daniel Stewart" w:date="2022-02-10T13:41:00Z">
                  <w:rPr>
                    <w:color w:val="000000"/>
                    <w:lang w:val="en-US"/>
                  </w:rPr>
                </w:rPrChange>
              </w:rPr>
              <w:pPrChange w:id="6399" w:author="Daniel Stewart" w:date="2022-02-10T13:42:00Z">
                <w:pPr/>
              </w:pPrChange>
            </w:pPr>
            <w:r w:rsidRPr="00FF20F1">
              <w:t>X</w:t>
            </w:r>
          </w:p>
        </w:tc>
      </w:tr>
      <w:tr w:rsidR="007013A6" w:rsidRPr="00FF20F1" w14:paraId="582F5C45" w14:textId="77777777" w:rsidTr="004D3373">
        <w:trPr>
          <w:trHeight w:hRule="exact" w:val="227"/>
        </w:trPr>
        <w:tc>
          <w:tcPr>
            <w:tcW w:w="3119" w:type="dxa"/>
            <w:shd w:val="clear" w:color="auto" w:fill="auto"/>
            <w:hideMark/>
          </w:tcPr>
          <w:p w14:paraId="213B3CF7" w14:textId="77777777" w:rsidR="007013A6" w:rsidRPr="00FF20F1" w:rsidRDefault="007013A6">
            <w:pPr>
              <w:pStyle w:val="PlantList"/>
              <w:rPr>
                <w:i/>
                <w:iCs/>
                <w:rPrChange w:id="6400" w:author="Daniel Stewart" w:date="2022-02-10T13:41:00Z">
                  <w:rPr>
                    <w:lang w:val="en-US"/>
                  </w:rPr>
                </w:rPrChange>
              </w:rPr>
              <w:pPrChange w:id="6401" w:author="Daniel Stewart" w:date="2022-02-10T13:41:00Z">
                <w:pPr>
                  <w:jc w:val="left"/>
                </w:pPr>
              </w:pPrChange>
            </w:pPr>
            <w:r w:rsidRPr="00FF20F1">
              <w:rPr>
                <w:i/>
                <w:iCs/>
                <w:rPrChange w:id="6402" w:author="Daniel Stewart" w:date="2022-02-10T13:41:00Z">
                  <w:rPr/>
                </w:rPrChange>
              </w:rPr>
              <w:t>Typha latifolia </w:t>
            </w:r>
          </w:p>
        </w:tc>
        <w:tc>
          <w:tcPr>
            <w:tcW w:w="2941" w:type="dxa"/>
            <w:shd w:val="clear" w:color="auto" w:fill="auto"/>
            <w:hideMark/>
          </w:tcPr>
          <w:p w14:paraId="789EA020" w14:textId="77777777" w:rsidR="007013A6" w:rsidRPr="00FF20F1" w:rsidRDefault="007013A6">
            <w:pPr>
              <w:pStyle w:val="PlantList"/>
              <w:pPrChange w:id="6403" w:author="Daniel Stewart" w:date="2022-02-10T13:41:00Z">
                <w:pPr>
                  <w:jc w:val="left"/>
                </w:pPr>
              </w:pPrChange>
            </w:pPr>
            <w:r w:rsidRPr="00FF20F1">
              <w:t>broadleaf cattail </w:t>
            </w:r>
          </w:p>
        </w:tc>
        <w:tc>
          <w:tcPr>
            <w:tcW w:w="886" w:type="dxa"/>
            <w:shd w:val="clear" w:color="auto" w:fill="auto"/>
            <w:hideMark/>
          </w:tcPr>
          <w:p w14:paraId="7871E801" w14:textId="77777777" w:rsidR="007013A6" w:rsidRPr="00FF20F1" w:rsidRDefault="007013A6">
            <w:pPr>
              <w:pStyle w:val="PlantList"/>
              <w:jc w:val="center"/>
              <w:pPrChange w:id="6404" w:author="Daniel Stewart" w:date="2022-02-10T13:42:00Z">
                <w:pPr/>
              </w:pPrChange>
            </w:pPr>
            <w:r w:rsidRPr="00FF20F1">
              <w:t>N</w:t>
            </w:r>
          </w:p>
        </w:tc>
        <w:tc>
          <w:tcPr>
            <w:tcW w:w="886" w:type="dxa"/>
          </w:tcPr>
          <w:p w14:paraId="44DE5C48" w14:textId="77777777" w:rsidR="007013A6" w:rsidRPr="00FF20F1" w:rsidRDefault="007013A6">
            <w:pPr>
              <w:pStyle w:val="PlantList"/>
              <w:jc w:val="center"/>
              <w:pPrChange w:id="6405" w:author="Daniel Stewart" w:date="2022-02-10T13:42:00Z">
                <w:pPr/>
              </w:pPrChange>
            </w:pPr>
            <w:r w:rsidRPr="00FF20F1">
              <w:t>X</w:t>
            </w:r>
          </w:p>
        </w:tc>
        <w:tc>
          <w:tcPr>
            <w:tcW w:w="886" w:type="dxa"/>
          </w:tcPr>
          <w:p w14:paraId="218721FB" w14:textId="77777777" w:rsidR="007013A6" w:rsidRPr="00FF20F1" w:rsidRDefault="007013A6">
            <w:pPr>
              <w:pStyle w:val="PlantList"/>
              <w:jc w:val="center"/>
              <w:rPr>
                <w:rPrChange w:id="6406" w:author="Daniel Stewart" w:date="2022-02-10T13:41:00Z">
                  <w:rPr>
                    <w:color w:val="000000"/>
                    <w:lang w:val="en-US"/>
                  </w:rPr>
                </w:rPrChange>
              </w:rPr>
              <w:pPrChange w:id="6407" w:author="Daniel Stewart" w:date="2022-02-10T13:42:00Z">
                <w:pPr/>
              </w:pPrChange>
            </w:pPr>
            <w:r w:rsidRPr="00FF20F1">
              <w:t>X</w:t>
            </w:r>
          </w:p>
        </w:tc>
      </w:tr>
      <w:tr w:rsidR="007013A6" w:rsidRPr="00FF20F1" w14:paraId="7D2C0B9B" w14:textId="77777777" w:rsidTr="004D3373">
        <w:trPr>
          <w:trHeight w:hRule="exact" w:val="227"/>
        </w:trPr>
        <w:tc>
          <w:tcPr>
            <w:tcW w:w="3119" w:type="dxa"/>
            <w:shd w:val="clear" w:color="auto" w:fill="auto"/>
          </w:tcPr>
          <w:p w14:paraId="2BF3A4D9" w14:textId="77777777" w:rsidR="007013A6" w:rsidRPr="00FF20F1" w:rsidRDefault="007013A6">
            <w:pPr>
              <w:pStyle w:val="PlantList"/>
              <w:rPr>
                <w:i/>
                <w:iCs/>
                <w:rPrChange w:id="6408" w:author="Daniel Stewart" w:date="2022-02-10T13:41:00Z">
                  <w:rPr>
                    <w:lang w:val="en-US"/>
                  </w:rPr>
                </w:rPrChange>
              </w:rPr>
              <w:pPrChange w:id="6409" w:author="Daniel Stewart" w:date="2022-02-10T13:41:00Z">
                <w:pPr>
                  <w:jc w:val="left"/>
                </w:pPr>
              </w:pPrChange>
            </w:pPr>
            <w:r w:rsidRPr="00FF20F1">
              <w:rPr>
                <w:i/>
                <w:iCs/>
                <w:rPrChange w:id="6410" w:author="Daniel Stewart" w:date="2022-02-10T13:41:00Z">
                  <w:rPr/>
                </w:rPrChange>
              </w:rPr>
              <w:t xml:space="preserve">Vicia </w:t>
            </w:r>
            <w:proofErr w:type="spellStart"/>
            <w:r w:rsidRPr="00FF20F1">
              <w:rPr>
                <w:i/>
                <w:iCs/>
                <w:rPrChange w:id="6411" w:author="Daniel Stewart" w:date="2022-02-10T13:41:00Z">
                  <w:rPr/>
                </w:rPrChange>
              </w:rPr>
              <w:t>cracca</w:t>
            </w:r>
            <w:proofErr w:type="spellEnd"/>
          </w:p>
        </w:tc>
        <w:tc>
          <w:tcPr>
            <w:tcW w:w="2941" w:type="dxa"/>
            <w:shd w:val="clear" w:color="auto" w:fill="auto"/>
          </w:tcPr>
          <w:p w14:paraId="3D07F43F" w14:textId="77777777" w:rsidR="007013A6" w:rsidRPr="00FF20F1" w:rsidRDefault="007013A6">
            <w:pPr>
              <w:pStyle w:val="PlantList"/>
              <w:pPrChange w:id="6412" w:author="Daniel Stewart" w:date="2022-02-10T13:41:00Z">
                <w:pPr>
                  <w:jc w:val="left"/>
                </w:pPr>
              </w:pPrChange>
            </w:pPr>
            <w:r w:rsidRPr="00FF20F1">
              <w:t>tufted vetch</w:t>
            </w:r>
          </w:p>
        </w:tc>
        <w:tc>
          <w:tcPr>
            <w:tcW w:w="886" w:type="dxa"/>
            <w:shd w:val="clear" w:color="auto" w:fill="auto"/>
          </w:tcPr>
          <w:p w14:paraId="7531DF70" w14:textId="77777777" w:rsidR="007013A6" w:rsidRPr="00FF20F1" w:rsidRDefault="007013A6">
            <w:pPr>
              <w:pStyle w:val="PlantList"/>
              <w:jc w:val="center"/>
              <w:pPrChange w:id="6413" w:author="Daniel Stewart" w:date="2022-02-10T13:42:00Z">
                <w:pPr/>
              </w:pPrChange>
            </w:pPr>
            <w:r w:rsidRPr="00FF20F1">
              <w:t>E</w:t>
            </w:r>
          </w:p>
        </w:tc>
        <w:tc>
          <w:tcPr>
            <w:tcW w:w="886" w:type="dxa"/>
          </w:tcPr>
          <w:p w14:paraId="1555C1A1" w14:textId="77777777" w:rsidR="007013A6" w:rsidRPr="00FF20F1" w:rsidRDefault="007013A6">
            <w:pPr>
              <w:pStyle w:val="PlantList"/>
              <w:jc w:val="center"/>
              <w:pPrChange w:id="6414" w:author="Daniel Stewart" w:date="2022-02-10T13:42:00Z">
                <w:pPr/>
              </w:pPrChange>
            </w:pPr>
            <w:r w:rsidRPr="00FF20F1">
              <w:t>X</w:t>
            </w:r>
          </w:p>
        </w:tc>
        <w:tc>
          <w:tcPr>
            <w:tcW w:w="886" w:type="dxa"/>
          </w:tcPr>
          <w:p w14:paraId="15F1ED5F" w14:textId="77777777" w:rsidR="007013A6" w:rsidRPr="00FF20F1" w:rsidRDefault="007013A6">
            <w:pPr>
              <w:pStyle w:val="PlantList"/>
              <w:jc w:val="center"/>
              <w:pPrChange w:id="6415" w:author="Daniel Stewart" w:date="2022-02-10T13:42:00Z">
                <w:pPr/>
              </w:pPrChange>
            </w:pPr>
          </w:p>
        </w:tc>
      </w:tr>
      <w:tr w:rsidR="007013A6" w:rsidRPr="00FF20F1" w14:paraId="4E5595BA" w14:textId="77777777" w:rsidTr="004D3373">
        <w:trPr>
          <w:trHeight w:hRule="exact" w:val="227"/>
        </w:trPr>
        <w:tc>
          <w:tcPr>
            <w:tcW w:w="3119" w:type="dxa"/>
            <w:shd w:val="clear" w:color="auto" w:fill="auto"/>
            <w:hideMark/>
          </w:tcPr>
          <w:p w14:paraId="1DC63F0F" w14:textId="77777777" w:rsidR="007013A6" w:rsidRPr="00FF20F1" w:rsidRDefault="007013A6">
            <w:pPr>
              <w:pStyle w:val="PlantList"/>
              <w:rPr>
                <w:i/>
                <w:iCs/>
                <w:rPrChange w:id="6416" w:author="Daniel Stewart" w:date="2022-02-10T13:41:00Z">
                  <w:rPr>
                    <w:lang w:val="en-US"/>
                  </w:rPr>
                </w:rPrChange>
              </w:rPr>
              <w:pPrChange w:id="6417" w:author="Daniel Stewart" w:date="2022-02-10T13:41:00Z">
                <w:pPr>
                  <w:jc w:val="left"/>
                </w:pPr>
              </w:pPrChange>
            </w:pPr>
            <w:r w:rsidRPr="00FF20F1">
              <w:rPr>
                <w:i/>
                <w:iCs/>
                <w:rPrChange w:id="6418" w:author="Daniel Stewart" w:date="2022-02-10T13:41:00Z">
                  <w:rPr/>
                </w:rPrChange>
              </w:rPr>
              <w:t>Veronica anagallis-aquatica </w:t>
            </w:r>
          </w:p>
        </w:tc>
        <w:tc>
          <w:tcPr>
            <w:tcW w:w="2941" w:type="dxa"/>
            <w:shd w:val="clear" w:color="auto" w:fill="auto"/>
            <w:hideMark/>
          </w:tcPr>
          <w:p w14:paraId="596DDEC4" w14:textId="77777777" w:rsidR="007013A6" w:rsidRPr="00FF20F1" w:rsidRDefault="007013A6">
            <w:pPr>
              <w:pStyle w:val="PlantList"/>
              <w:pPrChange w:id="6419" w:author="Daniel Stewart" w:date="2022-02-10T13:41:00Z">
                <w:pPr>
                  <w:jc w:val="left"/>
                </w:pPr>
              </w:pPrChange>
            </w:pPr>
            <w:r w:rsidRPr="00FF20F1">
              <w:t>water speedwell </w:t>
            </w:r>
          </w:p>
        </w:tc>
        <w:tc>
          <w:tcPr>
            <w:tcW w:w="886" w:type="dxa"/>
            <w:shd w:val="clear" w:color="auto" w:fill="auto"/>
            <w:hideMark/>
          </w:tcPr>
          <w:p w14:paraId="6707E782" w14:textId="77777777" w:rsidR="007013A6" w:rsidRPr="00FF20F1" w:rsidRDefault="007013A6">
            <w:pPr>
              <w:pStyle w:val="PlantList"/>
              <w:jc w:val="center"/>
              <w:pPrChange w:id="6420" w:author="Daniel Stewart" w:date="2022-02-10T13:42:00Z">
                <w:pPr/>
              </w:pPrChange>
            </w:pPr>
            <w:r w:rsidRPr="00FF20F1">
              <w:t>E</w:t>
            </w:r>
          </w:p>
        </w:tc>
        <w:tc>
          <w:tcPr>
            <w:tcW w:w="886" w:type="dxa"/>
          </w:tcPr>
          <w:p w14:paraId="35494C0E" w14:textId="77777777" w:rsidR="007013A6" w:rsidRPr="00FF20F1" w:rsidRDefault="007013A6">
            <w:pPr>
              <w:pStyle w:val="PlantList"/>
              <w:jc w:val="center"/>
              <w:pPrChange w:id="6421" w:author="Daniel Stewart" w:date="2022-02-10T13:42:00Z">
                <w:pPr/>
              </w:pPrChange>
            </w:pPr>
            <w:r w:rsidRPr="00FF20F1">
              <w:t>X</w:t>
            </w:r>
          </w:p>
        </w:tc>
        <w:tc>
          <w:tcPr>
            <w:tcW w:w="886" w:type="dxa"/>
          </w:tcPr>
          <w:p w14:paraId="57F78928" w14:textId="77777777" w:rsidR="007013A6" w:rsidRPr="00FF20F1" w:rsidRDefault="007013A6">
            <w:pPr>
              <w:pStyle w:val="PlantList"/>
              <w:jc w:val="center"/>
              <w:rPr>
                <w:rPrChange w:id="6422" w:author="Daniel Stewart" w:date="2022-02-10T13:41:00Z">
                  <w:rPr>
                    <w:color w:val="000000"/>
                    <w:lang w:val="en-US"/>
                  </w:rPr>
                </w:rPrChange>
              </w:rPr>
              <w:pPrChange w:id="6423" w:author="Daniel Stewart" w:date="2022-02-10T13:42:00Z">
                <w:pPr/>
              </w:pPrChange>
            </w:pPr>
            <w:r w:rsidRPr="00FF20F1">
              <w:t>X</w:t>
            </w:r>
          </w:p>
        </w:tc>
      </w:tr>
      <w:tr w:rsidR="007013A6" w:rsidRPr="00FF20F1" w14:paraId="30C7811E" w14:textId="77777777" w:rsidTr="004D3373">
        <w:trPr>
          <w:trHeight w:hRule="exact" w:val="227"/>
        </w:trPr>
        <w:tc>
          <w:tcPr>
            <w:tcW w:w="3119" w:type="dxa"/>
            <w:shd w:val="clear" w:color="auto" w:fill="auto"/>
          </w:tcPr>
          <w:p w14:paraId="445DE460" w14:textId="77777777" w:rsidR="007013A6" w:rsidRPr="00FF20F1" w:rsidRDefault="007013A6">
            <w:pPr>
              <w:pStyle w:val="PlantList"/>
              <w:rPr>
                <w:i/>
                <w:iCs/>
                <w:rPrChange w:id="6424" w:author="Daniel Stewart" w:date="2022-02-10T13:41:00Z">
                  <w:rPr>
                    <w:lang w:val="en-US"/>
                  </w:rPr>
                </w:rPrChange>
              </w:rPr>
              <w:pPrChange w:id="6425" w:author="Daniel Stewart" w:date="2022-02-10T13:41:00Z">
                <w:pPr>
                  <w:jc w:val="left"/>
                </w:pPr>
              </w:pPrChange>
            </w:pPr>
            <w:r w:rsidRPr="00FF20F1">
              <w:rPr>
                <w:i/>
                <w:iCs/>
                <w:rPrChange w:id="6426" w:author="Daniel Stewart" w:date="2022-02-10T13:41:00Z">
                  <w:rPr/>
                </w:rPrChange>
              </w:rPr>
              <w:t>Veronica beccabunga</w:t>
            </w:r>
          </w:p>
          <w:p w14:paraId="610F0E9D" w14:textId="77777777" w:rsidR="007013A6" w:rsidRPr="00FF20F1" w:rsidRDefault="007013A6">
            <w:pPr>
              <w:pStyle w:val="PlantList"/>
              <w:rPr>
                <w:i/>
                <w:iCs/>
                <w:rPrChange w:id="6427" w:author="Daniel Stewart" w:date="2022-02-10T13:41:00Z">
                  <w:rPr>
                    <w:lang w:val="en-US"/>
                  </w:rPr>
                </w:rPrChange>
              </w:rPr>
              <w:pPrChange w:id="6428" w:author="Daniel Stewart" w:date="2022-02-10T13:41:00Z">
                <w:pPr>
                  <w:jc w:val="left"/>
                </w:pPr>
              </w:pPrChange>
            </w:pPr>
          </w:p>
        </w:tc>
        <w:tc>
          <w:tcPr>
            <w:tcW w:w="2941" w:type="dxa"/>
            <w:shd w:val="clear" w:color="auto" w:fill="auto"/>
          </w:tcPr>
          <w:p w14:paraId="19B091C7" w14:textId="77777777" w:rsidR="007013A6" w:rsidRPr="00FF20F1" w:rsidRDefault="007013A6">
            <w:pPr>
              <w:pStyle w:val="PlantList"/>
              <w:pPrChange w:id="6429" w:author="Daniel Stewart" w:date="2022-02-10T13:41:00Z">
                <w:pPr>
                  <w:jc w:val="left"/>
                </w:pPr>
              </w:pPrChange>
            </w:pPr>
            <w:r w:rsidRPr="00FF20F1">
              <w:t>American speedwell</w:t>
            </w:r>
          </w:p>
        </w:tc>
        <w:tc>
          <w:tcPr>
            <w:tcW w:w="886" w:type="dxa"/>
            <w:shd w:val="clear" w:color="auto" w:fill="auto"/>
          </w:tcPr>
          <w:p w14:paraId="25D5329F" w14:textId="77777777" w:rsidR="007013A6" w:rsidRPr="00FF20F1" w:rsidRDefault="007013A6">
            <w:pPr>
              <w:pStyle w:val="PlantList"/>
              <w:jc w:val="center"/>
              <w:pPrChange w:id="6430" w:author="Daniel Stewart" w:date="2022-02-10T13:42:00Z">
                <w:pPr/>
              </w:pPrChange>
            </w:pPr>
            <w:r w:rsidRPr="00FF20F1">
              <w:t>N</w:t>
            </w:r>
          </w:p>
        </w:tc>
        <w:tc>
          <w:tcPr>
            <w:tcW w:w="886" w:type="dxa"/>
          </w:tcPr>
          <w:p w14:paraId="7F03C17E" w14:textId="77777777" w:rsidR="007013A6" w:rsidRPr="00FF20F1" w:rsidRDefault="007013A6">
            <w:pPr>
              <w:pStyle w:val="PlantList"/>
              <w:jc w:val="center"/>
              <w:pPrChange w:id="6431" w:author="Daniel Stewart" w:date="2022-02-10T13:42:00Z">
                <w:pPr/>
              </w:pPrChange>
            </w:pPr>
            <w:r w:rsidRPr="00FF20F1">
              <w:t>X</w:t>
            </w:r>
          </w:p>
        </w:tc>
        <w:tc>
          <w:tcPr>
            <w:tcW w:w="886" w:type="dxa"/>
          </w:tcPr>
          <w:p w14:paraId="4E2306C5" w14:textId="77777777" w:rsidR="007013A6" w:rsidRPr="00FF20F1" w:rsidRDefault="007013A6">
            <w:pPr>
              <w:pStyle w:val="PlantList"/>
              <w:jc w:val="center"/>
              <w:pPrChange w:id="6432" w:author="Daniel Stewart" w:date="2022-02-10T13:42:00Z">
                <w:pPr/>
              </w:pPrChange>
            </w:pPr>
          </w:p>
        </w:tc>
      </w:tr>
      <w:tr w:rsidR="007013A6" w:rsidRPr="00FF20F1" w14:paraId="133D9CAA" w14:textId="77777777" w:rsidTr="004D3373">
        <w:trPr>
          <w:trHeight w:hRule="exact" w:val="227"/>
        </w:trPr>
        <w:tc>
          <w:tcPr>
            <w:tcW w:w="3119" w:type="dxa"/>
            <w:shd w:val="clear" w:color="auto" w:fill="auto"/>
            <w:hideMark/>
          </w:tcPr>
          <w:p w14:paraId="70B135A9" w14:textId="77777777" w:rsidR="007013A6" w:rsidRPr="00FF20F1" w:rsidRDefault="007013A6">
            <w:pPr>
              <w:pStyle w:val="PlantList"/>
              <w:rPr>
                <w:i/>
                <w:iCs/>
                <w:rPrChange w:id="6433" w:author="Daniel Stewart" w:date="2022-02-10T13:41:00Z">
                  <w:rPr>
                    <w:lang w:val="en-US"/>
                  </w:rPr>
                </w:rPrChange>
              </w:rPr>
              <w:pPrChange w:id="6434" w:author="Daniel Stewart" w:date="2022-02-10T13:41:00Z">
                <w:pPr>
                  <w:jc w:val="left"/>
                </w:pPr>
              </w:pPrChange>
            </w:pPr>
            <w:r w:rsidRPr="00FF20F1">
              <w:rPr>
                <w:i/>
                <w:iCs/>
                <w:rPrChange w:id="6435" w:author="Daniel Stewart" w:date="2022-02-10T13:41:00Z">
                  <w:rPr/>
                </w:rPrChange>
              </w:rPr>
              <w:t>Veronica </w:t>
            </w:r>
            <w:proofErr w:type="spellStart"/>
            <w:r w:rsidRPr="00FF20F1">
              <w:rPr>
                <w:i/>
                <w:iCs/>
                <w:rPrChange w:id="6436" w:author="Daniel Stewart" w:date="2022-02-10T13:41:00Z">
                  <w:rPr/>
                </w:rPrChange>
              </w:rPr>
              <w:t>scutellata</w:t>
            </w:r>
            <w:proofErr w:type="spellEnd"/>
            <w:r w:rsidRPr="00FF20F1">
              <w:rPr>
                <w:i/>
                <w:iCs/>
                <w:rPrChange w:id="6437" w:author="Daniel Stewart" w:date="2022-02-10T13:41:00Z">
                  <w:rPr/>
                </w:rPrChange>
              </w:rPr>
              <w:t> </w:t>
            </w:r>
          </w:p>
        </w:tc>
        <w:tc>
          <w:tcPr>
            <w:tcW w:w="2941" w:type="dxa"/>
            <w:shd w:val="clear" w:color="auto" w:fill="auto"/>
            <w:hideMark/>
          </w:tcPr>
          <w:p w14:paraId="59648576" w14:textId="77777777" w:rsidR="007013A6" w:rsidRPr="00FF20F1" w:rsidRDefault="007013A6">
            <w:pPr>
              <w:pStyle w:val="PlantList"/>
              <w:pPrChange w:id="6438" w:author="Daniel Stewart" w:date="2022-02-10T13:41:00Z">
                <w:pPr>
                  <w:jc w:val="left"/>
                </w:pPr>
              </w:pPrChange>
            </w:pPr>
            <w:r w:rsidRPr="00FF20F1">
              <w:t>marsh speedwell </w:t>
            </w:r>
          </w:p>
        </w:tc>
        <w:tc>
          <w:tcPr>
            <w:tcW w:w="886" w:type="dxa"/>
            <w:shd w:val="clear" w:color="auto" w:fill="auto"/>
            <w:hideMark/>
          </w:tcPr>
          <w:p w14:paraId="0060DD75" w14:textId="77777777" w:rsidR="007013A6" w:rsidRPr="00FF20F1" w:rsidRDefault="007013A6">
            <w:pPr>
              <w:pStyle w:val="PlantList"/>
              <w:jc w:val="center"/>
              <w:pPrChange w:id="6439" w:author="Daniel Stewart" w:date="2022-02-10T13:42:00Z">
                <w:pPr/>
              </w:pPrChange>
            </w:pPr>
            <w:r w:rsidRPr="00FF20F1">
              <w:t>N</w:t>
            </w:r>
          </w:p>
        </w:tc>
        <w:tc>
          <w:tcPr>
            <w:tcW w:w="886" w:type="dxa"/>
          </w:tcPr>
          <w:p w14:paraId="1F1C7FF6" w14:textId="77777777" w:rsidR="007013A6" w:rsidRPr="00FF20F1" w:rsidRDefault="007013A6">
            <w:pPr>
              <w:pStyle w:val="PlantList"/>
              <w:jc w:val="center"/>
              <w:pPrChange w:id="6440" w:author="Daniel Stewart" w:date="2022-02-10T13:42:00Z">
                <w:pPr/>
              </w:pPrChange>
            </w:pPr>
            <w:r w:rsidRPr="00FF20F1">
              <w:t>X</w:t>
            </w:r>
          </w:p>
        </w:tc>
        <w:tc>
          <w:tcPr>
            <w:tcW w:w="886" w:type="dxa"/>
          </w:tcPr>
          <w:p w14:paraId="2365CB86" w14:textId="77777777" w:rsidR="007013A6" w:rsidRPr="00FF20F1" w:rsidRDefault="007013A6">
            <w:pPr>
              <w:pStyle w:val="PlantList"/>
              <w:jc w:val="center"/>
              <w:rPr>
                <w:rPrChange w:id="6441" w:author="Daniel Stewart" w:date="2022-02-10T13:41:00Z">
                  <w:rPr>
                    <w:color w:val="000000"/>
                    <w:lang w:val="en-US"/>
                  </w:rPr>
                </w:rPrChange>
              </w:rPr>
              <w:pPrChange w:id="6442" w:author="Daniel Stewart" w:date="2022-02-10T13:42:00Z">
                <w:pPr/>
              </w:pPrChange>
            </w:pPr>
            <w:r w:rsidRPr="00FF20F1">
              <w:t>X</w:t>
            </w:r>
          </w:p>
        </w:tc>
      </w:tr>
      <w:tr w:rsidR="007013A6" w:rsidRPr="00FF20F1" w14:paraId="1EB1277C" w14:textId="77777777" w:rsidTr="004D3373">
        <w:trPr>
          <w:trHeight w:hRule="exact" w:val="227"/>
        </w:trPr>
        <w:tc>
          <w:tcPr>
            <w:tcW w:w="3119" w:type="dxa"/>
            <w:shd w:val="clear" w:color="auto" w:fill="auto"/>
          </w:tcPr>
          <w:p w14:paraId="3DAFD616" w14:textId="77777777" w:rsidR="007013A6" w:rsidRPr="00FF20F1" w:rsidRDefault="007013A6">
            <w:pPr>
              <w:pStyle w:val="PlantList"/>
              <w:rPr>
                <w:i/>
                <w:iCs/>
                <w:rPrChange w:id="6443" w:author="Daniel Stewart" w:date="2022-02-10T13:41:00Z">
                  <w:rPr>
                    <w:lang w:val="en-US"/>
                  </w:rPr>
                </w:rPrChange>
              </w:rPr>
              <w:pPrChange w:id="6444" w:author="Daniel Stewart" w:date="2022-02-10T13:41:00Z">
                <w:pPr>
                  <w:jc w:val="left"/>
                </w:pPr>
              </w:pPrChange>
            </w:pPr>
            <w:r w:rsidRPr="00FF20F1">
              <w:rPr>
                <w:i/>
                <w:iCs/>
                <w:rPrChange w:id="6445" w:author="Daniel Stewart" w:date="2022-02-10T13:41:00Z">
                  <w:rPr/>
                </w:rPrChange>
              </w:rPr>
              <w:t xml:space="preserve">Veronica </w:t>
            </w:r>
            <w:proofErr w:type="spellStart"/>
            <w:r w:rsidRPr="00FF20F1">
              <w:rPr>
                <w:i/>
                <w:iCs/>
                <w:rPrChange w:id="6446" w:author="Daniel Stewart" w:date="2022-02-10T13:41:00Z">
                  <w:rPr/>
                </w:rPrChange>
              </w:rPr>
              <w:t>serpyllifolia</w:t>
            </w:r>
            <w:proofErr w:type="spellEnd"/>
            <w:r w:rsidRPr="00FF20F1">
              <w:rPr>
                <w:i/>
                <w:iCs/>
                <w:rPrChange w:id="6447" w:author="Daniel Stewart" w:date="2022-02-10T13:41:00Z">
                  <w:rPr/>
                </w:rPrChange>
              </w:rPr>
              <w:t> var. </w:t>
            </w:r>
            <w:proofErr w:type="spellStart"/>
            <w:r w:rsidRPr="00FF20F1">
              <w:rPr>
                <w:i/>
                <w:iCs/>
                <w:rPrChange w:id="6448" w:author="Daniel Stewart" w:date="2022-02-10T13:41:00Z">
                  <w:rPr/>
                </w:rPrChange>
              </w:rPr>
              <w:t>humifusa</w:t>
            </w:r>
            <w:proofErr w:type="spellEnd"/>
          </w:p>
        </w:tc>
        <w:tc>
          <w:tcPr>
            <w:tcW w:w="2941" w:type="dxa"/>
            <w:shd w:val="clear" w:color="auto" w:fill="auto"/>
          </w:tcPr>
          <w:p w14:paraId="1DB4E9E7" w14:textId="77777777" w:rsidR="007013A6" w:rsidRPr="00FF20F1" w:rsidRDefault="007013A6">
            <w:pPr>
              <w:pStyle w:val="PlantList"/>
              <w:pPrChange w:id="6449" w:author="Daniel Stewart" w:date="2022-02-10T13:41:00Z">
                <w:pPr>
                  <w:jc w:val="left"/>
                </w:pPr>
              </w:pPrChange>
            </w:pPr>
            <w:r w:rsidRPr="00FF20F1">
              <w:t>thyme-leaved speedwell</w:t>
            </w:r>
          </w:p>
        </w:tc>
        <w:tc>
          <w:tcPr>
            <w:tcW w:w="886" w:type="dxa"/>
            <w:shd w:val="clear" w:color="auto" w:fill="auto"/>
          </w:tcPr>
          <w:p w14:paraId="407E0993" w14:textId="77777777" w:rsidR="007013A6" w:rsidRPr="00FF20F1" w:rsidRDefault="007013A6">
            <w:pPr>
              <w:pStyle w:val="PlantList"/>
              <w:jc w:val="center"/>
              <w:pPrChange w:id="6450" w:author="Daniel Stewart" w:date="2022-02-10T13:42:00Z">
                <w:pPr/>
              </w:pPrChange>
            </w:pPr>
            <w:r w:rsidRPr="00FF20F1">
              <w:t>E</w:t>
            </w:r>
          </w:p>
        </w:tc>
        <w:tc>
          <w:tcPr>
            <w:tcW w:w="886" w:type="dxa"/>
          </w:tcPr>
          <w:p w14:paraId="3E423142" w14:textId="77777777" w:rsidR="007013A6" w:rsidRPr="00FF20F1" w:rsidRDefault="007013A6">
            <w:pPr>
              <w:pStyle w:val="PlantList"/>
              <w:jc w:val="center"/>
              <w:pPrChange w:id="6451" w:author="Daniel Stewart" w:date="2022-02-10T13:42:00Z">
                <w:pPr/>
              </w:pPrChange>
            </w:pPr>
            <w:r w:rsidRPr="00FF20F1">
              <w:t>X</w:t>
            </w:r>
          </w:p>
        </w:tc>
        <w:tc>
          <w:tcPr>
            <w:tcW w:w="886" w:type="dxa"/>
          </w:tcPr>
          <w:p w14:paraId="0C687730" w14:textId="77777777" w:rsidR="007013A6" w:rsidRPr="00FF20F1" w:rsidRDefault="007013A6">
            <w:pPr>
              <w:pStyle w:val="PlantList"/>
              <w:jc w:val="center"/>
              <w:pPrChange w:id="6452" w:author="Daniel Stewart" w:date="2022-02-10T13:42:00Z">
                <w:pPr/>
              </w:pPrChange>
            </w:pPr>
          </w:p>
        </w:tc>
      </w:tr>
      <w:tr w:rsidR="007013A6" w:rsidRPr="00FF20F1" w14:paraId="30CF15C6" w14:textId="77777777" w:rsidTr="004D3373">
        <w:trPr>
          <w:trHeight w:hRule="exact" w:val="227"/>
        </w:trPr>
        <w:tc>
          <w:tcPr>
            <w:tcW w:w="3119" w:type="dxa"/>
            <w:shd w:val="clear" w:color="auto" w:fill="auto"/>
          </w:tcPr>
          <w:p w14:paraId="0D44789F" w14:textId="77777777" w:rsidR="007013A6" w:rsidRPr="00FF20F1" w:rsidRDefault="007013A6">
            <w:pPr>
              <w:pStyle w:val="PlantList"/>
              <w:rPr>
                <w:i/>
                <w:iCs/>
                <w:rPrChange w:id="6453" w:author="Daniel Stewart" w:date="2022-02-10T13:41:00Z">
                  <w:rPr>
                    <w:lang w:val="en-US"/>
                  </w:rPr>
                </w:rPrChange>
              </w:rPr>
              <w:pPrChange w:id="6454" w:author="Daniel Stewart" w:date="2022-02-10T13:41:00Z">
                <w:pPr>
                  <w:jc w:val="left"/>
                </w:pPr>
              </w:pPrChange>
            </w:pPr>
            <w:r w:rsidRPr="00FF20F1">
              <w:rPr>
                <w:i/>
                <w:iCs/>
                <w:rPrChange w:id="6455" w:author="Daniel Stewart" w:date="2022-02-10T13:41:00Z">
                  <w:rPr/>
                </w:rPrChange>
              </w:rPr>
              <w:t xml:space="preserve">Viola </w:t>
            </w:r>
            <w:proofErr w:type="spellStart"/>
            <w:r w:rsidRPr="00FF20F1">
              <w:rPr>
                <w:i/>
                <w:iCs/>
                <w:rPrChange w:id="6456" w:author="Daniel Stewart" w:date="2022-02-10T13:41:00Z">
                  <w:rPr/>
                </w:rPrChange>
              </w:rPr>
              <w:t>langsdorffii</w:t>
            </w:r>
            <w:proofErr w:type="spellEnd"/>
          </w:p>
        </w:tc>
        <w:tc>
          <w:tcPr>
            <w:tcW w:w="2941" w:type="dxa"/>
            <w:shd w:val="clear" w:color="auto" w:fill="auto"/>
          </w:tcPr>
          <w:p w14:paraId="16D4248F" w14:textId="77777777" w:rsidR="007013A6" w:rsidRPr="00FF20F1" w:rsidRDefault="007013A6">
            <w:pPr>
              <w:pStyle w:val="PlantList"/>
              <w:pPrChange w:id="6457" w:author="Daniel Stewart" w:date="2022-02-10T13:41:00Z">
                <w:pPr>
                  <w:jc w:val="left"/>
                </w:pPr>
              </w:pPrChange>
            </w:pPr>
            <w:r w:rsidRPr="00FF20F1">
              <w:t>Alaska violet</w:t>
            </w:r>
          </w:p>
        </w:tc>
        <w:tc>
          <w:tcPr>
            <w:tcW w:w="886" w:type="dxa"/>
            <w:shd w:val="clear" w:color="auto" w:fill="auto"/>
          </w:tcPr>
          <w:p w14:paraId="638B4FA6" w14:textId="77777777" w:rsidR="007013A6" w:rsidRPr="00FF20F1" w:rsidRDefault="007013A6">
            <w:pPr>
              <w:pStyle w:val="PlantList"/>
              <w:jc w:val="center"/>
              <w:pPrChange w:id="6458" w:author="Daniel Stewart" w:date="2022-02-10T13:42:00Z">
                <w:pPr/>
              </w:pPrChange>
            </w:pPr>
            <w:r w:rsidRPr="00FF20F1">
              <w:t>N</w:t>
            </w:r>
          </w:p>
        </w:tc>
        <w:tc>
          <w:tcPr>
            <w:tcW w:w="886" w:type="dxa"/>
          </w:tcPr>
          <w:p w14:paraId="727B7B01" w14:textId="77777777" w:rsidR="007013A6" w:rsidRPr="00FF20F1" w:rsidRDefault="007013A6">
            <w:pPr>
              <w:pStyle w:val="PlantList"/>
              <w:jc w:val="center"/>
              <w:pPrChange w:id="6459" w:author="Daniel Stewart" w:date="2022-02-10T13:42:00Z">
                <w:pPr/>
              </w:pPrChange>
            </w:pPr>
            <w:r w:rsidRPr="00FF20F1">
              <w:t>X</w:t>
            </w:r>
          </w:p>
        </w:tc>
        <w:tc>
          <w:tcPr>
            <w:tcW w:w="886" w:type="dxa"/>
          </w:tcPr>
          <w:p w14:paraId="062ABE31" w14:textId="77777777" w:rsidR="007013A6" w:rsidRPr="00FF20F1" w:rsidRDefault="007013A6">
            <w:pPr>
              <w:pStyle w:val="PlantList"/>
              <w:jc w:val="center"/>
              <w:pPrChange w:id="6460" w:author="Daniel Stewart" w:date="2022-02-10T13:42:00Z">
                <w:pPr/>
              </w:pPrChange>
            </w:pPr>
          </w:p>
        </w:tc>
      </w:tr>
      <w:tr w:rsidR="007013A6" w:rsidRPr="00FF20F1" w14:paraId="14D57173" w14:textId="77777777" w:rsidTr="004D3373">
        <w:trPr>
          <w:trHeight w:hRule="exact" w:val="227"/>
        </w:trPr>
        <w:tc>
          <w:tcPr>
            <w:tcW w:w="3119" w:type="dxa"/>
            <w:shd w:val="clear" w:color="auto" w:fill="auto"/>
          </w:tcPr>
          <w:p w14:paraId="13831AB5" w14:textId="77777777" w:rsidR="007013A6" w:rsidRPr="00FF20F1" w:rsidRDefault="007013A6">
            <w:pPr>
              <w:pStyle w:val="PlantList"/>
              <w:pPrChange w:id="6461" w:author="Daniel Stewart" w:date="2022-02-10T13:41:00Z">
                <w:pPr/>
              </w:pPrChange>
            </w:pPr>
          </w:p>
        </w:tc>
        <w:tc>
          <w:tcPr>
            <w:tcW w:w="2941" w:type="dxa"/>
            <w:shd w:val="clear" w:color="auto" w:fill="auto"/>
          </w:tcPr>
          <w:p w14:paraId="27A45A10" w14:textId="77777777" w:rsidR="007013A6" w:rsidRPr="00FF20F1" w:rsidRDefault="007013A6">
            <w:pPr>
              <w:pStyle w:val="PlantList"/>
              <w:pPrChange w:id="6462" w:author="Daniel Stewart" w:date="2022-02-10T13:41:00Z">
                <w:pPr/>
              </w:pPrChange>
            </w:pPr>
          </w:p>
        </w:tc>
        <w:tc>
          <w:tcPr>
            <w:tcW w:w="886" w:type="dxa"/>
            <w:shd w:val="clear" w:color="auto" w:fill="auto"/>
          </w:tcPr>
          <w:p w14:paraId="671FD627" w14:textId="77777777" w:rsidR="007013A6" w:rsidRPr="00FF20F1" w:rsidRDefault="007013A6">
            <w:pPr>
              <w:pStyle w:val="PlantList"/>
              <w:jc w:val="center"/>
              <w:pPrChange w:id="6463" w:author="Daniel Stewart" w:date="2022-02-10T13:42:00Z">
                <w:pPr/>
              </w:pPrChange>
            </w:pPr>
          </w:p>
        </w:tc>
        <w:tc>
          <w:tcPr>
            <w:tcW w:w="886" w:type="dxa"/>
          </w:tcPr>
          <w:p w14:paraId="4B6774CD" w14:textId="77777777" w:rsidR="007013A6" w:rsidRPr="00FF20F1" w:rsidRDefault="007013A6">
            <w:pPr>
              <w:pStyle w:val="PlantList"/>
              <w:jc w:val="center"/>
              <w:pPrChange w:id="6464" w:author="Daniel Stewart" w:date="2022-02-10T13:42:00Z">
                <w:pPr/>
              </w:pPrChange>
            </w:pPr>
          </w:p>
        </w:tc>
        <w:tc>
          <w:tcPr>
            <w:tcW w:w="886" w:type="dxa"/>
          </w:tcPr>
          <w:p w14:paraId="5AF8C61F" w14:textId="77777777" w:rsidR="007013A6" w:rsidRPr="00FF20F1" w:rsidRDefault="007013A6">
            <w:pPr>
              <w:pStyle w:val="PlantList"/>
              <w:jc w:val="center"/>
              <w:pPrChange w:id="6465" w:author="Daniel Stewart" w:date="2022-02-10T13:42:00Z">
                <w:pPr/>
              </w:pPrChange>
            </w:pPr>
          </w:p>
        </w:tc>
      </w:tr>
    </w:tbl>
    <w:p w14:paraId="5B6E089D" w14:textId="77777777" w:rsidR="00A200F2" w:rsidRPr="0099294D" w:rsidRDefault="00A200F2" w:rsidP="00D95039">
      <w:pPr>
        <w:rPr>
          <w:lang w:val="en-US"/>
        </w:rPr>
      </w:pPr>
    </w:p>
    <w:p w14:paraId="274D65F3" w14:textId="77777777" w:rsidR="00A200F2" w:rsidRDefault="00A200F2" w:rsidP="00D95039"/>
    <w:p w14:paraId="5F4CD8DE" w14:textId="77777777" w:rsidR="00A200F2" w:rsidRDefault="00A200F2" w:rsidP="00D95039"/>
    <w:p w14:paraId="2228A254" w14:textId="77777777" w:rsidR="00A200F2" w:rsidRDefault="00A200F2" w:rsidP="00D95039"/>
    <w:p w14:paraId="0BE836A7" w14:textId="77777777" w:rsidR="00A200F2" w:rsidRDefault="00A200F2" w:rsidP="00D95039"/>
    <w:p w14:paraId="668558BE" w14:textId="77777777" w:rsidR="00A200F2" w:rsidRDefault="00A200F2" w:rsidP="00D95039"/>
    <w:p w14:paraId="24AA5415" w14:textId="77777777" w:rsidR="00A200F2" w:rsidRDefault="00A200F2" w:rsidP="00D95039"/>
    <w:p w14:paraId="3568620D" w14:textId="77777777" w:rsidR="00A200F2" w:rsidRDefault="00A200F2" w:rsidP="00D95039"/>
    <w:p w14:paraId="00865DF3" w14:textId="77777777" w:rsidR="00A200F2" w:rsidRDefault="00A200F2" w:rsidP="00D95039"/>
    <w:p w14:paraId="3DCEE2DB" w14:textId="77777777" w:rsidR="00A200F2" w:rsidRDefault="00A200F2" w:rsidP="00D95039"/>
    <w:p w14:paraId="44E1D283" w14:textId="77777777" w:rsidR="00A200F2" w:rsidRDefault="00A200F2" w:rsidP="00D95039"/>
    <w:p w14:paraId="2655C08F" w14:textId="77777777" w:rsidR="00A200F2" w:rsidRPr="00E14013" w:rsidRDefault="00A200F2" w:rsidP="00D95039"/>
    <w:p w14:paraId="42C9070A" w14:textId="77777777" w:rsidR="00A200F2" w:rsidRDefault="00A200F2" w:rsidP="00D95039"/>
    <w:p w14:paraId="351FE359" w14:textId="77777777" w:rsidR="00A200F2" w:rsidRDefault="00A200F2" w:rsidP="00D95039"/>
    <w:p w14:paraId="2361A992" w14:textId="77777777" w:rsidR="00A200F2" w:rsidRDefault="00A200F2" w:rsidP="00D95039"/>
    <w:p w14:paraId="74B31084" w14:textId="77777777" w:rsidR="00A200F2" w:rsidRDefault="00A200F2" w:rsidP="00D95039"/>
    <w:p w14:paraId="148D86ED" w14:textId="77777777" w:rsidR="00A200F2" w:rsidRDefault="00A200F2" w:rsidP="00D95039"/>
    <w:p w14:paraId="147DE607" w14:textId="77777777" w:rsidR="00A200F2" w:rsidRDefault="00A200F2" w:rsidP="00D95039"/>
    <w:p w14:paraId="3CEE494C" w14:textId="77777777" w:rsidR="00A200F2" w:rsidRPr="00E14013" w:rsidRDefault="00A200F2" w:rsidP="00D95039"/>
    <w:p w14:paraId="5CFFFB71" w14:textId="5979BB9B" w:rsidR="00150116" w:rsidDel="00C10339" w:rsidRDefault="00150116">
      <w:pPr>
        <w:rPr>
          <w:del w:id="6466" w:author="Daniel Stewart" w:date="2022-02-09T13:46:00Z"/>
        </w:rPr>
        <w:pPrChange w:id="6467" w:author="Daniel Stewart" w:date="2022-02-10T11:31:00Z">
          <w:pPr>
            <w:pStyle w:val="Heading1"/>
          </w:pPr>
        </w:pPrChange>
      </w:pPr>
    </w:p>
    <w:p w14:paraId="05030F7E" w14:textId="3B85D663" w:rsidR="43C0CAC4" w:rsidRPr="00E14013" w:rsidRDefault="43C0CAC4" w:rsidP="00D95039"/>
    <w:sectPr w:rsidR="43C0CAC4" w:rsidRPr="00E14013" w:rsidSect="001626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Eric Balke" w:date="2022-01-12T16:37:00Z" w:initials="EB">
    <w:p w14:paraId="77876C0C" w14:textId="77777777" w:rsidR="00D21B4B" w:rsidRDefault="00D21B4B" w:rsidP="00D21B4B">
      <w:pPr>
        <w:pStyle w:val="CommentText"/>
      </w:pPr>
      <w:r>
        <w:rPr>
          <w:rStyle w:val="CommentReference"/>
        </w:rPr>
        <w:annotationRef/>
      </w:r>
      <w:r>
        <w:t>A bit colloquial. Though I can’t think of an appropriate alternative that doesn’t repeat “determine” a couple words later</w:t>
      </w:r>
    </w:p>
  </w:comment>
  <w:comment w:id="9" w:author="Eric Balke" w:date="2022-01-12T21:03:00Z" w:initials="EB">
    <w:p w14:paraId="699C9A18" w14:textId="77777777" w:rsidR="00D21B4B" w:rsidRDefault="00D21B4B" w:rsidP="00D21B4B">
      <w:pPr>
        <w:pStyle w:val="CommentText"/>
      </w:pPr>
      <w:r>
        <w:rPr>
          <w:rStyle w:val="CommentReference"/>
        </w:rPr>
        <w:annotationRef/>
      </w:r>
      <w:r>
        <w:t>When thinking of big takeaways for media, I think that’s one result to emphasize since it is so easily understood</w:t>
      </w:r>
    </w:p>
  </w:comment>
  <w:comment w:id="19" w:author="Gary Williams" w:date="2021-12-03T14:09:00Z" w:initials="GW">
    <w:p w14:paraId="3160D272" w14:textId="77777777" w:rsidR="00036C5B" w:rsidRDefault="00036C5B" w:rsidP="00036C5B">
      <w:pPr>
        <w:pStyle w:val="CommentText"/>
      </w:pPr>
      <w:r>
        <w:rPr>
          <w:rStyle w:val="CommentReference"/>
        </w:rPr>
        <w:annotationRef/>
      </w:r>
      <w:r>
        <w:t xml:space="preserve">Lower estuarine marshes tend to have lower diversity because the species occurring </w:t>
      </w:r>
      <w:proofErr w:type="gramStart"/>
      <w:r>
        <w:t>have to</w:t>
      </w:r>
      <w:proofErr w:type="gramEnd"/>
      <w:r>
        <w:t xml:space="preserve"> deal with salinity that favours estuarine or salt tolerant species. </w:t>
      </w:r>
      <w:proofErr w:type="gramStart"/>
      <w:r>
        <w:t>So</w:t>
      </w:r>
      <w:proofErr w:type="gramEnd"/>
      <w:r>
        <w:t xml:space="preserve"> these marshes tend to have bands of specific marsh species or simplified marsh communities, referred to as classic maritime structure I think was the term we used in Adams and </w:t>
      </w:r>
      <w:proofErr w:type="spellStart"/>
      <w:r>
        <w:t>Willams</w:t>
      </w:r>
      <w:proofErr w:type="spellEnd"/>
      <w:r>
        <w:t xml:space="preserve"> (2004).</w:t>
      </w:r>
    </w:p>
  </w:comment>
  <w:comment w:id="116" w:author="Eric Balke" w:date="2022-01-12T15:41:00Z" w:initials="EB">
    <w:p w14:paraId="51B96D32" w14:textId="28820931" w:rsidR="008D47CF" w:rsidRDefault="008D47CF" w:rsidP="00D95039">
      <w:pPr>
        <w:pStyle w:val="CommentText"/>
      </w:pPr>
      <w:r>
        <w:rPr>
          <w:rStyle w:val="CommentReference"/>
        </w:rPr>
        <w:annotationRef/>
      </w:r>
      <w:r>
        <w:t xml:space="preserve">Let’s write up a longer/more detailed Acknowledgements section, </w:t>
      </w:r>
      <w:proofErr w:type="gramStart"/>
      <w:r>
        <w:t>similar to</w:t>
      </w:r>
      <w:proofErr w:type="gramEnd"/>
      <w:r>
        <w:t xml:space="preserve"> the 2016 report. Include brief descriptions of each contribution and names/affiliations of each reviewer.</w:t>
      </w:r>
    </w:p>
  </w:comment>
  <w:comment w:id="178" w:author="Eric Balke" w:date="2022-01-12T16:38:00Z" w:initials="EB">
    <w:p w14:paraId="300DB509" w14:textId="6928B622" w:rsidR="008D47CF" w:rsidRDefault="008D47CF" w:rsidP="00D95039">
      <w:pPr>
        <w:pStyle w:val="CommentText"/>
      </w:pPr>
      <w:r>
        <w:rPr>
          <w:rStyle w:val="CommentReference"/>
        </w:rPr>
        <w:annotationRef/>
      </w:r>
      <w:r>
        <w:t>Colloquial and non-specific/undefined</w:t>
      </w:r>
    </w:p>
  </w:comment>
  <w:comment w:id="396" w:author="Daniel Stewart" w:date="2022-01-28T08:51:00Z" w:initials="DS">
    <w:p w14:paraId="690D930A" w14:textId="0EB7372C" w:rsidR="003A2E28" w:rsidRDefault="003A2E28" w:rsidP="00D95039">
      <w:pPr>
        <w:pStyle w:val="CommentText"/>
      </w:pPr>
      <w:r>
        <w:rPr>
          <w:rStyle w:val="CommentReference"/>
        </w:rPr>
        <w:annotationRef/>
      </w:r>
      <w:r>
        <w:t>Re: invasives, maybe get a citation or two from Adams regarding reed canarygrass and/or loosestrife</w:t>
      </w:r>
    </w:p>
  </w:comment>
  <w:comment w:id="587" w:author="Gary Williams" w:date="2021-12-03T14:49:00Z" w:initials="GW">
    <w:p w14:paraId="7C5B7D52" w14:textId="77777777" w:rsidR="008D47CF" w:rsidRDefault="008D47CF" w:rsidP="00D95039">
      <w:pPr>
        <w:pStyle w:val="CommentText"/>
      </w:pPr>
      <w:r>
        <w:rPr>
          <w:rStyle w:val="CommentReference"/>
        </w:rPr>
        <w:annotationRef/>
      </w:r>
      <w:r>
        <w:t xml:space="preserve">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w:t>
      </w:r>
      <w:proofErr w:type="gramStart"/>
      <w:r>
        <w:t>the a</w:t>
      </w:r>
      <w:proofErr w:type="gramEnd"/>
      <w:r>
        <w:t xml:space="preserve">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w:t>
      </w:r>
      <w:proofErr w:type="gramStart"/>
      <w:r>
        <w:t>the a</w:t>
      </w:r>
      <w:proofErr w:type="gramEnd"/>
      <w:r>
        <w:t xml:space="preserve"> more diverse suite of species being able to colonized due to reduced inundation times. Salinity is another factor in species diversity. Also grain size, organic matter, and soil moisture also affects biodiversity. So generally, the species colonizing an area is most suited to the site is first at the site that </w:t>
      </w:r>
      <w:proofErr w:type="gramStart"/>
      <w:r>
        <w:t>is capable of colonizing</w:t>
      </w:r>
      <w:proofErr w:type="gramEnd"/>
      <w:r>
        <w:t xml:space="preserve"> the site. There </w:t>
      </w:r>
      <w:proofErr w:type="gramStart"/>
      <w:r>
        <w:t>are</w:t>
      </w:r>
      <w:proofErr w:type="gramEnd"/>
      <w:r>
        <w:t xml:space="preserve"> a complex suite of factors of influence, although typically there are only a few that can be considered the most important.</w:t>
      </w:r>
    </w:p>
  </w:comment>
  <w:comment w:id="588" w:author="Daniel Stewart" w:date="2021-12-14T20:58:00Z" w:initials="DS">
    <w:p w14:paraId="54FD6FA2" w14:textId="6772633A" w:rsidR="008D47CF" w:rsidRDefault="008D47CF" w:rsidP="00D95039">
      <w:pPr>
        <w:pStyle w:val="CommentText"/>
      </w:pPr>
      <w:r>
        <w:rPr>
          <w:rStyle w:val="CommentReference"/>
        </w:rPr>
        <w:annotationRef/>
      </w:r>
      <w:r>
        <w:t xml:space="preserve">I agree with all of this, and much of </w:t>
      </w:r>
      <w:proofErr w:type="spellStart"/>
      <w:r>
        <w:t>thus</w:t>
      </w:r>
      <w:proofErr w:type="spellEnd"/>
      <w:r>
        <w:t xml:space="preserve"> echoes some of our points in the discussion. But my pushback is:</w:t>
      </w:r>
      <w:r>
        <w:br/>
      </w:r>
    </w:p>
    <w:p w14:paraId="5DC2B463" w14:textId="17A25EDA" w:rsidR="008D47CF" w:rsidRDefault="008D47CF" w:rsidP="00D95039">
      <w:pPr>
        <w:pStyle w:val="CommentText"/>
      </w:pPr>
      <w:r>
        <w:t>1.diversity may not be the perfect metric, but we were limited by the kind of data we gathered to a small number of metrics, and there is evidence that diversity and resiliency are related</w:t>
      </w:r>
      <w:r>
        <w:br/>
        <w:t xml:space="preserve">2. Gary fails to mention the role of dispersal. The point of our models is that we are trying to tease apart why some plots in the FRE differ from others in diversity, which includes us </w:t>
      </w:r>
      <w:proofErr w:type="spellStart"/>
      <w:r>
        <w:t>accouting</w:t>
      </w:r>
      <w:proofErr w:type="spellEnd"/>
      <w:r>
        <w:t xml:space="preserve"> for whether sites are built or not. By not finding significant differences between diversity in created/non-created conditions, it speaks volumes to the effectiveness of native </w:t>
      </w:r>
      <w:proofErr w:type="spellStart"/>
      <w:r>
        <w:t>speices</w:t>
      </w:r>
      <w:proofErr w:type="spellEnd"/>
      <w:r>
        <w:t xml:space="preserve"> at dispersing, even in a </w:t>
      </w:r>
      <w:proofErr w:type="gramStart"/>
      <w:r>
        <w:t>highly-fragmented</w:t>
      </w:r>
      <w:proofErr w:type="gramEnd"/>
      <w:r>
        <w:t xml:space="preserve"> landscapes, which has repercussions for resilience.</w:t>
      </w:r>
    </w:p>
    <w:p w14:paraId="3B33DC34" w14:textId="22A1C619" w:rsidR="008D47CF" w:rsidRDefault="008D47CF" w:rsidP="00D95039">
      <w:pPr>
        <w:pStyle w:val="CommentText"/>
      </w:pPr>
      <w:r>
        <w:t xml:space="preserve">3. I agree with </w:t>
      </w:r>
      <w:proofErr w:type="gramStart"/>
      <w:r>
        <w:t>all of</w:t>
      </w:r>
      <w:proofErr w:type="gramEnd"/>
      <w:r>
        <w:t xml:space="preserve">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589" w:author="Eric Balke" w:date="2022-01-12T17:17:00Z" w:initials="EB">
    <w:p w14:paraId="3756E596" w14:textId="4FD38E78" w:rsidR="008D47CF" w:rsidRDefault="008D47CF" w:rsidP="00D95039">
      <w:pPr>
        <w:pStyle w:val="CommentText"/>
      </w:pPr>
      <w:r>
        <w:rPr>
          <w:rStyle w:val="CommentReference"/>
        </w:rPr>
        <w:annotationRef/>
      </w:r>
      <w:r>
        <w:t>If you haven’t done so already in the methods or discussion, I think #1 in your response to Gary is worth mentioning in the manuscript</w:t>
      </w:r>
    </w:p>
  </w:comment>
  <w:comment w:id="594" w:author="Robyn Ingham" w:date="2021-12-13T11:12:00Z" w:initials="RI">
    <w:p w14:paraId="6116D068" w14:textId="10F5F139" w:rsidR="008D47CF" w:rsidRDefault="008D47CF" w:rsidP="00D95039">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666" w:author="Gary Williams" w:date="2021-12-03T14:57:00Z" w:initials="GW">
    <w:p w14:paraId="63CA7634" w14:textId="77777777" w:rsidR="008D47CF" w:rsidRDefault="008D47CF" w:rsidP="00D95039">
      <w:pPr>
        <w:pStyle w:val="CommentText"/>
      </w:pPr>
      <w:r>
        <w:rPr>
          <w:rStyle w:val="CommentReference"/>
        </w:rPr>
        <w:annotationRef/>
      </w:r>
      <w:r>
        <w:t xml:space="preserve">In an urbanized estuary a broad management regime is required and there are numerous challenges. The effectiveness of this management also creates challenges for marsh design and construction. In the Fraser, the forestry sector uses the river for log transport and </w:t>
      </w:r>
      <w:proofErr w:type="gramStart"/>
      <w:r>
        <w:t>storage ,</w:t>
      </w:r>
      <w:proofErr w:type="gramEnd"/>
      <w:r>
        <w:t xml:space="preserve"> which contributes to logs and wood debris that typically accumulates in marshes. In the outer banks, anthropogenic wood accounts for approximately 50% of the log and wood debris while in the Fraser </w:t>
      </w:r>
      <w:proofErr w:type="gramStart"/>
      <w:r>
        <w:t>River  it</w:t>
      </w:r>
      <w:proofErr w:type="gramEnd"/>
      <w:r>
        <w:t xml:space="preserve"> is much higher due to the intensity of forestry processing operations. We did a study of logs in the Fraser attempting to see if there was an economic value to salvage the logs.</w:t>
      </w:r>
    </w:p>
    <w:p w14:paraId="6925A725" w14:textId="77777777" w:rsidR="008D47CF" w:rsidRDefault="008D47CF" w:rsidP="00D95039">
      <w:pPr>
        <w:pStyle w:val="CommentText"/>
      </w:pPr>
    </w:p>
    <w:p w14:paraId="648A12C0" w14:textId="77777777" w:rsidR="008D47CF" w:rsidRDefault="008D47CF" w:rsidP="00D95039">
      <w:pPr>
        <w:pStyle w:val="CommentTex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8D47CF" w:rsidRDefault="008D47CF" w:rsidP="00D95039">
      <w:pPr>
        <w:pStyle w:val="CommentText"/>
      </w:pPr>
    </w:p>
    <w:p w14:paraId="790C23CB" w14:textId="77777777" w:rsidR="008D47CF" w:rsidRDefault="008D47CF" w:rsidP="00D95039">
      <w:pPr>
        <w:pStyle w:val="CommentText"/>
      </w:pPr>
      <w:proofErr w:type="gramStart"/>
      <w:r>
        <w:t>So</w:t>
      </w:r>
      <w:proofErr w:type="gramEnd"/>
      <w:r>
        <w:t xml:space="preserve"> looking at stressors, there are several management agency issues, which makes it difficult to design and sustain unimpacted marshes.</w:t>
      </w:r>
    </w:p>
  </w:comment>
  <w:comment w:id="801" w:author="Eric Balke" w:date="2022-01-12T17:05:00Z" w:initials="EB">
    <w:p w14:paraId="43F5956B" w14:textId="77777777" w:rsidR="008D47CF" w:rsidRDefault="008D47CF" w:rsidP="00D95039">
      <w:pPr>
        <w:pStyle w:val="CommentText"/>
      </w:pPr>
      <w:r>
        <w:rPr>
          <w:rStyle w:val="CommentReference"/>
        </w:rPr>
        <w:annotationRef/>
      </w:r>
      <w:r>
        <w:t>Fig. 1 bottom boarder is cut off by text box.</w:t>
      </w:r>
    </w:p>
    <w:p w14:paraId="125BC1EF" w14:textId="77777777" w:rsidR="008D47CF" w:rsidRDefault="008D47CF" w:rsidP="00D95039">
      <w:pPr>
        <w:pStyle w:val="CommentText"/>
      </w:pPr>
    </w:p>
    <w:p w14:paraId="4B04D9D3" w14:textId="77777777" w:rsidR="008D47CF" w:rsidRDefault="008D47CF" w:rsidP="00D95039">
      <w:pPr>
        <w:pStyle w:val="CommentText"/>
      </w:pPr>
      <w:r>
        <w:t>I’d recommend including city names on the map to help orient the audience to the “urban” estuary.</w:t>
      </w:r>
    </w:p>
    <w:p w14:paraId="745A409E" w14:textId="77777777" w:rsidR="008D47CF" w:rsidRDefault="008D47CF" w:rsidP="00D95039">
      <w:pPr>
        <w:pStyle w:val="CommentText"/>
      </w:pPr>
    </w:p>
    <w:p w14:paraId="66CCF323" w14:textId="05A45A3F" w:rsidR="008D47CF" w:rsidRDefault="008D47CF" w:rsidP="00D95039">
      <w:pPr>
        <w:pStyle w:val="CommentText"/>
      </w:pPr>
      <w:r>
        <w:t xml:space="preserve">For map legend, maybe say “2021 sampled created marshes” or better yet “Created marshes sampled in </w:t>
      </w:r>
      <w:proofErr w:type="gramStart"/>
      <w:r>
        <w:t>2021”…</w:t>
      </w:r>
      <w:proofErr w:type="gramEnd"/>
      <w:r>
        <w:t xml:space="preserve"> as it’s written right now it looks like the marshes were created in 2021 or 2015</w:t>
      </w:r>
    </w:p>
  </w:comment>
  <w:comment w:id="849" w:author="Daniel Stewart" w:date="2021-12-13T20:46:00Z" w:initials="DS">
    <w:p w14:paraId="7BD907E5" w14:textId="77777777" w:rsidR="008D47CF" w:rsidRPr="00441232" w:rsidRDefault="008D47CF" w:rsidP="00D95039">
      <w:r>
        <w:rPr>
          <w:rStyle w:val="CommentReference"/>
        </w:rPr>
        <w:annotationRef/>
      </w:r>
      <w:r w:rsidRPr="00441232">
        <w:t xml:space="preserve">Byrne, Shane </w:t>
      </w:r>
      <w:proofErr w:type="gramStart"/>
      <w:r w:rsidRPr="00441232">
        <w:t>FLNR:EX</w:t>
      </w:r>
      <w:proofErr w:type="gramEnd"/>
    </w:p>
    <w:p w14:paraId="5010D19A" w14:textId="77777777" w:rsidR="008D47CF" w:rsidRPr="00441232" w:rsidRDefault="008D47CF" w:rsidP="00D95039">
      <w:r w:rsidRPr="00441232">
        <w:t>Some estimate of accuracy may be helpful here</w:t>
      </w:r>
    </w:p>
    <w:p w14:paraId="220071E1" w14:textId="3045F310" w:rsidR="008D47CF" w:rsidRDefault="008D47CF" w:rsidP="00D95039">
      <w:pPr>
        <w:pStyle w:val="CommentText"/>
      </w:pPr>
    </w:p>
  </w:comment>
  <w:comment w:id="856" w:author="Gary Williams" w:date="2021-12-03T15:18:00Z" w:initials="GW">
    <w:p w14:paraId="2624788E" w14:textId="77777777" w:rsidR="008D47CF" w:rsidRDefault="008D47CF" w:rsidP="00D95039">
      <w:pPr>
        <w:pStyle w:val="CommentText"/>
      </w:pPr>
      <w:r>
        <w:rPr>
          <w:rStyle w:val="CommentReference"/>
        </w:rPr>
        <w:annotationRef/>
      </w:r>
      <w:r>
        <w:t>Although spatial location is important for plan view or along shore analysis, elevation data helps to determine across shore processes. We have found that RTK GPS is the most accurate, even more accurate than lidar and drone measurement.</w:t>
      </w:r>
    </w:p>
  </w:comment>
  <w:comment w:id="857" w:author="Daniel Stewart" w:date="2021-12-16T12:53:00Z" w:initials="DS">
    <w:p w14:paraId="2E7CA7E2" w14:textId="06904863" w:rsidR="008D47CF" w:rsidRDefault="008D47CF" w:rsidP="00D95039">
      <w:pPr>
        <w:pStyle w:val="CommentText"/>
      </w:pPr>
      <w:r>
        <w:rPr>
          <w:rStyle w:val="CommentReference"/>
        </w:rPr>
        <w:annotationRef/>
      </w:r>
      <w:r>
        <w:t xml:space="preserve">Agreed, but this was beyond our capacity. </w:t>
      </w:r>
    </w:p>
  </w:comment>
  <w:comment w:id="858" w:author="Eric Balke" w:date="2022-01-12T20:46:00Z" w:initials="EB">
    <w:p w14:paraId="46985B79" w14:textId="0B1B8817" w:rsidR="008D47CF" w:rsidRDefault="008D47CF" w:rsidP="00D95039">
      <w:pPr>
        <w:pStyle w:val="CommentText"/>
      </w:pPr>
      <w:r>
        <w:rPr>
          <w:rStyle w:val="CommentReference"/>
        </w:rPr>
        <w:annotationRef/>
      </w:r>
      <w:r>
        <w:t>It may be worth for our own sake (probably not to include in the report) to make a list of suggestions for improvement or future analyses if we ever had the resources or if we take on a similar project in the future.</w:t>
      </w:r>
    </w:p>
  </w:comment>
  <w:comment w:id="859" w:author="Eric Balke" w:date="2022-01-12T21:20:00Z" w:initials="EB">
    <w:p w14:paraId="26AF3318" w14:textId="57E78CFA" w:rsidR="00884D94" w:rsidRDefault="00884D94" w:rsidP="00D95039">
      <w:pPr>
        <w:pStyle w:val="CommentText"/>
      </w:pPr>
      <w:r>
        <w:rPr>
          <w:rStyle w:val="CommentReference"/>
        </w:rPr>
        <w:annotationRef/>
      </w:r>
      <w:r>
        <w:t>I think this adequately addresses Charlotte’s question/comment in 4.1</w:t>
      </w:r>
    </w:p>
  </w:comment>
  <w:comment w:id="867" w:author="Robyn Ingham" w:date="2021-12-13T12:54:00Z" w:initials="RI">
    <w:p w14:paraId="6D6D9662" w14:textId="6E3E9CF0" w:rsidR="008D47CF" w:rsidRDefault="008D47CF" w:rsidP="00D95039">
      <w:pPr>
        <w:pStyle w:val="CommentText"/>
      </w:pPr>
      <w:r>
        <w:rPr>
          <w:rStyle w:val="CommentReference"/>
        </w:rPr>
        <w:annotationRef/>
      </w:r>
      <w:r>
        <w:t xml:space="preserve">It might be worth mentioning prior to methods what significance this has – why is this measurement valuable overall. It’s mentioned a few times after </w:t>
      </w:r>
      <w:proofErr w:type="gramStart"/>
      <w:r>
        <w:t>this</w:t>
      </w:r>
      <w:proofErr w:type="gramEnd"/>
      <w:r>
        <w:t xml:space="preserve"> and one might not understand why it’s an important measurement to use as a covariate. My understanding is that the higher the percent edge the more area is exposed to impacts of marsh recession, so it would make sense to see an increase in recession as percent edge increases. </w:t>
      </w:r>
    </w:p>
  </w:comment>
  <w:comment w:id="868" w:author="Robyn Ingham" w:date="2021-12-13T15:49:00Z" w:initials="RI">
    <w:p w14:paraId="54F5A94A" w14:textId="0061DF4F" w:rsidR="008D47CF" w:rsidRDefault="008D47CF" w:rsidP="00D95039">
      <w:pPr>
        <w:pStyle w:val="CommentText"/>
      </w:pPr>
      <w:r>
        <w:rPr>
          <w:rStyle w:val="CommentReference"/>
        </w:rPr>
        <w:annotationRef/>
      </w:r>
      <w:r>
        <w:t>Later you mention edge effect – might be better to introduce briefly earlier for clarity.</w:t>
      </w:r>
    </w:p>
  </w:comment>
  <w:comment w:id="869" w:author="Daniel Stewart" w:date="2021-12-16T12:54:00Z" w:initials="DS">
    <w:p w14:paraId="5E472949" w14:textId="7138AAC7" w:rsidR="008D47CF" w:rsidRDefault="008D47CF" w:rsidP="00D95039">
      <w:pPr>
        <w:pStyle w:val="CommentText"/>
      </w:pPr>
      <w:r>
        <w:rPr>
          <w:rStyle w:val="CommentReference"/>
        </w:rPr>
        <w:annotationRef/>
      </w:r>
      <w:r>
        <w:t xml:space="preserve">Good idea. Will add. </w:t>
      </w:r>
    </w:p>
  </w:comment>
  <w:comment w:id="912" w:author="Daniel Stewart" w:date="2021-12-13T20:47:00Z" w:initials="DS">
    <w:p w14:paraId="3037C4D2" w14:textId="77777777" w:rsidR="008D47CF" w:rsidRPr="00441232" w:rsidRDefault="008D47CF" w:rsidP="00D95039">
      <w:r>
        <w:rPr>
          <w:rStyle w:val="CommentReference"/>
        </w:rPr>
        <w:annotationRef/>
      </w:r>
      <w:r w:rsidRPr="00441232">
        <w:t xml:space="preserve">Byrne, Shane </w:t>
      </w:r>
      <w:proofErr w:type="gramStart"/>
      <w:r w:rsidRPr="00441232">
        <w:t>FLNR:EX</w:t>
      </w:r>
      <w:proofErr w:type="gramEnd"/>
    </w:p>
    <w:p w14:paraId="66866F46" w14:textId="77777777" w:rsidR="008D47CF" w:rsidRPr="00441232" w:rsidRDefault="008D47CF" w:rsidP="00D95039">
      <w:r w:rsidRPr="00441232">
        <w:t>Please clarify</w:t>
      </w:r>
    </w:p>
    <w:p w14:paraId="6E6F40EB" w14:textId="7C351121" w:rsidR="008D47CF" w:rsidRDefault="008D47CF" w:rsidP="00D95039">
      <w:pPr>
        <w:pStyle w:val="CommentText"/>
      </w:pPr>
    </w:p>
  </w:comment>
  <w:comment w:id="1547" w:author="Daniel Stewart" w:date="2022-02-04T09:27:00Z" w:initials="DS">
    <w:p w14:paraId="16D4825A" w14:textId="77777777" w:rsidR="00AB39E9" w:rsidRDefault="00AB39E9" w:rsidP="00D95039">
      <w:pPr>
        <w:pStyle w:val="CommentText"/>
      </w:pPr>
      <w:r>
        <w:rPr>
          <w:rStyle w:val="CommentReference"/>
        </w:rPr>
        <w:annotationRef/>
      </w:r>
      <w:r>
        <w:t>Items to consider adding:</w:t>
      </w:r>
      <w:r>
        <w:br/>
        <w:t xml:space="preserve">-differences in vessel traffic between river arms </w:t>
      </w:r>
    </w:p>
    <w:p w14:paraId="52A7758C" w14:textId="06C04843" w:rsidR="000A1142" w:rsidRDefault="000A1142" w:rsidP="00D95039">
      <w:pPr>
        <w:pStyle w:val="CommentText"/>
      </w:pPr>
      <w:r>
        <w:t xml:space="preserve">-is recession occurring elsewhere? Comparable rates? </w:t>
      </w:r>
    </w:p>
  </w:comment>
  <w:comment w:id="2644" w:author="Eric Balke" w:date="2022-01-12T22:50:00Z" w:initials="EB">
    <w:p w14:paraId="6305B387" w14:textId="03F0EB99" w:rsidR="00AD6C5A" w:rsidRDefault="00AD6C5A" w:rsidP="00D95039">
      <w:pPr>
        <w:pStyle w:val="CommentText"/>
      </w:pPr>
      <w:r>
        <w:rPr>
          <w:rStyle w:val="CommentReference"/>
        </w:rPr>
        <w:annotationRef/>
      </w:r>
      <w:r>
        <w:t>Bottom right figure in Fig. E1 is obscuring the figure description.</w:t>
      </w:r>
    </w:p>
  </w:comment>
  <w:comment w:id="4312" w:author="Eric Balke" w:date="2022-01-12T22:51:00Z" w:initials="EB">
    <w:p w14:paraId="778213D3" w14:textId="77777777" w:rsidR="00A01089" w:rsidRDefault="00A01089" w:rsidP="00A01089">
      <w:pPr>
        <w:pStyle w:val="CommentText"/>
      </w:pPr>
      <w:r>
        <w:rPr>
          <w:rStyle w:val="CommentReference"/>
        </w:rPr>
        <w:annotationRef/>
      </w:r>
      <w:r>
        <w:t>What criteria is used to distinguish between exotic vs. invasive? Just what e-flora BC says? We should probably state our source for considering certain plants inva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876C0C" w15:done="0"/>
  <w15:commentEx w15:paraId="699C9A18" w15:done="0"/>
  <w15:commentEx w15:paraId="3160D272" w15:done="0"/>
  <w15:commentEx w15:paraId="51B96D32" w15:done="0"/>
  <w15:commentEx w15:paraId="300DB509" w15:done="0"/>
  <w15:commentEx w15:paraId="690D930A" w15:done="0"/>
  <w15:commentEx w15:paraId="7C5B7D52" w15:done="0"/>
  <w15:commentEx w15:paraId="3B33DC34" w15:paraIdParent="7C5B7D52" w15:done="0"/>
  <w15:commentEx w15:paraId="3756E596" w15:paraIdParent="7C5B7D52" w15:done="0"/>
  <w15:commentEx w15:paraId="6116D068" w15:done="0"/>
  <w15:commentEx w15:paraId="790C23CB" w15:done="0"/>
  <w15:commentEx w15:paraId="66CCF323" w15:done="0"/>
  <w15:commentEx w15:paraId="220071E1" w15:done="1"/>
  <w15:commentEx w15:paraId="2624788E" w15:done="0"/>
  <w15:commentEx w15:paraId="2E7CA7E2" w15:paraIdParent="2624788E" w15:done="0"/>
  <w15:commentEx w15:paraId="46985B79" w15:paraIdParent="2624788E" w15:done="0"/>
  <w15:commentEx w15:paraId="26AF3318" w15:done="0"/>
  <w15:commentEx w15:paraId="6D6D9662" w15:done="0"/>
  <w15:commentEx w15:paraId="54F5A94A" w15:paraIdParent="6D6D9662" w15:done="0"/>
  <w15:commentEx w15:paraId="5E472949" w15:paraIdParent="6D6D9662" w15:done="0"/>
  <w15:commentEx w15:paraId="6E6F40EB" w15:done="0"/>
  <w15:commentEx w15:paraId="52A7758C" w15:done="0"/>
  <w15:commentEx w15:paraId="6305B387" w15:done="0"/>
  <w15:commentEx w15:paraId="778213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E4687" w16cex:dateUtc="2022-01-13T00:37:00Z"/>
  <w16cex:commentExtensible w16cex:durableId="2589C090" w16cex:dateUtc="2022-01-13T05:03:00Z"/>
  <w16cex:commentExtensible w16cex:durableId="2554A39D" w16cex:dateUtc="2021-12-03T22:09:00Z"/>
  <w16cex:commentExtensible w16cex:durableId="25897539" w16cex:dateUtc="2022-01-12T23:41:00Z"/>
  <w16cex:commentExtensible w16cex:durableId="25898288" w16cex:dateUtc="2022-01-13T00:38:00Z"/>
  <w16cex:commentExtensible w16cex:durableId="259E2CF6" w16cex:dateUtc="2022-01-28T16:51:00Z"/>
  <w16cex:commentExtensible w16cex:durableId="2554AD02" w16cex:dateUtc="2021-12-03T22:49:00Z"/>
  <w16cex:commentExtensible w16cex:durableId="2563840E" w16cex:dateUtc="2021-12-15T04:58:00Z"/>
  <w16cex:commentExtensible w16cex:durableId="25898B95" w16cex:dateUtc="2022-01-13T01:17:00Z"/>
  <w16cex:commentExtensible w16cex:durableId="2561A93B" w16cex:dateUtc="2021-12-13T19:12:00Z"/>
  <w16cex:commentExtensible w16cex:durableId="2554AEEA" w16cex:dateUtc="2021-12-03T22:57:00Z"/>
  <w16cex:commentExtensible w16cex:durableId="258988EB" w16cex:dateUtc="2022-01-13T01:05:00Z"/>
  <w16cex:commentExtensible w16cex:durableId="25622FA7" w16cex:dateUtc="2021-12-14T04:46:00Z"/>
  <w16cex:commentExtensible w16cex:durableId="2554B3D0" w16cex:dateUtc="2021-12-03T23:18:00Z"/>
  <w16cex:commentExtensible w16cex:durableId="2565B532" w16cex:dateUtc="2021-12-16T20:53:00Z"/>
  <w16cex:commentExtensible w16cex:durableId="2589BCA6" w16cex:dateUtc="2022-01-13T04:46:00Z"/>
  <w16cex:commentExtensible w16cex:durableId="2589C49D" w16cex:dateUtc="2022-01-13T05:20:00Z"/>
  <w16cex:commentExtensible w16cex:durableId="2561C11E" w16cex:dateUtc="2021-12-13T20:54:00Z"/>
  <w16cex:commentExtensible w16cex:durableId="2561E9F6" w16cex:dateUtc="2021-12-13T23:49:00Z"/>
  <w16cex:commentExtensible w16cex:durableId="2565B578" w16cex:dateUtc="2021-12-16T20:54:00Z"/>
  <w16cex:commentExtensible w16cex:durableId="25622FE0" w16cex:dateUtc="2021-12-14T04:47:00Z"/>
  <w16cex:commentExtensible w16cex:durableId="25A76FED" w16cex:dateUtc="2022-02-04T17:27:00Z"/>
  <w16cex:commentExtensible w16cex:durableId="2589D99F" w16cex:dateUtc="2022-01-13T06:50:00Z"/>
  <w16cex:commentExtensible w16cex:durableId="2589D9E4" w16cex:dateUtc="2022-01-13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876C0C" w16cid:durableId="25BE4687"/>
  <w16cid:commentId w16cid:paraId="699C9A18" w16cid:durableId="2589C090"/>
  <w16cid:commentId w16cid:paraId="3160D272" w16cid:durableId="2554A39D"/>
  <w16cid:commentId w16cid:paraId="51B96D32" w16cid:durableId="25897539"/>
  <w16cid:commentId w16cid:paraId="300DB509" w16cid:durableId="25898288"/>
  <w16cid:commentId w16cid:paraId="690D930A" w16cid:durableId="259E2CF6"/>
  <w16cid:commentId w16cid:paraId="7C5B7D52" w16cid:durableId="2554AD02"/>
  <w16cid:commentId w16cid:paraId="3B33DC34" w16cid:durableId="2563840E"/>
  <w16cid:commentId w16cid:paraId="3756E596" w16cid:durableId="25898B95"/>
  <w16cid:commentId w16cid:paraId="6116D068" w16cid:durableId="2561A93B"/>
  <w16cid:commentId w16cid:paraId="790C23CB" w16cid:durableId="2554AEEA"/>
  <w16cid:commentId w16cid:paraId="66CCF323" w16cid:durableId="258988EB"/>
  <w16cid:commentId w16cid:paraId="220071E1" w16cid:durableId="25622FA7"/>
  <w16cid:commentId w16cid:paraId="2624788E" w16cid:durableId="2554B3D0"/>
  <w16cid:commentId w16cid:paraId="2E7CA7E2" w16cid:durableId="2565B532"/>
  <w16cid:commentId w16cid:paraId="46985B79" w16cid:durableId="2589BCA6"/>
  <w16cid:commentId w16cid:paraId="26AF3318" w16cid:durableId="2589C49D"/>
  <w16cid:commentId w16cid:paraId="6D6D9662" w16cid:durableId="2561C11E"/>
  <w16cid:commentId w16cid:paraId="54F5A94A" w16cid:durableId="2561E9F6"/>
  <w16cid:commentId w16cid:paraId="5E472949" w16cid:durableId="2565B578"/>
  <w16cid:commentId w16cid:paraId="6E6F40EB" w16cid:durableId="25622FE0"/>
  <w16cid:commentId w16cid:paraId="52A7758C" w16cid:durableId="25A76FED"/>
  <w16cid:commentId w16cid:paraId="6305B387" w16cid:durableId="2589D99F"/>
  <w16cid:commentId w16cid:paraId="778213D3" w16cid:durableId="2589D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AD334" w14:textId="77777777" w:rsidR="009C44F1" w:rsidRDefault="009C44F1" w:rsidP="00D95039">
      <w:r>
        <w:separator/>
      </w:r>
    </w:p>
  </w:endnote>
  <w:endnote w:type="continuationSeparator" w:id="0">
    <w:p w14:paraId="22785BFC" w14:textId="77777777" w:rsidR="009C44F1" w:rsidRDefault="009C44F1" w:rsidP="00D95039">
      <w:r>
        <w:continuationSeparator/>
      </w:r>
    </w:p>
  </w:endnote>
  <w:endnote w:type="continuationNotice" w:id="1">
    <w:p w14:paraId="4AEC43A7" w14:textId="77777777" w:rsidR="009C44F1" w:rsidRDefault="009C44F1" w:rsidP="00D95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0295835"/>
      <w:docPartObj>
        <w:docPartGallery w:val="Page Numbers (Bottom of Page)"/>
        <w:docPartUnique/>
      </w:docPartObj>
    </w:sdtPr>
    <w:sdtEndPr>
      <w:rPr>
        <w:rStyle w:val="PageNumber"/>
      </w:rPr>
    </w:sdtEndPr>
    <w:sdtContent>
      <w:p w14:paraId="4CDF1105" w14:textId="2EFC3B81"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FFAA6" w14:textId="56376386" w:rsidR="008D47CF" w:rsidRDefault="008D47CF" w:rsidP="00D95039">
    <w:pPr>
      <w:pStyle w:val="Footer"/>
      <w:rPr>
        <w:rStyle w:val="PageNumber"/>
      </w:rPr>
    </w:pPr>
  </w:p>
  <w:p w14:paraId="00F172DB" w14:textId="77777777" w:rsidR="008D47CF" w:rsidRDefault="008D47CF" w:rsidP="00D95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6583841"/>
      <w:docPartObj>
        <w:docPartGallery w:val="Page Numbers (Bottom of Page)"/>
        <w:docPartUnique/>
      </w:docPartObj>
    </w:sdtPr>
    <w:sdtEndPr>
      <w:rPr>
        <w:rStyle w:val="PageNumber"/>
      </w:rPr>
    </w:sdtEndPr>
    <w:sdtContent>
      <w:p w14:paraId="774207D4" w14:textId="7EC6651D"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76CEE92F" w14:textId="3B1FB447" w:rsidR="008D47CF" w:rsidDel="00AD2899" w:rsidRDefault="008D47CF" w:rsidP="00D95039">
    <w:pPr>
      <w:pStyle w:val="Footer"/>
      <w:rPr>
        <w:del w:id="114" w:author="Daniel Stewart" w:date="2022-02-10T12:14:00Z"/>
        <w:rStyle w:val="PageNumber"/>
      </w:rPr>
    </w:pPr>
  </w:p>
  <w:p w14:paraId="7685670A" w14:textId="7D43ED34" w:rsidR="008D47CF" w:rsidRPr="00C44A29" w:rsidRDefault="008D47CF" w:rsidP="00D95039">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3AD90" w14:textId="77777777" w:rsidR="009C44F1" w:rsidRDefault="009C44F1" w:rsidP="00D95039">
      <w:r>
        <w:separator/>
      </w:r>
    </w:p>
  </w:footnote>
  <w:footnote w:type="continuationSeparator" w:id="0">
    <w:p w14:paraId="0E1A8134" w14:textId="77777777" w:rsidR="009C44F1" w:rsidRDefault="009C44F1" w:rsidP="00D95039">
      <w:r>
        <w:continuationSeparator/>
      </w:r>
    </w:p>
  </w:footnote>
  <w:footnote w:type="continuationNotice" w:id="1">
    <w:p w14:paraId="5E58A1D0" w14:textId="77777777" w:rsidR="009C44F1" w:rsidRDefault="009C44F1" w:rsidP="00D95039"/>
  </w:footnote>
  <w:footnote w:id="2">
    <w:p w14:paraId="0E5DD0F2" w14:textId="4D8DFE41" w:rsidR="008D47CF" w:rsidRPr="00A35A92" w:rsidRDefault="008D47CF">
      <w:pPr>
        <w:pStyle w:val="Caption"/>
        <w:pPrChange w:id="183" w:author="Daniel Stewart" w:date="2022-02-10T11:38:00Z">
          <w:pPr/>
        </w:pPrChange>
      </w:pPr>
      <w:r w:rsidRPr="00D96D53">
        <w:rPr>
          <w:rStyle w:val="FootnoteReference"/>
        </w:rPr>
        <w:footnoteRef/>
      </w:r>
      <w:r w:rsidRPr="00A35A92">
        <w:t xml:space="preserve"> According to the Policy these losses could not occur in fish habitats with high productive capacity </w:t>
      </w:r>
    </w:p>
  </w:footnote>
  <w:footnote w:id="3">
    <w:p w14:paraId="433CCD1D" w14:textId="78BFCB6D" w:rsidR="007C4C31" w:rsidRPr="007C4C31" w:rsidRDefault="007C4C31">
      <w:pPr>
        <w:pStyle w:val="Caption"/>
        <w:rPr>
          <w:lang w:val="en-US"/>
          <w:rPrChange w:id="834" w:author="Daniel Stewart" w:date="2022-01-28T14:46:00Z">
            <w:rPr/>
          </w:rPrChange>
        </w:rPr>
        <w:pPrChange w:id="835" w:author="Daniel Stewart" w:date="2022-02-10T11:38:00Z">
          <w:pPr>
            <w:pStyle w:val="FootnoteText"/>
          </w:pPr>
        </w:pPrChange>
      </w:pPr>
      <w:ins w:id="836" w:author="Daniel Stewart" w:date="2022-01-28T14:45:00Z">
        <w:r w:rsidRPr="00D96D53">
          <w:rPr>
            <w:rStyle w:val="FootnoteReference"/>
          </w:rPr>
          <w:footnoteRef/>
        </w:r>
        <w:r w:rsidRPr="00A24308">
          <w:t xml:space="preserve"> </w:t>
        </w:r>
        <w:r w:rsidRPr="00A24308">
          <w:rPr>
            <w:lang w:val="en-US"/>
          </w:rPr>
          <w:t xml:space="preserve">A </w:t>
        </w:r>
      </w:ins>
      <w:ins w:id="837" w:author="Daniel Stewart" w:date="2022-01-28T14:46:00Z">
        <w:r w:rsidRPr="00A24308">
          <w:rPr>
            <w:lang w:val="en-US"/>
          </w:rPr>
          <w:t>species or genotype</w:t>
        </w:r>
      </w:ins>
      <w:r>
        <w:rPr>
          <w:lang w:val="en-US"/>
        </w:rPr>
        <w:t xml:space="preserve"> introduced to a novel environment,</w:t>
      </w:r>
      <w:ins w:id="838" w:author="Daniel Stewart" w:date="2022-01-28T14:46:00Z">
        <w:r w:rsidRPr="00A24308">
          <w:rPr>
            <w:lang w:val="en-US"/>
          </w:rPr>
          <w:t xml:space="preserve"> </w:t>
        </w:r>
      </w:ins>
      <w:ins w:id="839" w:author="Daniel Stewart" w:date="2022-01-28T14:47:00Z">
        <w:r>
          <w:rPr>
            <w:lang w:val="en-US"/>
          </w:rPr>
          <w:t>with negative ecological, economic, or social impacts</w:t>
        </w:r>
      </w:ins>
      <w:ins w:id="840" w:author="Daniel Stewart" w:date="2022-01-28T14:48:00Z">
        <w:r>
          <w:rPr>
            <w:lang w:val="en-US"/>
          </w:rPr>
          <w:t xml:space="preserve"> </w:t>
        </w:r>
      </w:ins>
      <w:r w:rsidR="00051C86" w:rsidRPr="00051C86">
        <w:rPr>
          <w:lang w:val="en-US"/>
        </w:rPr>
        <w:t xml:space="preserve"> </w:t>
      </w:r>
    </w:p>
  </w:footnote>
  <w:footnote w:id="4">
    <w:p w14:paraId="7B2579AE" w14:textId="21744B1F" w:rsidR="008206BC" w:rsidRPr="00DC35A1" w:rsidRDefault="008206BC">
      <w:pPr>
        <w:pStyle w:val="Caption"/>
        <w:rPr>
          <w:lang w:val="en-US"/>
          <w:rPrChange w:id="1153" w:author="Daniel Stewart" w:date="2022-02-09T08:33:00Z">
            <w:rPr/>
          </w:rPrChange>
        </w:rPr>
        <w:pPrChange w:id="1154" w:author="Daniel Stewart" w:date="2022-02-10T11:38:00Z">
          <w:pPr>
            <w:pStyle w:val="FootnoteText"/>
          </w:pPr>
        </w:pPrChange>
      </w:pPr>
      <w:ins w:id="1155" w:author="Daniel Stewart" w:date="2022-02-08T15:13:00Z">
        <w:r w:rsidRPr="00D96D53">
          <w:rPr>
            <w:rStyle w:val="FootnoteReference"/>
          </w:rPr>
          <w:footnoteRef/>
        </w:r>
        <w:r w:rsidRPr="009A48D2">
          <w:rPr>
            <w:lang w:val="en-US"/>
          </w:rPr>
          <w:t>A</w:t>
        </w:r>
      </w:ins>
      <w:ins w:id="1156" w:author="Daniel Stewart" w:date="2022-02-09T08:30:00Z">
        <w:r w:rsidR="00CD35F4" w:rsidRPr="009A48D2">
          <w:rPr>
            <w:lang w:val="en-US"/>
          </w:rPr>
          <w:t>n</w:t>
        </w:r>
      </w:ins>
      <w:ins w:id="1157" w:author="Daniel Stewart" w:date="2022-02-08T15:13:00Z">
        <w:r w:rsidRPr="009A48D2">
          <w:rPr>
            <w:lang w:val="en-US"/>
          </w:rPr>
          <w:t xml:space="preserve"> </w:t>
        </w:r>
      </w:ins>
      <w:ins w:id="1158" w:author="Daniel Stewart" w:date="2022-02-09T08:29:00Z">
        <w:r w:rsidR="00CD35F4" w:rsidRPr="009A48D2">
          <w:rPr>
            <w:lang w:val="en-US"/>
          </w:rPr>
          <w:t xml:space="preserve">alternate </w:t>
        </w:r>
      </w:ins>
      <w:ins w:id="1159" w:author="Daniel Stewart" w:date="2022-02-08T15:13:00Z">
        <w:r w:rsidRPr="009A48D2">
          <w:rPr>
            <w:lang w:val="en-US"/>
          </w:rPr>
          <w:t xml:space="preserve">version of the model was run that included reference site </w:t>
        </w:r>
      </w:ins>
      <w:ins w:id="1160" w:author="Daniel Stewart" w:date="2022-02-09T09:18:00Z">
        <w:r w:rsidR="00DF08B4" w:rsidRPr="009A48D2">
          <w:rPr>
            <w:lang w:val="en-US"/>
          </w:rPr>
          <w:t xml:space="preserve">plot </w:t>
        </w:r>
      </w:ins>
      <w:ins w:id="1161" w:author="Daniel Stewart" w:date="2022-02-08T15:32:00Z">
        <w:r w:rsidR="009D2B41" w:rsidRPr="009A48D2">
          <w:rPr>
            <w:lang w:val="en-US"/>
          </w:rPr>
          <w:t>data and</w:t>
        </w:r>
      </w:ins>
      <w:ins w:id="1162" w:author="Daniel Stewart" w:date="2022-02-08T15:14:00Z">
        <w:r w:rsidRPr="009A48D2">
          <w:rPr>
            <w:lang w:val="en-US"/>
          </w:rPr>
          <w:t xml:space="preserve"> had </w:t>
        </w:r>
      </w:ins>
      <w:ins w:id="1163" w:author="Daniel Stewart" w:date="2022-02-08T15:16:00Z">
        <w:r w:rsidR="00753437" w:rsidRPr="009A48D2">
          <w:rPr>
            <w:lang w:val="en-US"/>
          </w:rPr>
          <w:t>p</w:t>
        </w:r>
      </w:ins>
      <w:ins w:id="1164" w:author="Daniel Stewart" w:date="2022-02-08T15:14:00Z">
        <w:r w:rsidRPr="009A48D2">
          <w:rPr>
            <w:lang w:val="en-US"/>
          </w:rPr>
          <w:t xml:space="preserve">roject </w:t>
        </w:r>
      </w:ins>
      <w:ins w:id="1165" w:author="Daniel Stewart" w:date="2022-02-08T15:16:00Z">
        <w:r w:rsidR="00753437" w:rsidRPr="009A48D2">
          <w:rPr>
            <w:lang w:val="en-US"/>
          </w:rPr>
          <w:t>a</w:t>
        </w:r>
      </w:ins>
      <w:ins w:id="1166" w:author="Daniel Stewart" w:date="2022-02-08T15:14:00Z">
        <w:r w:rsidRPr="009A48D2">
          <w:rPr>
            <w:lang w:val="en-US"/>
          </w:rPr>
          <w:t>ge removed</w:t>
        </w:r>
      </w:ins>
      <w:ins w:id="1167" w:author="Daniel Stewart" w:date="2022-02-08T15:16:00Z">
        <w:r w:rsidR="00753437" w:rsidRPr="009A48D2">
          <w:rPr>
            <w:lang w:val="en-US"/>
          </w:rPr>
          <w:t xml:space="preserve"> as a variable</w:t>
        </w:r>
      </w:ins>
      <w:ins w:id="1168" w:author="Daniel Stewart" w:date="2022-02-08T15:14:00Z">
        <w:r w:rsidRPr="009A48D2">
          <w:rPr>
            <w:lang w:val="en-US"/>
          </w:rPr>
          <w:t>. Results</w:t>
        </w:r>
      </w:ins>
      <w:ins w:id="1169" w:author="Daniel Stewart" w:date="2022-02-08T15:15:00Z">
        <w:r w:rsidR="00753437" w:rsidRPr="009A48D2">
          <w:rPr>
            <w:lang w:val="en-US"/>
          </w:rPr>
          <w:t xml:space="preserve"> were near-identical, with</w:t>
        </w:r>
      </w:ins>
      <w:ins w:id="1170" w:author="Daniel Stewart" w:date="2022-02-08T15:16:00Z">
        <w:r w:rsidR="00753437" w:rsidRPr="009A48D2">
          <w:rPr>
            <w:lang w:val="en-US"/>
          </w:rPr>
          <w:t xml:space="preserve"> a significant effect of</w:t>
        </w:r>
      </w:ins>
      <w:ins w:id="1171" w:author="Daniel Stewart" w:date="2022-02-08T15:15:00Z">
        <w:r w:rsidR="00753437" w:rsidRPr="009A48D2">
          <w:rPr>
            <w:lang w:val="en-US"/>
          </w:rPr>
          <w:t xml:space="preserve"> closed embayments, distance upriver</w:t>
        </w:r>
      </w:ins>
      <w:ins w:id="1172" w:author="Daniel Stewart" w:date="2022-02-08T15:16:00Z">
        <w:r w:rsidR="00753437" w:rsidRPr="009A48D2">
          <w:rPr>
            <w:lang w:val="en-US"/>
          </w:rPr>
          <w:t xml:space="preserve"> and an interaction between channel proximity and e</w:t>
        </w:r>
      </w:ins>
      <w:ins w:id="1173" w:author="Daniel Stewart" w:date="2022-02-08T15:17:00Z">
        <w:r w:rsidR="00753437" w:rsidRPr="009A48D2">
          <w:rPr>
            <w:lang w:val="en-US"/>
          </w:rPr>
          <w:t>levation</w:t>
        </w:r>
      </w:ins>
      <w:ins w:id="1174" w:author="Daniel Stewart" w:date="2022-02-08T15:15:00Z">
        <w:r w:rsidR="00753437" w:rsidRPr="009A48D2">
          <w:rPr>
            <w:lang w:val="en-US"/>
          </w:rPr>
          <w:t>.</w:t>
        </w:r>
      </w:ins>
      <w:ins w:id="1175" w:author="Daniel Stewart" w:date="2022-02-08T15:16:00Z">
        <w:r w:rsidR="00753437" w:rsidRPr="009A48D2">
          <w:rPr>
            <w:lang w:val="en-US"/>
          </w:rPr>
          <w:t xml:space="preserve"> </w:t>
        </w:r>
      </w:ins>
      <w:ins w:id="1176" w:author="Daniel Stewart" w:date="2022-02-08T15:17:00Z">
        <w:r w:rsidR="00753437" w:rsidRPr="009A48D2">
          <w:rPr>
            <w:lang w:val="en-US"/>
          </w:rPr>
          <w:t>The placement</w:t>
        </w:r>
      </w:ins>
      <w:ins w:id="1177" w:author="Daniel Stewart" w:date="2022-02-08T15:16:00Z">
        <w:r w:rsidR="00753437" w:rsidRPr="009A48D2">
          <w:rPr>
            <w:lang w:val="en-US"/>
          </w:rPr>
          <w:t xml:space="preserve"> of plots in or outside of reference marshes had no </w:t>
        </w:r>
      </w:ins>
      <w:ins w:id="1178" w:author="Daniel Stewart" w:date="2022-02-08T15:17:00Z">
        <w:r w:rsidR="00753437" w:rsidRPr="009A48D2">
          <w:rPr>
            <w:lang w:val="en-US"/>
          </w:rPr>
          <w:t xml:space="preserve">significant </w:t>
        </w:r>
      </w:ins>
      <w:ins w:id="1179" w:author="Daniel Stewart" w:date="2022-02-08T15:16:00Z">
        <w:r w:rsidR="00753437" w:rsidRPr="009A48D2">
          <w:rPr>
            <w:lang w:val="en-US"/>
          </w:rPr>
          <w:t>effect</w:t>
        </w:r>
      </w:ins>
      <w:ins w:id="1180" w:author="Daniel Stewart" w:date="2022-02-09T09:18:00Z">
        <w:r w:rsidR="00DF08B4" w:rsidRPr="009A48D2">
          <w:rPr>
            <w:lang w:val="en-US"/>
          </w:rPr>
          <w:t xml:space="preserve"> of native dominance</w:t>
        </w:r>
      </w:ins>
      <w:ins w:id="1181" w:author="Daniel Stewart" w:date="2022-02-08T15:16:00Z">
        <w:r w:rsidR="00753437" w:rsidRPr="009A48D2">
          <w:rPr>
            <w:lang w:val="en-US"/>
          </w:rPr>
          <w:t>.</w:t>
        </w:r>
        <w:r w:rsidR="00753437" w:rsidRPr="00A24308">
          <w:rPr>
            <w:lang w:val="en-US"/>
          </w:rPr>
          <w:t xml:space="preserve"> </w:t>
        </w:r>
      </w:ins>
    </w:p>
  </w:footnote>
  <w:footnote w:id="5">
    <w:p w14:paraId="0F6C7C58" w14:textId="6BD727B6" w:rsidR="00C706DA" w:rsidRPr="00C706DA" w:rsidRDefault="00C706DA" w:rsidP="00C706DA">
      <w:pPr>
        <w:pStyle w:val="Caption"/>
        <w:rPr>
          <w:lang w:val="en-US"/>
        </w:rPr>
      </w:pPr>
      <w:r w:rsidRPr="00D96D53">
        <w:rPr>
          <w:rStyle w:val="FootnoteReference"/>
        </w:rPr>
        <w:footnoteRef/>
      </w:r>
      <w:r>
        <w:t xml:space="preserve"> A recent survey estimated that a minimum of 740 Canada Geese moult in the upper estuary and 1500 in the outer estuary (Janus</w:t>
      </w:r>
      <w:r w:rsidR="001732D5">
        <w:t xml:space="preserve"> 2021,</w:t>
      </w:r>
      <w:r>
        <w:t xml:space="preserve"> unpublished data)</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C911E11"/>
    <w:multiLevelType w:val="hybridMultilevel"/>
    <w:tmpl w:val="1DB4C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963EE8"/>
    <w:multiLevelType w:val="hybridMultilevel"/>
    <w:tmpl w:val="6A86F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30104BB"/>
    <w:multiLevelType w:val="hybridMultilevel"/>
    <w:tmpl w:val="1B40D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9"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37E3427"/>
    <w:multiLevelType w:val="hybridMultilevel"/>
    <w:tmpl w:val="408E0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9"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6"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7"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8"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5"/>
  </w:num>
  <w:num w:numId="2">
    <w:abstractNumId w:val="47"/>
  </w:num>
  <w:num w:numId="3">
    <w:abstractNumId w:val="8"/>
  </w:num>
  <w:num w:numId="4">
    <w:abstractNumId w:val="1"/>
  </w:num>
  <w:num w:numId="5">
    <w:abstractNumId w:val="28"/>
  </w:num>
  <w:num w:numId="6">
    <w:abstractNumId w:val="38"/>
  </w:num>
  <w:num w:numId="7">
    <w:abstractNumId w:val="15"/>
  </w:num>
  <w:num w:numId="8">
    <w:abstractNumId w:val="46"/>
  </w:num>
  <w:num w:numId="9">
    <w:abstractNumId w:val="3"/>
  </w:num>
  <w:num w:numId="10">
    <w:abstractNumId w:val="24"/>
  </w:num>
  <w:num w:numId="11">
    <w:abstractNumId w:val="25"/>
  </w:num>
  <w:num w:numId="12">
    <w:abstractNumId w:val="37"/>
  </w:num>
  <w:num w:numId="13">
    <w:abstractNumId w:val="5"/>
  </w:num>
  <w:num w:numId="14">
    <w:abstractNumId w:val="31"/>
  </w:num>
  <w:num w:numId="15">
    <w:abstractNumId w:val="49"/>
  </w:num>
  <w:num w:numId="16">
    <w:abstractNumId w:val="18"/>
  </w:num>
  <w:num w:numId="17">
    <w:abstractNumId w:val="4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4"/>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4"/>
  </w:num>
  <w:num w:numId="27">
    <w:abstractNumId w:val="50"/>
  </w:num>
  <w:num w:numId="28">
    <w:abstractNumId w:val="36"/>
  </w:num>
  <w:num w:numId="29">
    <w:abstractNumId w:val="6"/>
  </w:num>
  <w:num w:numId="30">
    <w:abstractNumId w:val="43"/>
  </w:num>
  <w:num w:numId="31">
    <w:abstractNumId w:val="19"/>
  </w:num>
  <w:num w:numId="32">
    <w:abstractNumId w:val="42"/>
  </w:num>
  <w:num w:numId="33">
    <w:abstractNumId w:val="26"/>
  </w:num>
  <w:num w:numId="34">
    <w:abstractNumId w:val="35"/>
  </w:num>
  <w:num w:numId="35">
    <w:abstractNumId w:val="10"/>
  </w:num>
  <w:num w:numId="36">
    <w:abstractNumId w:val="2"/>
  </w:num>
  <w:num w:numId="37">
    <w:abstractNumId w:val="21"/>
  </w:num>
  <w:num w:numId="38">
    <w:abstractNumId w:val="40"/>
  </w:num>
  <w:num w:numId="39">
    <w:abstractNumId w:val="44"/>
  </w:num>
  <w:num w:numId="40">
    <w:abstractNumId w:val="0"/>
  </w:num>
  <w:num w:numId="41">
    <w:abstractNumId w:val="29"/>
  </w:num>
  <w:num w:numId="42">
    <w:abstractNumId w:val="32"/>
  </w:num>
  <w:num w:numId="43">
    <w:abstractNumId w:val="48"/>
  </w:num>
  <w:num w:numId="44">
    <w:abstractNumId w:val="41"/>
  </w:num>
  <w:num w:numId="45">
    <w:abstractNumId w:val="30"/>
  </w:num>
  <w:num w:numId="46">
    <w:abstractNumId w:val="13"/>
  </w:num>
  <w:num w:numId="47">
    <w:abstractNumId w:val="14"/>
  </w:num>
  <w:num w:numId="48">
    <w:abstractNumId w:val="39"/>
  </w:num>
  <w:num w:numId="49">
    <w:abstractNumId w:val="9"/>
  </w:num>
  <w:num w:numId="50">
    <w:abstractNumId w:val="27"/>
  </w:num>
  <w:num w:numId="51">
    <w:abstractNumId w:val="33"/>
  </w:num>
  <w:num w:numId="52">
    <w:abstractNumId w:val="23"/>
  </w:num>
  <w:num w:numId="53">
    <w:abstractNumId w:val="22"/>
  </w:num>
  <w:num w:numId="54">
    <w:abstractNumId w:val="50"/>
    <w:lvlOverride w:ilvl="0">
      <w:startOverride w:val="66"/>
    </w:lvlOverride>
  </w:num>
  <w:num w:numId="55">
    <w:abstractNumId w:val="50"/>
    <w:lvlOverride w:ilvl="0">
      <w:startOverride w:val="971"/>
    </w:lvlOverride>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ewart">
    <w15:presenceInfo w15:providerId="Windows Live" w15:userId="d79e1966eb26c46f"/>
  </w15:person>
  <w15:person w15:author="Eric Balke">
    <w15:presenceInfo w15:providerId="None" w15:userId="Eric Balke"/>
  </w15:person>
  <w15:person w15:author="Gary Williams">
    <w15:presenceInfo w15:providerId="Windows Live" w15:userId="562c93bd702e6219"/>
  </w15:person>
  <w15:person w15:author="Robyn Ingham">
    <w15:presenceInfo w15:providerId="None" w15:userId="Robyn Ingh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GB" w:vendorID="64" w:dllVersion="0" w:nlCheck="1" w:checkStyle="0"/>
  <w:activeWritingStyle w:appName="MSWord" w:lang="en-US"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030A"/>
    <w:rsid w:val="00002588"/>
    <w:rsid w:val="00003545"/>
    <w:rsid w:val="00003EAE"/>
    <w:rsid w:val="000046DD"/>
    <w:rsid w:val="000048D9"/>
    <w:rsid w:val="00006D78"/>
    <w:rsid w:val="00007063"/>
    <w:rsid w:val="000111CE"/>
    <w:rsid w:val="00012278"/>
    <w:rsid w:val="00014824"/>
    <w:rsid w:val="00014E11"/>
    <w:rsid w:val="00017A69"/>
    <w:rsid w:val="000228DF"/>
    <w:rsid w:val="00024A90"/>
    <w:rsid w:val="00026DCC"/>
    <w:rsid w:val="00030124"/>
    <w:rsid w:val="00030348"/>
    <w:rsid w:val="00032DBF"/>
    <w:rsid w:val="00032ED6"/>
    <w:rsid w:val="000345EF"/>
    <w:rsid w:val="00035747"/>
    <w:rsid w:val="00036285"/>
    <w:rsid w:val="0003679C"/>
    <w:rsid w:val="000367B4"/>
    <w:rsid w:val="00036C5B"/>
    <w:rsid w:val="000441DB"/>
    <w:rsid w:val="00050346"/>
    <w:rsid w:val="000509B6"/>
    <w:rsid w:val="00050AFD"/>
    <w:rsid w:val="00051C86"/>
    <w:rsid w:val="00052E5B"/>
    <w:rsid w:val="00055075"/>
    <w:rsid w:val="00060C4A"/>
    <w:rsid w:val="00060D60"/>
    <w:rsid w:val="00061FD3"/>
    <w:rsid w:val="00062D48"/>
    <w:rsid w:val="000661F2"/>
    <w:rsid w:val="00066266"/>
    <w:rsid w:val="00070C94"/>
    <w:rsid w:val="00074CAC"/>
    <w:rsid w:val="0007529A"/>
    <w:rsid w:val="000764E4"/>
    <w:rsid w:val="00077BC0"/>
    <w:rsid w:val="0007AEBD"/>
    <w:rsid w:val="000876F2"/>
    <w:rsid w:val="000915E4"/>
    <w:rsid w:val="0009173C"/>
    <w:rsid w:val="000934BB"/>
    <w:rsid w:val="0009662D"/>
    <w:rsid w:val="000A1142"/>
    <w:rsid w:val="000A2D8D"/>
    <w:rsid w:val="000A6C25"/>
    <w:rsid w:val="000A779B"/>
    <w:rsid w:val="000B1C26"/>
    <w:rsid w:val="000B1E7E"/>
    <w:rsid w:val="000B2F9E"/>
    <w:rsid w:val="000B5DDD"/>
    <w:rsid w:val="000B60F6"/>
    <w:rsid w:val="000B68F9"/>
    <w:rsid w:val="000B7FE9"/>
    <w:rsid w:val="000C167C"/>
    <w:rsid w:val="000C24B3"/>
    <w:rsid w:val="000C6C28"/>
    <w:rsid w:val="000D0F60"/>
    <w:rsid w:val="000D18C0"/>
    <w:rsid w:val="000D2FD3"/>
    <w:rsid w:val="000D6E34"/>
    <w:rsid w:val="000E04E7"/>
    <w:rsid w:val="000E1211"/>
    <w:rsid w:val="000E191C"/>
    <w:rsid w:val="000E26D3"/>
    <w:rsid w:val="000E3FA6"/>
    <w:rsid w:val="000E4922"/>
    <w:rsid w:val="000F005B"/>
    <w:rsid w:val="000F0FA3"/>
    <w:rsid w:val="000F1124"/>
    <w:rsid w:val="000F2564"/>
    <w:rsid w:val="000F2D32"/>
    <w:rsid w:val="000F4858"/>
    <w:rsid w:val="000F6904"/>
    <w:rsid w:val="000F6EAE"/>
    <w:rsid w:val="00100B1D"/>
    <w:rsid w:val="0010240F"/>
    <w:rsid w:val="00102E4F"/>
    <w:rsid w:val="0010319B"/>
    <w:rsid w:val="0010A4C3"/>
    <w:rsid w:val="001118F9"/>
    <w:rsid w:val="001121BD"/>
    <w:rsid w:val="0011244C"/>
    <w:rsid w:val="00115753"/>
    <w:rsid w:val="00115CD3"/>
    <w:rsid w:val="001177C2"/>
    <w:rsid w:val="00117FAE"/>
    <w:rsid w:val="00121745"/>
    <w:rsid w:val="0012755D"/>
    <w:rsid w:val="00133CA7"/>
    <w:rsid w:val="00134A26"/>
    <w:rsid w:val="00135DB3"/>
    <w:rsid w:val="00137E22"/>
    <w:rsid w:val="00141B43"/>
    <w:rsid w:val="00142551"/>
    <w:rsid w:val="001425FE"/>
    <w:rsid w:val="0014579A"/>
    <w:rsid w:val="00150116"/>
    <w:rsid w:val="00152B2D"/>
    <w:rsid w:val="0015303B"/>
    <w:rsid w:val="001550E2"/>
    <w:rsid w:val="00155167"/>
    <w:rsid w:val="0015551F"/>
    <w:rsid w:val="00155B3E"/>
    <w:rsid w:val="00155EDC"/>
    <w:rsid w:val="001568B7"/>
    <w:rsid w:val="00156F64"/>
    <w:rsid w:val="00160216"/>
    <w:rsid w:val="00161C11"/>
    <w:rsid w:val="001626D6"/>
    <w:rsid w:val="001709E7"/>
    <w:rsid w:val="001732D5"/>
    <w:rsid w:val="001737EA"/>
    <w:rsid w:val="00175267"/>
    <w:rsid w:val="00177C6B"/>
    <w:rsid w:val="00182432"/>
    <w:rsid w:val="001825E4"/>
    <w:rsid w:val="001838EB"/>
    <w:rsid w:val="00183A0E"/>
    <w:rsid w:val="00184021"/>
    <w:rsid w:val="001859BB"/>
    <w:rsid w:val="00186EF4"/>
    <w:rsid w:val="00187C3D"/>
    <w:rsid w:val="00190A51"/>
    <w:rsid w:val="00192C38"/>
    <w:rsid w:val="00193843"/>
    <w:rsid w:val="00197481"/>
    <w:rsid w:val="001A0C3D"/>
    <w:rsid w:val="001A240B"/>
    <w:rsid w:val="001A5756"/>
    <w:rsid w:val="001A7D47"/>
    <w:rsid w:val="001B0904"/>
    <w:rsid w:val="001B1D94"/>
    <w:rsid w:val="001B24DA"/>
    <w:rsid w:val="001B272C"/>
    <w:rsid w:val="001B349F"/>
    <w:rsid w:val="001B59B6"/>
    <w:rsid w:val="001B5B3A"/>
    <w:rsid w:val="001C0607"/>
    <w:rsid w:val="001C1CAE"/>
    <w:rsid w:val="001C33D6"/>
    <w:rsid w:val="001C394E"/>
    <w:rsid w:val="001C4F1C"/>
    <w:rsid w:val="001C672F"/>
    <w:rsid w:val="001C714C"/>
    <w:rsid w:val="001D297E"/>
    <w:rsid w:val="001D5BA1"/>
    <w:rsid w:val="001E0AA9"/>
    <w:rsid w:val="001E337B"/>
    <w:rsid w:val="001E4822"/>
    <w:rsid w:val="001E4EE5"/>
    <w:rsid w:val="001E5F71"/>
    <w:rsid w:val="001F0ADE"/>
    <w:rsid w:val="001F1414"/>
    <w:rsid w:val="001F2355"/>
    <w:rsid w:val="001F2601"/>
    <w:rsid w:val="001F26E5"/>
    <w:rsid w:val="001F66B1"/>
    <w:rsid w:val="001F688F"/>
    <w:rsid w:val="002007D0"/>
    <w:rsid w:val="00206683"/>
    <w:rsid w:val="002066E9"/>
    <w:rsid w:val="002115F2"/>
    <w:rsid w:val="002119CA"/>
    <w:rsid w:val="002136CD"/>
    <w:rsid w:val="00213C7F"/>
    <w:rsid w:val="00217937"/>
    <w:rsid w:val="00221E23"/>
    <w:rsid w:val="002300B0"/>
    <w:rsid w:val="00230431"/>
    <w:rsid w:val="00231B0C"/>
    <w:rsid w:val="00235C84"/>
    <w:rsid w:val="00240166"/>
    <w:rsid w:val="00240281"/>
    <w:rsid w:val="00241D26"/>
    <w:rsid w:val="002420D1"/>
    <w:rsid w:val="002432A4"/>
    <w:rsid w:val="00245770"/>
    <w:rsid w:val="00245BE4"/>
    <w:rsid w:val="00247BBE"/>
    <w:rsid w:val="0024BA7A"/>
    <w:rsid w:val="00250297"/>
    <w:rsid w:val="00251431"/>
    <w:rsid w:val="00252975"/>
    <w:rsid w:val="00255932"/>
    <w:rsid w:val="002570BF"/>
    <w:rsid w:val="00257563"/>
    <w:rsid w:val="00257AD6"/>
    <w:rsid w:val="00261C5C"/>
    <w:rsid w:val="0026275F"/>
    <w:rsid w:val="00262B74"/>
    <w:rsid w:val="00263CAA"/>
    <w:rsid w:val="0026449E"/>
    <w:rsid w:val="00264EAC"/>
    <w:rsid w:val="00265489"/>
    <w:rsid w:val="00267027"/>
    <w:rsid w:val="0026CE76"/>
    <w:rsid w:val="002702E4"/>
    <w:rsid w:val="00270EAD"/>
    <w:rsid w:val="00271AD8"/>
    <w:rsid w:val="0027209C"/>
    <w:rsid w:val="00273257"/>
    <w:rsid w:val="002743AF"/>
    <w:rsid w:val="00277C71"/>
    <w:rsid w:val="00279339"/>
    <w:rsid w:val="00281C40"/>
    <w:rsid w:val="002824F3"/>
    <w:rsid w:val="0028433C"/>
    <w:rsid w:val="00284AC3"/>
    <w:rsid w:val="00284BE4"/>
    <w:rsid w:val="00286D03"/>
    <w:rsid w:val="0028A3FB"/>
    <w:rsid w:val="002916C0"/>
    <w:rsid w:val="002918C9"/>
    <w:rsid w:val="002A152D"/>
    <w:rsid w:val="002A2E0F"/>
    <w:rsid w:val="002A3458"/>
    <w:rsid w:val="002A39BF"/>
    <w:rsid w:val="002A4046"/>
    <w:rsid w:val="002A5988"/>
    <w:rsid w:val="002A788F"/>
    <w:rsid w:val="002A790B"/>
    <w:rsid w:val="002AE7C9"/>
    <w:rsid w:val="002B04E7"/>
    <w:rsid w:val="002B0BB2"/>
    <w:rsid w:val="002B1A91"/>
    <w:rsid w:val="002B2C9F"/>
    <w:rsid w:val="002B3153"/>
    <w:rsid w:val="002B485D"/>
    <w:rsid w:val="002B5EB0"/>
    <w:rsid w:val="002B63A2"/>
    <w:rsid w:val="002C04CE"/>
    <w:rsid w:val="002C10D0"/>
    <w:rsid w:val="002C63DF"/>
    <w:rsid w:val="002C6EC1"/>
    <w:rsid w:val="002C7F91"/>
    <w:rsid w:val="002D0AFE"/>
    <w:rsid w:val="002D40F9"/>
    <w:rsid w:val="002D46ED"/>
    <w:rsid w:val="002D6A80"/>
    <w:rsid w:val="002D72B5"/>
    <w:rsid w:val="002E43B9"/>
    <w:rsid w:val="002E4654"/>
    <w:rsid w:val="002F123E"/>
    <w:rsid w:val="002F3F78"/>
    <w:rsid w:val="002F46A2"/>
    <w:rsid w:val="002F4884"/>
    <w:rsid w:val="002F4ABB"/>
    <w:rsid w:val="002F5C34"/>
    <w:rsid w:val="00300585"/>
    <w:rsid w:val="00302323"/>
    <w:rsid w:val="00305A4B"/>
    <w:rsid w:val="00310B41"/>
    <w:rsid w:val="003112F5"/>
    <w:rsid w:val="0032177B"/>
    <w:rsid w:val="003250EC"/>
    <w:rsid w:val="003305FA"/>
    <w:rsid w:val="00330DCE"/>
    <w:rsid w:val="003328DB"/>
    <w:rsid w:val="00337B27"/>
    <w:rsid w:val="003411C6"/>
    <w:rsid w:val="0034191A"/>
    <w:rsid w:val="003453A1"/>
    <w:rsid w:val="0034592B"/>
    <w:rsid w:val="00345EFD"/>
    <w:rsid w:val="00351DCE"/>
    <w:rsid w:val="00351F75"/>
    <w:rsid w:val="003522D6"/>
    <w:rsid w:val="0035B55D"/>
    <w:rsid w:val="0035BF81"/>
    <w:rsid w:val="00360A89"/>
    <w:rsid w:val="00361036"/>
    <w:rsid w:val="003639B4"/>
    <w:rsid w:val="003643E6"/>
    <w:rsid w:val="0037023F"/>
    <w:rsid w:val="0037208A"/>
    <w:rsid w:val="003746AA"/>
    <w:rsid w:val="00380060"/>
    <w:rsid w:val="003907E8"/>
    <w:rsid w:val="003912D9"/>
    <w:rsid w:val="00391551"/>
    <w:rsid w:val="00391FBD"/>
    <w:rsid w:val="00393EDB"/>
    <w:rsid w:val="00394E6A"/>
    <w:rsid w:val="0039554E"/>
    <w:rsid w:val="00395D87"/>
    <w:rsid w:val="00397249"/>
    <w:rsid w:val="00397775"/>
    <w:rsid w:val="00397823"/>
    <w:rsid w:val="003A2E28"/>
    <w:rsid w:val="003A4E29"/>
    <w:rsid w:val="003A6F5A"/>
    <w:rsid w:val="003A7324"/>
    <w:rsid w:val="003A7793"/>
    <w:rsid w:val="003B0FB5"/>
    <w:rsid w:val="003B2195"/>
    <w:rsid w:val="003B2694"/>
    <w:rsid w:val="003B430F"/>
    <w:rsid w:val="003B76F6"/>
    <w:rsid w:val="003C486C"/>
    <w:rsid w:val="003C7484"/>
    <w:rsid w:val="003E05A0"/>
    <w:rsid w:val="003E3EEB"/>
    <w:rsid w:val="003E4F2C"/>
    <w:rsid w:val="003E6B39"/>
    <w:rsid w:val="003E6E2B"/>
    <w:rsid w:val="003E7F6F"/>
    <w:rsid w:val="003F11E6"/>
    <w:rsid w:val="003F3051"/>
    <w:rsid w:val="003F5151"/>
    <w:rsid w:val="003F6F70"/>
    <w:rsid w:val="003F7773"/>
    <w:rsid w:val="0040355E"/>
    <w:rsid w:val="0040510D"/>
    <w:rsid w:val="004102E8"/>
    <w:rsid w:val="0041032E"/>
    <w:rsid w:val="00411BFB"/>
    <w:rsid w:val="00411E7C"/>
    <w:rsid w:val="004131EB"/>
    <w:rsid w:val="00415FDB"/>
    <w:rsid w:val="004219FC"/>
    <w:rsid w:val="00423FA9"/>
    <w:rsid w:val="00425C3C"/>
    <w:rsid w:val="00431140"/>
    <w:rsid w:val="004319F9"/>
    <w:rsid w:val="004324D7"/>
    <w:rsid w:val="00433614"/>
    <w:rsid w:val="0043F6E3"/>
    <w:rsid w:val="00441232"/>
    <w:rsid w:val="004478F5"/>
    <w:rsid w:val="004501D3"/>
    <w:rsid w:val="00450588"/>
    <w:rsid w:val="004518DD"/>
    <w:rsid w:val="00452858"/>
    <w:rsid w:val="0045366B"/>
    <w:rsid w:val="004568A8"/>
    <w:rsid w:val="00461FC8"/>
    <w:rsid w:val="00470E9D"/>
    <w:rsid w:val="004720B5"/>
    <w:rsid w:val="0047230C"/>
    <w:rsid w:val="0047247D"/>
    <w:rsid w:val="00477240"/>
    <w:rsid w:val="00477D3C"/>
    <w:rsid w:val="00480B13"/>
    <w:rsid w:val="00481944"/>
    <w:rsid w:val="00481A99"/>
    <w:rsid w:val="00481F8B"/>
    <w:rsid w:val="00486210"/>
    <w:rsid w:val="00487C0B"/>
    <w:rsid w:val="00491666"/>
    <w:rsid w:val="00493A4E"/>
    <w:rsid w:val="00493BF5"/>
    <w:rsid w:val="00493C5C"/>
    <w:rsid w:val="004943B6"/>
    <w:rsid w:val="00496935"/>
    <w:rsid w:val="004A4304"/>
    <w:rsid w:val="004A47D2"/>
    <w:rsid w:val="004A7C19"/>
    <w:rsid w:val="004B08D8"/>
    <w:rsid w:val="004B6A42"/>
    <w:rsid w:val="004B71D5"/>
    <w:rsid w:val="004B71F2"/>
    <w:rsid w:val="004B73D3"/>
    <w:rsid w:val="004C020E"/>
    <w:rsid w:val="004C1A8A"/>
    <w:rsid w:val="004C3AF3"/>
    <w:rsid w:val="004C4E71"/>
    <w:rsid w:val="004C57EF"/>
    <w:rsid w:val="004C62CE"/>
    <w:rsid w:val="004C769A"/>
    <w:rsid w:val="004C7876"/>
    <w:rsid w:val="004D3373"/>
    <w:rsid w:val="004D4668"/>
    <w:rsid w:val="004D4E80"/>
    <w:rsid w:val="004D7E67"/>
    <w:rsid w:val="004EA4EC"/>
    <w:rsid w:val="004F024D"/>
    <w:rsid w:val="004F0C76"/>
    <w:rsid w:val="004F198F"/>
    <w:rsid w:val="004F1AC3"/>
    <w:rsid w:val="004F1D16"/>
    <w:rsid w:val="004F23BD"/>
    <w:rsid w:val="004F3647"/>
    <w:rsid w:val="004F3F9B"/>
    <w:rsid w:val="004F4DD4"/>
    <w:rsid w:val="004F71F1"/>
    <w:rsid w:val="0050049C"/>
    <w:rsid w:val="005066BE"/>
    <w:rsid w:val="00507881"/>
    <w:rsid w:val="0051337D"/>
    <w:rsid w:val="00514C84"/>
    <w:rsid w:val="00517B49"/>
    <w:rsid w:val="00521121"/>
    <w:rsid w:val="00521E65"/>
    <w:rsid w:val="005247D1"/>
    <w:rsid w:val="00525DB0"/>
    <w:rsid w:val="00530F1C"/>
    <w:rsid w:val="00537681"/>
    <w:rsid w:val="00540256"/>
    <w:rsid w:val="00540A49"/>
    <w:rsid w:val="00540CA6"/>
    <w:rsid w:val="005414C3"/>
    <w:rsid w:val="00543D92"/>
    <w:rsid w:val="005444F3"/>
    <w:rsid w:val="00545157"/>
    <w:rsid w:val="00551B83"/>
    <w:rsid w:val="00551F38"/>
    <w:rsid w:val="0055222A"/>
    <w:rsid w:val="0055396F"/>
    <w:rsid w:val="00555CFD"/>
    <w:rsid w:val="00556DBF"/>
    <w:rsid w:val="00557CDF"/>
    <w:rsid w:val="00560231"/>
    <w:rsid w:val="005617F1"/>
    <w:rsid w:val="00563D92"/>
    <w:rsid w:val="00572CC4"/>
    <w:rsid w:val="00573C15"/>
    <w:rsid w:val="00573E9B"/>
    <w:rsid w:val="005746B4"/>
    <w:rsid w:val="0057675F"/>
    <w:rsid w:val="005777DB"/>
    <w:rsid w:val="00580482"/>
    <w:rsid w:val="005819D2"/>
    <w:rsid w:val="00581AF5"/>
    <w:rsid w:val="00582753"/>
    <w:rsid w:val="0058307C"/>
    <w:rsid w:val="0058385A"/>
    <w:rsid w:val="00587DBD"/>
    <w:rsid w:val="00590010"/>
    <w:rsid w:val="00590826"/>
    <w:rsid w:val="00591389"/>
    <w:rsid w:val="00591477"/>
    <w:rsid w:val="00591901"/>
    <w:rsid w:val="005932D4"/>
    <w:rsid w:val="005A0A7B"/>
    <w:rsid w:val="005A0E91"/>
    <w:rsid w:val="005A1908"/>
    <w:rsid w:val="005A1BE0"/>
    <w:rsid w:val="005A5989"/>
    <w:rsid w:val="005A6FFD"/>
    <w:rsid w:val="005A77C2"/>
    <w:rsid w:val="005A7852"/>
    <w:rsid w:val="005B0E07"/>
    <w:rsid w:val="005B1331"/>
    <w:rsid w:val="005B1D14"/>
    <w:rsid w:val="005B3327"/>
    <w:rsid w:val="005C276D"/>
    <w:rsid w:val="005C2A15"/>
    <w:rsid w:val="005C3167"/>
    <w:rsid w:val="005C473A"/>
    <w:rsid w:val="005C5699"/>
    <w:rsid w:val="005D0F62"/>
    <w:rsid w:val="005D3470"/>
    <w:rsid w:val="005D5B04"/>
    <w:rsid w:val="005DF4C0"/>
    <w:rsid w:val="005E18C3"/>
    <w:rsid w:val="005E1ADE"/>
    <w:rsid w:val="005E2497"/>
    <w:rsid w:val="005E2C09"/>
    <w:rsid w:val="005E58F8"/>
    <w:rsid w:val="005E6115"/>
    <w:rsid w:val="005E6156"/>
    <w:rsid w:val="005E6301"/>
    <w:rsid w:val="005F3282"/>
    <w:rsid w:val="005F4F92"/>
    <w:rsid w:val="005F509B"/>
    <w:rsid w:val="005F5681"/>
    <w:rsid w:val="005F6945"/>
    <w:rsid w:val="006030B1"/>
    <w:rsid w:val="006078F6"/>
    <w:rsid w:val="00607D43"/>
    <w:rsid w:val="00610DDE"/>
    <w:rsid w:val="006114FF"/>
    <w:rsid w:val="006118B4"/>
    <w:rsid w:val="0061209B"/>
    <w:rsid w:val="00613B55"/>
    <w:rsid w:val="00617DC8"/>
    <w:rsid w:val="0062170B"/>
    <w:rsid w:val="006230A5"/>
    <w:rsid w:val="006241A8"/>
    <w:rsid w:val="0062E7C3"/>
    <w:rsid w:val="006304DB"/>
    <w:rsid w:val="00636E6F"/>
    <w:rsid w:val="006382B4"/>
    <w:rsid w:val="00642871"/>
    <w:rsid w:val="00644625"/>
    <w:rsid w:val="00646511"/>
    <w:rsid w:val="00653A87"/>
    <w:rsid w:val="00654E0D"/>
    <w:rsid w:val="006567E1"/>
    <w:rsid w:val="00657984"/>
    <w:rsid w:val="00662457"/>
    <w:rsid w:val="00662EFA"/>
    <w:rsid w:val="0066418C"/>
    <w:rsid w:val="00664C7B"/>
    <w:rsid w:val="00672345"/>
    <w:rsid w:val="0067315D"/>
    <w:rsid w:val="00674BA8"/>
    <w:rsid w:val="00674F4B"/>
    <w:rsid w:val="00680EBC"/>
    <w:rsid w:val="00686720"/>
    <w:rsid w:val="00687B25"/>
    <w:rsid w:val="00692852"/>
    <w:rsid w:val="00694C33"/>
    <w:rsid w:val="00694EEF"/>
    <w:rsid w:val="00695104"/>
    <w:rsid w:val="00695DAB"/>
    <w:rsid w:val="006B0158"/>
    <w:rsid w:val="006B139D"/>
    <w:rsid w:val="006B2735"/>
    <w:rsid w:val="006B385A"/>
    <w:rsid w:val="006C00F0"/>
    <w:rsid w:val="006C03ED"/>
    <w:rsid w:val="006C3FB1"/>
    <w:rsid w:val="006C4270"/>
    <w:rsid w:val="006C5DCC"/>
    <w:rsid w:val="006C710D"/>
    <w:rsid w:val="006CAB48"/>
    <w:rsid w:val="006D2DE2"/>
    <w:rsid w:val="006D4115"/>
    <w:rsid w:val="006D6BDE"/>
    <w:rsid w:val="006D785F"/>
    <w:rsid w:val="006E5CC4"/>
    <w:rsid w:val="006E77E8"/>
    <w:rsid w:val="006F0481"/>
    <w:rsid w:val="006F16BE"/>
    <w:rsid w:val="006F629C"/>
    <w:rsid w:val="006F6E4C"/>
    <w:rsid w:val="006F6F8D"/>
    <w:rsid w:val="006F7D5D"/>
    <w:rsid w:val="006FB8E7"/>
    <w:rsid w:val="0070003C"/>
    <w:rsid w:val="007013A6"/>
    <w:rsid w:val="007028C3"/>
    <w:rsid w:val="00703007"/>
    <w:rsid w:val="00704BAF"/>
    <w:rsid w:val="00707D5C"/>
    <w:rsid w:val="00710F22"/>
    <w:rsid w:val="00715344"/>
    <w:rsid w:val="0071679A"/>
    <w:rsid w:val="00725670"/>
    <w:rsid w:val="00725D9E"/>
    <w:rsid w:val="007305BA"/>
    <w:rsid w:val="0073137B"/>
    <w:rsid w:val="00731BE9"/>
    <w:rsid w:val="0073505F"/>
    <w:rsid w:val="00735485"/>
    <w:rsid w:val="007376CE"/>
    <w:rsid w:val="00737827"/>
    <w:rsid w:val="00737D07"/>
    <w:rsid w:val="00743315"/>
    <w:rsid w:val="00743D27"/>
    <w:rsid w:val="00746D87"/>
    <w:rsid w:val="007472E6"/>
    <w:rsid w:val="00750A27"/>
    <w:rsid w:val="0075208F"/>
    <w:rsid w:val="007526A0"/>
    <w:rsid w:val="00753437"/>
    <w:rsid w:val="0075376E"/>
    <w:rsid w:val="007572A9"/>
    <w:rsid w:val="0075B9D7"/>
    <w:rsid w:val="00763B36"/>
    <w:rsid w:val="007704CF"/>
    <w:rsid w:val="0077252F"/>
    <w:rsid w:val="00772DAC"/>
    <w:rsid w:val="00773A12"/>
    <w:rsid w:val="00782963"/>
    <w:rsid w:val="00782C24"/>
    <w:rsid w:val="007839E0"/>
    <w:rsid w:val="00787BD8"/>
    <w:rsid w:val="00787F89"/>
    <w:rsid w:val="00793C2D"/>
    <w:rsid w:val="007968C2"/>
    <w:rsid w:val="007A1CC6"/>
    <w:rsid w:val="007A6A13"/>
    <w:rsid w:val="007B2E58"/>
    <w:rsid w:val="007B31AF"/>
    <w:rsid w:val="007B387A"/>
    <w:rsid w:val="007B4F45"/>
    <w:rsid w:val="007B75CD"/>
    <w:rsid w:val="007BED4F"/>
    <w:rsid w:val="007C3E37"/>
    <w:rsid w:val="007C4C31"/>
    <w:rsid w:val="007C736E"/>
    <w:rsid w:val="007D06FB"/>
    <w:rsid w:val="007D0743"/>
    <w:rsid w:val="007D1ACD"/>
    <w:rsid w:val="007D2C6B"/>
    <w:rsid w:val="007D69D0"/>
    <w:rsid w:val="007E23BC"/>
    <w:rsid w:val="007E2A9D"/>
    <w:rsid w:val="007E3D2F"/>
    <w:rsid w:val="007E49CF"/>
    <w:rsid w:val="007E691F"/>
    <w:rsid w:val="007E7DBE"/>
    <w:rsid w:val="007F1D87"/>
    <w:rsid w:val="007F2123"/>
    <w:rsid w:val="007F21A8"/>
    <w:rsid w:val="007F23E4"/>
    <w:rsid w:val="007F3868"/>
    <w:rsid w:val="007F5BA4"/>
    <w:rsid w:val="007F61DD"/>
    <w:rsid w:val="007F6DD8"/>
    <w:rsid w:val="007F7387"/>
    <w:rsid w:val="007F7FB0"/>
    <w:rsid w:val="0080196F"/>
    <w:rsid w:val="0080440E"/>
    <w:rsid w:val="008045FC"/>
    <w:rsid w:val="0080630F"/>
    <w:rsid w:val="0080668B"/>
    <w:rsid w:val="00811C7B"/>
    <w:rsid w:val="0081381A"/>
    <w:rsid w:val="00814281"/>
    <w:rsid w:val="008206BC"/>
    <w:rsid w:val="00821F52"/>
    <w:rsid w:val="00822E49"/>
    <w:rsid w:val="00826736"/>
    <w:rsid w:val="00830298"/>
    <w:rsid w:val="0083188F"/>
    <w:rsid w:val="00832D9D"/>
    <w:rsid w:val="00834179"/>
    <w:rsid w:val="00834863"/>
    <w:rsid w:val="00834A87"/>
    <w:rsid w:val="00843341"/>
    <w:rsid w:val="00844D1D"/>
    <w:rsid w:val="00851017"/>
    <w:rsid w:val="00853E42"/>
    <w:rsid w:val="00854586"/>
    <w:rsid w:val="00856726"/>
    <w:rsid w:val="008568E9"/>
    <w:rsid w:val="00857799"/>
    <w:rsid w:val="00862AE5"/>
    <w:rsid w:val="00863AE7"/>
    <w:rsid w:val="0086468D"/>
    <w:rsid w:val="008649E7"/>
    <w:rsid w:val="00872260"/>
    <w:rsid w:val="00874507"/>
    <w:rsid w:val="008752B3"/>
    <w:rsid w:val="008752D7"/>
    <w:rsid w:val="008752F8"/>
    <w:rsid w:val="008778FD"/>
    <w:rsid w:val="00880161"/>
    <w:rsid w:val="00882DED"/>
    <w:rsid w:val="008831DF"/>
    <w:rsid w:val="0088336C"/>
    <w:rsid w:val="00883FF0"/>
    <w:rsid w:val="00884A6E"/>
    <w:rsid w:val="00884D94"/>
    <w:rsid w:val="0089120E"/>
    <w:rsid w:val="00892620"/>
    <w:rsid w:val="008931DE"/>
    <w:rsid w:val="00893D3E"/>
    <w:rsid w:val="008947D1"/>
    <w:rsid w:val="00895739"/>
    <w:rsid w:val="008A09FA"/>
    <w:rsid w:val="008A1E3A"/>
    <w:rsid w:val="008A3CDA"/>
    <w:rsid w:val="008A6AB4"/>
    <w:rsid w:val="008B017D"/>
    <w:rsid w:val="008B2BF1"/>
    <w:rsid w:val="008B4BC2"/>
    <w:rsid w:val="008B4DF7"/>
    <w:rsid w:val="008B6FC0"/>
    <w:rsid w:val="008B7E26"/>
    <w:rsid w:val="008B8A85"/>
    <w:rsid w:val="008C0CA3"/>
    <w:rsid w:val="008C2695"/>
    <w:rsid w:val="008C35EF"/>
    <w:rsid w:val="008C49EF"/>
    <w:rsid w:val="008C5224"/>
    <w:rsid w:val="008D0521"/>
    <w:rsid w:val="008D2555"/>
    <w:rsid w:val="008D3A0C"/>
    <w:rsid w:val="008D3B6D"/>
    <w:rsid w:val="008D47CF"/>
    <w:rsid w:val="008D6B87"/>
    <w:rsid w:val="008E01B6"/>
    <w:rsid w:val="008E038C"/>
    <w:rsid w:val="008E0FC6"/>
    <w:rsid w:val="008E4DFB"/>
    <w:rsid w:val="008E5761"/>
    <w:rsid w:val="008E5C5D"/>
    <w:rsid w:val="008E61D5"/>
    <w:rsid w:val="008E6598"/>
    <w:rsid w:val="008F379B"/>
    <w:rsid w:val="008F4CA9"/>
    <w:rsid w:val="009005A2"/>
    <w:rsid w:val="00900A93"/>
    <w:rsid w:val="00908789"/>
    <w:rsid w:val="00911CB7"/>
    <w:rsid w:val="00915CFF"/>
    <w:rsid w:val="0091676C"/>
    <w:rsid w:val="0092130F"/>
    <w:rsid w:val="00922B06"/>
    <w:rsid w:val="00933811"/>
    <w:rsid w:val="00934C50"/>
    <w:rsid w:val="00935C60"/>
    <w:rsid w:val="0093604B"/>
    <w:rsid w:val="00936AF3"/>
    <w:rsid w:val="00945345"/>
    <w:rsid w:val="00947423"/>
    <w:rsid w:val="009511F7"/>
    <w:rsid w:val="009546A7"/>
    <w:rsid w:val="00955294"/>
    <w:rsid w:val="0095F0C2"/>
    <w:rsid w:val="00965F86"/>
    <w:rsid w:val="009704A7"/>
    <w:rsid w:val="00972040"/>
    <w:rsid w:val="0097273E"/>
    <w:rsid w:val="00975601"/>
    <w:rsid w:val="00976373"/>
    <w:rsid w:val="00981875"/>
    <w:rsid w:val="00982BE6"/>
    <w:rsid w:val="00983CDA"/>
    <w:rsid w:val="009857EE"/>
    <w:rsid w:val="009867C7"/>
    <w:rsid w:val="00986F52"/>
    <w:rsid w:val="00987612"/>
    <w:rsid w:val="009913FE"/>
    <w:rsid w:val="0099294D"/>
    <w:rsid w:val="00992AEA"/>
    <w:rsid w:val="0099479A"/>
    <w:rsid w:val="009A211C"/>
    <w:rsid w:val="009A48D2"/>
    <w:rsid w:val="009A6D95"/>
    <w:rsid w:val="009B35AB"/>
    <w:rsid w:val="009B77BE"/>
    <w:rsid w:val="009C1206"/>
    <w:rsid w:val="009C2CAE"/>
    <w:rsid w:val="009C2DF6"/>
    <w:rsid w:val="009C30EF"/>
    <w:rsid w:val="009C44F1"/>
    <w:rsid w:val="009C7C49"/>
    <w:rsid w:val="009C7E6E"/>
    <w:rsid w:val="009D051B"/>
    <w:rsid w:val="009D2B41"/>
    <w:rsid w:val="009D5130"/>
    <w:rsid w:val="009D5EBE"/>
    <w:rsid w:val="009D708E"/>
    <w:rsid w:val="009E345B"/>
    <w:rsid w:val="009E6715"/>
    <w:rsid w:val="009F04E1"/>
    <w:rsid w:val="009F3333"/>
    <w:rsid w:val="009F4998"/>
    <w:rsid w:val="009F8993"/>
    <w:rsid w:val="00A01089"/>
    <w:rsid w:val="00A058A1"/>
    <w:rsid w:val="00A07387"/>
    <w:rsid w:val="00A10381"/>
    <w:rsid w:val="00A1172D"/>
    <w:rsid w:val="00A12C5C"/>
    <w:rsid w:val="00A12DB0"/>
    <w:rsid w:val="00A178D7"/>
    <w:rsid w:val="00A200F2"/>
    <w:rsid w:val="00A22942"/>
    <w:rsid w:val="00A22AD2"/>
    <w:rsid w:val="00A2401C"/>
    <w:rsid w:val="00A24308"/>
    <w:rsid w:val="00A31094"/>
    <w:rsid w:val="00A343A0"/>
    <w:rsid w:val="00A349E0"/>
    <w:rsid w:val="00A35A92"/>
    <w:rsid w:val="00A40339"/>
    <w:rsid w:val="00A416EB"/>
    <w:rsid w:val="00A42782"/>
    <w:rsid w:val="00A47527"/>
    <w:rsid w:val="00A5489C"/>
    <w:rsid w:val="00A56243"/>
    <w:rsid w:val="00A5785E"/>
    <w:rsid w:val="00A64F77"/>
    <w:rsid w:val="00A70687"/>
    <w:rsid w:val="00A763A5"/>
    <w:rsid w:val="00A801B8"/>
    <w:rsid w:val="00A836E3"/>
    <w:rsid w:val="00A85EB0"/>
    <w:rsid w:val="00A86C70"/>
    <w:rsid w:val="00A93288"/>
    <w:rsid w:val="00A93F27"/>
    <w:rsid w:val="00A9C2F3"/>
    <w:rsid w:val="00AA0410"/>
    <w:rsid w:val="00AA0C27"/>
    <w:rsid w:val="00AA132A"/>
    <w:rsid w:val="00AA35F1"/>
    <w:rsid w:val="00AA5631"/>
    <w:rsid w:val="00AA7640"/>
    <w:rsid w:val="00AB0655"/>
    <w:rsid w:val="00AB1D54"/>
    <w:rsid w:val="00AB2F4A"/>
    <w:rsid w:val="00AB3272"/>
    <w:rsid w:val="00AB39E9"/>
    <w:rsid w:val="00AB644F"/>
    <w:rsid w:val="00AB74A1"/>
    <w:rsid w:val="00AC1B63"/>
    <w:rsid w:val="00AC3A29"/>
    <w:rsid w:val="00AC3C8C"/>
    <w:rsid w:val="00AC8BBB"/>
    <w:rsid w:val="00AD1432"/>
    <w:rsid w:val="00AD2899"/>
    <w:rsid w:val="00AD426F"/>
    <w:rsid w:val="00AD4E1F"/>
    <w:rsid w:val="00AD5911"/>
    <w:rsid w:val="00AD65E3"/>
    <w:rsid w:val="00AD6C5A"/>
    <w:rsid w:val="00AE26BA"/>
    <w:rsid w:val="00AE62FA"/>
    <w:rsid w:val="00AE7749"/>
    <w:rsid w:val="00AF0053"/>
    <w:rsid w:val="00AF1609"/>
    <w:rsid w:val="00AF2454"/>
    <w:rsid w:val="00AF6C60"/>
    <w:rsid w:val="00B0151E"/>
    <w:rsid w:val="00B030A5"/>
    <w:rsid w:val="00B035CC"/>
    <w:rsid w:val="00B1111F"/>
    <w:rsid w:val="00B11D73"/>
    <w:rsid w:val="00B20A44"/>
    <w:rsid w:val="00B21ED9"/>
    <w:rsid w:val="00B22D49"/>
    <w:rsid w:val="00B23658"/>
    <w:rsid w:val="00B25FD7"/>
    <w:rsid w:val="00B27CA0"/>
    <w:rsid w:val="00B31E18"/>
    <w:rsid w:val="00B32D2B"/>
    <w:rsid w:val="00B341A3"/>
    <w:rsid w:val="00B42EAB"/>
    <w:rsid w:val="00B441F7"/>
    <w:rsid w:val="00B45062"/>
    <w:rsid w:val="00B4678B"/>
    <w:rsid w:val="00B46D2C"/>
    <w:rsid w:val="00B4FF6B"/>
    <w:rsid w:val="00B5031C"/>
    <w:rsid w:val="00B50541"/>
    <w:rsid w:val="00B508B1"/>
    <w:rsid w:val="00B5284F"/>
    <w:rsid w:val="00B5332F"/>
    <w:rsid w:val="00B5401F"/>
    <w:rsid w:val="00B54613"/>
    <w:rsid w:val="00B54E85"/>
    <w:rsid w:val="00B5727E"/>
    <w:rsid w:val="00B5743F"/>
    <w:rsid w:val="00B60438"/>
    <w:rsid w:val="00B61D91"/>
    <w:rsid w:val="00B62BED"/>
    <w:rsid w:val="00B666BC"/>
    <w:rsid w:val="00B70B41"/>
    <w:rsid w:val="00B73453"/>
    <w:rsid w:val="00B76DB0"/>
    <w:rsid w:val="00B8040F"/>
    <w:rsid w:val="00B80D5B"/>
    <w:rsid w:val="00B83197"/>
    <w:rsid w:val="00B841FE"/>
    <w:rsid w:val="00B959EA"/>
    <w:rsid w:val="00B96696"/>
    <w:rsid w:val="00BA145C"/>
    <w:rsid w:val="00BA3780"/>
    <w:rsid w:val="00BA4337"/>
    <w:rsid w:val="00BA6133"/>
    <w:rsid w:val="00BB1438"/>
    <w:rsid w:val="00BB76AA"/>
    <w:rsid w:val="00BC2ACF"/>
    <w:rsid w:val="00BC3283"/>
    <w:rsid w:val="00BC45A7"/>
    <w:rsid w:val="00BC6223"/>
    <w:rsid w:val="00BD0329"/>
    <w:rsid w:val="00BD08AF"/>
    <w:rsid w:val="00BD2DF1"/>
    <w:rsid w:val="00BD5649"/>
    <w:rsid w:val="00BD6A71"/>
    <w:rsid w:val="00BE18B7"/>
    <w:rsid w:val="00BE216F"/>
    <w:rsid w:val="00BE36DF"/>
    <w:rsid w:val="00BE6794"/>
    <w:rsid w:val="00BF124A"/>
    <w:rsid w:val="00BF3340"/>
    <w:rsid w:val="00BF3641"/>
    <w:rsid w:val="00BF4260"/>
    <w:rsid w:val="00BF53F4"/>
    <w:rsid w:val="00BF5966"/>
    <w:rsid w:val="00BF6793"/>
    <w:rsid w:val="00BF6C67"/>
    <w:rsid w:val="00C067FD"/>
    <w:rsid w:val="00C070E9"/>
    <w:rsid w:val="00C07424"/>
    <w:rsid w:val="00C079AC"/>
    <w:rsid w:val="00C0FD5A"/>
    <w:rsid w:val="00C10216"/>
    <w:rsid w:val="00C10339"/>
    <w:rsid w:val="00C11E3A"/>
    <w:rsid w:val="00C12748"/>
    <w:rsid w:val="00C16D15"/>
    <w:rsid w:val="00C178B4"/>
    <w:rsid w:val="00C17EA0"/>
    <w:rsid w:val="00C21B54"/>
    <w:rsid w:val="00C21CC0"/>
    <w:rsid w:val="00C227C9"/>
    <w:rsid w:val="00C2359E"/>
    <w:rsid w:val="00C27B2C"/>
    <w:rsid w:val="00C27F38"/>
    <w:rsid w:val="00C30634"/>
    <w:rsid w:val="00C31135"/>
    <w:rsid w:val="00C324B0"/>
    <w:rsid w:val="00C32BA8"/>
    <w:rsid w:val="00C33B36"/>
    <w:rsid w:val="00C35325"/>
    <w:rsid w:val="00C36655"/>
    <w:rsid w:val="00C41C60"/>
    <w:rsid w:val="00C42E13"/>
    <w:rsid w:val="00C44A29"/>
    <w:rsid w:val="00C4626E"/>
    <w:rsid w:val="00C4680B"/>
    <w:rsid w:val="00C479C4"/>
    <w:rsid w:val="00C502AE"/>
    <w:rsid w:val="00C53476"/>
    <w:rsid w:val="00C54801"/>
    <w:rsid w:val="00C54A66"/>
    <w:rsid w:val="00C558ED"/>
    <w:rsid w:val="00C57925"/>
    <w:rsid w:val="00C6148D"/>
    <w:rsid w:val="00C62C77"/>
    <w:rsid w:val="00C64322"/>
    <w:rsid w:val="00C6488C"/>
    <w:rsid w:val="00C70040"/>
    <w:rsid w:val="00C706DA"/>
    <w:rsid w:val="00C72CB7"/>
    <w:rsid w:val="00C73DCE"/>
    <w:rsid w:val="00C7736C"/>
    <w:rsid w:val="00C77D5A"/>
    <w:rsid w:val="00C80726"/>
    <w:rsid w:val="00C82D47"/>
    <w:rsid w:val="00C83441"/>
    <w:rsid w:val="00C85674"/>
    <w:rsid w:val="00C86662"/>
    <w:rsid w:val="00C86E50"/>
    <w:rsid w:val="00C872E7"/>
    <w:rsid w:val="00C906C1"/>
    <w:rsid w:val="00C91DEA"/>
    <w:rsid w:val="00C92A3F"/>
    <w:rsid w:val="00C93053"/>
    <w:rsid w:val="00C93E71"/>
    <w:rsid w:val="00C94549"/>
    <w:rsid w:val="00C947B9"/>
    <w:rsid w:val="00C96608"/>
    <w:rsid w:val="00CA3CA6"/>
    <w:rsid w:val="00CA40B1"/>
    <w:rsid w:val="00CA587E"/>
    <w:rsid w:val="00CA65EC"/>
    <w:rsid w:val="00CB2FF1"/>
    <w:rsid w:val="00CB44B3"/>
    <w:rsid w:val="00CC05D4"/>
    <w:rsid w:val="00CC1E80"/>
    <w:rsid w:val="00CC71D6"/>
    <w:rsid w:val="00CD1E33"/>
    <w:rsid w:val="00CD35F4"/>
    <w:rsid w:val="00CD7041"/>
    <w:rsid w:val="00CDD155"/>
    <w:rsid w:val="00CE11A3"/>
    <w:rsid w:val="00CE3833"/>
    <w:rsid w:val="00CE38AE"/>
    <w:rsid w:val="00CE54E0"/>
    <w:rsid w:val="00CF0BBF"/>
    <w:rsid w:val="00CF3341"/>
    <w:rsid w:val="00CF3C7F"/>
    <w:rsid w:val="00CF4CC1"/>
    <w:rsid w:val="00CF6ED5"/>
    <w:rsid w:val="00D048B3"/>
    <w:rsid w:val="00D10103"/>
    <w:rsid w:val="00D1086F"/>
    <w:rsid w:val="00D140AF"/>
    <w:rsid w:val="00D16B4C"/>
    <w:rsid w:val="00D17A69"/>
    <w:rsid w:val="00D17CD5"/>
    <w:rsid w:val="00D21089"/>
    <w:rsid w:val="00D21B4B"/>
    <w:rsid w:val="00D24A41"/>
    <w:rsid w:val="00D250E8"/>
    <w:rsid w:val="00D3429F"/>
    <w:rsid w:val="00D35528"/>
    <w:rsid w:val="00D3729D"/>
    <w:rsid w:val="00D37FA4"/>
    <w:rsid w:val="00D436A2"/>
    <w:rsid w:val="00D44D9F"/>
    <w:rsid w:val="00D45B55"/>
    <w:rsid w:val="00D47219"/>
    <w:rsid w:val="00D513B9"/>
    <w:rsid w:val="00D53AFF"/>
    <w:rsid w:val="00D55B8B"/>
    <w:rsid w:val="00D56BAE"/>
    <w:rsid w:val="00D6028C"/>
    <w:rsid w:val="00D642BB"/>
    <w:rsid w:val="00D7012B"/>
    <w:rsid w:val="00D7259D"/>
    <w:rsid w:val="00D73087"/>
    <w:rsid w:val="00D74C54"/>
    <w:rsid w:val="00D74D8E"/>
    <w:rsid w:val="00D76427"/>
    <w:rsid w:val="00D77101"/>
    <w:rsid w:val="00D80285"/>
    <w:rsid w:val="00D80341"/>
    <w:rsid w:val="00D80875"/>
    <w:rsid w:val="00D8360C"/>
    <w:rsid w:val="00D851A4"/>
    <w:rsid w:val="00D95039"/>
    <w:rsid w:val="00D9618F"/>
    <w:rsid w:val="00D96B81"/>
    <w:rsid w:val="00D96D53"/>
    <w:rsid w:val="00DA243B"/>
    <w:rsid w:val="00DA31CA"/>
    <w:rsid w:val="00DA660D"/>
    <w:rsid w:val="00DB03A7"/>
    <w:rsid w:val="00DB0BFE"/>
    <w:rsid w:val="00DB4E3E"/>
    <w:rsid w:val="00DB7B73"/>
    <w:rsid w:val="00DC0CE2"/>
    <w:rsid w:val="00DC1686"/>
    <w:rsid w:val="00DC3409"/>
    <w:rsid w:val="00DC35A1"/>
    <w:rsid w:val="00DC3710"/>
    <w:rsid w:val="00DC54B1"/>
    <w:rsid w:val="00DD057B"/>
    <w:rsid w:val="00DD1152"/>
    <w:rsid w:val="00DD3246"/>
    <w:rsid w:val="00DD49AA"/>
    <w:rsid w:val="00DD6F03"/>
    <w:rsid w:val="00DD7EC2"/>
    <w:rsid w:val="00DE0C52"/>
    <w:rsid w:val="00DE1FCA"/>
    <w:rsid w:val="00DE5FF6"/>
    <w:rsid w:val="00DE704F"/>
    <w:rsid w:val="00DF08B4"/>
    <w:rsid w:val="00DF25CB"/>
    <w:rsid w:val="00DF37F5"/>
    <w:rsid w:val="00DF4F57"/>
    <w:rsid w:val="00DF58E3"/>
    <w:rsid w:val="00DF5995"/>
    <w:rsid w:val="00DF5D54"/>
    <w:rsid w:val="00DF6D5C"/>
    <w:rsid w:val="00E01AD0"/>
    <w:rsid w:val="00E01B21"/>
    <w:rsid w:val="00E03635"/>
    <w:rsid w:val="00E04097"/>
    <w:rsid w:val="00E04535"/>
    <w:rsid w:val="00E04949"/>
    <w:rsid w:val="00E056CA"/>
    <w:rsid w:val="00E067A2"/>
    <w:rsid w:val="00E13D84"/>
    <w:rsid w:val="00E14013"/>
    <w:rsid w:val="00E14814"/>
    <w:rsid w:val="00E15973"/>
    <w:rsid w:val="00E17359"/>
    <w:rsid w:val="00E20734"/>
    <w:rsid w:val="00E23E15"/>
    <w:rsid w:val="00E24608"/>
    <w:rsid w:val="00E26D43"/>
    <w:rsid w:val="00E2807A"/>
    <w:rsid w:val="00E30962"/>
    <w:rsid w:val="00E3249F"/>
    <w:rsid w:val="00E32B90"/>
    <w:rsid w:val="00E340C6"/>
    <w:rsid w:val="00E349EF"/>
    <w:rsid w:val="00E413B5"/>
    <w:rsid w:val="00E42824"/>
    <w:rsid w:val="00E43387"/>
    <w:rsid w:val="00E45949"/>
    <w:rsid w:val="00E4750D"/>
    <w:rsid w:val="00E4753F"/>
    <w:rsid w:val="00E501FC"/>
    <w:rsid w:val="00E510AA"/>
    <w:rsid w:val="00E51BC0"/>
    <w:rsid w:val="00E54C71"/>
    <w:rsid w:val="00E613D9"/>
    <w:rsid w:val="00E631E2"/>
    <w:rsid w:val="00E63E8D"/>
    <w:rsid w:val="00E648F7"/>
    <w:rsid w:val="00E65E2E"/>
    <w:rsid w:val="00E71C7A"/>
    <w:rsid w:val="00E77B37"/>
    <w:rsid w:val="00E80E0A"/>
    <w:rsid w:val="00E81B1B"/>
    <w:rsid w:val="00E8283F"/>
    <w:rsid w:val="00E82C9F"/>
    <w:rsid w:val="00E90451"/>
    <w:rsid w:val="00E9261E"/>
    <w:rsid w:val="00E93629"/>
    <w:rsid w:val="00E93E48"/>
    <w:rsid w:val="00E9536C"/>
    <w:rsid w:val="00E95C68"/>
    <w:rsid w:val="00E96954"/>
    <w:rsid w:val="00E97C30"/>
    <w:rsid w:val="00E97E19"/>
    <w:rsid w:val="00EA268F"/>
    <w:rsid w:val="00EA4163"/>
    <w:rsid w:val="00EB5B24"/>
    <w:rsid w:val="00EB6D73"/>
    <w:rsid w:val="00EB7979"/>
    <w:rsid w:val="00EC4FE8"/>
    <w:rsid w:val="00EC57B7"/>
    <w:rsid w:val="00EC6186"/>
    <w:rsid w:val="00EC61BD"/>
    <w:rsid w:val="00EC77DC"/>
    <w:rsid w:val="00ED015F"/>
    <w:rsid w:val="00ED5A94"/>
    <w:rsid w:val="00ED7A5C"/>
    <w:rsid w:val="00EE0E6C"/>
    <w:rsid w:val="00EE3CD3"/>
    <w:rsid w:val="00EE4271"/>
    <w:rsid w:val="00EE5015"/>
    <w:rsid w:val="00EE508D"/>
    <w:rsid w:val="00EE54D1"/>
    <w:rsid w:val="00EE593B"/>
    <w:rsid w:val="00EE6C2B"/>
    <w:rsid w:val="00EF45BD"/>
    <w:rsid w:val="00EF78BA"/>
    <w:rsid w:val="00F01DEE"/>
    <w:rsid w:val="00F05711"/>
    <w:rsid w:val="00F06E23"/>
    <w:rsid w:val="00F0744C"/>
    <w:rsid w:val="00F077C2"/>
    <w:rsid w:val="00F12E81"/>
    <w:rsid w:val="00F177FE"/>
    <w:rsid w:val="00F21E60"/>
    <w:rsid w:val="00F22BDB"/>
    <w:rsid w:val="00F23007"/>
    <w:rsid w:val="00F2EEAA"/>
    <w:rsid w:val="00F343E2"/>
    <w:rsid w:val="00F349BF"/>
    <w:rsid w:val="00F34CD9"/>
    <w:rsid w:val="00F34E13"/>
    <w:rsid w:val="00F35CFF"/>
    <w:rsid w:val="00F3608C"/>
    <w:rsid w:val="00F368D9"/>
    <w:rsid w:val="00F368E1"/>
    <w:rsid w:val="00F37C82"/>
    <w:rsid w:val="00F42B6C"/>
    <w:rsid w:val="00F446D6"/>
    <w:rsid w:val="00F45061"/>
    <w:rsid w:val="00F45A4D"/>
    <w:rsid w:val="00F45DD9"/>
    <w:rsid w:val="00F54C65"/>
    <w:rsid w:val="00F55A66"/>
    <w:rsid w:val="00F5EE1F"/>
    <w:rsid w:val="00F60A7B"/>
    <w:rsid w:val="00F60B48"/>
    <w:rsid w:val="00F64E59"/>
    <w:rsid w:val="00F65639"/>
    <w:rsid w:val="00F72422"/>
    <w:rsid w:val="00F72AE9"/>
    <w:rsid w:val="00F736DB"/>
    <w:rsid w:val="00F73D4A"/>
    <w:rsid w:val="00F75759"/>
    <w:rsid w:val="00F770C0"/>
    <w:rsid w:val="00F776CB"/>
    <w:rsid w:val="00F8142C"/>
    <w:rsid w:val="00F8275E"/>
    <w:rsid w:val="00F8589F"/>
    <w:rsid w:val="00F86CAA"/>
    <w:rsid w:val="00F928FF"/>
    <w:rsid w:val="00F93F78"/>
    <w:rsid w:val="00F94DAA"/>
    <w:rsid w:val="00F95D58"/>
    <w:rsid w:val="00F96C25"/>
    <w:rsid w:val="00FA28C5"/>
    <w:rsid w:val="00FA77ED"/>
    <w:rsid w:val="00FB10F6"/>
    <w:rsid w:val="00FB498E"/>
    <w:rsid w:val="00FC357F"/>
    <w:rsid w:val="00FC4174"/>
    <w:rsid w:val="00FC56B0"/>
    <w:rsid w:val="00FC7154"/>
    <w:rsid w:val="00FD0A57"/>
    <w:rsid w:val="00FD2ADC"/>
    <w:rsid w:val="00FD3377"/>
    <w:rsid w:val="00FD6C1F"/>
    <w:rsid w:val="00FD77B9"/>
    <w:rsid w:val="00FD7DB3"/>
    <w:rsid w:val="00FE1470"/>
    <w:rsid w:val="00FE17E2"/>
    <w:rsid w:val="00FE18D2"/>
    <w:rsid w:val="00FE1C2E"/>
    <w:rsid w:val="00FE3865"/>
    <w:rsid w:val="00FF20F1"/>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039"/>
    <w:pPr>
      <w:spacing w:line="360" w:lineRule="auto"/>
      <w:jc w:val="both"/>
    </w:pPr>
    <w:rPr>
      <w:rFonts w:ascii="Times New Roman" w:eastAsia="Times New Roman" w:hAnsi="Times New Roman" w:cs="Times New Roman"/>
      <w:sz w:val="22"/>
      <w:szCs w:val="22"/>
      <w:lang w:eastAsia="en-GB"/>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9F3333"/>
    <w:pPr>
      <w:spacing w:after="200" w:line="240" w:lineRule="auto"/>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sz w:val="24"/>
      <w:szCs w:val="24"/>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sz w:val="24"/>
      <w:szCs w:val="24"/>
    </w:rPr>
  </w:style>
  <w:style w:type="character" w:styleId="Strong">
    <w:name w:val="Strong"/>
    <w:basedOn w:val="DefaultParagraphFont"/>
    <w:uiPriority w:val="22"/>
    <w:qFormat/>
    <w:rsid w:val="005932D4"/>
    <w:rPr>
      <w:b/>
      <w:bCs/>
    </w:rPr>
  </w:style>
  <w:style w:type="paragraph" w:customStyle="1" w:styleId="Table">
    <w:name w:val="Table"/>
    <w:basedOn w:val="Normal"/>
    <w:qFormat/>
    <w:rsid w:val="009A48D2"/>
    <w:pPr>
      <w:spacing w:line="240" w:lineRule="auto"/>
      <w:jc w:val="left"/>
    </w:pPr>
    <w:rPr>
      <w:sz w:val="18"/>
      <w:szCs w:val="18"/>
    </w:rPr>
  </w:style>
  <w:style w:type="paragraph" w:customStyle="1" w:styleId="PlantList">
    <w:name w:val="PlantList"/>
    <w:basedOn w:val="Normal"/>
    <w:qFormat/>
    <w:rsid w:val="00FF20F1"/>
    <w:rPr>
      <w:sz w:val="18"/>
      <w:szCs w:val="18"/>
      <w:lang w:val="en-US"/>
    </w:rPr>
  </w:style>
  <w:style w:type="paragraph" w:customStyle="1" w:styleId="Inset">
    <w:name w:val="Inset"/>
    <w:basedOn w:val="Normal"/>
    <w:qFormat/>
    <w:rsid w:val="005F4F92"/>
    <w:pPr>
      <w:spacing w:line="276" w:lineRule="auto"/>
    </w:pPr>
    <w:rPr>
      <w:sz w:val="20"/>
      <w:szCs w:val="20"/>
    </w:rPr>
  </w:style>
  <w:style w:type="paragraph" w:styleId="NoSpacing">
    <w:name w:val="No Spacing"/>
    <w:uiPriority w:val="1"/>
    <w:qFormat/>
    <w:rsid w:val="00C44A29"/>
    <w:rPr>
      <w:rFonts w:eastAsiaTheme="minorEastAsia"/>
      <w:sz w:val="22"/>
      <w:szCs w:val="22"/>
      <w:lang w:val="en-US" w:eastAsia="zh-CN"/>
    </w:rPr>
  </w:style>
  <w:style w:type="paragraph" w:styleId="TOCHeading">
    <w:name w:val="TOC Heading"/>
    <w:basedOn w:val="Heading1"/>
    <w:next w:val="Normal"/>
    <w:uiPriority w:val="39"/>
    <w:unhideWhenUsed/>
    <w:qFormat/>
    <w:rsid w:val="004A4304"/>
    <w:pPr>
      <w:numPr>
        <w:numId w:val="0"/>
      </w:numPr>
      <w:spacing w:before="480" w:line="276" w:lineRule="auto"/>
      <w:jc w:val="left"/>
      <w:outlineLvl w:val="9"/>
    </w:pPr>
    <w:rPr>
      <w:rFonts w:asciiTheme="majorHAnsi" w:hAnsiTheme="majorHAnsi" w:cstheme="majorBidi"/>
      <w:color w:val="2F5496" w:themeColor="accent1" w:themeShade="BF"/>
      <w:sz w:val="28"/>
      <w:szCs w:val="28"/>
      <w:lang w:val="en-US" w:eastAsia="en-US"/>
    </w:rPr>
  </w:style>
  <w:style w:type="paragraph" w:styleId="TOC1">
    <w:name w:val="toc 1"/>
    <w:basedOn w:val="Normal"/>
    <w:next w:val="Normal"/>
    <w:autoRedefine/>
    <w:uiPriority w:val="39"/>
    <w:unhideWhenUsed/>
    <w:rsid w:val="00DC3710"/>
    <w:pPr>
      <w:tabs>
        <w:tab w:val="right" w:leader="dot" w:pos="9016"/>
      </w:tabs>
      <w:spacing w:before="120"/>
      <w:jc w:val="left"/>
    </w:pPr>
    <w:rPr>
      <w:noProof/>
    </w:rPr>
  </w:style>
  <w:style w:type="paragraph" w:styleId="TOC2">
    <w:name w:val="toc 2"/>
    <w:basedOn w:val="Normal"/>
    <w:next w:val="Normal"/>
    <w:autoRedefine/>
    <w:uiPriority w:val="39"/>
    <w:unhideWhenUsed/>
    <w:rsid w:val="004A4304"/>
    <w:pPr>
      <w:tabs>
        <w:tab w:val="left" w:pos="960"/>
        <w:tab w:val="right" w:leader="dot" w:pos="9016"/>
      </w:tabs>
      <w:spacing w:before="120"/>
      <w:ind w:left="220"/>
      <w:jc w:val="left"/>
    </w:pPr>
    <w:rPr>
      <w:noProof/>
    </w:rPr>
  </w:style>
  <w:style w:type="paragraph" w:styleId="TOC3">
    <w:name w:val="toc 3"/>
    <w:basedOn w:val="Normal"/>
    <w:next w:val="Normal"/>
    <w:autoRedefine/>
    <w:uiPriority w:val="39"/>
    <w:unhideWhenUsed/>
    <w:rsid w:val="00DC3710"/>
    <w:pPr>
      <w:tabs>
        <w:tab w:val="left" w:pos="1100"/>
        <w:tab w:val="right" w:leader="dot" w:pos="9016"/>
      </w:tabs>
      <w:ind w:left="440"/>
      <w:jc w:val="left"/>
    </w:pPr>
    <w:rPr>
      <w:noProof/>
    </w:rPr>
  </w:style>
  <w:style w:type="paragraph" w:styleId="TOC4">
    <w:name w:val="toc 4"/>
    <w:basedOn w:val="Normal"/>
    <w:next w:val="Normal"/>
    <w:autoRedefine/>
    <w:uiPriority w:val="39"/>
    <w:semiHidden/>
    <w:unhideWhenUsed/>
    <w:rsid w:val="004A4304"/>
    <w:pPr>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A4304"/>
    <w:pPr>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A4304"/>
    <w:pPr>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A4304"/>
    <w:pPr>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A4304"/>
    <w:pPr>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A4304"/>
    <w:pPr>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055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6825019">
      <w:bodyDiv w:val="1"/>
      <w:marLeft w:val="0"/>
      <w:marRight w:val="0"/>
      <w:marTop w:val="0"/>
      <w:marBottom w:val="0"/>
      <w:divBdr>
        <w:top w:val="none" w:sz="0" w:space="0" w:color="auto"/>
        <w:left w:val="none" w:sz="0" w:space="0" w:color="auto"/>
        <w:bottom w:val="none" w:sz="0" w:space="0" w:color="auto"/>
        <w:right w:val="none" w:sz="0" w:space="0" w:color="auto"/>
      </w:divBdr>
    </w:div>
    <w:div w:id="475221647">
      <w:bodyDiv w:val="1"/>
      <w:marLeft w:val="0"/>
      <w:marRight w:val="0"/>
      <w:marTop w:val="0"/>
      <w:marBottom w:val="0"/>
      <w:divBdr>
        <w:top w:val="none" w:sz="0" w:space="0" w:color="auto"/>
        <w:left w:val="none" w:sz="0" w:space="0" w:color="auto"/>
        <w:bottom w:val="none" w:sz="0" w:space="0" w:color="auto"/>
        <w:right w:val="none" w:sz="0" w:space="0" w:color="auto"/>
      </w:divBdr>
    </w:div>
    <w:div w:id="533929825">
      <w:bodyDiv w:val="1"/>
      <w:marLeft w:val="0"/>
      <w:marRight w:val="0"/>
      <w:marTop w:val="0"/>
      <w:marBottom w:val="0"/>
      <w:divBdr>
        <w:top w:val="none" w:sz="0" w:space="0" w:color="auto"/>
        <w:left w:val="none" w:sz="0" w:space="0" w:color="auto"/>
        <w:bottom w:val="none" w:sz="0" w:space="0" w:color="auto"/>
        <w:right w:val="none" w:sz="0" w:space="0" w:color="auto"/>
      </w:divBdr>
    </w:div>
    <w:div w:id="554703868">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66764047">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2421133">
      <w:bodyDiv w:val="1"/>
      <w:marLeft w:val="0"/>
      <w:marRight w:val="0"/>
      <w:marTop w:val="0"/>
      <w:marBottom w:val="0"/>
      <w:divBdr>
        <w:top w:val="none" w:sz="0" w:space="0" w:color="auto"/>
        <w:left w:val="none" w:sz="0" w:space="0" w:color="auto"/>
        <w:bottom w:val="none" w:sz="0" w:space="0" w:color="auto"/>
        <w:right w:val="none" w:sz="0" w:space="0" w:color="auto"/>
      </w:divBdr>
    </w:div>
    <w:div w:id="702635078">
      <w:bodyDiv w:val="1"/>
      <w:marLeft w:val="0"/>
      <w:marRight w:val="0"/>
      <w:marTop w:val="0"/>
      <w:marBottom w:val="0"/>
      <w:divBdr>
        <w:top w:val="none" w:sz="0" w:space="0" w:color="auto"/>
        <w:left w:val="none" w:sz="0" w:space="0" w:color="auto"/>
        <w:bottom w:val="none" w:sz="0" w:space="0" w:color="auto"/>
        <w:right w:val="none" w:sz="0" w:space="0" w:color="auto"/>
      </w:divBdr>
    </w:div>
    <w:div w:id="939337563">
      <w:bodyDiv w:val="1"/>
      <w:marLeft w:val="0"/>
      <w:marRight w:val="0"/>
      <w:marTop w:val="0"/>
      <w:marBottom w:val="0"/>
      <w:divBdr>
        <w:top w:val="none" w:sz="0" w:space="0" w:color="auto"/>
        <w:left w:val="none" w:sz="0" w:space="0" w:color="auto"/>
        <w:bottom w:val="none" w:sz="0" w:space="0" w:color="auto"/>
        <w:right w:val="none" w:sz="0" w:space="0" w:color="auto"/>
      </w:divBdr>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927707">
      <w:bodyDiv w:val="1"/>
      <w:marLeft w:val="0"/>
      <w:marRight w:val="0"/>
      <w:marTop w:val="0"/>
      <w:marBottom w:val="0"/>
      <w:divBdr>
        <w:top w:val="none" w:sz="0" w:space="0" w:color="auto"/>
        <w:left w:val="none" w:sz="0" w:space="0" w:color="auto"/>
        <w:bottom w:val="none" w:sz="0" w:space="0" w:color="auto"/>
        <w:right w:val="none" w:sz="0" w:space="0" w:color="auto"/>
      </w:divBdr>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211840138">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719162299">
      <w:bodyDiv w:val="1"/>
      <w:marLeft w:val="0"/>
      <w:marRight w:val="0"/>
      <w:marTop w:val="0"/>
      <w:marBottom w:val="0"/>
      <w:divBdr>
        <w:top w:val="none" w:sz="0" w:space="0" w:color="auto"/>
        <w:left w:val="none" w:sz="0" w:space="0" w:color="auto"/>
        <w:bottom w:val="none" w:sz="0" w:space="0" w:color="auto"/>
        <w:right w:val="none" w:sz="0" w:space="0" w:color="auto"/>
      </w:divBdr>
    </w:div>
    <w:div w:id="1749155991">
      <w:bodyDiv w:val="1"/>
      <w:marLeft w:val="0"/>
      <w:marRight w:val="0"/>
      <w:marTop w:val="0"/>
      <w:marBottom w:val="0"/>
      <w:divBdr>
        <w:top w:val="none" w:sz="0" w:space="0" w:color="auto"/>
        <w:left w:val="none" w:sz="0" w:space="0" w:color="auto"/>
        <w:bottom w:val="none" w:sz="0" w:space="0" w:color="auto"/>
        <w:right w:val="none" w:sz="0" w:space="0" w:color="auto"/>
      </w:divBdr>
    </w:div>
    <w:div w:id="1813710264">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4277541">
      <w:bodyDiv w:val="1"/>
      <w:marLeft w:val="0"/>
      <w:marRight w:val="0"/>
      <w:marTop w:val="0"/>
      <w:marBottom w:val="0"/>
      <w:divBdr>
        <w:top w:val="none" w:sz="0" w:space="0" w:color="auto"/>
        <w:left w:val="none" w:sz="0" w:space="0" w:color="auto"/>
        <w:bottom w:val="none" w:sz="0" w:space="0" w:color="auto"/>
        <w:right w:val="none" w:sz="0" w:space="0" w:color="auto"/>
      </w:divBdr>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20.wmf"/><Relationship Id="rId42" Type="http://schemas.openxmlformats.org/officeDocument/2006/relationships/image" Target="media/image20.jpe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theme" Target="theme/theme1.xml"/><Relationship Id="rId16" Type="http://schemas.openxmlformats.org/officeDocument/2006/relationships/footer" Target="footer2.xml"/><Relationship Id="R8c7d880092c5444e" Type="http://schemas.microsoft.com/office/2019/09/relationships/intelligence" Target="intelligence.xml"/><Relationship Id="rId11" Type="http://schemas.openxmlformats.org/officeDocument/2006/relationships/comments" Target="comments.xml"/><Relationship Id="rId32" Type="http://schemas.openxmlformats.org/officeDocument/2006/relationships/image" Target="media/image12.png"/><Relationship Id="rId37" Type="http://schemas.openxmlformats.org/officeDocument/2006/relationships/image" Target="media/image160.jpe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numbering" Target="numbering.xml"/><Relationship Id="rId1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3.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webSettings" Target="webSettings.xml"/><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hyperlink" Target="file:////Users/danielwork/Documents/R/CompSites/Drafts/Draft_Working.docx"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hyperlink" Target="https://github.com/dstewart86/FRE_CreatedTidalMarshes_2022" TargetMode="External"/><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2.wmf"/><Relationship Id="rId41" Type="http://schemas.openxmlformats.org/officeDocument/2006/relationships/image" Target="media/image19.jpe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310.png"/><Relationship Id="rId28" Type="http://schemas.openxmlformats.org/officeDocument/2006/relationships/image" Target="media/image8.png"/><Relationship Id="rId36" Type="http://schemas.openxmlformats.org/officeDocument/2006/relationships/image" Target="media/image16.jpe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endnotes" Target="endnotes.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file:////Users/danielwork/Documents/R/CompSites/Drafts/Draft_Working.docx" TargetMode="External"/><Relationship Id="rId39" Type="http://schemas.openxmlformats.org/officeDocument/2006/relationships/image" Target="media/image17.jpeg"/><Relationship Id="rId34" Type="http://schemas.openxmlformats.org/officeDocument/2006/relationships/image" Target="media/image14.jpe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18.jpeg"/><Relationship Id="rId45" Type="http://schemas.openxmlformats.org/officeDocument/2006/relationships/image" Target="media/image23.png"/><Relationship Id="rId66" Type="http://schemas.openxmlformats.org/officeDocument/2006/relationships/image" Target="media/image44.png"/><Relationship Id="rId61" Type="http://schemas.openxmlformats.org/officeDocument/2006/relationships/image" Target="media/image39.png"/><Relationship Id="rId8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2.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customXml/itemProps3.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4.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197</TotalTime>
  <Pages>61</Pages>
  <Words>58337</Words>
  <Characters>323193</Characters>
  <Application>Microsoft Office Word</Application>
  <DocSecurity>0</DocSecurity>
  <Lines>11144</Lines>
  <Paragraphs>7198</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374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44</cp:revision>
  <dcterms:created xsi:type="dcterms:W3CDTF">2022-02-03T17:26:00Z</dcterms:created>
  <dcterms:modified xsi:type="dcterms:W3CDTF">2022-02-22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4"&gt;&lt;session id="0HblIXg9"/&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